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7B6CA3" w14:textId="22A6C1B2" w:rsidR="005B7DAE" w:rsidRDefault="005B7DAE" w:rsidP="00603DF7">
      <w:pPr>
        <w:rPr>
          <w:rFonts w:ascii="Times New Roman" w:hAnsi="Times New Roman" w:cs="Times New Roman"/>
          <w:b/>
          <w:bCs/>
          <w:sz w:val="24"/>
          <w:szCs w:val="24"/>
        </w:rPr>
      </w:pPr>
      <w:r>
        <w:rPr>
          <w:rFonts w:ascii="Times New Roman" w:hAnsi="Times New Roman" w:cs="Times New Roman"/>
          <w:b/>
          <w:bCs/>
          <w:sz w:val="24"/>
          <w:szCs w:val="24"/>
        </w:rPr>
        <w:t>Title options:</w:t>
      </w:r>
    </w:p>
    <w:p w14:paraId="65620F09" w14:textId="77777777" w:rsidR="005B7DAE" w:rsidRDefault="005B7DAE" w:rsidP="00603DF7">
      <w:pPr>
        <w:rPr>
          <w:rFonts w:ascii="Times New Roman" w:hAnsi="Times New Roman" w:cs="Times New Roman"/>
          <w:b/>
          <w:bCs/>
          <w:sz w:val="24"/>
          <w:szCs w:val="24"/>
        </w:rPr>
      </w:pPr>
    </w:p>
    <w:p w14:paraId="717B98B2" w14:textId="3307ECAC" w:rsidR="004D6174" w:rsidRDefault="001B4AB9" w:rsidP="00603DF7">
      <w:pPr>
        <w:rPr>
          <w:rFonts w:ascii="Times New Roman" w:hAnsi="Times New Roman" w:cs="Times New Roman"/>
          <w:b/>
          <w:bCs/>
          <w:sz w:val="24"/>
          <w:szCs w:val="24"/>
        </w:rPr>
      </w:pPr>
      <w:r w:rsidRPr="004D6174">
        <w:rPr>
          <w:rFonts w:ascii="Times New Roman" w:hAnsi="Times New Roman" w:cs="Times New Roman"/>
          <w:b/>
          <w:bCs/>
          <w:sz w:val="24"/>
          <w:szCs w:val="24"/>
        </w:rPr>
        <w:t xml:space="preserve">Success and </w:t>
      </w:r>
      <w:commentRangeStart w:id="0"/>
      <w:r w:rsidRPr="004D6174">
        <w:rPr>
          <w:rFonts w:ascii="Times New Roman" w:hAnsi="Times New Roman" w:cs="Times New Roman"/>
          <w:b/>
          <w:bCs/>
          <w:sz w:val="24"/>
          <w:szCs w:val="24"/>
        </w:rPr>
        <w:t xml:space="preserve">succession </w:t>
      </w:r>
      <w:commentRangeEnd w:id="0"/>
      <w:r w:rsidR="003317CF">
        <w:rPr>
          <w:rStyle w:val="CommentReference"/>
        </w:rPr>
        <w:commentReference w:id="0"/>
      </w:r>
      <w:r w:rsidRPr="004D6174">
        <w:rPr>
          <w:rFonts w:ascii="Times New Roman" w:hAnsi="Times New Roman" w:cs="Times New Roman"/>
          <w:b/>
          <w:bCs/>
          <w:sz w:val="24"/>
          <w:szCs w:val="24"/>
        </w:rPr>
        <w:t xml:space="preserve">in </w:t>
      </w:r>
      <w:r w:rsidR="00603DF7">
        <w:rPr>
          <w:rFonts w:ascii="Times New Roman" w:hAnsi="Times New Roman" w:cs="Times New Roman"/>
          <w:b/>
          <w:bCs/>
          <w:sz w:val="24"/>
          <w:szCs w:val="24"/>
        </w:rPr>
        <w:t>response to sea otter</w:t>
      </w:r>
      <w:r w:rsidRPr="004D6174">
        <w:rPr>
          <w:rFonts w:ascii="Times New Roman" w:hAnsi="Times New Roman" w:cs="Times New Roman"/>
          <w:b/>
          <w:bCs/>
          <w:sz w:val="24"/>
          <w:szCs w:val="24"/>
        </w:rPr>
        <w:t xml:space="preserve"> recovery: k</w:t>
      </w:r>
      <w:r w:rsidR="008C5E65" w:rsidRPr="004D6174">
        <w:rPr>
          <w:rFonts w:ascii="Times New Roman" w:hAnsi="Times New Roman" w:cs="Times New Roman"/>
          <w:b/>
          <w:bCs/>
          <w:sz w:val="24"/>
          <w:szCs w:val="24"/>
        </w:rPr>
        <w:t>elp forest</w:t>
      </w:r>
      <w:r w:rsidR="004D6174" w:rsidRPr="004D6174">
        <w:rPr>
          <w:rFonts w:ascii="Times New Roman" w:hAnsi="Times New Roman" w:cs="Times New Roman"/>
          <w:b/>
          <w:bCs/>
          <w:sz w:val="24"/>
          <w:szCs w:val="24"/>
        </w:rPr>
        <w:t xml:space="preserve"> and benthic invertebrate</w:t>
      </w:r>
      <w:r w:rsidR="008C5E65" w:rsidRPr="004D6174">
        <w:rPr>
          <w:rFonts w:ascii="Times New Roman" w:hAnsi="Times New Roman" w:cs="Times New Roman"/>
          <w:b/>
          <w:bCs/>
          <w:sz w:val="24"/>
          <w:szCs w:val="24"/>
        </w:rPr>
        <w:t xml:space="preserve"> community </w:t>
      </w:r>
      <w:r w:rsidR="0011350E" w:rsidRPr="004D6174">
        <w:rPr>
          <w:rFonts w:ascii="Times New Roman" w:hAnsi="Times New Roman" w:cs="Times New Roman"/>
          <w:b/>
          <w:bCs/>
          <w:sz w:val="24"/>
          <w:szCs w:val="24"/>
        </w:rPr>
        <w:t>dynamics</w:t>
      </w:r>
      <w:r w:rsidR="008C5E65" w:rsidRPr="004D6174">
        <w:rPr>
          <w:rFonts w:ascii="Times New Roman" w:hAnsi="Times New Roman" w:cs="Times New Roman"/>
          <w:b/>
          <w:bCs/>
          <w:sz w:val="24"/>
          <w:szCs w:val="24"/>
        </w:rPr>
        <w:t xml:space="preserve"> followin</w:t>
      </w:r>
      <w:r w:rsidR="00975EF7" w:rsidRPr="004D6174">
        <w:rPr>
          <w:rFonts w:ascii="Times New Roman" w:hAnsi="Times New Roman" w:cs="Times New Roman"/>
          <w:b/>
          <w:bCs/>
          <w:sz w:val="24"/>
          <w:szCs w:val="24"/>
        </w:rPr>
        <w:t xml:space="preserve">g decades of sea otter </w:t>
      </w:r>
      <w:r w:rsidR="00603DF7">
        <w:rPr>
          <w:rFonts w:ascii="Times New Roman" w:hAnsi="Times New Roman" w:cs="Times New Roman"/>
          <w:b/>
          <w:bCs/>
          <w:sz w:val="24"/>
          <w:szCs w:val="24"/>
        </w:rPr>
        <w:t>expansion</w:t>
      </w:r>
    </w:p>
    <w:p w14:paraId="736DED86" w14:textId="77777777" w:rsidR="0009604F" w:rsidRDefault="0009604F" w:rsidP="00603DF7">
      <w:pPr>
        <w:rPr>
          <w:rFonts w:ascii="Times New Roman" w:hAnsi="Times New Roman" w:cs="Times New Roman"/>
          <w:b/>
          <w:bCs/>
          <w:sz w:val="24"/>
          <w:szCs w:val="24"/>
        </w:rPr>
      </w:pPr>
    </w:p>
    <w:p w14:paraId="62A9543C" w14:textId="7190A346" w:rsidR="0009604F" w:rsidRPr="004D6174" w:rsidRDefault="0009604F" w:rsidP="00603DF7">
      <w:pPr>
        <w:rPr>
          <w:rFonts w:ascii="Times New Roman" w:hAnsi="Times New Roman" w:cs="Times New Roman"/>
          <w:b/>
          <w:bCs/>
          <w:sz w:val="24"/>
          <w:szCs w:val="24"/>
        </w:rPr>
      </w:pPr>
      <w:r>
        <w:t>From the predictable to the unexpected: kelp forest and benthic invertebrate community dynamics following decades of sea otter expansion</w:t>
      </w:r>
    </w:p>
    <w:p w14:paraId="279C9844" w14:textId="77777777" w:rsidR="004D6174" w:rsidRPr="004D6174" w:rsidRDefault="004D6174" w:rsidP="004D6174">
      <w:pPr>
        <w:rPr>
          <w:rFonts w:ascii="Times New Roman" w:hAnsi="Times New Roman" w:cs="Times New Roman"/>
          <w:b/>
          <w:bCs/>
          <w:sz w:val="24"/>
          <w:szCs w:val="24"/>
        </w:rPr>
      </w:pPr>
    </w:p>
    <w:p w14:paraId="6F9A15A2" w14:textId="77777777" w:rsidR="004D6174" w:rsidRPr="004D6174" w:rsidRDefault="00136355" w:rsidP="004D6174">
      <w:pPr>
        <w:spacing w:after="360" w:line="480" w:lineRule="auto"/>
        <w:rPr>
          <w:rFonts w:ascii="Times New Roman" w:hAnsi="Times New Roman" w:cs="Times New Roman"/>
          <w:sz w:val="24"/>
          <w:szCs w:val="24"/>
        </w:rPr>
      </w:pPr>
      <w:r w:rsidRPr="004D6174">
        <w:rPr>
          <w:rFonts w:ascii="Times New Roman" w:hAnsi="Times New Roman" w:cs="Times New Roman"/>
          <w:sz w:val="24"/>
          <w:szCs w:val="24"/>
        </w:rPr>
        <w:t>A</w:t>
      </w:r>
      <w:r w:rsidR="004278B2" w:rsidRPr="004D6174">
        <w:rPr>
          <w:rFonts w:ascii="Times New Roman" w:hAnsi="Times New Roman" w:cs="Times New Roman"/>
          <w:sz w:val="24"/>
          <w:szCs w:val="24"/>
        </w:rPr>
        <w:t>ndrew O. Shelton</w:t>
      </w:r>
      <w:r w:rsidR="004278B2" w:rsidRPr="004D6174">
        <w:rPr>
          <w:rFonts w:ascii="Times New Roman" w:hAnsi="Times New Roman" w:cs="Times New Roman"/>
          <w:sz w:val="24"/>
          <w:szCs w:val="24"/>
          <w:vertAlign w:val="superscript"/>
        </w:rPr>
        <w:t>1</w:t>
      </w:r>
      <w:r w:rsidR="004278B2" w:rsidRPr="004D6174">
        <w:rPr>
          <w:rFonts w:ascii="Times New Roman" w:hAnsi="Times New Roman" w:cs="Times New Roman"/>
          <w:sz w:val="24"/>
          <w:szCs w:val="24"/>
        </w:rPr>
        <w:t xml:space="preserve">, </w:t>
      </w:r>
      <w:r w:rsidR="00035310" w:rsidRPr="004D6174">
        <w:rPr>
          <w:rFonts w:ascii="Times New Roman" w:hAnsi="Times New Roman" w:cs="Times New Roman"/>
          <w:sz w:val="24"/>
          <w:szCs w:val="24"/>
        </w:rPr>
        <w:t>Chris J. Harvey</w:t>
      </w:r>
      <w:r w:rsidR="00035310" w:rsidRPr="004D6174">
        <w:rPr>
          <w:rFonts w:ascii="Times New Roman" w:hAnsi="Times New Roman" w:cs="Times New Roman"/>
          <w:sz w:val="24"/>
          <w:szCs w:val="24"/>
          <w:vertAlign w:val="superscript"/>
        </w:rPr>
        <w:t>1</w:t>
      </w:r>
      <w:r w:rsidR="00035310" w:rsidRPr="004D6174">
        <w:rPr>
          <w:rFonts w:ascii="Times New Roman" w:hAnsi="Times New Roman" w:cs="Times New Roman"/>
          <w:sz w:val="24"/>
          <w:szCs w:val="24"/>
        </w:rPr>
        <w:t xml:space="preserve">, </w:t>
      </w:r>
      <w:proofErr w:type="spellStart"/>
      <w:r w:rsidR="004278B2" w:rsidRPr="004D6174">
        <w:rPr>
          <w:rFonts w:ascii="Times New Roman" w:hAnsi="Times New Roman" w:cs="Times New Roman"/>
          <w:sz w:val="24"/>
          <w:szCs w:val="24"/>
        </w:rPr>
        <w:t>Jameal</w:t>
      </w:r>
      <w:proofErr w:type="spellEnd"/>
      <w:r w:rsidR="004278B2" w:rsidRPr="004D6174">
        <w:rPr>
          <w:rFonts w:ascii="Times New Roman" w:hAnsi="Times New Roman" w:cs="Times New Roman"/>
          <w:sz w:val="24"/>
          <w:szCs w:val="24"/>
        </w:rPr>
        <w:t xml:space="preserve"> F. Samhouri</w:t>
      </w:r>
      <w:r w:rsidR="004278B2" w:rsidRPr="004D6174">
        <w:rPr>
          <w:rFonts w:ascii="Times New Roman" w:hAnsi="Times New Roman" w:cs="Times New Roman"/>
          <w:sz w:val="24"/>
          <w:szCs w:val="24"/>
          <w:vertAlign w:val="superscript"/>
        </w:rPr>
        <w:t>1</w:t>
      </w:r>
      <w:r w:rsidR="004278B2" w:rsidRPr="004D6174">
        <w:rPr>
          <w:rFonts w:ascii="Times New Roman" w:hAnsi="Times New Roman" w:cs="Times New Roman"/>
          <w:sz w:val="24"/>
          <w:szCs w:val="24"/>
        </w:rPr>
        <w:t xml:space="preserve">, </w:t>
      </w:r>
      <w:r w:rsidR="009F3627" w:rsidRPr="004D6174">
        <w:rPr>
          <w:rFonts w:ascii="Times New Roman" w:hAnsi="Times New Roman" w:cs="Times New Roman"/>
          <w:sz w:val="24"/>
          <w:szCs w:val="24"/>
        </w:rPr>
        <w:t>Kelly S. Andrews</w:t>
      </w:r>
      <w:r w:rsidR="009F3627" w:rsidRPr="004D6174">
        <w:rPr>
          <w:rFonts w:ascii="Times New Roman" w:hAnsi="Times New Roman" w:cs="Times New Roman"/>
          <w:sz w:val="24"/>
          <w:szCs w:val="24"/>
          <w:vertAlign w:val="superscript"/>
        </w:rPr>
        <w:t>1</w:t>
      </w:r>
      <w:r w:rsidR="009F3627" w:rsidRPr="004D6174">
        <w:rPr>
          <w:rFonts w:ascii="Times New Roman" w:hAnsi="Times New Roman" w:cs="Times New Roman"/>
          <w:sz w:val="24"/>
          <w:szCs w:val="24"/>
        </w:rPr>
        <w:t xml:space="preserve">, </w:t>
      </w:r>
      <w:r w:rsidR="00975EF7" w:rsidRPr="004D6174">
        <w:rPr>
          <w:rFonts w:ascii="Times New Roman" w:hAnsi="Times New Roman" w:cs="Times New Roman"/>
          <w:sz w:val="24"/>
          <w:szCs w:val="24"/>
        </w:rPr>
        <w:t>Blake E. Feist</w:t>
      </w:r>
      <w:r w:rsidR="00975EF7" w:rsidRPr="004D6174">
        <w:rPr>
          <w:rFonts w:ascii="Times New Roman" w:hAnsi="Times New Roman" w:cs="Times New Roman"/>
          <w:sz w:val="24"/>
          <w:szCs w:val="24"/>
          <w:vertAlign w:val="superscript"/>
        </w:rPr>
        <w:t>1</w:t>
      </w:r>
      <w:r w:rsidR="00975EF7" w:rsidRPr="004D6174">
        <w:rPr>
          <w:rFonts w:ascii="Times New Roman" w:hAnsi="Times New Roman" w:cs="Times New Roman"/>
          <w:sz w:val="24"/>
          <w:szCs w:val="24"/>
        </w:rPr>
        <w:t xml:space="preserve">, </w:t>
      </w:r>
      <w:r w:rsidR="009F3627" w:rsidRPr="004D6174">
        <w:rPr>
          <w:rFonts w:ascii="Times New Roman" w:hAnsi="Times New Roman" w:cs="Times New Roman"/>
          <w:sz w:val="24"/>
          <w:szCs w:val="24"/>
        </w:rPr>
        <w:t>Kinsey</w:t>
      </w:r>
      <w:r w:rsidR="00E63691" w:rsidRPr="004D6174">
        <w:rPr>
          <w:rFonts w:ascii="Times New Roman" w:hAnsi="Times New Roman" w:cs="Times New Roman"/>
          <w:sz w:val="24"/>
          <w:szCs w:val="24"/>
        </w:rPr>
        <w:t xml:space="preserve"> E.</w:t>
      </w:r>
      <w:r w:rsidR="009F3627" w:rsidRPr="004D6174">
        <w:rPr>
          <w:rFonts w:ascii="Times New Roman" w:hAnsi="Times New Roman" w:cs="Times New Roman"/>
          <w:sz w:val="24"/>
          <w:szCs w:val="24"/>
        </w:rPr>
        <w:t xml:space="preserve"> Frick</w:t>
      </w:r>
      <w:r w:rsidR="005B0999" w:rsidRPr="004D6174">
        <w:rPr>
          <w:rFonts w:ascii="Times New Roman" w:hAnsi="Times New Roman" w:cs="Times New Roman"/>
          <w:sz w:val="24"/>
          <w:szCs w:val="24"/>
          <w:vertAlign w:val="superscript"/>
        </w:rPr>
        <w:t>2</w:t>
      </w:r>
      <w:r w:rsidR="009F3627" w:rsidRPr="004D6174">
        <w:rPr>
          <w:rFonts w:ascii="Times New Roman" w:hAnsi="Times New Roman" w:cs="Times New Roman"/>
          <w:sz w:val="24"/>
          <w:szCs w:val="24"/>
        </w:rPr>
        <w:t>, Nick Tolimieri</w:t>
      </w:r>
      <w:r w:rsidR="009F3627" w:rsidRPr="004D6174">
        <w:rPr>
          <w:rFonts w:ascii="Times New Roman" w:hAnsi="Times New Roman" w:cs="Times New Roman"/>
          <w:sz w:val="24"/>
          <w:szCs w:val="24"/>
          <w:vertAlign w:val="superscript"/>
        </w:rPr>
        <w:t>1</w:t>
      </w:r>
      <w:r w:rsidR="009F3627" w:rsidRPr="004D6174">
        <w:rPr>
          <w:rFonts w:ascii="Times New Roman" w:hAnsi="Times New Roman" w:cs="Times New Roman"/>
          <w:sz w:val="24"/>
          <w:szCs w:val="24"/>
        </w:rPr>
        <w:t>, Gregory D. Williams</w:t>
      </w:r>
      <w:r w:rsidR="005B0999" w:rsidRPr="004D6174">
        <w:rPr>
          <w:rFonts w:ascii="Times New Roman" w:hAnsi="Times New Roman" w:cs="Times New Roman"/>
          <w:sz w:val="24"/>
          <w:szCs w:val="24"/>
          <w:vertAlign w:val="superscript"/>
        </w:rPr>
        <w:t>3</w:t>
      </w:r>
      <w:r w:rsidR="008267A0" w:rsidRPr="004D6174">
        <w:rPr>
          <w:rFonts w:ascii="Times New Roman" w:hAnsi="Times New Roman" w:cs="Times New Roman"/>
          <w:sz w:val="24"/>
          <w:szCs w:val="24"/>
          <w:vertAlign w:val="subscript"/>
        </w:rPr>
        <w:t>,</w:t>
      </w:r>
      <w:r w:rsidR="008267A0" w:rsidRPr="004D6174">
        <w:rPr>
          <w:rFonts w:ascii="Times New Roman" w:hAnsi="Times New Roman" w:cs="Times New Roman"/>
          <w:sz w:val="24"/>
          <w:szCs w:val="24"/>
        </w:rPr>
        <w:t xml:space="preserve"> and Liam D. </w:t>
      </w:r>
      <w:r w:rsidR="00015232" w:rsidRPr="004D6174">
        <w:rPr>
          <w:rFonts w:ascii="Times New Roman" w:hAnsi="Times New Roman" w:cs="Times New Roman"/>
          <w:sz w:val="24"/>
          <w:szCs w:val="24"/>
        </w:rPr>
        <w:t>Antrim</w:t>
      </w:r>
      <w:r w:rsidR="00015232" w:rsidRPr="004D6174">
        <w:rPr>
          <w:rFonts w:ascii="Times New Roman" w:hAnsi="Times New Roman" w:cs="Times New Roman"/>
          <w:sz w:val="24"/>
          <w:szCs w:val="24"/>
          <w:vertAlign w:val="superscript"/>
        </w:rPr>
        <w:t>4</w:t>
      </w:r>
    </w:p>
    <w:p w14:paraId="3CAE1247" w14:textId="053CCD88" w:rsidR="009F3627" w:rsidRPr="004D6174" w:rsidRDefault="009F3627" w:rsidP="004D6174">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1</w:t>
      </w:r>
      <w:r w:rsidR="00E63691" w:rsidRPr="004D6174">
        <w:rPr>
          <w:rFonts w:ascii="Times New Roman" w:hAnsi="Times New Roman" w:cs="Times New Roman"/>
          <w:sz w:val="24"/>
          <w:szCs w:val="24"/>
        </w:rPr>
        <w:t>Conservation Biology Division, N</w:t>
      </w:r>
      <w:r w:rsidRPr="004D6174">
        <w:rPr>
          <w:rFonts w:ascii="Times New Roman" w:hAnsi="Times New Roman" w:cs="Times New Roman"/>
          <w:sz w:val="24"/>
          <w:szCs w:val="24"/>
        </w:rPr>
        <w:t xml:space="preserve">orthwest Fisheries Science Center, National Marine Fisheries Service, National Oceanic and Atmospheric Administration, 2725 </w:t>
      </w:r>
      <w:proofErr w:type="spellStart"/>
      <w:r w:rsidRPr="004D6174">
        <w:rPr>
          <w:rFonts w:ascii="Times New Roman" w:hAnsi="Times New Roman" w:cs="Times New Roman"/>
          <w:sz w:val="24"/>
          <w:szCs w:val="24"/>
        </w:rPr>
        <w:t>Montlake</w:t>
      </w:r>
      <w:proofErr w:type="spellEnd"/>
      <w:r w:rsidRPr="004D6174">
        <w:rPr>
          <w:rFonts w:ascii="Times New Roman" w:hAnsi="Times New Roman" w:cs="Times New Roman"/>
          <w:sz w:val="24"/>
          <w:szCs w:val="24"/>
        </w:rPr>
        <w:t xml:space="preserve"> Blvd E, Seattle, WA 98112</w:t>
      </w:r>
      <w:r w:rsidR="0031200A" w:rsidRPr="004D6174">
        <w:rPr>
          <w:rFonts w:ascii="Times New Roman" w:hAnsi="Times New Roman" w:cs="Times New Roman"/>
          <w:sz w:val="24"/>
          <w:szCs w:val="24"/>
        </w:rPr>
        <w:t xml:space="preserve"> USA</w:t>
      </w:r>
    </w:p>
    <w:p w14:paraId="4430E4D6" w14:textId="239663CD" w:rsidR="005B0999" w:rsidRPr="004D6174" w:rsidRDefault="004D6174" w:rsidP="005B0999">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2</w:t>
      </w:r>
      <w:r w:rsidR="005B0999" w:rsidRPr="004D6174">
        <w:rPr>
          <w:rFonts w:ascii="Times New Roman" w:hAnsi="Times New Roman" w:cs="Times New Roman"/>
          <w:sz w:val="24"/>
          <w:szCs w:val="24"/>
        </w:rPr>
        <w:t xml:space="preserve">Fisheries Ecology Division, Northwest Fisheries Science Center, National Marine Fisheries Service, National Oceanic and Atmospheric Administration, 2725 </w:t>
      </w:r>
      <w:proofErr w:type="spellStart"/>
      <w:r w:rsidR="005B0999" w:rsidRPr="004D6174">
        <w:rPr>
          <w:rFonts w:ascii="Times New Roman" w:hAnsi="Times New Roman" w:cs="Times New Roman"/>
          <w:sz w:val="24"/>
          <w:szCs w:val="24"/>
        </w:rPr>
        <w:t>Montlake</w:t>
      </w:r>
      <w:proofErr w:type="spellEnd"/>
      <w:r w:rsidR="005B0999" w:rsidRPr="004D6174">
        <w:rPr>
          <w:rFonts w:ascii="Times New Roman" w:hAnsi="Times New Roman" w:cs="Times New Roman"/>
          <w:sz w:val="24"/>
          <w:szCs w:val="24"/>
        </w:rPr>
        <w:t xml:space="preserve"> Blvd E, Seattle, WA 98112 USA</w:t>
      </w:r>
    </w:p>
    <w:p w14:paraId="209D5840" w14:textId="523A6144" w:rsidR="008267A0" w:rsidRPr="004D6174" w:rsidRDefault="005B0999" w:rsidP="008267A0">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3</w:t>
      </w:r>
      <w:r w:rsidR="008267A0" w:rsidRPr="004D6174">
        <w:rPr>
          <w:rFonts w:ascii="Times New Roman" w:hAnsi="Times New Roman" w:cs="Times New Roman"/>
          <w:sz w:val="24"/>
          <w:szCs w:val="24"/>
        </w:rPr>
        <w:t xml:space="preserve">Pacific States Marine Fisheries Commission, </w:t>
      </w:r>
      <w:r w:rsidR="00267BD9" w:rsidRPr="004D6174">
        <w:rPr>
          <w:rFonts w:ascii="Times New Roman" w:hAnsi="Times New Roman" w:cs="Times New Roman"/>
          <w:sz w:val="24"/>
          <w:szCs w:val="24"/>
        </w:rPr>
        <w:t>under contract to</w:t>
      </w:r>
      <w:r w:rsidR="008267A0" w:rsidRPr="004D6174">
        <w:rPr>
          <w:rFonts w:ascii="Times New Roman" w:hAnsi="Times New Roman" w:cs="Times New Roman"/>
          <w:sz w:val="24"/>
          <w:szCs w:val="24"/>
        </w:rPr>
        <w:t xml:space="preserve"> Northwest Fisheries Science Center, National Marine Fisheries Service, National Oceanic and Atmospheric Administration, 2725 </w:t>
      </w:r>
      <w:proofErr w:type="spellStart"/>
      <w:r w:rsidR="008267A0" w:rsidRPr="004D6174">
        <w:rPr>
          <w:rFonts w:ascii="Times New Roman" w:hAnsi="Times New Roman" w:cs="Times New Roman"/>
          <w:sz w:val="24"/>
          <w:szCs w:val="24"/>
        </w:rPr>
        <w:t>Montlake</w:t>
      </w:r>
      <w:proofErr w:type="spellEnd"/>
      <w:r w:rsidR="008267A0" w:rsidRPr="004D6174">
        <w:rPr>
          <w:rFonts w:ascii="Times New Roman" w:hAnsi="Times New Roman" w:cs="Times New Roman"/>
          <w:sz w:val="24"/>
          <w:szCs w:val="24"/>
        </w:rPr>
        <w:t xml:space="preserve"> Blvd E, Seattle, WA 98112 USA</w:t>
      </w:r>
    </w:p>
    <w:p w14:paraId="01F2E8E7" w14:textId="23EFFB7A" w:rsidR="009F3627" w:rsidRPr="004D6174" w:rsidRDefault="00015232" w:rsidP="00EB7E71">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4</w:t>
      </w:r>
      <w:r w:rsidRPr="004D6174">
        <w:rPr>
          <w:rFonts w:ascii="Times New Roman" w:hAnsi="Times New Roman" w:cs="Times New Roman"/>
          <w:sz w:val="24"/>
          <w:szCs w:val="24"/>
        </w:rPr>
        <w:t xml:space="preserve">Olympic </w:t>
      </w:r>
      <w:r w:rsidR="008267A0" w:rsidRPr="004D6174">
        <w:rPr>
          <w:rFonts w:ascii="Times New Roman" w:hAnsi="Times New Roman" w:cs="Times New Roman"/>
          <w:sz w:val="24"/>
          <w:szCs w:val="24"/>
        </w:rPr>
        <w:t>Coast National Marine Sanctuary, National Ocean Service, National Oceanic and Atmospheric Administration, 115 E. Railroad Ave. Suite #301, Port Angeles, WA 98362 USA</w:t>
      </w:r>
      <w:r w:rsidR="009F3627" w:rsidRPr="004D6174">
        <w:rPr>
          <w:rFonts w:ascii="Times New Roman" w:hAnsi="Times New Roman" w:cs="Times New Roman"/>
          <w:sz w:val="24"/>
          <w:szCs w:val="24"/>
        </w:rPr>
        <w:br w:type="page"/>
      </w:r>
    </w:p>
    <w:p w14:paraId="5EDD9ABE" w14:textId="77777777" w:rsidR="009F3627" w:rsidRPr="004D6174" w:rsidRDefault="001D5F25"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lastRenderedPageBreak/>
        <w:t>Abstract</w:t>
      </w:r>
    </w:p>
    <w:p w14:paraId="05F631C1" w14:textId="393C0183" w:rsidR="007E2108" w:rsidRPr="004D6174" w:rsidRDefault="007E2108" w:rsidP="00491F8B">
      <w:pPr>
        <w:spacing w:after="36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The recovery of predators has the potential to restore ecosystems and fundamentally alter the services they provide. One of the most iconic examples of this potential comes from keystone predation by sea otters in nearshore habitats of the Northeast Pacific.</w:t>
      </w:r>
      <w:r w:rsidR="00C22C0C">
        <w:rPr>
          <w:rFonts w:ascii="Times New Roman" w:hAnsi="Times New Roman" w:cs="Times New Roman"/>
          <w:sz w:val="24"/>
          <w:szCs w:val="24"/>
        </w:rPr>
        <w:t xml:space="preserve"> Here we combine spatial time-series of sea otter abundance, canopy kelp area, and benthic invertebrate abundance from Washington </w:t>
      </w:r>
      <w:r w:rsidR="00E74210">
        <w:rPr>
          <w:rFonts w:ascii="Times New Roman" w:hAnsi="Times New Roman" w:cs="Times New Roman"/>
          <w:sz w:val="24"/>
          <w:szCs w:val="24"/>
        </w:rPr>
        <w:t>State</w:t>
      </w:r>
      <w:r w:rsidR="00C22C0C">
        <w:rPr>
          <w:rFonts w:ascii="Times New Roman" w:hAnsi="Times New Roman" w:cs="Times New Roman"/>
          <w:sz w:val="24"/>
          <w:szCs w:val="24"/>
        </w:rPr>
        <w:t xml:space="preserve">, USA, to examine the shifting consequences of sea otter introduction for kelp and kelp forest communities. We leverage the spatial variation in timing and speed of sea otter recovery to understand connections between sea otters and the kelp forest community. A small population of sea otters was </w:t>
      </w:r>
      <w:r w:rsidR="00D24416">
        <w:rPr>
          <w:rFonts w:ascii="Times New Roman" w:hAnsi="Times New Roman" w:cs="Times New Roman"/>
          <w:sz w:val="24"/>
          <w:szCs w:val="24"/>
        </w:rPr>
        <w:t xml:space="preserve">re-introduced </w:t>
      </w:r>
      <w:r w:rsidR="00C22C0C">
        <w:rPr>
          <w:rFonts w:ascii="Times New Roman" w:hAnsi="Times New Roman" w:cs="Times New Roman"/>
          <w:sz w:val="24"/>
          <w:szCs w:val="24"/>
        </w:rPr>
        <w:t xml:space="preserve">to the Washington coast in </w:t>
      </w:r>
      <w:r w:rsidR="00ED3B7E">
        <w:rPr>
          <w:rFonts w:ascii="Times New Roman" w:hAnsi="Times New Roman" w:cs="Times New Roman"/>
          <w:sz w:val="24"/>
          <w:szCs w:val="24"/>
        </w:rPr>
        <w:t xml:space="preserve">the late 1960s, which has since </w:t>
      </w:r>
      <w:r w:rsidR="00C22C0C">
        <w:rPr>
          <w:rFonts w:ascii="Times New Roman" w:hAnsi="Times New Roman" w:cs="Times New Roman"/>
          <w:sz w:val="24"/>
          <w:szCs w:val="24"/>
        </w:rPr>
        <w:t xml:space="preserve">grown to more than 1,400 individuals. </w:t>
      </w:r>
      <w:r w:rsidRPr="004D6174">
        <w:rPr>
          <w:rFonts w:ascii="Times New Roman" w:hAnsi="Times New Roman" w:cs="Times New Roman"/>
          <w:sz w:val="24"/>
          <w:szCs w:val="24"/>
        </w:rPr>
        <w:t xml:space="preserve">This population increase </w:t>
      </w:r>
      <w:r w:rsidR="00C22C0C">
        <w:rPr>
          <w:rFonts w:ascii="Times New Roman" w:hAnsi="Times New Roman" w:cs="Times New Roman"/>
          <w:sz w:val="24"/>
          <w:szCs w:val="24"/>
        </w:rPr>
        <w:t xml:space="preserve">created </w:t>
      </w:r>
      <w:r w:rsidRPr="004D6174">
        <w:rPr>
          <w:rFonts w:ascii="Times New Roman" w:hAnsi="Times New Roman" w:cs="Times New Roman"/>
          <w:sz w:val="24"/>
          <w:szCs w:val="24"/>
        </w:rPr>
        <w:t>a prono</w:t>
      </w:r>
      <w:r w:rsidR="0013236F">
        <w:rPr>
          <w:rFonts w:ascii="Times New Roman" w:hAnsi="Times New Roman" w:cs="Times New Roman"/>
          <w:sz w:val="24"/>
          <w:szCs w:val="24"/>
        </w:rPr>
        <w:t>unced decline in sea otter prey -</w:t>
      </w:r>
      <w:r w:rsidRPr="004D6174">
        <w:rPr>
          <w:rFonts w:ascii="Times New Roman" w:hAnsi="Times New Roman" w:cs="Times New Roman"/>
          <w:sz w:val="24"/>
          <w:szCs w:val="24"/>
        </w:rPr>
        <w:t xml:space="preserve"> particu</w:t>
      </w:r>
      <w:r w:rsidR="0013236F">
        <w:rPr>
          <w:rFonts w:ascii="Times New Roman" w:hAnsi="Times New Roman" w:cs="Times New Roman"/>
          <w:sz w:val="24"/>
          <w:szCs w:val="24"/>
        </w:rPr>
        <w:t xml:space="preserve">larly kelp-grazing sea urchins – and led to </w:t>
      </w:r>
      <w:r w:rsidRPr="004D6174">
        <w:rPr>
          <w:rFonts w:ascii="Times New Roman" w:hAnsi="Times New Roman" w:cs="Times New Roman"/>
          <w:sz w:val="24"/>
          <w:szCs w:val="24"/>
        </w:rPr>
        <w:t xml:space="preserve">an expansion of </w:t>
      </w:r>
      <w:r w:rsidR="00C22C0C">
        <w:rPr>
          <w:rFonts w:ascii="Times New Roman" w:hAnsi="Times New Roman" w:cs="Times New Roman"/>
          <w:sz w:val="24"/>
          <w:szCs w:val="24"/>
        </w:rPr>
        <w:t xml:space="preserve">canopy </w:t>
      </w:r>
      <w:r w:rsidRPr="004D6174">
        <w:rPr>
          <w:rFonts w:ascii="Times New Roman" w:hAnsi="Times New Roman" w:cs="Times New Roman"/>
          <w:sz w:val="24"/>
          <w:szCs w:val="24"/>
        </w:rPr>
        <w:t>kelp</w:t>
      </w:r>
      <w:r w:rsidR="00C22C0C">
        <w:rPr>
          <w:rFonts w:ascii="Times New Roman" w:hAnsi="Times New Roman" w:cs="Times New Roman"/>
          <w:sz w:val="24"/>
          <w:szCs w:val="24"/>
        </w:rPr>
        <w:t>s</w:t>
      </w:r>
      <w:r w:rsidRPr="004D6174">
        <w:rPr>
          <w:rFonts w:ascii="Times New Roman" w:hAnsi="Times New Roman" w:cs="Times New Roman"/>
          <w:sz w:val="24"/>
          <w:szCs w:val="24"/>
        </w:rPr>
        <w:t xml:space="preserve"> until </w:t>
      </w:r>
      <w:r w:rsidR="0013236F">
        <w:rPr>
          <w:rFonts w:ascii="Times New Roman" w:hAnsi="Times New Roman" w:cs="Times New Roman"/>
          <w:sz w:val="24"/>
          <w:szCs w:val="24"/>
        </w:rPr>
        <w:t>roughly 2000</w:t>
      </w:r>
      <w:r w:rsidRPr="004D6174">
        <w:rPr>
          <w:rFonts w:ascii="Times New Roman" w:hAnsi="Times New Roman" w:cs="Times New Roman"/>
          <w:sz w:val="24"/>
          <w:szCs w:val="24"/>
        </w:rPr>
        <w:t xml:space="preserve">. However, while sea otter and kelp population growth rates were positively correlated prior to 2000, this association </w:t>
      </w:r>
      <w:r w:rsidR="00287C2B">
        <w:rPr>
          <w:rFonts w:ascii="Times New Roman" w:hAnsi="Times New Roman" w:cs="Times New Roman"/>
          <w:sz w:val="24"/>
          <w:szCs w:val="24"/>
        </w:rPr>
        <w:t>disappeared over the last two decades</w:t>
      </w:r>
      <w:r w:rsidRPr="004D6174">
        <w:rPr>
          <w:rFonts w:ascii="Times New Roman" w:hAnsi="Times New Roman" w:cs="Times New Roman"/>
          <w:sz w:val="24"/>
          <w:szCs w:val="24"/>
        </w:rPr>
        <w:t xml:space="preserve">. </w:t>
      </w:r>
      <w:r w:rsidR="00287C2B">
        <w:rPr>
          <w:rFonts w:ascii="Times New Roman" w:hAnsi="Times New Roman" w:cs="Times New Roman"/>
          <w:sz w:val="24"/>
          <w:szCs w:val="24"/>
        </w:rPr>
        <w:t xml:space="preserve">This occurred despite the fact that </w:t>
      </w:r>
      <w:r w:rsidR="006D3F8F">
        <w:rPr>
          <w:rFonts w:ascii="Times New Roman" w:hAnsi="Times New Roman" w:cs="Times New Roman"/>
          <w:sz w:val="24"/>
          <w:szCs w:val="24"/>
        </w:rPr>
        <w:t>s</w:t>
      </w:r>
      <w:r w:rsidR="004D6174">
        <w:rPr>
          <w:rFonts w:ascii="Times New Roman" w:hAnsi="Times New Roman" w:cs="Times New Roman"/>
          <w:sz w:val="24"/>
          <w:szCs w:val="24"/>
        </w:rPr>
        <w:t xml:space="preserve">urveys of </w:t>
      </w:r>
      <w:r w:rsidRPr="004D6174">
        <w:rPr>
          <w:rFonts w:ascii="Times New Roman" w:hAnsi="Times New Roman" w:cs="Times New Roman"/>
          <w:sz w:val="24"/>
          <w:szCs w:val="24"/>
        </w:rPr>
        <w:t>benthic inver</w:t>
      </w:r>
      <w:r w:rsidR="005B15D3">
        <w:rPr>
          <w:rFonts w:ascii="Times New Roman" w:hAnsi="Times New Roman" w:cs="Times New Roman"/>
          <w:sz w:val="24"/>
          <w:szCs w:val="24"/>
        </w:rPr>
        <w:t>tebrates show</w:t>
      </w:r>
      <w:r w:rsidRPr="004D6174">
        <w:rPr>
          <w:rFonts w:ascii="Times New Roman" w:hAnsi="Times New Roman" w:cs="Times New Roman"/>
          <w:sz w:val="24"/>
          <w:szCs w:val="24"/>
        </w:rPr>
        <w:t xml:space="preserve"> that sea otter prey have continued to decline</w:t>
      </w:r>
      <w:r w:rsidR="006D3F8F">
        <w:rPr>
          <w:rFonts w:ascii="Times New Roman" w:hAnsi="Times New Roman" w:cs="Times New Roman"/>
          <w:sz w:val="24"/>
          <w:szCs w:val="24"/>
        </w:rPr>
        <w:t>. K</w:t>
      </w:r>
      <w:r w:rsidRPr="004D6174">
        <w:rPr>
          <w:rFonts w:ascii="Times New Roman" w:hAnsi="Times New Roman" w:cs="Times New Roman"/>
          <w:sz w:val="24"/>
          <w:szCs w:val="24"/>
        </w:rPr>
        <w:t xml:space="preserve">elp </w:t>
      </w:r>
      <w:r w:rsidR="006D3F8F">
        <w:rPr>
          <w:rFonts w:ascii="Times New Roman" w:hAnsi="Times New Roman" w:cs="Times New Roman"/>
          <w:sz w:val="24"/>
          <w:szCs w:val="24"/>
        </w:rPr>
        <w:t xml:space="preserve">area </w:t>
      </w:r>
      <w:r w:rsidR="00491F8B">
        <w:rPr>
          <w:rFonts w:ascii="Times New Roman" w:hAnsi="Times New Roman" w:cs="Times New Roman"/>
          <w:sz w:val="24"/>
          <w:szCs w:val="24"/>
        </w:rPr>
        <w:t>trends appear to be largely decoupled from both sea otter and benthic invertebrate abundance at current densities</w:t>
      </w:r>
      <w:r w:rsidRPr="004D6174">
        <w:rPr>
          <w:rFonts w:ascii="Times New Roman" w:hAnsi="Times New Roman" w:cs="Times New Roman"/>
          <w:sz w:val="24"/>
          <w:szCs w:val="24"/>
        </w:rPr>
        <w:t>. However, variability in kelp abundance has declined in the most recent 15 years of the time series. Altogether these results suggest that initial nearshore community responses to sea otter populatio</w:t>
      </w:r>
      <w:r w:rsidRPr="004D6174">
        <w:rPr>
          <w:rFonts w:ascii="Times New Roman" w:hAnsi="Times New Roman" w:cs="Times New Roman"/>
          <w:sz w:val="24"/>
          <w:szCs w:val="24"/>
        </w:rPr>
        <w:t xml:space="preserve">n expansion follow predictably from trophic cascade theory, but now other factors may be as or more important in influencing community dynamics. </w:t>
      </w:r>
      <w:commentRangeStart w:id="1"/>
      <w:r w:rsidRPr="004D6174">
        <w:rPr>
          <w:rFonts w:ascii="Times New Roman" w:hAnsi="Times New Roman" w:cs="Times New Roman"/>
          <w:sz w:val="24"/>
          <w:szCs w:val="24"/>
        </w:rPr>
        <w:t xml:space="preserve">Thus, </w:t>
      </w:r>
      <w:commentRangeEnd w:id="1"/>
      <w:r w:rsidR="00491F8B">
        <w:rPr>
          <w:rStyle w:val="CommentReference"/>
        </w:rPr>
        <w:commentReference w:id="1"/>
      </w:r>
      <w:r w:rsidRPr="004D6174">
        <w:rPr>
          <w:rFonts w:ascii="Times New Roman" w:hAnsi="Times New Roman" w:cs="Times New Roman"/>
          <w:sz w:val="24"/>
          <w:szCs w:val="24"/>
        </w:rPr>
        <w:t xml:space="preserve">the </w:t>
      </w:r>
      <w:r w:rsidR="00E95E67">
        <w:rPr>
          <w:rFonts w:ascii="Times New Roman" w:hAnsi="Times New Roman" w:cs="Times New Roman"/>
          <w:sz w:val="24"/>
          <w:szCs w:val="24"/>
        </w:rPr>
        <w:t>utility</w:t>
      </w:r>
      <w:r w:rsidR="00E95E67"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of sea otter predation </w:t>
      </w:r>
      <w:r w:rsidR="00E95E67" w:rsidRPr="004D6174">
        <w:rPr>
          <w:rFonts w:ascii="Times New Roman" w:hAnsi="Times New Roman" w:cs="Times New Roman"/>
          <w:sz w:val="24"/>
          <w:szCs w:val="24"/>
        </w:rPr>
        <w:t>in ecosystem restoration</w:t>
      </w:r>
      <w:r w:rsidR="00E95E67">
        <w:rPr>
          <w:rFonts w:ascii="Times New Roman" w:hAnsi="Times New Roman" w:cs="Times New Roman"/>
          <w:sz w:val="24"/>
          <w:szCs w:val="24"/>
        </w:rPr>
        <w:t xml:space="preserve"> </w:t>
      </w:r>
      <w:r w:rsidR="005C3965">
        <w:rPr>
          <w:rFonts w:ascii="Times New Roman" w:hAnsi="Times New Roman" w:cs="Times New Roman"/>
          <w:sz w:val="24"/>
          <w:szCs w:val="24"/>
        </w:rPr>
        <w:t xml:space="preserve">must be considered </w:t>
      </w:r>
      <w:r w:rsidR="00E95E67">
        <w:rPr>
          <w:rFonts w:ascii="Times New Roman" w:hAnsi="Times New Roman" w:cs="Times New Roman"/>
          <w:sz w:val="24"/>
          <w:szCs w:val="24"/>
        </w:rPr>
        <w:t>within the</w:t>
      </w:r>
      <w:r w:rsidRPr="004D6174">
        <w:rPr>
          <w:rFonts w:ascii="Times New Roman" w:hAnsi="Times New Roman" w:cs="Times New Roman"/>
          <w:sz w:val="24"/>
          <w:szCs w:val="24"/>
        </w:rPr>
        <w:t xml:space="preserve"> context</w:t>
      </w:r>
      <w:r w:rsidR="00E95E67">
        <w:rPr>
          <w:rFonts w:ascii="Times New Roman" w:hAnsi="Times New Roman" w:cs="Times New Roman"/>
          <w:sz w:val="24"/>
          <w:szCs w:val="24"/>
        </w:rPr>
        <w:t xml:space="preserve"> of</w:t>
      </w:r>
      <w:r w:rsidRPr="004D6174">
        <w:rPr>
          <w:rFonts w:ascii="Times New Roman" w:hAnsi="Times New Roman" w:cs="Times New Roman"/>
          <w:sz w:val="24"/>
          <w:szCs w:val="24"/>
        </w:rPr>
        <w:t xml:space="preserve"> </w:t>
      </w:r>
      <w:r w:rsidR="00E95E67">
        <w:rPr>
          <w:rFonts w:ascii="Times New Roman" w:hAnsi="Times New Roman" w:cs="Times New Roman"/>
          <w:sz w:val="24"/>
          <w:szCs w:val="24"/>
        </w:rPr>
        <w:t xml:space="preserve">complex and </w:t>
      </w:r>
      <w:r w:rsidRPr="004D6174">
        <w:rPr>
          <w:rFonts w:ascii="Times New Roman" w:hAnsi="Times New Roman" w:cs="Times New Roman"/>
          <w:sz w:val="24"/>
          <w:szCs w:val="24"/>
        </w:rPr>
        <w:t>shifting environmental conditions.</w:t>
      </w:r>
    </w:p>
    <w:p w14:paraId="50DF7787" w14:textId="77777777" w:rsidR="007E2108" w:rsidRDefault="007E2108" w:rsidP="007E2108">
      <w:pPr>
        <w:spacing w:after="36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Keywords</w:t>
      </w:r>
    </w:p>
    <w:p w14:paraId="7DB27BFB" w14:textId="62B61276" w:rsidR="00B11BFB" w:rsidRPr="004D6174" w:rsidRDefault="00B11BFB" w:rsidP="007E2108">
      <w:pPr>
        <w:spacing w:after="360" w:line="480" w:lineRule="auto"/>
        <w:outlineLvl w:val="0"/>
        <w:rPr>
          <w:rFonts w:ascii="Times New Roman" w:hAnsi="Times New Roman" w:cs="Times New Roman"/>
          <w:b/>
          <w:sz w:val="24"/>
          <w:szCs w:val="24"/>
        </w:rPr>
      </w:pPr>
      <w:r w:rsidRPr="004D6174">
        <w:rPr>
          <w:rFonts w:ascii="Times New Roman" w:hAnsi="Times New Roman" w:cs="Times New Roman"/>
          <w:sz w:val="24"/>
          <w:szCs w:val="24"/>
        </w:rPr>
        <w:lastRenderedPageBreak/>
        <w:t xml:space="preserve">Sea otters, sea urchins, kelp forests, top-down control, predator-prey interactions, keystone predator hypothesis, nearshore ecology, community ecology, spatial ecology, marine ecosystems, </w:t>
      </w:r>
      <w:proofErr w:type="spellStart"/>
      <w:r w:rsidRPr="004D6174">
        <w:rPr>
          <w:rFonts w:ascii="Times New Roman" w:hAnsi="Times New Roman" w:cs="Times New Roman"/>
          <w:i/>
          <w:sz w:val="24"/>
          <w:szCs w:val="24"/>
        </w:rPr>
        <w:t>Enhydra</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lutris</w:t>
      </w:r>
      <w:proofErr w:type="spellEnd"/>
      <w:r w:rsidRPr="004D6174">
        <w:rPr>
          <w:rFonts w:ascii="Times New Roman" w:hAnsi="Times New Roman" w:cs="Times New Roman"/>
          <w:i/>
          <w:sz w:val="24"/>
          <w:szCs w:val="24"/>
        </w:rPr>
        <w:t>,</w:t>
      </w:r>
      <w:r w:rsidRPr="004D6174">
        <w:rPr>
          <w:rFonts w:ascii="Times New Roman" w:hAnsi="Times New Roman" w:cs="Times New Roman"/>
          <w:sz w:val="24"/>
          <w:szCs w:val="24"/>
        </w:rPr>
        <w:t xml:space="preserve"> </w:t>
      </w:r>
      <w:proofErr w:type="spellStart"/>
      <w:r w:rsidRPr="004D6174">
        <w:rPr>
          <w:rFonts w:ascii="Times New Roman" w:hAnsi="Times New Roman" w:cs="Times New Roman"/>
          <w:i/>
          <w:sz w:val="24"/>
          <w:szCs w:val="24"/>
        </w:rPr>
        <w:t>Nereocystis</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luetkeana</w:t>
      </w:r>
      <w:proofErr w:type="spellEnd"/>
      <w:r w:rsidRPr="004D6174">
        <w:rPr>
          <w:rFonts w:ascii="Times New Roman" w:hAnsi="Times New Roman" w:cs="Times New Roman"/>
          <w:i/>
          <w:sz w:val="24"/>
          <w:szCs w:val="24"/>
        </w:rPr>
        <w:t>,</w:t>
      </w:r>
      <w:r w:rsidRPr="004D6174">
        <w:rPr>
          <w:rFonts w:ascii="Times New Roman" w:hAnsi="Times New Roman" w:cs="Times New Roman"/>
          <w:sz w:val="24"/>
          <w:szCs w:val="24"/>
        </w:rPr>
        <w:t xml:space="preserve"> </w:t>
      </w:r>
      <w:proofErr w:type="spellStart"/>
      <w:r w:rsidRPr="004D6174">
        <w:rPr>
          <w:rFonts w:ascii="Times New Roman" w:hAnsi="Times New Roman" w:cs="Times New Roman"/>
          <w:i/>
          <w:sz w:val="24"/>
          <w:szCs w:val="24"/>
        </w:rPr>
        <w:t>Macrocystis</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pyrifera</w:t>
      </w:r>
      <w:proofErr w:type="spellEnd"/>
    </w:p>
    <w:p w14:paraId="27F95BA6" w14:textId="34AA1775" w:rsidR="007E2108" w:rsidRPr="004D6174" w:rsidRDefault="007E2108" w:rsidP="007E2108">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br w:type="page"/>
      </w:r>
    </w:p>
    <w:p w14:paraId="48DC0DF9" w14:textId="77777777" w:rsidR="001D5F25" w:rsidRPr="004D6174" w:rsidRDefault="001D5F25"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lastRenderedPageBreak/>
        <w:t>Introduction</w:t>
      </w:r>
    </w:p>
    <w:p w14:paraId="3F825D97" w14:textId="16EB3298" w:rsidR="00444B19" w:rsidRPr="004D6174" w:rsidRDefault="00EE297B" w:rsidP="00ED4AD3">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ustainable m</w:t>
      </w:r>
      <w:r w:rsidR="004940F4" w:rsidRPr="004D6174">
        <w:rPr>
          <w:rFonts w:ascii="Times New Roman" w:hAnsi="Times New Roman" w:cs="Times New Roman"/>
          <w:sz w:val="24"/>
          <w:szCs w:val="24"/>
        </w:rPr>
        <w:t>anagement and conservation of marine ecosystems</w:t>
      </w:r>
      <w:r w:rsidR="001C7D81" w:rsidRPr="004D6174">
        <w:rPr>
          <w:rFonts w:ascii="Times New Roman" w:hAnsi="Times New Roman" w:cs="Times New Roman"/>
          <w:sz w:val="24"/>
          <w:szCs w:val="24"/>
        </w:rPr>
        <w:t xml:space="preserve"> hinges</w:t>
      </w:r>
      <w:r w:rsidRPr="004D6174">
        <w:rPr>
          <w:rFonts w:ascii="Times New Roman" w:hAnsi="Times New Roman" w:cs="Times New Roman"/>
          <w:sz w:val="24"/>
          <w:szCs w:val="24"/>
        </w:rPr>
        <w:t xml:space="preserve"> on understanding</w:t>
      </w:r>
      <w:r w:rsidR="005B0999" w:rsidRPr="004D6174">
        <w:rPr>
          <w:rFonts w:ascii="Times New Roman" w:hAnsi="Times New Roman" w:cs="Times New Roman"/>
          <w:sz w:val="24"/>
          <w:szCs w:val="24"/>
        </w:rPr>
        <w:t xml:space="preserve"> natural and anthropogenic</w:t>
      </w:r>
      <w:r w:rsidR="00DF5A9F" w:rsidRPr="004D6174">
        <w:rPr>
          <w:rFonts w:ascii="Times New Roman" w:hAnsi="Times New Roman" w:cs="Times New Roman"/>
          <w:sz w:val="24"/>
          <w:szCs w:val="24"/>
        </w:rPr>
        <w:t xml:space="preserve"> pressures</w:t>
      </w:r>
      <w:r w:rsidR="005B0999" w:rsidRPr="004D6174">
        <w:rPr>
          <w:rFonts w:ascii="Times New Roman" w:hAnsi="Times New Roman" w:cs="Times New Roman"/>
          <w:sz w:val="24"/>
          <w:szCs w:val="24"/>
        </w:rPr>
        <w:t xml:space="preserve"> and structural forces</w:t>
      </w:r>
      <w:r w:rsidRPr="004D6174">
        <w:rPr>
          <w:rFonts w:ascii="Times New Roman" w:hAnsi="Times New Roman" w:cs="Times New Roman"/>
          <w:sz w:val="24"/>
          <w:szCs w:val="24"/>
        </w:rPr>
        <w:t xml:space="preserve"> </w:t>
      </w:r>
      <w:r w:rsidR="00DF5A9F" w:rsidRPr="004D6174">
        <w:rPr>
          <w:rFonts w:ascii="Times New Roman" w:hAnsi="Times New Roman" w:cs="Times New Roman"/>
          <w:sz w:val="24"/>
          <w:szCs w:val="24"/>
        </w:rPr>
        <w:t>that act on system stability</w:t>
      </w:r>
      <w:r w:rsidR="008F0498" w:rsidRPr="004D6174">
        <w:rPr>
          <w:rFonts w:ascii="Times New Roman" w:hAnsi="Times New Roman" w:cs="Times New Roman"/>
          <w:sz w:val="24"/>
          <w:szCs w:val="24"/>
        </w:rPr>
        <w:t xml:space="preserve"> </w:t>
      </w:r>
      <w:r w:rsidR="008F0498" w:rsidRPr="004D6174">
        <w:rPr>
          <w:rFonts w:ascii="Times New Roman" w:hAnsi="Times New Roman" w:cs="Times New Roman"/>
          <w:sz w:val="24"/>
          <w:szCs w:val="24"/>
        </w:rPr>
        <w:fldChar w:fldCharType="begin"/>
      </w:r>
      <w:r w:rsidR="008F0498" w:rsidRPr="004D6174">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sidRPr="004D6174">
        <w:rPr>
          <w:rFonts w:ascii="Times New Roman" w:hAnsi="Times New Roman" w:cs="Times New Roman"/>
          <w:sz w:val="24"/>
          <w:szCs w:val="24"/>
        </w:rPr>
        <w:fldChar w:fldCharType="separate"/>
      </w:r>
      <w:r w:rsidR="008F0498" w:rsidRPr="004D6174">
        <w:rPr>
          <w:rFonts w:ascii="Times New Roman" w:hAnsi="Times New Roman" w:cs="Times New Roman"/>
          <w:noProof/>
          <w:sz w:val="24"/>
          <w:szCs w:val="24"/>
        </w:rPr>
        <w:t>(Knowlton 2004)</w:t>
      </w:r>
      <w:r w:rsidR="008F0498" w:rsidRPr="004D6174">
        <w:rPr>
          <w:rFonts w:ascii="Times New Roman" w:hAnsi="Times New Roman" w:cs="Times New Roman"/>
          <w:sz w:val="24"/>
          <w:szCs w:val="24"/>
        </w:rPr>
        <w:fldChar w:fldCharType="end"/>
      </w:r>
      <w:r w:rsidR="00DF5A9F" w:rsidRPr="004D6174">
        <w:rPr>
          <w:rFonts w:ascii="Times New Roman" w:hAnsi="Times New Roman" w:cs="Times New Roman"/>
          <w:sz w:val="24"/>
          <w:szCs w:val="24"/>
        </w:rPr>
        <w:t>.</w:t>
      </w:r>
      <w:r w:rsidR="001D5F25" w:rsidRPr="004D6174">
        <w:rPr>
          <w:rFonts w:ascii="Times New Roman" w:hAnsi="Times New Roman" w:cs="Times New Roman"/>
          <w:sz w:val="24"/>
          <w:szCs w:val="24"/>
        </w:rPr>
        <w:t xml:space="preserve"> </w:t>
      </w:r>
      <w:r w:rsidR="006A1D65">
        <w:rPr>
          <w:rFonts w:ascii="Times New Roman" w:hAnsi="Times New Roman" w:cs="Times New Roman"/>
          <w:sz w:val="24"/>
          <w:szCs w:val="24"/>
        </w:rPr>
        <w:t>While m</w:t>
      </w:r>
      <w:r w:rsidR="001C7D81" w:rsidRPr="004D6174">
        <w:rPr>
          <w:rFonts w:ascii="Times New Roman" w:hAnsi="Times New Roman" w:cs="Times New Roman"/>
          <w:sz w:val="24"/>
          <w:szCs w:val="24"/>
        </w:rPr>
        <w:t>arine resources and ecosystem services in c</w:t>
      </w:r>
      <w:r w:rsidR="00D362D3" w:rsidRPr="004D6174">
        <w:rPr>
          <w:rFonts w:ascii="Times New Roman" w:hAnsi="Times New Roman" w:cs="Times New Roman"/>
          <w:sz w:val="24"/>
          <w:szCs w:val="24"/>
        </w:rPr>
        <w:t xml:space="preserve">oastal zones </w:t>
      </w:r>
      <w:r w:rsidR="00433C37">
        <w:rPr>
          <w:rFonts w:ascii="Times New Roman" w:hAnsi="Times New Roman" w:cs="Times New Roman"/>
          <w:sz w:val="24"/>
          <w:szCs w:val="24"/>
        </w:rPr>
        <w:t>are affected by</w:t>
      </w:r>
      <w:r w:rsidR="004A6145" w:rsidRPr="004D6174">
        <w:rPr>
          <w:rFonts w:ascii="Times New Roman" w:hAnsi="Times New Roman" w:cs="Times New Roman"/>
          <w:sz w:val="24"/>
          <w:szCs w:val="24"/>
        </w:rPr>
        <w:t xml:space="preserve"> climate</w:t>
      </w:r>
      <w:r w:rsidR="001C7D81" w:rsidRPr="004D6174">
        <w:rPr>
          <w:rFonts w:ascii="Times New Roman" w:hAnsi="Times New Roman" w:cs="Times New Roman"/>
          <w:sz w:val="24"/>
          <w:szCs w:val="24"/>
        </w:rPr>
        <w:t xml:space="preserve"> and environmental</w:t>
      </w:r>
      <w:r w:rsidR="004A6145" w:rsidRPr="004D6174">
        <w:rPr>
          <w:rFonts w:ascii="Times New Roman" w:hAnsi="Times New Roman" w:cs="Times New Roman"/>
          <w:sz w:val="24"/>
          <w:szCs w:val="24"/>
        </w:rPr>
        <w:t xml:space="preserve"> variability </w:t>
      </w:r>
      <w:r w:rsidR="005B0999" w:rsidRPr="004D6174">
        <w:rPr>
          <w:rFonts w:ascii="Times New Roman" w:hAnsi="Times New Roman" w:cs="Times New Roman"/>
          <w:sz w:val="24"/>
          <w:szCs w:val="24"/>
        </w:rPr>
        <w:t>as well as</w:t>
      </w:r>
      <w:r w:rsidR="004A6145" w:rsidRPr="004D6174">
        <w:rPr>
          <w:rFonts w:ascii="Times New Roman" w:hAnsi="Times New Roman" w:cs="Times New Roman"/>
          <w:sz w:val="24"/>
          <w:szCs w:val="24"/>
        </w:rPr>
        <w:t xml:space="preserve"> human activities like fishing, nutrient loading and habitat alteration</w:t>
      </w:r>
      <w:r w:rsidR="008F0498" w:rsidRPr="004D6174">
        <w:rPr>
          <w:rFonts w:ascii="Times New Roman" w:hAnsi="Times New Roman" w:cs="Times New Roman"/>
          <w:sz w:val="24"/>
          <w:szCs w:val="24"/>
        </w:rPr>
        <w:t xml:space="preserve"> </w:t>
      </w:r>
      <w:r w:rsidR="008F0498" w:rsidRPr="004D6174">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4D6174">
        <w:rPr>
          <w:rFonts w:ascii="Times New Roman" w:hAnsi="Times New Roman" w:cs="Times New Roman"/>
          <w:sz w:val="24"/>
          <w:szCs w:val="24"/>
        </w:rPr>
        <w:instrText xml:space="preserve"> ADDIN EN.CITE </w:instrText>
      </w:r>
      <w:r w:rsidR="009F0792" w:rsidRPr="004D6174">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4D6174">
        <w:rPr>
          <w:rFonts w:ascii="Times New Roman" w:hAnsi="Times New Roman" w:cs="Times New Roman"/>
          <w:sz w:val="24"/>
          <w:szCs w:val="24"/>
        </w:rPr>
        <w:instrText xml:space="preserve"> ADDIN EN.CITE.DATA </w:instrText>
      </w:r>
      <w:r w:rsidR="009F0792" w:rsidRPr="004D6174">
        <w:rPr>
          <w:rFonts w:ascii="Times New Roman" w:hAnsi="Times New Roman" w:cs="Times New Roman"/>
          <w:sz w:val="24"/>
          <w:szCs w:val="24"/>
        </w:rPr>
      </w:r>
      <w:r w:rsidR="009F0792" w:rsidRPr="004D6174">
        <w:rPr>
          <w:rFonts w:ascii="Times New Roman" w:hAnsi="Times New Roman" w:cs="Times New Roman"/>
          <w:sz w:val="24"/>
          <w:szCs w:val="24"/>
        </w:rPr>
        <w:fldChar w:fldCharType="end"/>
      </w:r>
      <w:r w:rsidR="008F0498" w:rsidRPr="004D6174">
        <w:rPr>
          <w:rFonts w:ascii="Times New Roman" w:hAnsi="Times New Roman" w:cs="Times New Roman"/>
          <w:sz w:val="24"/>
          <w:szCs w:val="24"/>
        </w:rPr>
      </w:r>
      <w:r w:rsidR="008F0498" w:rsidRPr="004D6174">
        <w:rPr>
          <w:rFonts w:ascii="Times New Roman" w:hAnsi="Times New Roman" w:cs="Times New Roman"/>
          <w:sz w:val="24"/>
          <w:szCs w:val="24"/>
        </w:rPr>
        <w:fldChar w:fldCharType="separate"/>
      </w:r>
      <w:r w:rsidR="009F0792" w:rsidRPr="004D6174">
        <w:rPr>
          <w:rFonts w:ascii="Times New Roman" w:hAnsi="Times New Roman" w:cs="Times New Roman"/>
          <w:noProof/>
          <w:sz w:val="24"/>
          <w:szCs w:val="24"/>
        </w:rPr>
        <w:t>(e.g., Sherman and Duda 1999, Möllmann et al. 2009)</w:t>
      </w:r>
      <w:r w:rsidR="008F0498" w:rsidRPr="004D6174">
        <w:rPr>
          <w:rFonts w:ascii="Times New Roman" w:hAnsi="Times New Roman" w:cs="Times New Roman"/>
          <w:sz w:val="24"/>
          <w:szCs w:val="24"/>
        </w:rPr>
        <w:fldChar w:fldCharType="end"/>
      </w:r>
      <w:r w:rsidR="006A1D65">
        <w:rPr>
          <w:rFonts w:ascii="Times New Roman" w:hAnsi="Times New Roman" w:cs="Times New Roman"/>
          <w:sz w:val="24"/>
          <w:szCs w:val="24"/>
        </w:rPr>
        <w:t>, s</w:t>
      </w:r>
      <w:r w:rsidR="005B0999" w:rsidRPr="004D6174">
        <w:rPr>
          <w:rFonts w:ascii="Times New Roman" w:hAnsi="Times New Roman" w:cs="Times New Roman"/>
          <w:sz w:val="24"/>
          <w:szCs w:val="24"/>
        </w:rPr>
        <w:t xml:space="preserve">pecies interactions also </w:t>
      </w:r>
      <w:r w:rsidR="00A16CE2" w:rsidRPr="004D6174">
        <w:rPr>
          <w:rFonts w:ascii="Times New Roman" w:hAnsi="Times New Roman" w:cs="Times New Roman"/>
          <w:sz w:val="24"/>
          <w:szCs w:val="24"/>
        </w:rPr>
        <w:t xml:space="preserve">play an important </w:t>
      </w:r>
      <w:r w:rsidR="006A1D65">
        <w:rPr>
          <w:rFonts w:ascii="Times New Roman" w:hAnsi="Times New Roman" w:cs="Times New Roman"/>
          <w:sz w:val="24"/>
          <w:szCs w:val="24"/>
        </w:rPr>
        <w:t xml:space="preserve">and more nuanced </w:t>
      </w:r>
      <w:r w:rsidR="00A16CE2" w:rsidRPr="004D6174">
        <w:rPr>
          <w:rFonts w:ascii="Times New Roman" w:hAnsi="Times New Roman" w:cs="Times New Roman"/>
          <w:sz w:val="24"/>
          <w:szCs w:val="24"/>
        </w:rPr>
        <w:t>role in</w:t>
      </w:r>
      <w:r w:rsidR="005B0999" w:rsidRPr="004D6174">
        <w:rPr>
          <w:rFonts w:ascii="Times New Roman" w:hAnsi="Times New Roman" w:cs="Times New Roman"/>
          <w:sz w:val="24"/>
          <w:szCs w:val="24"/>
        </w:rPr>
        <w:t xml:space="preserve"> m</w:t>
      </w:r>
      <w:r w:rsidR="00CB10C3" w:rsidRPr="004D6174">
        <w:rPr>
          <w:rFonts w:ascii="Times New Roman" w:hAnsi="Times New Roman" w:cs="Times New Roman"/>
          <w:sz w:val="24"/>
          <w:szCs w:val="24"/>
        </w:rPr>
        <w:t>arine ecosystem</w:t>
      </w:r>
      <w:r w:rsidR="005B0999" w:rsidRPr="004D6174">
        <w:rPr>
          <w:rFonts w:ascii="Times New Roman" w:hAnsi="Times New Roman" w:cs="Times New Roman"/>
          <w:sz w:val="24"/>
          <w:szCs w:val="24"/>
        </w:rPr>
        <w:t xml:space="preserve"> dynamics.</w:t>
      </w:r>
      <w:r w:rsidR="00CB10C3" w:rsidRPr="004D6174">
        <w:rPr>
          <w:rFonts w:ascii="Times New Roman" w:hAnsi="Times New Roman" w:cs="Times New Roman"/>
          <w:sz w:val="24"/>
          <w:szCs w:val="24"/>
        </w:rPr>
        <w:t xml:space="preserve"> For example, </w:t>
      </w:r>
      <w:r w:rsidR="00C052BB" w:rsidRPr="004D6174">
        <w:rPr>
          <w:rFonts w:ascii="Times New Roman" w:hAnsi="Times New Roman" w:cs="Times New Roman"/>
          <w:sz w:val="24"/>
          <w:szCs w:val="24"/>
        </w:rPr>
        <w:t>“</w:t>
      </w:r>
      <w:r w:rsidR="00CB10C3" w:rsidRPr="004D6174">
        <w:rPr>
          <w:rFonts w:ascii="Times New Roman" w:hAnsi="Times New Roman" w:cs="Times New Roman"/>
          <w:sz w:val="24"/>
          <w:szCs w:val="24"/>
        </w:rPr>
        <w:t>k</w:t>
      </w:r>
      <w:r w:rsidR="00C7428B" w:rsidRPr="004D6174">
        <w:rPr>
          <w:rFonts w:ascii="Times New Roman" w:hAnsi="Times New Roman" w:cs="Times New Roman"/>
          <w:sz w:val="24"/>
          <w:szCs w:val="24"/>
        </w:rPr>
        <w:t>eysto</w:t>
      </w:r>
      <w:r w:rsidR="00CB10C3" w:rsidRPr="004D6174">
        <w:rPr>
          <w:rFonts w:ascii="Times New Roman" w:hAnsi="Times New Roman" w:cs="Times New Roman"/>
          <w:sz w:val="24"/>
          <w:szCs w:val="24"/>
        </w:rPr>
        <w:t>ne</w:t>
      </w:r>
      <w:r w:rsidR="00C052BB" w:rsidRPr="004D6174">
        <w:rPr>
          <w:rFonts w:ascii="Times New Roman" w:hAnsi="Times New Roman" w:cs="Times New Roman"/>
          <w:sz w:val="24"/>
          <w:szCs w:val="24"/>
        </w:rPr>
        <w:t>”</w:t>
      </w:r>
      <w:r w:rsidR="00CB10C3" w:rsidRPr="004D6174">
        <w:rPr>
          <w:rFonts w:ascii="Times New Roman" w:hAnsi="Times New Roman" w:cs="Times New Roman"/>
          <w:sz w:val="24"/>
          <w:szCs w:val="24"/>
        </w:rPr>
        <w:t xml:space="preserve"> </w:t>
      </w:r>
      <w:r w:rsidR="00C052BB" w:rsidRPr="004D6174">
        <w:rPr>
          <w:rFonts w:ascii="Times New Roman" w:hAnsi="Times New Roman" w:cs="Times New Roman"/>
          <w:sz w:val="24"/>
          <w:szCs w:val="24"/>
        </w:rPr>
        <w:t xml:space="preserve">species </w:t>
      </w:r>
      <w:r w:rsidR="00C7428B" w:rsidRPr="004D6174">
        <w:rPr>
          <w:rFonts w:ascii="Times New Roman" w:hAnsi="Times New Roman" w:cs="Times New Roman"/>
          <w:sz w:val="24"/>
          <w:szCs w:val="24"/>
        </w:rPr>
        <w:t xml:space="preserve">affect </w:t>
      </w:r>
      <w:r w:rsidR="00CB10C3" w:rsidRPr="004D6174">
        <w:rPr>
          <w:rFonts w:ascii="Times New Roman" w:hAnsi="Times New Roman" w:cs="Times New Roman"/>
          <w:sz w:val="24"/>
          <w:szCs w:val="24"/>
        </w:rPr>
        <w:t xml:space="preserve">marine </w:t>
      </w:r>
      <w:r w:rsidR="00C7428B" w:rsidRPr="004D6174">
        <w:rPr>
          <w:rFonts w:ascii="Times New Roman" w:hAnsi="Times New Roman" w:cs="Times New Roman"/>
          <w:sz w:val="24"/>
          <w:szCs w:val="24"/>
        </w:rPr>
        <w:t xml:space="preserve">community </w:t>
      </w:r>
      <w:r w:rsidR="00CB10C3" w:rsidRPr="004D6174">
        <w:rPr>
          <w:rFonts w:ascii="Times New Roman" w:hAnsi="Times New Roman" w:cs="Times New Roman"/>
          <w:sz w:val="24"/>
          <w:szCs w:val="24"/>
        </w:rPr>
        <w:t>stru</w:t>
      </w:r>
      <w:r w:rsidR="00244886" w:rsidRPr="004D6174">
        <w:rPr>
          <w:rFonts w:ascii="Times New Roman" w:hAnsi="Times New Roman" w:cs="Times New Roman"/>
          <w:sz w:val="24"/>
          <w:szCs w:val="24"/>
        </w:rPr>
        <w:t>cture and function to an</w:t>
      </w:r>
      <w:r w:rsidR="00C7428B" w:rsidRPr="004D6174">
        <w:rPr>
          <w:rFonts w:ascii="Times New Roman" w:hAnsi="Times New Roman" w:cs="Times New Roman"/>
          <w:sz w:val="24"/>
          <w:szCs w:val="24"/>
        </w:rPr>
        <w:t xml:space="preserve"> extent that is disp</w:t>
      </w:r>
      <w:r w:rsidR="00485623" w:rsidRPr="004D6174">
        <w:rPr>
          <w:rFonts w:ascii="Times New Roman" w:hAnsi="Times New Roman" w:cs="Times New Roman"/>
          <w:sz w:val="24"/>
          <w:szCs w:val="24"/>
        </w:rPr>
        <w:t>ro</w:t>
      </w:r>
      <w:r w:rsidR="00A40299" w:rsidRPr="004D6174">
        <w:rPr>
          <w:rFonts w:ascii="Times New Roman" w:hAnsi="Times New Roman" w:cs="Times New Roman"/>
          <w:sz w:val="24"/>
          <w:szCs w:val="24"/>
        </w:rPr>
        <w:t>portionate to their biomass</w:t>
      </w:r>
      <w:r w:rsidR="00366B07" w:rsidRPr="004D6174">
        <w:rPr>
          <w:rFonts w:ascii="Times New Roman" w:hAnsi="Times New Roman" w:cs="Times New Roman"/>
          <w:sz w:val="24"/>
          <w:szCs w:val="24"/>
        </w:rPr>
        <w:t xml:space="preserve"> </w:t>
      </w:r>
      <w:r w:rsidR="004940F4" w:rsidRPr="004D6174">
        <w:rPr>
          <w:rFonts w:ascii="Times New Roman" w:hAnsi="Times New Roman" w:cs="Times New Roman"/>
          <w:sz w:val="24"/>
          <w:szCs w:val="24"/>
        </w:rPr>
        <w:fldChar w:fldCharType="begin"/>
      </w:r>
      <w:r w:rsidR="004940F4" w:rsidRPr="004D617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sidRPr="004D6174">
        <w:rPr>
          <w:rFonts w:ascii="Times New Roman" w:hAnsi="Times New Roman" w:cs="Times New Roman"/>
          <w:sz w:val="24"/>
          <w:szCs w:val="24"/>
        </w:rPr>
        <w:fldChar w:fldCharType="separate"/>
      </w:r>
      <w:r w:rsidR="004940F4" w:rsidRPr="004D6174">
        <w:rPr>
          <w:rFonts w:ascii="Times New Roman" w:hAnsi="Times New Roman" w:cs="Times New Roman"/>
          <w:noProof/>
          <w:sz w:val="24"/>
          <w:szCs w:val="24"/>
        </w:rPr>
        <w:t>(Paine 1969, Power et al. 1996)</w:t>
      </w:r>
      <w:r w:rsidR="004940F4" w:rsidRPr="004D6174">
        <w:rPr>
          <w:rFonts w:ascii="Times New Roman" w:hAnsi="Times New Roman" w:cs="Times New Roman"/>
          <w:sz w:val="24"/>
          <w:szCs w:val="24"/>
        </w:rPr>
        <w:fldChar w:fldCharType="end"/>
      </w:r>
      <w:r w:rsidR="00A40299" w:rsidRPr="004D6174">
        <w:rPr>
          <w:rFonts w:ascii="Times New Roman" w:hAnsi="Times New Roman" w:cs="Times New Roman"/>
          <w:sz w:val="24"/>
          <w:szCs w:val="24"/>
        </w:rPr>
        <w:t xml:space="preserve">. </w:t>
      </w:r>
      <w:r w:rsidR="00562E1D" w:rsidRPr="004D6174">
        <w:rPr>
          <w:rFonts w:ascii="Times New Roman" w:hAnsi="Times New Roman" w:cs="Times New Roman"/>
          <w:sz w:val="24"/>
          <w:szCs w:val="24"/>
        </w:rPr>
        <w:t>A classic example</w:t>
      </w:r>
      <w:r w:rsidR="00485623" w:rsidRPr="004D6174">
        <w:rPr>
          <w:rFonts w:ascii="Times New Roman" w:hAnsi="Times New Roman" w:cs="Times New Roman"/>
          <w:sz w:val="24"/>
          <w:szCs w:val="24"/>
        </w:rPr>
        <w:t xml:space="preserve"> is </w:t>
      </w:r>
      <w:r w:rsidR="00562E1D" w:rsidRPr="004D6174">
        <w:rPr>
          <w:rFonts w:ascii="Times New Roman" w:hAnsi="Times New Roman" w:cs="Times New Roman"/>
          <w:sz w:val="24"/>
          <w:szCs w:val="24"/>
        </w:rPr>
        <w:t xml:space="preserve">the </w:t>
      </w:r>
      <w:r w:rsidR="00C7428B" w:rsidRPr="004D6174">
        <w:rPr>
          <w:rFonts w:ascii="Times New Roman" w:hAnsi="Times New Roman" w:cs="Times New Roman"/>
          <w:sz w:val="24"/>
          <w:szCs w:val="24"/>
        </w:rPr>
        <w:t>sea otter</w:t>
      </w:r>
      <w:r w:rsidR="00845B43" w:rsidRPr="004D6174">
        <w:rPr>
          <w:rFonts w:ascii="Times New Roman" w:hAnsi="Times New Roman" w:cs="Times New Roman"/>
          <w:sz w:val="24"/>
          <w:szCs w:val="24"/>
        </w:rPr>
        <w:t>,</w:t>
      </w:r>
      <w:r w:rsidR="00C7428B" w:rsidRPr="004D6174">
        <w:rPr>
          <w:rFonts w:ascii="Times New Roman" w:hAnsi="Times New Roman" w:cs="Times New Roman"/>
          <w:sz w:val="24"/>
          <w:szCs w:val="24"/>
        </w:rPr>
        <w:t xml:space="preserve"> </w:t>
      </w:r>
      <w:proofErr w:type="spellStart"/>
      <w:r w:rsidR="00C03DCA" w:rsidRPr="004D6174">
        <w:rPr>
          <w:rFonts w:ascii="Times New Roman" w:hAnsi="Times New Roman" w:cs="Times New Roman"/>
          <w:i/>
          <w:sz w:val="24"/>
          <w:szCs w:val="24"/>
        </w:rPr>
        <w:t>Enhydra</w:t>
      </w:r>
      <w:proofErr w:type="spellEnd"/>
      <w:r w:rsidR="00C03DCA" w:rsidRPr="004D6174">
        <w:rPr>
          <w:rFonts w:ascii="Times New Roman" w:hAnsi="Times New Roman" w:cs="Times New Roman"/>
          <w:i/>
          <w:sz w:val="24"/>
          <w:szCs w:val="24"/>
        </w:rPr>
        <w:t xml:space="preserve"> </w:t>
      </w:r>
      <w:proofErr w:type="spellStart"/>
      <w:r w:rsidR="00C03DCA" w:rsidRPr="004D6174">
        <w:rPr>
          <w:rFonts w:ascii="Times New Roman" w:hAnsi="Times New Roman" w:cs="Times New Roman"/>
          <w:i/>
          <w:sz w:val="24"/>
          <w:szCs w:val="24"/>
        </w:rPr>
        <w:t>lutris</w:t>
      </w:r>
      <w:proofErr w:type="spellEnd"/>
      <w:r w:rsidR="00845B43" w:rsidRPr="004D6174">
        <w:rPr>
          <w:rFonts w:ascii="Times New Roman" w:hAnsi="Times New Roman" w:cs="Times New Roman"/>
          <w:i/>
          <w:sz w:val="24"/>
          <w:szCs w:val="24"/>
        </w:rPr>
        <w:t>,</w:t>
      </w:r>
      <w:r w:rsidR="0048544C" w:rsidRPr="004D6174">
        <w:rPr>
          <w:rFonts w:ascii="Times New Roman" w:hAnsi="Times New Roman" w:cs="Times New Roman"/>
          <w:sz w:val="24"/>
          <w:szCs w:val="24"/>
        </w:rPr>
        <w:t xml:space="preserve"> in coastal waters of the </w:t>
      </w:r>
      <w:r w:rsidR="00470FF0" w:rsidRPr="004D6174">
        <w:rPr>
          <w:rFonts w:ascii="Times New Roman" w:hAnsi="Times New Roman" w:cs="Times New Roman"/>
          <w:sz w:val="24"/>
          <w:szCs w:val="24"/>
        </w:rPr>
        <w:t>N</w:t>
      </w:r>
      <w:r w:rsidR="0048544C" w:rsidRPr="004D6174">
        <w:rPr>
          <w:rFonts w:ascii="Times New Roman" w:hAnsi="Times New Roman" w:cs="Times New Roman"/>
          <w:sz w:val="24"/>
          <w:szCs w:val="24"/>
        </w:rPr>
        <w:t>orth Pacific Ocean</w:t>
      </w:r>
      <w:r w:rsidR="00315517">
        <w:rPr>
          <w:rFonts w:ascii="Times New Roman" w:hAnsi="Times New Roman" w:cs="Times New Roman"/>
          <w:sz w:val="24"/>
          <w:szCs w:val="24"/>
        </w:rPr>
        <w:t xml:space="preserve"> from Alaska to California</w:t>
      </w:r>
      <w:r w:rsidR="00470FF0" w:rsidRPr="004D6174">
        <w:rPr>
          <w:rFonts w:ascii="Times New Roman" w:hAnsi="Times New Roman" w:cs="Times New Roman"/>
          <w:sz w:val="24"/>
          <w:szCs w:val="24"/>
        </w:rPr>
        <w:t>.</w:t>
      </w:r>
      <w:r w:rsidR="00315517">
        <w:rPr>
          <w:rFonts w:ascii="Times New Roman" w:hAnsi="Times New Roman" w:cs="Times New Roman"/>
          <w:sz w:val="24"/>
          <w:szCs w:val="24"/>
        </w:rPr>
        <w:t xml:space="preserve"> Sea </w:t>
      </w:r>
      <w:r w:rsidR="00672226" w:rsidRPr="004D6174">
        <w:rPr>
          <w:rFonts w:ascii="Times New Roman" w:hAnsi="Times New Roman" w:cs="Times New Roman"/>
          <w:sz w:val="24"/>
          <w:szCs w:val="24"/>
        </w:rPr>
        <w:t>otter</w:t>
      </w:r>
      <w:r w:rsidR="0048544C" w:rsidRPr="004D6174">
        <w:rPr>
          <w:rFonts w:ascii="Times New Roman" w:hAnsi="Times New Roman" w:cs="Times New Roman"/>
          <w:sz w:val="24"/>
          <w:szCs w:val="24"/>
        </w:rPr>
        <w:t xml:space="preserve"> </w:t>
      </w:r>
      <w:r w:rsidR="00672226" w:rsidRPr="004D6174">
        <w:rPr>
          <w:rFonts w:ascii="Times New Roman" w:hAnsi="Times New Roman" w:cs="Times New Roman"/>
          <w:sz w:val="24"/>
          <w:szCs w:val="24"/>
        </w:rPr>
        <w:t xml:space="preserve">predation </w:t>
      </w:r>
      <w:r w:rsidR="0048544C" w:rsidRPr="004D6174">
        <w:rPr>
          <w:rFonts w:ascii="Times New Roman" w:hAnsi="Times New Roman" w:cs="Times New Roman"/>
          <w:sz w:val="24"/>
          <w:szCs w:val="24"/>
        </w:rPr>
        <w:t xml:space="preserve">can </w:t>
      </w:r>
      <w:r w:rsidR="00DC420F" w:rsidRPr="004D6174">
        <w:rPr>
          <w:rFonts w:ascii="Times New Roman" w:hAnsi="Times New Roman" w:cs="Times New Roman"/>
          <w:sz w:val="24"/>
          <w:szCs w:val="24"/>
        </w:rPr>
        <w:t xml:space="preserve">severely </w:t>
      </w:r>
      <w:r w:rsidR="0048544C" w:rsidRPr="004D6174">
        <w:rPr>
          <w:rFonts w:ascii="Times New Roman" w:hAnsi="Times New Roman" w:cs="Times New Roman"/>
          <w:sz w:val="24"/>
          <w:szCs w:val="24"/>
        </w:rPr>
        <w:t xml:space="preserve">reduce </w:t>
      </w:r>
      <w:r w:rsidR="00DC420F" w:rsidRPr="004D6174">
        <w:rPr>
          <w:rFonts w:ascii="Times New Roman" w:hAnsi="Times New Roman" w:cs="Times New Roman"/>
          <w:sz w:val="24"/>
          <w:szCs w:val="24"/>
        </w:rPr>
        <w:t>local densities</w:t>
      </w:r>
      <w:r w:rsidR="0048544C" w:rsidRPr="004D6174">
        <w:rPr>
          <w:rFonts w:ascii="Times New Roman" w:hAnsi="Times New Roman" w:cs="Times New Roman"/>
          <w:sz w:val="24"/>
          <w:szCs w:val="24"/>
        </w:rPr>
        <w:t xml:space="preserve"> of benthic grazing invertebrates such as sea urchins</w:t>
      </w:r>
      <w:r w:rsidR="00FC2ABF" w:rsidRPr="004D6174">
        <w:rPr>
          <w:rFonts w:ascii="Times New Roman" w:hAnsi="Times New Roman" w:cs="Times New Roman"/>
          <w:sz w:val="24"/>
          <w:szCs w:val="24"/>
        </w:rPr>
        <w:t xml:space="preserve">, thereby allowing </w:t>
      </w:r>
      <w:r w:rsidR="0048544C" w:rsidRPr="004D6174">
        <w:rPr>
          <w:rFonts w:ascii="Times New Roman" w:hAnsi="Times New Roman" w:cs="Times New Roman"/>
          <w:sz w:val="24"/>
          <w:szCs w:val="24"/>
        </w:rPr>
        <w:t xml:space="preserve">kelp canopies to develop and expand </w:t>
      </w:r>
      <w:r w:rsidR="009F0792" w:rsidRPr="004D6174">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4D6174">
        <w:rPr>
          <w:rFonts w:ascii="Times New Roman" w:hAnsi="Times New Roman" w:cs="Times New Roman"/>
          <w:sz w:val="24"/>
          <w:szCs w:val="24"/>
        </w:rPr>
        <w:instrText xml:space="preserve"> ADDIN EN.CITE </w:instrText>
      </w:r>
      <w:r w:rsidR="00672226" w:rsidRPr="004D6174">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4D6174">
        <w:rPr>
          <w:rFonts w:ascii="Times New Roman" w:hAnsi="Times New Roman" w:cs="Times New Roman"/>
          <w:sz w:val="24"/>
          <w:szCs w:val="24"/>
        </w:rPr>
        <w:instrText xml:space="preserve"> ADDIN EN.CITE.DATA </w:instrText>
      </w:r>
      <w:r w:rsidR="00672226" w:rsidRPr="004D6174">
        <w:rPr>
          <w:rFonts w:ascii="Times New Roman" w:hAnsi="Times New Roman" w:cs="Times New Roman"/>
          <w:sz w:val="24"/>
          <w:szCs w:val="24"/>
        </w:rPr>
      </w:r>
      <w:r w:rsidR="00672226" w:rsidRPr="004D6174">
        <w:rPr>
          <w:rFonts w:ascii="Times New Roman" w:hAnsi="Times New Roman" w:cs="Times New Roman"/>
          <w:sz w:val="24"/>
          <w:szCs w:val="24"/>
        </w:rPr>
        <w:fldChar w:fldCharType="end"/>
      </w:r>
      <w:r w:rsidR="009F0792" w:rsidRPr="004D6174">
        <w:rPr>
          <w:rFonts w:ascii="Times New Roman" w:hAnsi="Times New Roman" w:cs="Times New Roman"/>
          <w:sz w:val="24"/>
          <w:szCs w:val="24"/>
        </w:rPr>
      </w:r>
      <w:r w:rsidR="009F0792" w:rsidRPr="004D6174">
        <w:rPr>
          <w:rFonts w:ascii="Times New Roman" w:hAnsi="Times New Roman" w:cs="Times New Roman"/>
          <w:sz w:val="24"/>
          <w:szCs w:val="24"/>
        </w:rPr>
        <w:fldChar w:fldCharType="separate"/>
      </w:r>
      <w:r w:rsidR="00672226" w:rsidRPr="004D6174">
        <w:rPr>
          <w:rFonts w:ascii="Times New Roman" w:hAnsi="Times New Roman" w:cs="Times New Roman"/>
          <w:noProof/>
          <w:sz w:val="24"/>
          <w:szCs w:val="24"/>
        </w:rPr>
        <w:t>(Estes and Palmisano 1974, Breen et al. 1982, Estes and Duggins 1995, Steneck et al. 2002)</w:t>
      </w:r>
      <w:r w:rsidR="009F0792" w:rsidRPr="004D6174">
        <w:rPr>
          <w:rFonts w:ascii="Times New Roman" w:hAnsi="Times New Roman" w:cs="Times New Roman"/>
          <w:sz w:val="24"/>
          <w:szCs w:val="24"/>
        </w:rPr>
        <w:fldChar w:fldCharType="end"/>
      </w:r>
      <w:r w:rsidR="009F6DB3" w:rsidRPr="004D6174">
        <w:rPr>
          <w:rFonts w:ascii="Times New Roman" w:hAnsi="Times New Roman" w:cs="Times New Roman"/>
          <w:sz w:val="24"/>
          <w:szCs w:val="24"/>
        </w:rPr>
        <w:t>.</w:t>
      </w:r>
      <w:r w:rsidR="001C6750" w:rsidRPr="004D6174">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0717E61C-CF2A-48FF-BB2B-E4A3ECE825C0&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C6750"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1C6750" w:rsidRPr="004D6174">
        <w:rPr>
          <w:rFonts w:ascii="Times New Roman" w:hAnsi="Times New Roman" w:cs="Times New Roman"/>
          <w:sz w:val="24"/>
          <w:szCs w:val="24"/>
        </w:rPr>
        <w:fldChar w:fldCharType="end"/>
      </w:r>
      <w:r w:rsidR="009F6DB3" w:rsidRPr="004D6174">
        <w:rPr>
          <w:rFonts w:ascii="Times New Roman" w:hAnsi="Times New Roman" w:cs="Times New Roman"/>
          <w:sz w:val="24"/>
          <w:szCs w:val="24"/>
        </w:rPr>
        <w:t xml:space="preserve"> </w:t>
      </w:r>
      <w:r w:rsidR="00E1235B" w:rsidRPr="00E1235B">
        <w:rPr>
          <w:rFonts w:ascii="Times New Roman" w:hAnsi="Times New Roman" w:cs="Times New Roman"/>
          <w:sz w:val="24"/>
          <w:szCs w:val="24"/>
        </w:rPr>
        <w:t xml:space="preserve">The indirect effect of sea otters on kelp is important, given kelp forests are considered one of the most productive ecosystems on Earth </w:t>
      </w:r>
      <w:r w:rsidR="00A167E0">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31A4539A-36BE-4158-9730-052709C2CF70&lt;/uuid&gt;&lt;priority&gt;0&lt;/priority&gt;&lt;publications&gt;&lt;publication&gt;&lt;uuid&gt;34ED06AE-7930-4833-9721-9FFD9D0DBF3F&lt;/uuid&gt;&lt;volume&gt;182&lt;/volume&gt;&lt;doi&gt;10.1126/science.182.4116.975&lt;/doi&gt;&lt;startpage&gt;975&lt;/startpage&gt;&lt;publication_date&gt;99197312071200000000222000&lt;/publication_date&gt;&lt;url&gt;http://www.sciencemag.org/cgi/doi/10.1126/science.182.4116.975&lt;/url&gt;&lt;type&gt;400&lt;/type&gt;&lt;title&gt;Seaweeds: Their Productivity and Strategy for Growth: The role of large marine algae in coastal productivity is far more important than has been suspected&lt;/title&gt;&lt;publisher&gt;American Association for the Advancement of Science&lt;/publisher&gt;&lt;number&gt;4116&lt;/number&gt;&lt;subtype&gt;400&lt;/subtype&gt;&lt;endpage&gt;981&lt;/endpage&gt;&lt;bundle&gt;&lt;publication&gt;&lt;publisher&gt;American Association for the Advancement of Science&lt;/publisher&gt;&lt;title&gt;Science&lt;/title&gt;&lt;type&gt;-100&lt;/type&gt;&lt;subtype&gt;-100&lt;/subtype&gt;&lt;uuid&gt;32445AF0-22E3-468F-A5CF-8F3DD17BB12D&lt;/uuid&gt;&lt;/publication&gt;&lt;/bundle&gt;&lt;authors&gt;&lt;author&gt;&lt;firstName&gt;K&lt;/firstName&gt;&lt;middleNames&gt;H&lt;/middleNames&gt;&lt;lastName&gt;Mann&lt;/lastName&gt;&lt;/author&gt;&lt;/authors&gt;&lt;/publication&gt;&lt;/publications&gt;&lt;cites&gt;&lt;/cites&gt;&lt;/citation&gt;</w:instrText>
      </w:r>
      <w:r w:rsidR="00A167E0">
        <w:rPr>
          <w:rFonts w:ascii="Times New Roman" w:hAnsi="Times New Roman" w:cs="Times New Roman"/>
          <w:sz w:val="24"/>
          <w:szCs w:val="24"/>
        </w:rPr>
        <w:fldChar w:fldCharType="separate"/>
      </w:r>
      <w:r w:rsidR="008F7061">
        <w:rPr>
          <w:rFonts w:ascii="Helvetica" w:hAnsi="Helvetica" w:cs="Helvetica"/>
          <w:sz w:val="24"/>
          <w:szCs w:val="24"/>
        </w:rPr>
        <w:t>(Mann 1973)</w:t>
      </w:r>
      <w:r w:rsidR="00A167E0">
        <w:rPr>
          <w:rFonts w:ascii="Times New Roman" w:hAnsi="Times New Roman" w:cs="Times New Roman"/>
          <w:sz w:val="24"/>
          <w:szCs w:val="24"/>
        </w:rPr>
        <w:fldChar w:fldCharType="end"/>
      </w:r>
      <w:r w:rsidR="00E1235B" w:rsidRPr="00E1235B">
        <w:rPr>
          <w:rFonts w:ascii="Times New Roman" w:hAnsi="Times New Roman" w:cs="Times New Roman"/>
          <w:sz w:val="24"/>
          <w:szCs w:val="24"/>
        </w:rPr>
        <w:t xml:space="preserve">, </w:t>
      </w:r>
      <w:r w:rsidR="0048544C" w:rsidRPr="004D6174">
        <w:rPr>
          <w:rFonts w:ascii="Times New Roman" w:hAnsi="Times New Roman" w:cs="Times New Roman"/>
          <w:sz w:val="24"/>
          <w:szCs w:val="24"/>
        </w:rPr>
        <w:t>support distinct fish</w:t>
      </w:r>
      <w:r w:rsidR="00B56634" w:rsidRPr="004D6174">
        <w:rPr>
          <w:rFonts w:ascii="Times New Roman" w:hAnsi="Times New Roman" w:cs="Times New Roman"/>
          <w:sz w:val="24"/>
          <w:szCs w:val="24"/>
        </w:rPr>
        <w:t>,</w:t>
      </w:r>
      <w:r w:rsidR="0048544C" w:rsidRPr="004D6174">
        <w:rPr>
          <w:rFonts w:ascii="Times New Roman" w:hAnsi="Times New Roman" w:cs="Times New Roman"/>
          <w:sz w:val="24"/>
          <w:szCs w:val="24"/>
        </w:rPr>
        <w:t xml:space="preserve"> invertebrate</w:t>
      </w:r>
      <w:r w:rsidR="00B56634" w:rsidRPr="004D6174">
        <w:rPr>
          <w:rFonts w:ascii="Times New Roman" w:hAnsi="Times New Roman" w:cs="Times New Roman"/>
          <w:sz w:val="24"/>
          <w:szCs w:val="24"/>
        </w:rPr>
        <w:t>, and understory algal</w:t>
      </w:r>
      <w:r w:rsidR="0048544C" w:rsidRPr="004D6174">
        <w:rPr>
          <w:rFonts w:ascii="Times New Roman" w:hAnsi="Times New Roman" w:cs="Times New Roman"/>
          <w:sz w:val="24"/>
          <w:szCs w:val="24"/>
        </w:rPr>
        <w:t xml:space="preserve"> communities </w:t>
      </w:r>
      <w:r w:rsidR="001131DC" w:rsidRPr="004D6174">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4D6174">
        <w:rPr>
          <w:rFonts w:ascii="Times New Roman" w:hAnsi="Times New Roman" w:cs="Times New Roman"/>
          <w:sz w:val="24"/>
          <w:szCs w:val="24"/>
        </w:rPr>
        <w:instrText xml:space="preserve"> ADDIN EN.CITE </w:instrText>
      </w:r>
      <w:r w:rsidR="00515753" w:rsidRPr="004D6174">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4D6174">
        <w:rPr>
          <w:rFonts w:ascii="Times New Roman" w:hAnsi="Times New Roman" w:cs="Times New Roman"/>
          <w:sz w:val="24"/>
          <w:szCs w:val="24"/>
        </w:rPr>
        <w:instrText xml:space="preserve"> ADDIN EN.CITE.DATA </w:instrText>
      </w:r>
      <w:r w:rsidR="00515753" w:rsidRPr="004D6174">
        <w:rPr>
          <w:rFonts w:ascii="Times New Roman" w:hAnsi="Times New Roman" w:cs="Times New Roman"/>
          <w:sz w:val="24"/>
          <w:szCs w:val="24"/>
        </w:rPr>
      </w:r>
      <w:r w:rsidR="00515753" w:rsidRPr="004D6174">
        <w:rPr>
          <w:rFonts w:ascii="Times New Roman" w:hAnsi="Times New Roman" w:cs="Times New Roman"/>
          <w:sz w:val="24"/>
          <w:szCs w:val="24"/>
        </w:rPr>
        <w:fldChar w:fldCharType="end"/>
      </w:r>
      <w:r w:rsidR="001131DC" w:rsidRPr="004D6174">
        <w:rPr>
          <w:rFonts w:ascii="Times New Roman" w:hAnsi="Times New Roman" w:cs="Times New Roman"/>
          <w:sz w:val="24"/>
          <w:szCs w:val="24"/>
        </w:rPr>
      </w:r>
      <w:r w:rsidR="001131DC" w:rsidRPr="004D6174">
        <w:rPr>
          <w:rFonts w:ascii="Times New Roman" w:hAnsi="Times New Roman" w:cs="Times New Roman"/>
          <w:sz w:val="24"/>
          <w:szCs w:val="24"/>
        </w:rPr>
        <w:fldChar w:fldCharType="separate"/>
      </w:r>
      <w:r w:rsidR="00515753" w:rsidRPr="004D6174">
        <w:rPr>
          <w:rFonts w:ascii="Times New Roman" w:hAnsi="Times New Roman" w:cs="Times New Roman"/>
          <w:noProof/>
          <w:sz w:val="24"/>
          <w:szCs w:val="24"/>
        </w:rPr>
        <w:t>(Duggins 1988, Ebeling and Laur 1988, Reisewitz et al. 2006, Markel and Shurin 2015)</w:t>
      </w:r>
      <w:r w:rsidR="001131DC" w:rsidRPr="004D6174">
        <w:rPr>
          <w:rFonts w:ascii="Times New Roman" w:hAnsi="Times New Roman" w:cs="Times New Roman"/>
          <w:sz w:val="24"/>
          <w:szCs w:val="24"/>
        </w:rPr>
        <w:fldChar w:fldCharType="end"/>
      </w:r>
      <w:r w:rsidR="00956657" w:rsidRPr="004D6174">
        <w:rPr>
          <w:rFonts w:ascii="Times New Roman" w:hAnsi="Times New Roman" w:cs="Times New Roman"/>
          <w:sz w:val="24"/>
          <w:szCs w:val="24"/>
        </w:rPr>
        <w:t xml:space="preserve"> </w:t>
      </w:r>
      <w:r w:rsidR="00956657" w:rsidRPr="004D6174">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B88D7040-D362-402F-AB78-EC1E254BA3FE&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56657" w:rsidRPr="004D6174">
        <w:rPr>
          <w:rFonts w:ascii="Times New Roman" w:hAnsi="Times New Roman" w:cs="Times New Roman"/>
          <w:sz w:val="24"/>
          <w:szCs w:val="24"/>
        </w:rPr>
        <w:fldChar w:fldCharType="separate"/>
      </w:r>
      <w:r w:rsidR="00956657" w:rsidRPr="004D6174">
        <w:rPr>
          <w:rFonts w:ascii="Times New Roman" w:hAnsi="Times New Roman" w:cs="Times New Roman"/>
          <w:sz w:val="24"/>
          <w:szCs w:val="24"/>
        </w:rPr>
        <w:t>(Watson &amp; Estes 2011)</w:t>
      </w:r>
      <w:r w:rsidR="00956657" w:rsidRPr="004D6174">
        <w:rPr>
          <w:rFonts w:ascii="Times New Roman" w:hAnsi="Times New Roman" w:cs="Times New Roman"/>
          <w:sz w:val="24"/>
          <w:szCs w:val="24"/>
        </w:rPr>
        <w:fldChar w:fldCharType="end"/>
      </w:r>
      <w:r w:rsidR="0048544C" w:rsidRPr="004D6174">
        <w:rPr>
          <w:rFonts w:ascii="Times New Roman" w:hAnsi="Times New Roman" w:cs="Times New Roman"/>
          <w:sz w:val="24"/>
          <w:szCs w:val="24"/>
        </w:rPr>
        <w:t xml:space="preserve"> and </w:t>
      </w:r>
      <w:r w:rsidR="00672226" w:rsidRPr="004D6174">
        <w:rPr>
          <w:rFonts w:ascii="Times New Roman" w:hAnsi="Times New Roman" w:cs="Times New Roman"/>
          <w:sz w:val="24"/>
          <w:szCs w:val="24"/>
        </w:rPr>
        <w:t>perform</w:t>
      </w:r>
      <w:r w:rsidR="0048544C" w:rsidRPr="004D6174">
        <w:rPr>
          <w:rFonts w:ascii="Times New Roman" w:hAnsi="Times New Roman" w:cs="Times New Roman"/>
          <w:sz w:val="24"/>
          <w:szCs w:val="24"/>
        </w:rPr>
        <w:t xml:space="preserve"> ecosystem </w:t>
      </w:r>
      <w:r w:rsidR="00672226" w:rsidRPr="004D6174">
        <w:rPr>
          <w:rFonts w:ascii="Times New Roman" w:hAnsi="Times New Roman" w:cs="Times New Roman"/>
          <w:sz w:val="24"/>
          <w:szCs w:val="24"/>
        </w:rPr>
        <w:t>roles</w:t>
      </w:r>
      <w:r w:rsidR="0048544C" w:rsidRPr="004D6174">
        <w:rPr>
          <w:rFonts w:ascii="Times New Roman" w:hAnsi="Times New Roman" w:cs="Times New Roman"/>
          <w:sz w:val="24"/>
          <w:szCs w:val="24"/>
        </w:rPr>
        <w:t xml:space="preserve"> such as </w:t>
      </w:r>
      <w:r w:rsidR="00467531" w:rsidRPr="004D6174">
        <w:rPr>
          <w:rFonts w:ascii="Times New Roman" w:hAnsi="Times New Roman" w:cs="Times New Roman"/>
          <w:sz w:val="24"/>
          <w:szCs w:val="24"/>
        </w:rPr>
        <w:t xml:space="preserve">wave energy attenuation </w:t>
      </w:r>
      <w:r w:rsidR="00467531" w:rsidRPr="004D6174">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4D6174">
        <w:rPr>
          <w:rFonts w:ascii="Times New Roman" w:hAnsi="Times New Roman" w:cs="Times New Roman"/>
          <w:sz w:val="24"/>
          <w:szCs w:val="24"/>
        </w:rPr>
        <w:instrText xml:space="preserve"> ADDIN EN.CITE </w:instrText>
      </w:r>
      <w:r w:rsidR="00467531" w:rsidRPr="004D6174">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4D6174">
        <w:rPr>
          <w:rFonts w:ascii="Times New Roman" w:hAnsi="Times New Roman" w:cs="Times New Roman"/>
          <w:sz w:val="24"/>
          <w:szCs w:val="24"/>
        </w:rPr>
        <w:instrText xml:space="preserve"> ADDIN EN.CITE.DATA </w:instrText>
      </w:r>
      <w:r w:rsidR="00467531" w:rsidRPr="004D6174">
        <w:rPr>
          <w:rFonts w:ascii="Times New Roman" w:hAnsi="Times New Roman" w:cs="Times New Roman"/>
          <w:sz w:val="24"/>
          <w:szCs w:val="24"/>
        </w:rPr>
      </w:r>
      <w:r w:rsidR="00467531" w:rsidRPr="004D6174">
        <w:rPr>
          <w:rFonts w:ascii="Times New Roman" w:hAnsi="Times New Roman" w:cs="Times New Roman"/>
          <w:sz w:val="24"/>
          <w:szCs w:val="24"/>
        </w:rPr>
        <w:fldChar w:fldCharType="end"/>
      </w:r>
      <w:r w:rsidR="00467531" w:rsidRPr="004D6174">
        <w:rPr>
          <w:rFonts w:ascii="Times New Roman" w:hAnsi="Times New Roman" w:cs="Times New Roman"/>
          <w:sz w:val="24"/>
          <w:szCs w:val="24"/>
        </w:rPr>
      </w:r>
      <w:r w:rsidR="00467531" w:rsidRPr="004D6174">
        <w:rPr>
          <w:rFonts w:ascii="Times New Roman" w:hAnsi="Times New Roman" w:cs="Times New Roman"/>
          <w:sz w:val="24"/>
          <w:szCs w:val="24"/>
        </w:rPr>
        <w:fldChar w:fldCharType="separate"/>
      </w:r>
      <w:r w:rsidR="00467531" w:rsidRPr="004D6174">
        <w:rPr>
          <w:rFonts w:ascii="Times New Roman" w:hAnsi="Times New Roman" w:cs="Times New Roman"/>
          <w:noProof/>
          <w:sz w:val="24"/>
          <w:szCs w:val="24"/>
        </w:rPr>
        <w:t>(Pinsky et al. 2013)</w:t>
      </w:r>
      <w:r w:rsidR="00467531" w:rsidRPr="004D6174">
        <w:rPr>
          <w:rFonts w:ascii="Times New Roman" w:hAnsi="Times New Roman" w:cs="Times New Roman"/>
          <w:sz w:val="24"/>
          <w:szCs w:val="24"/>
        </w:rPr>
        <w:fldChar w:fldCharType="end"/>
      </w:r>
      <w:r w:rsidR="001E6FFA" w:rsidRPr="004D6174">
        <w:rPr>
          <w:rFonts w:ascii="Times New Roman" w:hAnsi="Times New Roman" w:cs="Times New Roman"/>
          <w:sz w:val="24"/>
          <w:szCs w:val="24"/>
        </w:rPr>
        <w:t xml:space="preserve"> and carbon storage </w:t>
      </w:r>
      <w:r w:rsidR="003D1D77" w:rsidRPr="004D6174">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1A017686-E66D-4228-A294-5DED5A17E9CF&lt;/uuid&gt;&lt;priority&gt;0&lt;/priority&gt;&lt;publications&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3D1D77" w:rsidRPr="004D6174">
        <w:rPr>
          <w:rFonts w:ascii="Times New Roman" w:hAnsi="Times New Roman" w:cs="Times New Roman"/>
          <w:sz w:val="24"/>
          <w:szCs w:val="24"/>
        </w:rPr>
        <w:fldChar w:fldCharType="separate"/>
      </w:r>
      <w:r w:rsidR="003D1D77" w:rsidRPr="004D6174">
        <w:rPr>
          <w:rFonts w:ascii="Times New Roman" w:hAnsi="Times New Roman" w:cs="Times New Roman"/>
          <w:sz w:val="24"/>
          <w:szCs w:val="24"/>
        </w:rPr>
        <w:t>(</w:t>
      </w:r>
      <w:proofErr w:type="spellStart"/>
      <w:r w:rsidR="003D1D77" w:rsidRPr="004D6174">
        <w:rPr>
          <w:rFonts w:ascii="Times New Roman" w:hAnsi="Times New Roman" w:cs="Times New Roman"/>
          <w:sz w:val="24"/>
          <w:szCs w:val="24"/>
        </w:rPr>
        <w:t>Wilmers</w:t>
      </w:r>
      <w:proofErr w:type="spellEnd"/>
      <w:r w:rsidR="003D1D77" w:rsidRPr="004D6174">
        <w:rPr>
          <w:rFonts w:ascii="Times New Roman" w:hAnsi="Times New Roman" w:cs="Times New Roman"/>
          <w:sz w:val="24"/>
          <w:szCs w:val="24"/>
        </w:rPr>
        <w:t xml:space="preserve"> et al. 2012)</w:t>
      </w:r>
      <w:r w:rsidR="003D1D77" w:rsidRPr="004D6174">
        <w:rPr>
          <w:rFonts w:ascii="Times New Roman" w:hAnsi="Times New Roman" w:cs="Times New Roman"/>
          <w:sz w:val="24"/>
          <w:szCs w:val="24"/>
        </w:rPr>
        <w:fldChar w:fldCharType="end"/>
      </w:r>
      <w:r w:rsidR="00467531" w:rsidRPr="004D6174">
        <w:rPr>
          <w:rFonts w:ascii="Times New Roman" w:hAnsi="Times New Roman" w:cs="Times New Roman"/>
          <w:sz w:val="24"/>
          <w:szCs w:val="24"/>
        </w:rPr>
        <w:t>.</w:t>
      </w:r>
      <w:r w:rsidR="005742B0" w:rsidRPr="004D6174">
        <w:rPr>
          <w:rFonts w:ascii="Times New Roman" w:hAnsi="Times New Roman" w:cs="Times New Roman"/>
          <w:sz w:val="24"/>
          <w:szCs w:val="24"/>
        </w:rPr>
        <w:t xml:space="preserve"> </w:t>
      </w:r>
      <w:r w:rsidR="00956657" w:rsidRPr="004D6174">
        <w:rPr>
          <w:rFonts w:ascii="Times New Roman" w:hAnsi="Times New Roman" w:cs="Times New Roman"/>
          <w:sz w:val="24"/>
          <w:szCs w:val="24"/>
        </w:rPr>
        <w:t>Similar community</w:t>
      </w:r>
      <w:r w:rsidR="00662794">
        <w:rPr>
          <w:rFonts w:ascii="Times New Roman" w:hAnsi="Times New Roman" w:cs="Times New Roman"/>
          <w:sz w:val="24"/>
          <w:szCs w:val="24"/>
        </w:rPr>
        <w:t>-</w:t>
      </w:r>
      <w:r w:rsidR="00956657" w:rsidRPr="004D6174">
        <w:rPr>
          <w:rFonts w:ascii="Times New Roman" w:hAnsi="Times New Roman" w:cs="Times New Roman"/>
          <w:sz w:val="24"/>
          <w:szCs w:val="24"/>
        </w:rPr>
        <w:t xml:space="preserve"> and ecosystem</w:t>
      </w:r>
      <w:r w:rsidR="00662794">
        <w:rPr>
          <w:rFonts w:ascii="Times New Roman" w:hAnsi="Times New Roman" w:cs="Times New Roman"/>
          <w:sz w:val="24"/>
          <w:szCs w:val="24"/>
        </w:rPr>
        <w:t>-</w:t>
      </w:r>
      <w:r w:rsidR="00956657" w:rsidRPr="004D6174">
        <w:rPr>
          <w:rFonts w:ascii="Times New Roman" w:hAnsi="Times New Roman" w:cs="Times New Roman"/>
          <w:sz w:val="24"/>
          <w:szCs w:val="24"/>
        </w:rPr>
        <w:t>level consequences of sea otters have been noted in other coastal habitats as well</w:t>
      </w:r>
      <w:r w:rsidR="00444B19" w:rsidRPr="004D6174">
        <w:rPr>
          <w:rFonts w:ascii="Times New Roman" w:hAnsi="Times New Roman" w:cs="Times New Roman"/>
          <w:sz w:val="24"/>
          <w:szCs w:val="24"/>
        </w:rPr>
        <w:t xml:space="preserve"> </w:t>
      </w:r>
      <w:r w:rsidR="00444B19" w:rsidRPr="004D6174">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7D7D60C5-77E5-4677-B98E-DFEB90FBC566&lt;/uuid&gt;&lt;priority&gt;0&lt;/priority&gt;&lt;publications&gt;&lt;publication&gt;&lt;uuid&gt;E1F0AF8D-9E67-4701-BA95-47DE93814B50&lt;/uuid&gt;&lt;volume&gt;110&lt;/volume&gt;&lt;doi&gt;10.1073/pnas.1302805110&lt;/doi&gt;&lt;startpage&gt;15313&lt;/startpage&gt;&lt;publication_date&gt;99201309171200000000222000&lt;/publication_date&gt;&lt;url&gt;http://www.pnas.org/content/110/38/15313.full&lt;/url&gt;&lt;type&gt;400&lt;/type&gt;&lt;title&gt;Recovery of a top predator mediates negative eutrophic effects on seagrass&lt;/title&gt;&lt;publisher&gt;National Acad Sciences&lt;/publisher&gt;&lt;number&gt;38&lt;/number&gt;&lt;subtype&gt;400&lt;/subtype&gt;&lt;endpage&gt;15318&lt;/endpage&gt;&lt;bundle&gt;&lt;publication&gt;&lt;publisher&gt;National Acad Sciences&lt;/publisher&gt;&lt;url&gt;http://www.pnas.org/&lt;/url&gt;&lt;title&gt;Proceedings of the National Academy of Sciences&lt;/title&gt;&lt;type&gt;-100&lt;/type&gt;&lt;subtype&gt;-100&lt;/subtype&gt;&lt;uuid&gt;05FB7211-67E8-4203-8086-4FA3CA4D0BC0&lt;/uuid&gt;&lt;/publication&gt;&lt;/bundle&gt;&lt;authors&gt;&lt;author&gt;&lt;firstName&gt;Brent&lt;/firstName&gt;&lt;middleNames&gt;B&lt;/middleNames&gt;&lt;lastName&gt;Hughes&lt;/lastName&gt;&lt;/author&gt;&lt;author&gt;&lt;firstName&gt;Ron&lt;/firstName&gt;&lt;lastName&gt;Eby&lt;/lastName&gt;&lt;/author&gt;&lt;author&gt;&lt;nonDroppingParticle&gt;Van&lt;/nonDroppingParticle&gt;&lt;firstName&gt;Eric&lt;/firstName&gt;&lt;lastName&gt;Dyke&lt;/lastName&gt;&lt;/author&gt;&lt;author&gt;&lt;firstName&gt;M&lt;/firstName&gt;&lt;middleNames&gt;Tim&lt;/middleNames&gt;&lt;lastName&gt;Tinker&lt;/lastName&gt;&lt;/author&gt;&lt;author&gt;&lt;firstName&gt;Corina&lt;/firstName&gt;&lt;middleNames&gt;I&lt;/middleNames&gt;&lt;lastName&gt;Marks&lt;/lastName&gt;&lt;/author&gt;&lt;author&gt;&lt;firstName&gt;Kenneth&lt;/firstName&gt;&lt;middleNames&gt;S&lt;/middleNames&gt;&lt;lastName&gt;Johnson&lt;/lastName&gt;&lt;/author&gt;&lt;author&gt;&lt;firstName&gt;Kerstin&lt;/firstName&gt;&lt;lastName&gt;Wasson&lt;/lastName&gt;&lt;/author&gt;&lt;/authors&gt;&lt;/publication&gt;&lt;/publications&gt;&lt;cites&gt;&lt;cite&gt;&lt;prefix&gt;e.g. seagrass communities;&lt;/prefix&gt;&lt;/cite&gt;&lt;/cites&gt;&lt;/citation&gt;</w:instrText>
      </w:r>
      <w:r w:rsidR="00444B19" w:rsidRPr="004D6174">
        <w:rPr>
          <w:rFonts w:ascii="Times New Roman" w:hAnsi="Times New Roman" w:cs="Times New Roman"/>
          <w:sz w:val="24"/>
          <w:szCs w:val="24"/>
        </w:rPr>
        <w:fldChar w:fldCharType="separate"/>
      </w:r>
      <w:r w:rsidR="005F1089">
        <w:rPr>
          <w:rFonts w:ascii="Helvetica" w:hAnsi="Helvetica" w:cs="Helvetica"/>
          <w:sz w:val="24"/>
          <w:szCs w:val="24"/>
        </w:rPr>
        <w:t>(e.g. seagrass communities; Hughes et al. 2013)</w:t>
      </w:r>
      <w:r w:rsidR="00444B19" w:rsidRPr="004D6174">
        <w:rPr>
          <w:rFonts w:ascii="Times New Roman" w:hAnsi="Times New Roman" w:cs="Times New Roman"/>
          <w:sz w:val="24"/>
          <w:szCs w:val="24"/>
        </w:rPr>
        <w:fldChar w:fldCharType="end"/>
      </w:r>
      <w:r w:rsidR="00444B19" w:rsidRPr="004D6174">
        <w:rPr>
          <w:rFonts w:ascii="Times New Roman" w:hAnsi="Times New Roman" w:cs="Times New Roman"/>
          <w:sz w:val="24"/>
          <w:szCs w:val="24"/>
        </w:rPr>
        <w:t>.</w:t>
      </w:r>
    </w:p>
    <w:p w14:paraId="051A4568" w14:textId="19E3950E" w:rsidR="00960441" w:rsidRPr="004D6174" w:rsidRDefault="00DC420F" w:rsidP="00ED4AD3">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w:t>
      </w:r>
      <w:r w:rsidR="00BE4771" w:rsidRPr="004D6174">
        <w:rPr>
          <w:rFonts w:ascii="Times New Roman" w:hAnsi="Times New Roman" w:cs="Times New Roman"/>
          <w:sz w:val="24"/>
          <w:szCs w:val="24"/>
        </w:rPr>
        <w:t xml:space="preserve">ea otters </w:t>
      </w:r>
      <w:r w:rsidR="00244886" w:rsidRPr="004D6174">
        <w:rPr>
          <w:rFonts w:ascii="Times New Roman" w:hAnsi="Times New Roman" w:cs="Times New Roman"/>
          <w:sz w:val="24"/>
          <w:szCs w:val="24"/>
        </w:rPr>
        <w:t>are native to the</w:t>
      </w:r>
      <w:r w:rsidR="00C052BB" w:rsidRPr="004D6174">
        <w:rPr>
          <w:rFonts w:ascii="Times New Roman" w:hAnsi="Times New Roman" w:cs="Times New Roman"/>
          <w:sz w:val="24"/>
          <w:szCs w:val="24"/>
        </w:rPr>
        <w:t xml:space="preserve"> coast of</w:t>
      </w:r>
      <w:r w:rsidR="00244886" w:rsidRPr="004D6174">
        <w:rPr>
          <w:rFonts w:ascii="Times New Roman" w:hAnsi="Times New Roman" w:cs="Times New Roman"/>
          <w:sz w:val="24"/>
          <w:szCs w:val="24"/>
        </w:rPr>
        <w:t xml:space="preserve"> </w:t>
      </w:r>
      <w:r w:rsidR="00C052BB" w:rsidRPr="004D6174">
        <w:rPr>
          <w:rFonts w:ascii="Times New Roman" w:hAnsi="Times New Roman" w:cs="Times New Roman"/>
          <w:sz w:val="24"/>
          <w:szCs w:val="24"/>
        </w:rPr>
        <w:t xml:space="preserve">the </w:t>
      </w:r>
      <w:r w:rsidR="00244886" w:rsidRPr="004D6174">
        <w:rPr>
          <w:rFonts w:ascii="Times New Roman" w:hAnsi="Times New Roman" w:cs="Times New Roman"/>
          <w:sz w:val="24"/>
          <w:szCs w:val="24"/>
        </w:rPr>
        <w:t xml:space="preserve">Olympic </w:t>
      </w:r>
      <w:r w:rsidR="00C052BB" w:rsidRPr="004D6174">
        <w:rPr>
          <w:rFonts w:ascii="Times New Roman" w:hAnsi="Times New Roman" w:cs="Times New Roman"/>
          <w:sz w:val="24"/>
          <w:szCs w:val="24"/>
        </w:rPr>
        <w:t xml:space="preserve">Peninsula </w:t>
      </w:r>
      <w:r w:rsidR="00E47119">
        <w:rPr>
          <w:rFonts w:ascii="Times New Roman" w:hAnsi="Times New Roman" w:cs="Times New Roman"/>
          <w:sz w:val="24"/>
          <w:szCs w:val="24"/>
        </w:rPr>
        <w:t>of Washington s</w:t>
      </w:r>
      <w:r w:rsidR="00515753" w:rsidRPr="004D6174">
        <w:rPr>
          <w:rFonts w:ascii="Times New Roman" w:hAnsi="Times New Roman" w:cs="Times New Roman"/>
          <w:sz w:val="24"/>
          <w:szCs w:val="24"/>
        </w:rPr>
        <w:t>tate, USA (Fig. 1</w:t>
      </w:r>
      <w:r w:rsidR="001C3F72">
        <w:rPr>
          <w:rFonts w:ascii="Times New Roman" w:hAnsi="Times New Roman" w:cs="Times New Roman"/>
          <w:sz w:val="24"/>
          <w:szCs w:val="24"/>
        </w:rPr>
        <w:t>)</w:t>
      </w:r>
      <w:r w:rsidR="00855A8C">
        <w:rPr>
          <w:rFonts w:ascii="Times New Roman" w:hAnsi="Times New Roman" w:cs="Times New Roman"/>
          <w:sz w:val="24"/>
          <w:szCs w:val="24"/>
        </w:rPr>
        <w:t>,</w:t>
      </w:r>
      <w:r w:rsidR="001C3F72">
        <w:rPr>
          <w:rFonts w:ascii="Times New Roman" w:hAnsi="Times New Roman" w:cs="Times New Roman"/>
          <w:sz w:val="24"/>
          <w:szCs w:val="24"/>
        </w:rPr>
        <w:t xml:space="preserve"> </w:t>
      </w:r>
      <w:r w:rsidR="00855A8C">
        <w:rPr>
          <w:rFonts w:ascii="Times New Roman" w:hAnsi="Times New Roman" w:cs="Times New Roman"/>
          <w:sz w:val="24"/>
          <w:szCs w:val="24"/>
        </w:rPr>
        <w:t xml:space="preserve">but </w:t>
      </w:r>
      <w:r w:rsidR="00BE4771" w:rsidRPr="004D6174">
        <w:rPr>
          <w:rFonts w:ascii="Times New Roman" w:hAnsi="Times New Roman" w:cs="Times New Roman"/>
          <w:sz w:val="24"/>
          <w:szCs w:val="24"/>
        </w:rPr>
        <w:t>were</w:t>
      </w:r>
      <w:r w:rsidR="00244886" w:rsidRPr="004D6174">
        <w:rPr>
          <w:rFonts w:ascii="Times New Roman" w:hAnsi="Times New Roman" w:cs="Times New Roman"/>
          <w:sz w:val="24"/>
          <w:szCs w:val="24"/>
        </w:rPr>
        <w:t xml:space="preserve"> hunted to extirpation</w:t>
      </w:r>
      <w:r w:rsidR="00BE4771" w:rsidRPr="004D6174">
        <w:rPr>
          <w:rFonts w:ascii="Times New Roman" w:hAnsi="Times New Roman" w:cs="Times New Roman"/>
          <w:sz w:val="24"/>
          <w:szCs w:val="24"/>
        </w:rPr>
        <w:t xml:space="preserve"> </w:t>
      </w:r>
      <w:r w:rsidR="00C03DCA" w:rsidRPr="004D6174">
        <w:rPr>
          <w:rFonts w:ascii="Times New Roman" w:hAnsi="Times New Roman" w:cs="Times New Roman"/>
          <w:sz w:val="24"/>
          <w:szCs w:val="24"/>
        </w:rPr>
        <w:t xml:space="preserve">by </w:t>
      </w:r>
      <w:r w:rsidR="006F582B" w:rsidRPr="004D6174">
        <w:rPr>
          <w:rFonts w:ascii="Times New Roman" w:hAnsi="Times New Roman" w:cs="Times New Roman"/>
          <w:sz w:val="24"/>
          <w:szCs w:val="24"/>
        </w:rPr>
        <w:t xml:space="preserve">the early </w:t>
      </w:r>
      <w:r w:rsidR="00370047">
        <w:rPr>
          <w:rFonts w:ascii="Times New Roman" w:hAnsi="Times New Roman" w:cs="Times New Roman"/>
          <w:sz w:val="24"/>
          <w:szCs w:val="24"/>
        </w:rPr>
        <w:t>1900s</w:t>
      </w:r>
      <w:r w:rsidR="006F582B" w:rsidRPr="004D6174">
        <w:rPr>
          <w:rFonts w:ascii="Times New Roman" w:hAnsi="Times New Roman" w:cs="Times New Roman"/>
          <w:sz w:val="24"/>
          <w:szCs w:val="24"/>
        </w:rPr>
        <w:t xml:space="preserve"> </w:t>
      </w:r>
      <w:r w:rsidR="005F6D06" w:rsidRPr="004D6174">
        <w:rPr>
          <w:rFonts w:ascii="Times New Roman" w:hAnsi="Times New Roman" w:cs="Times New Roman"/>
          <w:sz w:val="24"/>
          <w:szCs w:val="24"/>
        </w:rPr>
        <w:fldChar w:fldCharType="begin"/>
      </w:r>
      <w:r w:rsidR="005F6D06" w:rsidRPr="004D6174">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sidRPr="004D6174">
        <w:rPr>
          <w:rFonts w:ascii="Times New Roman" w:hAnsi="Times New Roman" w:cs="Times New Roman"/>
          <w:sz w:val="24"/>
          <w:szCs w:val="24"/>
        </w:rPr>
        <w:fldChar w:fldCharType="separate"/>
      </w:r>
      <w:r w:rsidR="005F6D06" w:rsidRPr="004D6174">
        <w:rPr>
          <w:rFonts w:ascii="Times New Roman" w:hAnsi="Times New Roman" w:cs="Times New Roman"/>
          <w:noProof/>
          <w:sz w:val="24"/>
          <w:szCs w:val="24"/>
        </w:rPr>
        <w:t>(Lance et al. 2004)</w:t>
      </w:r>
      <w:r w:rsidR="005F6D06" w:rsidRPr="004D6174">
        <w:rPr>
          <w:rFonts w:ascii="Times New Roman" w:hAnsi="Times New Roman" w:cs="Times New Roman"/>
          <w:sz w:val="24"/>
          <w:szCs w:val="24"/>
        </w:rPr>
        <w:fldChar w:fldCharType="end"/>
      </w:r>
      <w:r w:rsidR="00BE4771"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Reestablishment efforts began in </w:t>
      </w:r>
      <w:r w:rsidR="00BE4771" w:rsidRPr="004D6174">
        <w:rPr>
          <w:rFonts w:ascii="Times New Roman" w:hAnsi="Times New Roman" w:cs="Times New Roman"/>
          <w:sz w:val="24"/>
          <w:szCs w:val="24"/>
        </w:rPr>
        <w:t xml:space="preserve">1969-1970, </w:t>
      </w:r>
      <w:r w:rsidRPr="004D6174">
        <w:rPr>
          <w:rFonts w:ascii="Times New Roman" w:hAnsi="Times New Roman" w:cs="Times New Roman"/>
          <w:sz w:val="24"/>
          <w:szCs w:val="24"/>
        </w:rPr>
        <w:t>whe</w:t>
      </w:r>
      <w:r w:rsidRPr="004D6174">
        <w:rPr>
          <w:rFonts w:ascii="Times New Roman" w:hAnsi="Times New Roman" w:cs="Times New Roman"/>
          <w:sz w:val="24"/>
          <w:szCs w:val="24"/>
        </w:rPr>
        <w:t xml:space="preserve">n </w:t>
      </w:r>
      <w:r w:rsidR="0000489A" w:rsidRPr="004D6174">
        <w:rPr>
          <w:rFonts w:ascii="Times New Roman" w:hAnsi="Times New Roman" w:cs="Times New Roman"/>
          <w:sz w:val="24"/>
          <w:szCs w:val="24"/>
        </w:rPr>
        <w:t>59</w:t>
      </w:r>
      <w:r w:rsidR="00BE4771" w:rsidRPr="004D6174">
        <w:rPr>
          <w:rFonts w:ascii="Times New Roman" w:hAnsi="Times New Roman" w:cs="Times New Roman"/>
          <w:sz w:val="24"/>
          <w:szCs w:val="24"/>
        </w:rPr>
        <w:t xml:space="preserve"> sea otters were </w:t>
      </w:r>
      <w:r w:rsidR="0000489A" w:rsidRPr="004D6174">
        <w:rPr>
          <w:rFonts w:ascii="Times New Roman" w:hAnsi="Times New Roman" w:cs="Times New Roman"/>
          <w:sz w:val="24"/>
          <w:szCs w:val="24"/>
        </w:rPr>
        <w:t>trans</w:t>
      </w:r>
      <w:r w:rsidR="00BE4771" w:rsidRPr="004D6174">
        <w:rPr>
          <w:rFonts w:ascii="Times New Roman" w:hAnsi="Times New Roman" w:cs="Times New Roman"/>
          <w:sz w:val="24"/>
          <w:szCs w:val="24"/>
        </w:rPr>
        <w:t xml:space="preserve">located </w:t>
      </w:r>
      <w:r w:rsidR="00457371" w:rsidRPr="004D6174">
        <w:rPr>
          <w:rFonts w:ascii="Times New Roman" w:hAnsi="Times New Roman" w:cs="Times New Roman"/>
          <w:sz w:val="24"/>
          <w:szCs w:val="24"/>
        </w:rPr>
        <w:t xml:space="preserve">to Washington </w:t>
      </w:r>
      <w:r w:rsidR="00BE4771" w:rsidRPr="004D6174">
        <w:rPr>
          <w:rFonts w:ascii="Times New Roman" w:hAnsi="Times New Roman" w:cs="Times New Roman"/>
          <w:sz w:val="24"/>
          <w:szCs w:val="24"/>
        </w:rPr>
        <w:t xml:space="preserve">from </w:t>
      </w:r>
      <w:r w:rsidR="0000489A" w:rsidRPr="004D6174">
        <w:rPr>
          <w:rFonts w:ascii="Times New Roman" w:hAnsi="Times New Roman" w:cs="Times New Roman"/>
          <w:sz w:val="24"/>
          <w:szCs w:val="24"/>
        </w:rPr>
        <w:t xml:space="preserve">Amchitka </w:t>
      </w:r>
      <w:r w:rsidR="0000489A" w:rsidRPr="004D6174">
        <w:rPr>
          <w:rFonts w:ascii="Times New Roman" w:hAnsi="Times New Roman" w:cs="Times New Roman"/>
          <w:sz w:val="24"/>
          <w:szCs w:val="24"/>
        </w:rPr>
        <w:lastRenderedPageBreak/>
        <w:t>Island</w:t>
      </w:r>
      <w:r w:rsidR="00370047">
        <w:rPr>
          <w:rFonts w:ascii="Times New Roman" w:hAnsi="Times New Roman" w:cs="Times New Roman"/>
          <w:sz w:val="24"/>
          <w:szCs w:val="24"/>
        </w:rPr>
        <w:t>, Alaska</w:t>
      </w:r>
      <w:r w:rsidR="00BE4771" w:rsidRPr="004D6174">
        <w:rPr>
          <w:rFonts w:ascii="Times New Roman" w:hAnsi="Times New Roman" w:cs="Times New Roman"/>
          <w:sz w:val="24"/>
          <w:szCs w:val="24"/>
        </w:rPr>
        <w:t xml:space="preserve"> </w:t>
      </w:r>
      <w:r w:rsidR="0000489A" w:rsidRPr="004D6174">
        <w:rPr>
          <w:rFonts w:ascii="Times New Roman" w:hAnsi="Times New Roman" w:cs="Times New Roman"/>
          <w:sz w:val="24"/>
          <w:szCs w:val="24"/>
        </w:rPr>
        <w:fldChar w:fldCharType="begin"/>
      </w:r>
      <w:r w:rsidR="0000489A" w:rsidRPr="004D6174">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sidRPr="004D6174">
        <w:rPr>
          <w:rFonts w:ascii="Times New Roman" w:hAnsi="Times New Roman" w:cs="Times New Roman"/>
          <w:sz w:val="24"/>
          <w:szCs w:val="24"/>
        </w:rPr>
        <w:fldChar w:fldCharType="separate"/>
      </w:r>
      <w:r w:rsidR="0000489A" w:rsidRPr="004D6174">
        <w:rPr>
          <w:rFonts w:ascii="Times New Roman" w:hAnsi="Times New Roman" w:cs="Times New Roman"/>
          <w:noProof/>
          <w:sz w:val="24"/>
          <w:szCs w:val="24"/>
        </w:rPr>
        <w:t>(Jameson et al. 1982)</w:t>
      </w:r>
      <w:r w:rsidR="0000489A" w:rsidRPr="004D6174">
        <w:rPr>
          <w:rFonts w:ascii="Times New Roman" w:hAnsi="Times New Roman" w:cs="Times New Roman"/>
          <w:sz w:val="24"/>
          <w:szCs w:val="24"/>
        </w:rPr>
        <w:fldChar w:fldCharType="end"/>
      </w:r>
      <w:r w:rsidR="00BE4771"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Despite </w:t>
      </w:r>
      <w:r w:rsidR="00E91F0E" w:rsidRPr="004D6174">
        <w:rPr>
          <w:rFonts w:ascii="Times New Roman" w:hAnsi="Times New Roman" w:cs="Times New Roman"/>
          <w:sz w:val="24"/>
          <w:szCs w:val="24"/>
        </w:rPr>
        <w:t>high</w:t>
      </w:r>
      <w:r w:rsidR="00C813F3" w:rsidRPr="004D6174">
        <w:rPr>
          <w:rFonts w:ascii="Times New Roman" w:hAnsi="Times New Roman" w:cs="Times New Roman"/>
          <w:sz w:val="24"/>
          <w:szCs w:val="24"/>
        </w:rPr>
        <w:t xml:space="preserve"> </w:t>
      </w:r>
      <w:r w:rsidR="00E91F0E" w:rsidRPr="004D6174">
        <w:rPr>
          <w:rFonts w:ascii="Times New Roman" w:hAnsi="Times New Roman" w:cs="Times New Roman"/>
          <w:sz w:val="24"/>
          <w:szCs w:val="24"/>
        </w:rPr>
        <w:t xml:space="preserve">mortality in the </w:t>
      </w:r>
      <w:r w:rsidRPr="004D6174">
        <w:rPr>
          <w:rFonts w:ascii="Times New Roman" w:hAnsi="Times New Roman" w:cs="Times New Roman"/>
          <w:sz w:val="24"/>
          <w:szCs w:val="24"/>
        </w:rPr>
        <w:t xml:space="preserve">early </w:t>
      </w:r>
      <w:r w:rsidR="00E91F0E" w:rsidRPr="004D6174">
        <w:rPr>
          <w:rFonts w:ascii="Times New Roman" w:hAnsi="Times New Roman" w:cs="Times New Roman"/>
          <w:sz w:val="24"/>
          <w:szCs w:val="24"/>
        </w:rPr>
        <w:t xml:space="preserve">1970s, the population </w:t>
      </w:r>
      <w:r w:rsidR="00C813F3" w:rsidRPr="004D6174">
        <w:rPr>
          <w:rFonts w:ascii="Times New Roman" w:hAnsi="Times New Roman" w:cs="Times New Roman"/>
          <w:sz w:val="24"/>
          <w:szCs w:val="24"/>
        </w:rPr>
        <w:t>eventua</w:t>
      </w:r>
      <w:r w:rsidR="0018150D" w:rsidRPr="004D6174">
        <w:rPr>
          <w:rFonts w:ascii="Times New Roman" w:hAnsi="Times New Roman" w:cs="Times New Roman"/>
          <w:sz w:val="24"/>
          <w:szCs w:val="24"/>
        </w:rPr>
        <w:t xml:space="preserve">lly </w:t>
      </w:r>
      <w:r w:rsidR="00A167E0">
        <w:rPr>
          <w:rFonts w:ascii="Times New Roman" w:hAnsi="Times New Roman" w:cs="Times New Roman"/>
          <w:sz w:val="24"/>
          <w:szCs w:val="24"/>
        </w:rPr>
        <w:t xml:space="preserve">expanded </w:t>
      </w:r>
      <w:r w:rsidR="00015878" w:rsidRPr="004D6174">
        <w:rPr>
          <w:rFonts w:ascii="Times New Roman" w:hAnsi="Times New Roman" w:cs="Times New Roman"/>
          <w:sz w:val="24"/>
          <w:szCs w:val="24"/>
        </w:rPr>
        <w:t>(Fig. 1)</w:t>
      </w:r>
      <w:r w:rsidR="0018150D" w:rsidRPr="004D6174">
        <w:rPr>
          <w:rFonts w:ascii="Times New Roman" w:hAnsi="Times New Roman" w:cs="Times New Roman"/>
          <w:sz w:val="24"/>
          <w:szCs w:val="24"/>
        </w:rPr>
        <w:t xml:space="preserve">, surpassing </w:t>
      </w:r>
      <w:r w:rsidR="00157812" w:rsidRPr="004D6174">
        <w:rPr>
          <w:rFonts w:ascii="Times New Roman" w:hAnsi="Times New Roman" w:cs="Times New Roman"/>
          <w:sz w:val="24"/>
          <w:szCs w:val="24"/>
        </w:rPr>
        <w:t>200 individuals by 1989</w:t>
      </w:r>
      <w:r w:rsidR="00E91F0E" w:rsidRPr="004D6174">
        <w:rPr>
          <w:rFonts w:ascii="Times New Roman" w:hAnsi="Times New Roman" w:cs="Times New Roman"/>
          <w:sz w:val="24"/>
          <w:szCs w:val="24"/>
        </w:rPr>
        <w:t xml:space="preserve"> </w:t>
      </w:r>
      <w:r w:rsidR="00E91F0E" w:rsidRPr="004D6174">
        <w:rPr>
          <w:rFonts w:ascii="Times New Roman" w:hAnsi="Times New Roman" w:cs="Times New Roman"/>
          <w:sz w:val="24"/>
          <w:szCs w:val="24"/>
        </w:rPr>
        <w:fldChar w:fldCharType="begin"/>
      </w:r>
      <w:r w:rsidR="004B210F" w:rsidRPr="004D6174">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sidRPr="004D6174">
        <w:rPr>
          <w:rFonts w:ascii="Times New Roman" w:hAnsi="Times New Roman" w:cs="Times New Roman"/>
          <w:sz w:val="24"/>
          <w:szCs w:val="24"/>
        </w:rPr>
        <w:fldChar w:fldCharType="separate"/>
      </w:r>
      <w:r w:rsidR="00E91F0E" w:rsidRPr="004D6174">
        <w:rPr>
          <w:rFonts w:ascii="Times New Roman" w:hAnsi="Times New Roman" w:cs="Times New Roman"/>
          <w:noProof/>
          <w:sz w:val="24"/>
          <w:szCs w:val="24"/>
        </w:rPr>
        <w:t>(Jameson 1993)</w:t>
      </w:r>
      <w:r w:rsidR="00E91F0E" w:rsidRPr="004D6174">
        <w:rPr>
          <w:rFonts w:ascii="Times New Roman" w:hAnsi="Times New Roman" w:cs="Times New Roman"/>
          <w:sz w:val="24"/>
          <w:szCs w:val="24"/>
        </w:rPr>
        <w:fldChar w:fldCharType="end"/>
      </w:r>
      <w:r w:rsidR="00D85CD7" w:rsidRPr="004D6174">
        <w:rPr>
          <w:rFonts w:ascii="Times New Roman" w:hAnsi="Times New Roman" w:cs="Times New Roman"/>
          <w:sz w:val="24"/>
          <w:szCs w:val="24"/>
        </w:rPr>
        <w:t xml:space="preserve"> and </w:t>
      </w:r>
      <w:r w:rsidR="0018150D" w:rsidRPr="004D6174">
        <w:rPr>
          <w:rFonts w:ascii="Times New Roman" w:hAnsi="Times New Roman" w:cs="Times New Roman"/>
          <w:sz w:val="24"/>
          <w:szCs w:val="24"/>
        </w:rPr>
        <w:t>600 by the late 1990s</w:t>
      </w:r>
      <w:r w:rsidR="0011350E" w:rsidRPr="004D6174">
        <w:rPr>
          <w:rFonts w:ascii="Times New Roman" w:hAnsi="Times New Roman" w:cs="Times New Roman"/>
          <w:sz w:val="24"/>
          <w:szCs w:val="24"/>
        </w:rPr>
        <w:t xml:space="preserve"> </w:t>
      </w:r>
      <w:r w:rsidR="0018150D" w:rsidRPr="004D6174">
        <w:rPr>
          <w:rFonts w:ascii="Times New Roman" w:hAnsi="Times New Roman" w:cs="Times New Roman"/>
          <w:sz w:val="24"/>
          <w:szCs w:val="24"/>
        </w:rPr>
        <w:fldChar w:fldCharType="begin"/>
      </w:r>
      <w:r w:rsidR="0018150D" w:rsidRPr="004D6174">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sidRPr="004D6174">
        <w:rPr>
          <w:rFonts w:ascii="Times New Roman" w:hAnsi="Times New Roman" w:cs="Times New Roman"/>
          <w:sz w:val="24"/>
          <w:szCs w:val="24"/>
        </w:rPr>
        <w:fldChar w:fldCharType="separate"/>
      </w:r>
      <w:r w:rsidR="0018150D" w:rsidRPr="004D6174">
        <w:rPr>
          <w:rFonts w:ascii="Times New Roman" w:hAnsi="Times New Roman" w:cs="Times New Roman"/>
          <w:noProof/>
          <w:sz w:val="24"/>
          <w:szCs w:val="24"/>
        </w:rPr>
        <w:t>(Jameson and Jeffries 1999)</w:t>
      </w:r>
      <w:r w:rsidR="0018150D" w:rsidRPr="004D6174">
        <w:rPr>
          <w:rFonts w:ascii="Times New Roman" w:hAnsi="Times New Roman" w:cs="Times New Roman"/>
          <w:sz w:val="24"/>
          <w:szCs w:val="24"/>
        </w:rPr>
        <w:fldChar w:fldCharType="end"/>
      </w:r>
      <w:r w:rsidR="00C052BB" w:rsidRPr="004D6174">
        <w:rPr>
          <w:rFonts w:ascii="Times New Roman" w:hAnsi="Times New Roman" w:cs="Times New Roman"/>
          <w:sz w:val="24"/>
          <w:szCs w:val="24"/>
        </w:rPr>
        <w:t>(</w:t>
      </w:r>
      <w:r w:rsidR="00D85CD7" w:rsidRPr="004D6174">
        <w:rPr>
          <w:rFonts w:ascii="Times New Roman" w:hAnsi="Times New Roman" w:cs="Times New Roman"/>
          <w:sz w:val="24"/>
          <w:szCs w:val="24"/>
        </w:rPr>
        <w:t xml:space="preserve">; </w:t>
      </w:r>
      <w:r w:rsidR="00C052BB" w:rsidRPr="004D6174">
        <w:rPr>
          <w:rFonts w:ascii="Times New Roman" w:hAnsi="Times New Roman" w:cs="Times New Roman"/>
          <w:sz w:val="24"/>
          <w:szCs w:val="24"/>
        </w:rPr>
        <w:t>Fig. 1)</w:t>
      </w:r>
      <w:r w:rsidR="0018150D" w:rsidRPr="004D6174">
        <w:rPr>
          <w:rFonts w:ascii="Times New Roman" w:hAnsi="Times New Roman" w:cs="Times New Roman"/>
          <w:sz w:val="24"/>
          <w:szCs w:val="24"/>
        </w:rPr>
        <w:t xml:space="preserve">. </w:t>
      </w:r>
      <w:r w:rsidR="00BE6DBA" w:rsidRPr="004D6174">
        <w:rPr>
          <w:rFonts w:ascii="Times New Roman" w:hAnsi="Times New Roman" w:cs="Times New Roman"/>
          <w:sz w:val="24"/>
          <w:szCs w:val="24"/>
        </w:rPr>
        <w:t>SCUBA</w:t>
      </w:r>
      <w:r w:rsidR="00E91F0E"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 xml:space="preserve">surveys </w:t>
      </w:r>
      <w:r w:rsidR="00A40026" w:rsidRPr="004D6174">
        <w:rPr>
          <w:rFonts w:ascii="Times New Roman" w:hAnsi="Times New Roman" w:cs="Times New Roman"/>
          <w:sz w:val="24"/>
          <w:szCs w:val="24"/>
        </w:rPr>
        <w:t>at multiple sites (Fig. 1)</w:t>
      </w:r>
      <w:r w:rsidR="00E91F0E"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in</w:t>
      </w:r>
      <w:r w:rsidR="000B4409" w:rsidRPr="004D6174">
        <w:rPr>
          <w:rFonts w:ascii="Times New Roman" w:hAnsi="Times New Roman" w:cs="Times New Roman"/>
          <w:sz w:val="24"/>
          <w:szCs w:val="24"/>
        </w:rPr>
        <w:t xml:space="preserve"> 1987</w:t>
      </w:r>
      <w:r w:rsidR="00C813F3" w:rsidRPr="004D6174">
        <w:rPr>
          <w:rFonts w:ascii="Times New Roman" w:hAnsi="Times New Roman" w:cs="Times New Roman"/>
          <w:sz w:val="24"/>
          <w:szCs w:val="24"/>
        </w:rPr>
        <w:t xml:space="preserve"> </w:t>
      </w:r>
      <w:r w:rsidR="0083451E" w:rsidRPr="004D6174">
        <w:rPr>
          <w:rFonts w:ascii="Times New Roman" w:hAnsi="Times New Roman" w:cs="Times New Roman"/>
          <w:sz w:val="24"/>
          <w:szCs w:val="24"/>
        </w:rPr>
        <w:t xml:space="preserve">indicated </w:t>
      </w:r>
      <w:r w:rsidR="00C813F3" w:rsidRPr="004D6174">
        <w:rPr>
          <w:rFonts w:ascii="Times New Roman" w:hAnsi="Times New Roman" w:cs="Times New Roman"/>
          <w:sz w:val="24"/>
          <w:szCs w:val="24"/>
        </w:rPr>
        <w:t>that</w:t>
      </w:r>
      <w:r w:rsidR="000B4409" w:rsidRPr="004D6174">
        <w:rPr>
          <w:rFonts w:ascii="Times New Roman" w:hAnsi="Times New Roman" w:cs="Times New Roman"/>
          <w:sz w:val="24"/>
          <w:szCs w:val="24"/>
        </w:rPr>
        <w:t xml:space="preserve"> otter densities were</w:t>
      </w:r>
      <w:r w:rsidR="00C813F3" w:rsidRPr="004D6174">
        <w:rPr>
          <w:rFonts w:ascii="Times New Roman" w:hAnsi="Times New Roman" w:cs="Times New Roman"/>
          <w:sz w:val="24"/>
          <w:szCs w:val="24"/>
        </w:rPr>
        <w:t xml:space="preserve"> </w:t>
      </w:r>
      <w:r w:rsidR="000B4409" w:rsidRPr="004D6174">
        <w:rPr>
          <w:rFonts w:ascii="Times New Roman" w:hAnsi="Times New Roman" w:cs="Times New Roman"/>
          <w:sz w:val="24"/>
          <w:szCs w:val="24"/>
        </w:rPr>
        <w:t xml:space="preserve">correlated with </w:t>
      </w:r>
      <w:r w:rsidR="0083451E" w:rsidRPr="004D6174">
        <w:rPr>
          <w:rFonts w:ascii="Times New Roman" w:hAnsi="Times New Roman" w:cs="Times New Roman"/>
          <w:sz w:val="24"/>
          <w:szCs w:val="24"/>
        </w:rPr>
        <w:t xml:space="preserve">increased coverage of foliose and canopy-forming kelps, and reduced </w:t>
      </w:r>
      <w:r w:rsidR="000B4409" w:rsidRPr="004D6174">
        <w:rPr>
          <w:rFonts w:ascii="Times New Roman" w:hAnsi="Times New Roman" w:cs="Times New Roman"/>
          <w:sz w:val="24"/>
          <w:szCs w:val="24"/>
        </w:rPr>
        <w:t>abundance and size of benthic invertebrates</w:t>
      </w:r>
      <w:r w:rsidR="00BD1502" w:rsidRPr="004D6174">
        <w:rPr>
          <w:rFonts w:ascii="Times New Roman" w:hAnsi="Times New Roman" w:cs="Times New Roman"/>
          <w:sz w:val="24"/>
          <w:szCs w:val="24"/>
        </w:rPr>
        <w:t>,</w:t>
      </w:r>
      <w:r w:rsidR="00370047">
        <w:rPr>
          <w:rFonts w:ascii="Times New Roman" w:hAnsi="Times New Roman" w:cs="Times New Roman"/>
          <w:sz w:val="24"/>
          <w:szCs w:val="24"/>
        </w:rPr>
        <w:t xml:space="preserve"> including</w:t>
      </w:r>
      <w:r w:rsidR="003B31E0" w:rsidRPr="004D6174">
        <w:rPr>
          <w:rFonts w:ascii="Times New Roman" w:hAnsi="Times New Roman" w:cs="Times New Roman"/>
          <w:sz w:val="24"/>
          <w:szCs w:val="24"/>
        </w:rPr>
        <w:t xml:space="preserve"> kelp-grazing </w:t>
      </w:r>
      <w:r w:rsidR="000B4409" w:rsidRPr="004D6174">
        <w:rPr>
          <w:rFonts w:ascii="Times New Roman" w:hAnsi="Times New Roman" w:cs="Times New Roman"/>
          <w:sz w:val="24"/>
          <w:szCs w:val="24"/>
        </w:rPr>
        <w:t>sea urchin</w:t>
      </w:r>
      <w:r w:rsidR="00370047">
        <w:rPr>
          <w:rFonts w:ascii="Times New Roman" w:hAnsi="Times New Roman" w:cs="Times New Roman"/>
          <w:sz w:val="24"/>
          <w:szCs w:val="24"/>
        </w:rPr>
        <w:t>s in the gen</w:t>
      </w:r>
      <w:r w:rsidR="00AE3B26">
        <w:rPr>
          <w:rFonts w:ascii="Times New Roman" w:hAnsi="Times New Roman" w:cs="Times New Roman"/>
          <w:sz w:val="24"/>
          <w:szCs w:val="24"/>
        </w:rPr>
        <w:t>era</w:t>
      </w:r>
      <w:r w:rsidR="000B4409" w:rsidRPr="004D6174">
        <w:rPr>
          <w:rFonts w:ascii="Times New Roman" w:hAnsi="Times New Roman" w:cs="Times New Roman"/>
          <w:sz w:val="24"/>
          <w:szCs w:val="24"/>
        </w:rPr>
        <w:t xml:space="preserve"> </w:t>
      </w:r>
      <w:proofErr w:type="spellStart"/>
      <w:r w:rsidR="002229E9" w:rsidRPr="004D6174">
        <w:rPr>
          <w:rFonts w:ascii="Times New Roman" w:hAnsi="Times New Roman" w:cs="Times New Roman"/>
          <w:i/>
          <w:sz w:val="24"/>
          <w:szCs w:val="24"/>
        </w:rPr>
        <w:t>Mes</w:t>
      </w:r>
      <w:r w:rsidR="000B4409" w:rsidRPr="004D6174">
        <w:rPr>
          <w:rFonts w:ascii="Times New Roman" w:hAnsi="Times New Roman" w:cs="Times New Roman"/>
          <w:i/>
          <w:sz w:val="24"/>
          <w:szCs w:val="24"/>
        </w:rPr>
        <w:t>ocentrotus</w:t>
      </w:r>
      <w:proofErr w:type="spellEnd"/>
      <w:r w:rsidR="00AE3B26">
        <w:rPr>
          <w:rFonts w:ascii="Times New Roman" w:hAnsi="Times New Roman" w:cs="Times New Roman"/>
          <w:i/>
          <w:sz w:val="24"/>
          <w:szCs w:val="24"/>
        </w:rPr>
        <w:t xml:space="preserve"> </w:t>
      </w:r>
      <w:r w:rsidR="00AE3B26">
        <w:rPr>
          <w:rFonts w:ascii="Times New Roman" w:hAnsi="Times New Roman" w:cs="Times New Roman"/>
          <w:sz w:val="24"/>
          <w:szCs w:val="24"/>
        </w:rPr>
        <w:t xml:space="preserve">and </w:t>
      </w:r>
      <w:proofErr w:type="spellStart"/>
      <w:r w:rsidR="00AE3B26">
        <w:rPr>
          <w:rFonts w:ascii="Times New Roman" w:hAnsi="Times New Roman" w:cs="Times New Roman"/>
          <w:i/>
          <w:sz w:val="24"/>
          <w:szCs w:val="24"/>
        </w:rPr>
        <w:t>Strongylocentrotus</w:t>
      </w:r>
      <w:proofErr w:type="spellEnd"/>
      <w:r w:rsidR="000B4409" w:rsidRPr="004D6174">
        <w:rPr>
          <w:rFonts w:ascii="Times New Roman" w:hAnsi="Times New Roman" w:cs="Times New Roman"/>
          <w:i/>
          <w:sz w:val="24"/>
          <w:szCs w:val="24"/>
        </w:rPr>
        <w:t xml:space="preserve"> </w:t>
      </w:r>
      <w:r w:rsidR="003907EC" w:rsidRPr="004D6174">
        <w:rPr>
          <w:rFonts w:ascii="Times New Roman" w:hAnsi="Times New Roman" w:cs="Times New Roman"/>
          <w:sz w:val="24"/>
          <w:szCs w:val="24"/>
        </w:rPr>
        <w:fldChar w:fldCharType="begin"/>
      </w:r>
      <w:r w:rsidR="003907EC" w:rsidRPr="004D6174">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sidRPr="004D6174">
        <w:rPr>
          <w:rFonts w:ascii="Times New Roman" w:hAnsi="Times New Roman" w:cs="Times New Roman"/>
          <w:sz w:val="24"/>
          <w:szCs w:val="24"/>
        </w:rPr>
        <w:fldChar w:fldCharType="separate"/>
      </w:r>
      <w:r w:rsidR="003907EC" w:rsidRPr="004D6174">
        <w:rPr>
          <w:rFonts w:ascii="Times New Roman" w:hAnsi="Times New Roman" w:cs="Times New Roman"/>
          <w:noProof/>
          <w:sz w:val="24"/>
          <w:szCs w:val="24"/>
        </w:rPr>
        <w:t>(Kvitek et al. 1989)</w:t>
      </w:r>
      <w:r w:rsidR="003907EC" w:rsidRPr="004D6174">
        <w:rPr>
          <w:rFonts w:ascii="Times New Roman" w:hAnsi="Times New Roman" w:cs="Times New Roman"/>
          <w:sz w:val="24"/>
          <w:szCs w:val="24"/>
        </w:rPr>
        <w:fldChar w:fldCharType="end"/>
      </w:r>
      <w:r w:rsidR="003B2D30" w:rsidRPr="004D6174">
        <w:rPr>
          <w:rFonts w:ascii="Times New Roman" w:hAnsi="Times New Roman" w:cs="Times New Roman"/>
          <w:sz w:val="24"/>
          <w:szCs w:val="24"/>
        </w:rPr>
        <w:t xml:space="preserve">. </w:t>
      </w:r>
      <w:r w:rsidR="0018150D" w:rsidRPr="004D6174">
        <w:rPr>
          <w:rFonts w:ascii="Times New Roman" w:hAnsi="Times New Roman" w:cs="Times New Roman"/>
          <w:sz w:val="24"/>
          <w:szCs w:val="24"/>
        </w:rPr>
        <w:t>Subsequent</w:t>
      </w:r>
      <w:r w:rsidR="004B210F"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surveys in</w:t>
      </w:r>
      <w:r w:rsidR="00D82F94"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 xml:space="preserve">1995 and 1999 indicated that </w:t>
      </w:r>
      <w:r w:rsidR="00A40026" w:rsidRPr="004D6174">
        <w:rPr>
          <w:rFonts w:ascii="Times New Roman" w:hAnsi="Times New Roman" w:cs="Times New Roman"/>
          <w:sz w:val="24"/>
          <w:szCs w:val="24"/>
        </w:rPr>
        <w:t xml:space="preserve">the expanding </w:t>
      </w:r>
      <w:r w:rsidR="0018150D" w:rsidRPr="004D6174">
        <w:rPr>
          <w:rFonts w:ascii="Times New Roman" w:hAnsi="Times New Roman" w:cs="Times New Roman"/>
          <w:sz w:val="24"/>
          <w:szCs w:val="24"/>
        </w:rPr>
        <w:t xml:space="preserve">sea </w:t>
      </w:r>
      <w:r w:rsidR="0018150D" w:rsidRPr="004D6174">
        <w:rPr>
          <w:rFonts w:ascii="Times New Roman" w:hAnsi="Times New Roman" w:cs="Times New Roman"/>
          <w:sz w:val="24"/>
          <w:szCs w:val="24"/>
        </w:rPr>
        <w:t>otter</w:t>
      </w:r>
      <w:r w:rsidR="00885440" w:rsidRPr="004D6174">
        <w:rPr>
          <w:rFonts w:ascii="Times New Roman" w:hAnsi="Times New Roman" w:cs="Times New Roman"/>
          <w:sz w:val="24"/>
          <w:szCs w:val="24"/>
        </w:rPr>
        <w:t xml:space="preserve"> </w:t>
      </w:r>
      <w:r w:rsidR="00A40026" w:rsidRPr="004D6174">
        <w:rPr>
          <w:rFonts w:ascii="Times New Roman" w:hAnsi="Times New Roman" w:cs="Times New Roman"/>
          <w:sz w:val="24"/>
          <w:szCs w:val="24"/>
        </w:rPr>
        <w:t xml:space="preserve">population had </w:t>
      </w:r>
      <w:r w:rsidR="00744E12" w:rsidRPr="004D6174">
        <w:rPr>
          <w:rFonts w:ascii="Times New Roman" w:hAnsi="Times New Roman" w:cs="Times New Roman"/>
          <w:sz w:val="24"/>
          <w:szCs w:val="24"/>
        </w:rPr>
        <w:t xml:space="preserve">produced </w:t>
      </w:r>
      <w:r w:rsidR="00A40026" w:rsidRPr="004D6174">
        <w:rPr>
          <w:rFonts w:ascii="Times New Roman" w:hAnsi="Times New Roman" w:cs="Times New Roman"/>
          <w:sz w:val="24"/>
          <w:szCs w:val="24"/>
        </w:rPr>
        <w:t xml:space="preserve">these keystone predator effects on invertebrates and kelp </w:t>
      </w:r>
      <w:r w:rsidR="00662794">
        <w:rPr>
          <w:rFonts w:ascii="Times New Roman" w:hAnsi="Times New Roman" w:cs="Times New Roman"/>
          <w:sz w:val="24"/>
          <w:szCs w:val="24"/>
        </w:rPr>
        <w:t>at</w:t>
      </w:r>
      <w:r w:rsidR="00885440" w:rsidRPr="004D6174">
        <w:rPr>
          <w:rFonts w:ascii="Times New Roman" w:hAnsi="Times New Roman" w:cs="Times New Roman"/>
          <w:sz w:val="24"/>
          <w:szCs w:val="24"/>
        </w:rPr>
        <w:t xml:space="preserve"> </w:t>
      </w:r>
      <w:r w:rsidR="00744E12" w:rsidRPr="004D6174">
        <w:rPr>
          <w:rFonts w:ascii="Times New Roman" w:hAnsi="Times New Roman" w:cs="Times New Roman"/>
          <w:sz w:val="24"/>
          <w:szCs w:val="24"/>
        </w:rPr>
        <w:t xml:space="preserve">additional </w:t>
      </w:r>
      <w:r w:rsidR="00885440" w:rsidRPr="004D6174">
        <w:rPr>
          <w:rFonts w:ascii="Times New Roman" w:hAnsi="Times New Roman" w:cs="Times New Roman"/>
          <w:sz w:val="24"/>
          <w:szCs w:val="24"/>
        </w:rPr>
        <w:t>areas of</w:t>
      </w:r>
      <w:r w:rsidR="00B535D3">
        <w:rPr>
          <w:rFonts w:ascii="Times New Roman" w:hAnsi="Times New Roman" w:cs="Times New Roman"/>
          <w:sz w:val="24"/>
          <w:szCs w:val="24"/>
        </w:rPr>
        <w:t>f</w:t>
      </w:r>
      <w:r w:rsidR="00885440" w:rsidRPr="004D6174">
        <w:rPr>
          <w:rFonts w:ascii="Times New Roman" w:hAnsi="Times New Roman" w:cs="Times New Roman"/>
          <w:sz w:val="24"/>
          <w:szCs w:val="24"/>
        </w:rPr>
        <w:t xml:space="preserve"> </w:t>
      </w:r>
      <w:r w:rsidR="00DF232A" w:rsidRPr="004D6174">
        <w:rPr>
          <w:rFonts w:ascii="Times New Roman" w:hAnsi="Times New Roman" w:cs="Times New Roman"/>
          <w:sz w:val="24"/>
          <w:szCs w:val="24"/>
        </w:rPr>
        <w:t xml:space="preserve">the </w:t>
      </w:r>
      <w:r w:rsidR="00885440" w:rsidRPr="004D6174">
        <w:rPr>
          <w:rFonts w:ascii="Times New Roman" w:hAnsi="Times New Roman" w:cs="Times New Roman"/>
          <w:sz w:val="24"/>
          <w:szCs w:val="24"/>
        </w:rPr>
        <w:t>coast</w:t>
      </w:r>
      <w:r w:rsidR="00DA2376" w:rsidRPr="004D6174">
        <w:rPr>
          <w:rFonts w:ascii="Times New Roman" w:hAnsi="Times New Roman" w:cs="Times New Roman"/>
          <w:sz w:val="24"/>
          <w:szCs w:val="24"/>
        </w:rPr>
        <w:t xml:space="preserve"> </w:t>
      </w:r>
      <w:r w:rsidR="00B10A24" w:rsidRPr="004D6174">
        <w:rPr>
          <w:rFonts w:ascii="Times New Roman" w:hAnsi="Times New Roman" w:cs="Times New Roman"/>
          <w:sz w:val="24"/>
          <w:szCs w:val="24"/>
        </w:rPr>
        <w:fldChar w:fldCharType="begin"/>
      </w:r>
      <w:r w:rsidR="00B10A24" w:rsidRPr="004D6174">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4D6174">
        <w:rPr>
          <w:rFonts w:ascii="Times New Roman" w:hAnsi="Times New Roman" w:cs="Times New Roman"/>
          <w:sz w:val="24"/>
          <w:szCs w:val="24"/>
        </w:rPr>
        <w:fldChar w:fldCharType="separate"/>
      </w:r>
      <w:r w:rsidR="00B10A24" w:rsidRPr="004D6174">
        <w:rPr>
          <w:rFonts w:ascii="Times New Roman" w:hAnsi="Times New Roman" w:cs="Times New Roman"/>
          <w:noProof/>
          <w:sz w:val="24"/>
          <w:szCs w:val="24"/>
        </w:rPr>
        <w:t>(Kvitek et al. 2000)</w:t>
      </w:r>
      <w:r w:rsidR="00B10A24" w:rsidRPr="004D6174">
        <w:rPr>
          <w:rFonts w:ascii="Times New Roman" w:hAnsi="Times New Roman" w:cs="Times New Roman"/>
          <w:sz w:val="24"/>
          <w:szCs w:val="24"/>
        </w:rPr>
        <w:fldChar w:fldCharType="end"/>
      </w:r>
      <w:r w:rsidR="004A11B6" w:rsidRPr="004D6174">
        <w:rPr>
          <w:rFonts w:ascii="Times New Roman" w:hAnsi="Times New Roman" w:cs="Times New Roman"/>
          <w:sz w:val="24"/>
          <w:szCs w:val="24"/>
        </w:rPr>
        <w:t xml:space="preserve"> </w:t>
      </w:r>
      <w:r w:rsidR="004A11B6" w:rsidRPr="004D6174">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8473751F-62CB-4836-8C33-6352CA4D8BF4&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A11B6" w:rsidRPr="004D6174">
        <w:rPr>
          <w:rFonts w:ascii="Times New Roman" w:hAnsi="Times New Roman" w:cs="Times New Roman"/>
          <w:sz w:val="24"/>
          <w:szCs w:val="24"/>
        </w:rPr>
        <w:fldChar w:fldCharType="separate"/>
      </w:r>
      <w:r w:rsidR="009E74CB" w:rsidRPr="004D6174">
        <w:rPr>
          <w:rFonts w:ascii="Times New Roman" w:hAnsi="Times New Roman" w:cs="Times New Roman"/>
          <w:sz w:val="24"/>
          <w:szCs w:val="24"/>
        </w:rPr>
        <w:t>(</w:t>
      </w:r>
      <w:proofErr w:type="spellStart"/>
      <w:r w:rsidR="009E74CB" w:rsidRPr="004D6174">
        <w:rPr>
          <w:rFonts w:ascii="Times New Roman" w:hAnsi="Times New Roman" w:cs="Times New Roman"/>
          <w:sz w:val="24"/>
          <w:szCs w:val="24"/>
        </w:rPr>
        <w:t>Kvitek</w:t>
      </w:r>
      <w:proofErr w:type="spellEnd"/>
      <w:r w:rsidR="009E74CB" w:rsidRPr="004D6174">
        <w:rPr>
          <w:rFonts w:ascii="Times New Roman" w:hAnsi="Times New Roman" w:cs="Times New Roman"/>
          <w:sz w:val="24"/>
          <w:szCs w:val="24"/>
        </w:rPr>
        <w:t xml:space="preserve"> et al. 1998)</w:t>
      </w:r>
      <w:r w:rsidR="004A11B6" w:rsidRPr="004D6174">
        <w:rPr>
          <w:rFonts w:ascii="Times New Roman" w:hAnsi="Times New Roman" w:cs="Times New Roman"/>
          <w:sz w:val="24"/>
          <w:szCs w:val="24"/>
        </w:rPr>
        <w:fldChar w:fldCharType="end"/>
      </w:r>
      <w:r w:rsidR="00885440" w:rsidRPr="004D6174">
        <w:rPr>
          <w:rFonts w:ascii="Times New Roman" w:hAnsi="Times New Roman" w:cs="Times New Roman"/>
          <w:sz w:val="24"/>
          <w:szCs w:val="24"/>
        </w:rPr>
        <w:t xml:space="preserve">. </w:t>
      </w:r>
      <w:r w:rsidR="00E9571E" w:rsidRPr="004D6174">
        <w:rPr>
          <w:rFonts w:ascii="Times New Roman" w:hAnsi="Times New Roman" w:cs="Times New Roman"/>
          <w:sz w:val="24"/>
          <w:szCs w:val="24"/>
        </w:rPr>
        <w:t xml:space="preserve">Around </w:t>
      </w:r>
      <w:r w:rsidR="00BD1502" w:rsidRPr="004D6174">
        <w:rPr>
          <w:rFonts w:ascii="Times New Roman" w:hAnsi="Times New Roman" w:cs="Times New Roman"/>
          <w:sz w:val="24"/>
          <w:szCs w:val="24"/>
        </w:rPr>
        <w:t>this</w:t>
      </w:r>
      <w:r w:rsidR="00960441" w:rsidRPr="004D6174">
        <w:rPr>
          <w:rFonts w:ascii="Times New Roman" w:hAnsi="Times New Roman" w:cs="Times New Roman"/>
          <w:sz w:val="24"/>
          <w:szCs w:val="24"/>
        </w:rPr>
        <w:t xml:space="preserve"> time, the </w:t>
      </w:r>
      <w:r w:rsidR="0083451E" w:rsidRPr="004D6174">
        <w:rPr>
          <w:rFonts w:ascii="Times New Roman" w:hAnsi="Times New Roman" w:cs="Times New Roman"/>
          <w:sz w:val="24"/>
          <w:szCs w:val="24"/>
        </w:rPr>
        <w:t xml:space="preserve">kelp canopy </w:t>
      </w:r>
      <w:r w:rsidR="00960441" w:rsidRPr="004D6174">
        <w:rPr>
          <w:rFonts w:ascii="Times New Roman" w:hAnsi="Times New Roman" w:cs="Times New Roman"/>
          <w:sz w:val="24"/>
          <w:szCs w:val="24"/>
        </w:rPr>
        <w:t xml:space="preserve">reached peak surface coverage at the scale of the Olympic Coast (Fig. </w:t>
      </w:r>
      <w:r w:rsidR="005B71FA" w:rsidRPr="004D6174">
        <w:rPr>
          <w:rFonts w:ascii="Times New Roman" w:hAnsi="Times New Roman" w:cs="Times New Roman"/>
          <w:sz w:val="24"/>
          <w:szCs w:val="24"/>
        </w:rPr>
        <w:t>1</w:t>
      </w:r>
      <w:r w:rsidR="00E377F7" w:rsidRPr="004D6174">
        <w:rPr>
          <w:rFonts w:ascii="Times New Roman" w:hAnsi="Times New Roman" w:cs="Times New Roman"/>
          <w:sz w:val="24"/>
          <w:szCs w:val="24"/>
        </w:rPr>
        <w:t xml:space="preserve">; Washington Department of Natural Resources kelp monitoring program; </w:t>
      </w:r>
      <w:r w:rsidR="003F675F" w:rsidRPr="004D6174">
        <w:rPr>
          <w:rFonts w:ascii="Times New Roman" w:hAnsi="Times New Roman" w:cs="Times New Roman"/>
          <w:color w:val="000000"/>
          <w:sz w:val="24"/>
          <w:szCs w:val="24"/>
        </w:rPr>
        <w:t>https://www.dnr.wa.gov/programs-and-services/aquatics/aquatic-science/kelp-monitoring;</w:t>
      </w:r>
      <w:r w:rsidR="00BD2C98" w:rsidRPr="004D6174">
        <w:rPr>
          <w:rFonts w:ascii="Times New Roman" w:hAnsi="Times New Roman" w:cs="Times New Roman"/>
          <w:sz w:val="24"/>
          <w:szCs w:val="24"/>
        </w:rPr>
        <w:t xml:space="preserve"> </w:t>
      </w:r>
      <w:r w:rsidR="009E74CB" w:rsidRPr="004D6174">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84C226B6-F968-40F6-9538-0C06623C69C4&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9E74CB" w:rsidRPr="004D6174">
        <w:rPr>
          <w:rFonts w:ascii="Times New Roman" w:hAnsi="Times New Roman" w:cs="Times New Roman"/>
          <w:sz w:val="24"/>
          <w:szCs w:val="24"/>
        </w:rPr>
        <w:fldChar w:fldCharType="separate"/>
      </w:r>
      <w:r w:rsidR="003D1D77" w:rsidRPr="004D6174">
        <w:rPr>
          <w:rFonts w:ascii="Times New Roman" w:hAnsi="Times New Roman" w:cs="Times New Roman"/>
          <w:sz w:val="24"/>
          <w:szCs w:val="24"/>
        </w:rPr>
        <w:t>(</w:t>
      </w:r>
      <w:proofErr w:type="spellStart"/>
      <w:r w:rsidR="003D1D77" w:rsidRPr="004D6174">
        <w:rPr>
          <w:rFonts w:ascii="Times New Roman" w:hAnsi="Times New Roman" w:cs="Times New Roman"/>
          <w:sz w:val="24"/>
          <w:szCs w:val="24"/>
        </w:rPr>
        <w:t>Pfister</w:t>
      </w:r>
      <w:proofErr w:type="spellEnd"/>
      <w:r w:rsidR="003D1D77" w:rsidRPr="004D6174">
        <w:rPr>
          <w:rFonts w:ascii="Times New Roman" w:hAnsi="Times New Roman" w:cs="Times New Roman"/>
          <w:sz w:val="24"/>
          <w:szCs w:val="24"/>
        </w:rPr>
        <w:t xml:space="preserve"> et al. 2017)</w:t>
      </w:r>
      <w:r w:rsidR="009E74CB" w:rsidRPr="004D6174">
        <w:rPr>
          <w:rFonts w:ascii="Times New Roman" w:hAnsi="Times New Roman" w:cs="Times New Roman"/>
          <w:sz w:val="24"/>
          <w:szCs w:val="24"/>
        </w:rPr>
        <w:fldChar w:fldCharType="end"/>
      </w:r>
      <w:r w:rsidR="00B63FF4" w:rsidRPr="004D6174">
        <w:rPr>
          <w:rFonts w:ascii="Times New Roman" w:hAnsi="Times New Roman" w:cs="Times New Roman"/>
          <w:sz w:val="24"/>
          <w:szCs w:val="24"/>
        </w:rPr>
        <w:t>)</w:t>
      </w:r>
    </w:p>
    <w:p w14:paraId="2608E717" w14:textId="5DABA3D3" w:rsidR="007F630F" w:rsidRPr="004D6174" w:rsidRDefault="005F15BF" w:rsidP="00D85CD7">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ince th</w:t>
      </w:r>
      <w:r w:rsidR="00D82F94" w:rsidRPr="004D6174">
        <w:rPr>
          <w:rFonts w:ascii="Times New Roman" w:hAnsi="Times New Roman" w:cs="Times New Roman"/>
          <w:sz w:val="24"/>
          <w:szCs w:val="24"/>
        </w:rPr>
        <w:t xml:space="preserve">e </w:t>
      </w:r>
      <w:r w:rsidR="00AC5069" w:rsidRPr="004D6174">
        <w:rPr>
          <w:rFonts w:ascii="Times New Roman" w:hAnsi="Times New Roman" w:cs="Times New Roman"/>
          <w:sz w:val="24"/>
          <w:szCs w:val="24"/>
        </w:rPr>
        <w:t xml:space="preserve">subtidal </w:t>
      </w:r>
      <w:r w:rsidR="00D82F94" w:rsidRPr="004D6174">
        <w:rPr>
          <w:rFonts w:ascii="Times New Roman" w:hAnsi="Times New Roman" w:cs="Times New Roman"/>
          <w:sz w:val="24"/>
          <w:szCs w:val="24"/>
        </w:rPr>
        <w:t>community surveys</w:t>
      </w:r>
      <w:r w:rsidRPr="004D6174">
        <w:rPr>
          <w:rFonts w:ascii="Times New Roman" w:hAnsi="Times New Roman" w:cs="Times New Roman"/>
          <w:sz w:val="24"/>
          <w:szCs w:val="24"/>
        </w:rPr>
        <w:t xml:space="preserve"> in 1999</w:t>
      </w:r>
      <w:r w:rsidR="009D6549" w:rsidRPr="004D6174">
        <w:rPr>
          <w:rFonts w:ascii="Times New Roman" w:hAnsi="Times New Roman" w:cs="Times New Roman"/>
          <w:sz w:val="24"/>
          <w:szCs w:val="24"/>
        </w:rPr>
        <w:t xml:space="preserve">, the </w:t>
      </w:r>
      <w:r w:rsidR="00A2192D" w:rsidRPr="004D6174">
        <w:rPr>
          <w:rFonts w:ascii="Times New Roman" w:hAnsi="Times New Roman" w:cs="Times New Roman"/>
          <w:sz w:val="24"/>
          <w:szCs w:val="24"/>
        </w:rPr>
        <w:t xml:space="preserve">Olympic Coast sea </w:t>
      </w:r>
      <w:r w:rsidR="006E39F1" w:rsidRPr="004D6174">
        <w:rPr>
          <w:rFonts w:ascii="Times New Roman" w:hAnsi="Times New Roman" w:cs="Times New Roman"/>
          <w:sz w:val="24"/>
          <w:szCs w:val="24"/>
        </w:rPr>
        <w:t xml:space="preserve">otter </w:t>
      </w:r>
      <w:r w:rsidR="009D6549" w:rsidRPr="004D6174">
        <w:rPr>
          <w:rFonts w:ascii="Times New Roman" w:hAnsi="Times New Roman" w:cs="Times New Roman"/>
          <w:sz w:val="24"/>
          <w:szCs w:val="24"/>
        </w:rPr>
        <w:t>p</w:t>
      </w:r>
      <w:r w:rsidR="00AC5069" w:rsidRPr="004D6174">
        <w:rPr>
          <w:rFonts w:ascii="Times New Roman" w:hAnsi="Times New Roman" w:cs="Times New Roman"/>
          <w:sz w:val="24"/>
          <w:szCs w:val="24"/>
        </w:rPr>
        <w:t xml:space="preserve">opulation has more than doubled </w:t>
      </w:r>
      <w:r w:rsidR="00AC5069" w:rsidRPr="004D6174">
        <w:rPr>
          <w:rFonts w:ascii="Times New Roman" w:hAnsi="Times New Roman" w:cs="Times New Roman"/>
          <w:sz w:val="24"/>
          <w:szCs w:val="24"/>
        </w:rPr>
        <w:fldChar w:fldCharType="begin"/>
      </w:r>
      <w:r w:rsidR="00015878" w:rsidRPr="004D6174">
        <w:rPr>
          <w:rFonts w:ascii="Times New Roman" w:hAnsi="Times New Roman"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sidRPr="004D6174">
        <w:rPr>
          <w:rFonts w:ascii="Times New Roman" w:hAnsi="Times New Roman" w:cs="Times New Roman"/>
          <w:sz w:val="24"/>
          <w:szCs w:val="24"/>
        </w:rPr>
        <w:fldChar w:fldCharType="separate"/>
      </w:r>
      <w:r w:rsidR="00015878" w:rsidRPr="004D6174">
        <w:rPr>
          <w:rFonts w:ascii="Times New Roman" w:hAnsi="Times New Roman" w:cs="Times New Roman"/>
          <w:noProof/>
          <w:sz w:val="24"/>
          <w:szCs w:val="24"/>
        </w:rPr>
        <w:t>(Fig. 1; Jeffries and Jameson 2014)</w:t>
      </w:r>
      <w:r w:rsidR="00AC5069" w:rsidRPr="004D6174">
        <w:rPr>
          <w:rFonts w:ascii="Times New Roman" w:hAnsi="Times New Roman" w:cs="Times New Roman"/>
          <w:sz w:val="24"/>
          <w:szCs w:val="24"/>
        </w:rPr>
        <w:fldChar w:fldCharType="end"/>
      </w:r>
      <w:r w:rsidR="00AC5069" w:rsidRPr="004D6174">
        <w:rPr>
          <w:rFonts w:ascii="Times New Roman" w:hAnsi="Times New Roman" w:cs="Times New Roman"/>
          <w:sz w:val="24"/>
          <w:szCs w:val="24"/>
        </w:rPr>
        <w:t xml:space="preserve">. </w:t>
      </w:r>
      <w:r w:rsidR="00444B19" w:rsidRPr="004D6174">
        <w:rPr>
          <w:rFonts w:ascii="Times New Roman" w:hAnsi="Times New Roman" w:cs="Times New Roman"/>
          <w:sz w:val="24"/>
          <w:szCs w:val="24"/>
        </w:rPr>
        <w:t xml:space="preserve">We expect that increased top down predation by sea otters might have further </w:t>
      </w:r>
      <w:r w:rsidR="000824B9" w:rsidRPr="004D6174">
        <w:rPr>
          <w:rFonts w:ascii="Times New Roman" w:hAnsi="Times New Roman" w:cs="Times New Roman"/>
          <w:sz w:val="24"/>
          <w:szCs w:val="24"/>
        </w:rPr>
        <w:t>suppress</w:t>
      </w:r>
      <w:r w:rsidR="00DB4238" w:rsidRPr="004D6174">
        <w:rPr>
          <w:rFonts w:ascii="Times New Roman" w:hAnsi="Times New Roman" w:cs="Times New Roman"/>
          <w:sz w:val="24"/>
          <w:szCs w:val="24"/>
        </w:rPr>
        <w:t>ed</w:t>
      </w:r>
      <w:r w:rsidR="00740EAB" w:rsidRPr="004D6174">
        <w:rPr>
          <w:rFonts w:ascii="Times New Roman" w:hAnsi="Times New Roman" w:cs="Times New Roman"/>
          <w:sz w:val="24"/>
          <w:szCs w:val="24"/>
        </w:rPr>
        <w:t xml:space="preserve"> benthic macroinvertebrates </w:t>
      </w:r>
      <w:r w:rsidR="00AC5069" w:rsidRPr="004D6174">
        <w:rPr>
          <w:rFonts w:ascii="Times New Roman" w:hAnsi="Times New Roman" w:cs="Times New Roman"/>
          <w:sz w:val="24"/>
          <w:szCs w:val="24"/>
        </w:rPr>
        <w:t>and</w:t>
      </w:r>
      <w:r w:rsidR="00C052BB" w:rsidRPr="004D6174">
        <w:rPr>
          <w:rFonts w:ascii="Times New Roman" w:hAnsi="Times New Roman" w:cs="Times New Roman"/>
          <w:sz w:val="24"/>
          <w:szCs w:val="24"/>
        </w:rPr>
        <w:t xml:space="preserve"> increased kelp canopy cover</w:t>
      </w:r>
      <w:r w:rsidR="006438ED" w:rsidRPr="004D6174">
        <w:rPr>
          <w:rFonts w:ascii="Times New Roman" w:hAnsi="Times New Roman" w:cs="Times New Roman"/>
          <w:sz w:val="24"/>
          <w:szCs w:val="24"/>
        </w:rPr>
        <w:t>; however,</w:t>
      </w:r>
      <w:r w:rsidR="00C052BB" w:rsidRPr="004D6174">
        <w:rPr>
          <w:rFonts w:ascii="Times New Roman" w:hAnsi="Times New Roman" w:cs="Times New Roman"/>
          <w:sz w:val="24"/>
          <w:szCs w:val="24"/>
        </w:rPr>
        <w:t xml:space="preserve"> the</w:t>
      </w:r>
      <w:r w:rsidR="00740EAB" w:rsidRPr="004D6174">
        <w:rPr>
          <w:rFonts w:ascii="Times New Roman" w:hAnsi="Times New Roman" w:cs="Times New Roman"/>
          <w:sz w:val="24"/>
          <w:szCs w:val="24"/>
        </w:rPr>
        <w:t xml:space="preserve"> total kelp canopy area has declined </w:t>
      </w:r>
      <w:r w:rsidR="005742B0" w:rsidRPr="004D6174">
        <w:rPr>
          <w:rFonts w:ascii="Times New Roman" w:hAnsi="Times New Roman" w:cs="Times New Roman"/>
          <w:sz w:val="24"/>
          <w:szCs w:val="24"/>
        </w:rPr>
        <w:t xml:space="preserve">from a peak abundance in </w:t>
      </w:r>
      <w:r w:rsidR="00DB4238" w:rsidRPr="004D6174">
        <w:rPr>
          <w:rFonts w:ascii="Times New Roman" w:hAnsi="Times New Roman" w:cs="Times New Roman"/>
          <w:sz w:val="24"/>
          <w:szCs w:val="24"/>
        </w:rPr>
        <w:t xml:space="preserve">roughly 2005 </w:t>
      </w:r>
      <w:r w:rsidR="00740EAB" w:rsidRPr="004D6174">
        <w:rPr>
          <w:rFonts w:ascii="Times New Roman" w:hAnsi="Times New Roman" w:cs="Times New Roman"/>
          <w:sz w:val="24"/>
          <w:szCs w:val="24"/>
        </w:rPr>
        <w:t xml:space="preserve">(Fig. </w:t>
      </w:r>
      <w:r w:rsidR="00015878" w:rsidRPr="004D6174">
        <w:rPr>
          <w:rFonts w:ascii="Times New Roman" w:hAnsi="Times New Roman" w:cs="Times New Roman"/>
          <w:sz w:val="24"/>
          <w:szCs w:val="24"/>
        </w:rPr>
        <w:t>1</w:t>
      </w:r>
      <w:r w:rsidR="00740EAB" w:rsidRPr="004D6174">
        <w:rPr>
          <w:rFonts w:ascii="Times New Roman" w:hAnsi="Times New Roman" w:cs="Times New Roman"/>
          <w:sz w:val="24"/>
          <w:szCs w:val="24"/>
        </w:rPr>
        <w:t xml:space="preserve">). </w:t>
      </w:r>
      <w:r w:rsidR="00DE6451" w:rsidRPr="004D6174">
        <w:rPr>
          <w:rFonts w:ascii="Times New Roman" w:hAnsi="Times New Roman" w:cs="Times New Roman"/>
          <w:sz w:val="24"/>
          <w:szCs w:val="24"/>
        </w:rPr>
        <w:t>T</w:t>
      </w:r>
      <w:r w:rsidR="00C052BB" w:rsidRPr="004D6174">
        <w:rPr>
          <w:rFonts w:ascii="Times New Roman" w:hAnsi="Times New Roman" w:cs="Times New Roman"/>
          <w:sz w:val="24"/>
          <w:szCs w:val="24"/>
        </w:rPr>
        <w:t xml:space="preserve">he decoupling of sea otter and kelp </w:t>
      </w:r>
      <w:r w:rsidR="00DE6451" w:rsidRPr="004D6174">
        <w:rPr>
          <w:rFonts w:ascii="Times New Roman" w:hAnsi="Times New Roman" w:cs="Times New Roman"/>
          <w:sz w:val="24"/>
          <w:szCs w:val="24"/>
        </w:rPr>
        <w:t>changes warrant renewed research to understand patterns of nearshore community change at the regional and landscape scales.</w:t>
      </w:r>
      <w:r w:rsidR="00510746" w:rsidRPr="004D6174">
        <w:rPr>
          <w:rFonts w:ascii="Times New Roman" w:hAnsi="Times New Roman" w:cs="Times New Roman"/>
          <w:sz w:val="24"/>
          <w:szCs w:val="24"/>
        </w:rPr>
        <w:t xml:space="preserve"> </w:t>
      </w:r>
      <w:r w:rsidR="00D85CD7" w:rsidRPr="004D6174">
        <w:rPr>
          <w:rFonts w:ascii="Times New Roman" w:hAnsi="Times New Roman" w:cs="Times New Roman"/>
          <w:sz w:val="24"/>
          <w:szCs w:val="24"/>
        </w:rPr>
        <w:t xml:space="preserve">An intriguing possibility is that the decoupling of sea otters and kelp indicates a recovery of benthic grazers </w:t>
      </w:r>
      <w:r w:rsidR="00435703" w:rsidRPr="004D6174">
        <w:rPr>
          <w:rFonts w:ascii="Times New Roman" w:hAnsi="Times New Roman" w:cs="Times New Roman"/>
          <w:sz w:val="24"/>
          <w:szCs w:val="24"/>
        </w:rPr>
        <w:t>on the Olympic Coast</w:t>
      </w:r>
      <w:r w:rsidR="00D85CD7" w:rsidRPr="004D6174">
        <w:rPr>
          <w:rFonts w:ascii="Times New Roman" w:hAnsi="Times New Roman" w:cs="Times New Roman"/>
          <w:sz w:val="24"/>
          <w:szCs w:val="24"/>
        </w:rPr>
        <w:t>.</w:t>
      </w:r>
    </w:p>
    <w:p w14:paraId="24BBEB70" w14:textId="03AC884A" w:rsidR="00744E12" w:rsidRPr="004D6174" w:rsidRDefault="00744E12" w:rsidP="00E4711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While sea otters are generally assumed to play a strong top-down role in shifting North Pacific coastal ecosystems from herbivore-dominated to algae-dominated </w:t>
      </w:r>
      <w:r w:rsidRPr="004D6174">
        <w:rPr>
          <w:rFonts w:ascii="Times New Roman" w:hAnsi="Times New Roman" w:cs="Times New Roman"/>
          <w:sz w:val="24"/>
          <w:szCs w:val="24"/>
        </w:rPr>
        <w:fldChar w:fldCharType="begin"/>
      </w:r>
      <w:r w:rsidRPr="004D6174">
        <w:rPr>
          <w:rFonts w:ascii="Times New Roman" w:hAnsi="Times New Roman"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Soulé et al. 2003)</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 this generality has been both affirmed and challenged over the past 40 years</w:t>
      </w:r>
      <w:r w:rsidR="00E47119">
        <w:rPr>
          <w:rFonts w:ascii="Times New Roman" w:hAnsi="Times New Roman" w:cs="Times New Roman"/>
          <w:sz w:val="24"/>
          <w:szCs w:val="24"/>
        </w:rPr>
        <w:t xml:space="preserve"> </w:t>
      </w:r>
      <w:r w:rsidR="00E47119" w:rsidRPr="004D6174">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56FA0AA6-206D-40C4-B58D-052697F8EDFF&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E47119" w:rsidRPr="004D6174">
        <w:rPr>
          <w:rFonts w:ascii="Times New Roman" w:hAnsi="Times New Roman" w:cs="Times New Roman"/>
          <w:sz w:val="24"/>
          <w:szCs w:val="24"/>
        </w:rPr>
        <w:fldChar w:fldCharType="separate"/>
      </w:r>
      <w:r w:rsidR="00E47119" w:rsidRPr="004D6174">
        <w:rPr>
          <w:rFonts w:ascii="Times New Roman" w:hAnsi="Times New Roman" w:cs="Times New Roman"/>
          <w:sz w:val="24"/>
          <w:szCs w:val="24"/>
        </w:rPr>
        <w:t>(Watson &amp; Estes 2011)</w:t>
      </w:r>
      <w:r w:rsidR="00E47119"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w:t>
      </w:r>
      <w:r w:rsidR="00B47A7B">
        <w:rPr>
          <w:rFonts w:ascii="Times New Roman" w:hAnsi="Times New Roman" w:cs="Times New Roman"/>
          <w:sz w:val="24"/>
          <w:szCs w:val="24"/>
        </w:rPr>
        <w:lastRenderedPageBreak/>
        <w:t>There are n</w:t>
      </w:r>
      <w:r w:rsidRPr="004D6174">
        <w:rPr>
          <w:rFonts w:ascii="Times New Roman" w:hAnsi="Times New Roman" w:cs="Times New Roman"/>
          <w:sz w:val="24"/>
          <w:szCs w:val="24"/>
        </w:rPr>
        <w:t xml:space="preserve">umerous examples </w:t>
      </w:r>
      <w:r w:rsidR="00B47A7B">
        <w:rPr>
          <w:rFonts w:ascii="Times New Roman" w:hAnsi="Times New Roman" w:cs="Times New Roman"/>
          <w:sz w:val="24"/>
          <w:szCs w:val="24"/>
        </w:rPr>
        <w:t>of</w:t>
      </w:r>
      <w:r w:rsidRPr="004D6174">
        <w:rPr>
          <w:rFonts w:ascii="Times New Roman" w:hAnsi="Times New Roman" w:cs="Times New Roman"/>
          <w:sz w:val="24"/>
          <w:szCs w:val="24"/>
        </w:rPr>
        <w:t xml:space="preserve"> Pacific coastal systems </w:t>
      </w:r>
      <w:r w:rsidR="00F93732">
        <w:rPr>
          <w:rFonts w:ascii="Times New Roman" w:hAnsi="Times New Roman" w:cs="Times New Roman"/>
          <w:sz w:val="24"/>
          <w:szCs w:val="24"/>
        </w:rPr>
        <w:t xml:space="preserve">that are </w:t>
      </w:r>
      <w:r w:rsidRPr="004D6174">
        <w:rPr>
          <w:rFonts w:ascii="Times New Roman" w:hAnsi="Times New Roman" w:cs="Times New Roman"/>
          <w:sz w:val="24"/>
          <w:szCs w:val="24"/>
        </w:rPr>
        <w:t xml:space="preserve">not herbivore-dominated in the absence of sea otters </w:t>
      </w:r>
      <w:r w:rsidRPr="004D6174">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Foster 1990, Lafferty 2004, Carter et al. 2007, Reed et al. 2011)</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For </w:t>
      </w:r>
      <w:r w:rsidRPr="004D6174">
        <w:rPr>
          <w:rFonts w:ascii="Times New Roman" w:hAnsi="Times New Roman" w:cs="Times New Roman"/>
          <w:sz w:val="24"/>
          <w:szCs w:val="24"/>
        </w:rPr>
        <w:t xml:space="preserve">example, </w:t>
      </w:r>
      <w:r w:rsidRPr="004D6174">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Reed et al. (2011)</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found that wave disturbance overwhelmed the effect of herbivory and nutrient availability in determining kelp forest dynamics in central and southern California. </w:t>
      </w:r>
      <w:commentRangeStart w:id="2"/>
      <w:r w:rsidRPr="004D6174">
        <w:rPr>
          <w:rFonts w:ascii="Times New Roman" w:hAnsi="Times New Roman" w:cs="Times New Roman"/>
          <w:sz w:val="24"/>
          <w:szCs w:val="24"/>
        </w:rPr>
        <w:t xml:space="preserve">This </w:t>
      </w:r>
      <w:r w:rsidR="00370047">
        <w:rPr>
          <w:rFonts w:ascii="Times New Roman" w:hAnsi="Times New Roman" w:cs="Times New Roman"/>
          <w:sz w:val="24"/>
          <w:szCs w:val="24"/>
        </w:rPr>
        <w:t xml:space="preserve">example </w:t>
      </w:r>
      <w:r w:rsidRPr="004D6174">
        <w:rPr>
          <w:rFonts w:ascii="Times New Roman" w:hAnsi="Times New Roman" w:cs="Times New Roman"/>
          <w:sz w:val="24"/>
          <w:szCs w:val="24"/>
        </w:rPr>
        <w:t xml:space="preserve">highlights the importance of other physical and biological interactions for structuring coastal habitats, and encourages an explicit consideration of the spatiotemporal heterogeneity of coastal kelp systems. </w:t>
      </w:r>
      <w:commentRangeEnd w:id="2"/>
      <w:r w:rsidR="00C5586F">
        <w:rPr>
          <w:rStyle w:val="CommentReference"/>
        </w:rPr>
        <w:commentReference w:id="2"/>
      </w:r>
      <w:r w:rsidRPr="004D6174">
        <w:rPr>
          <w:rFonts w:ascii="Times New Roman" w:hAnsi="Times New Roman" w:cs="Times New Roman"/>
          <w:sz w:val="24"/>
          <w:szCs w:val="24"/>
        </w:rPr>
        <w:t xml:space="preserve">Such a landscape perspective on the drivers of heterogeneity and complexity has been used to improve understanding of kelp forest dynamics </w:t>
      </w:r>
      <w:r w:rsidR="00ED0DDF">
        <w:rPr>
          <w:rFonts w:ascii="Times New Roman" w:hAnsi="Times New Roman" w:cs="Times New Roman"/>
          <w:sz w:val="24"/>
          <w:szCs w:val="24"/>
        </w:rPr>
        <w:t xml:space="preserve">in California </w:t>
      </w:r>
      <w:r w:rsidRPr="004D6174">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Bell et al. 2015)</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p>
    <w:p w14:paraId="35B849EE" w14:textId="14A796CC" w:rsidR="002730AC" w:rsidRPr="004D6174" w:rsidRDefault="00DE6451" w:rsidP="00E47119">
      <w:pPr>
        <w:spacing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Here we combine </w:t>
      </w:r>
      <w:r w:rsidR="00D30ECE">
        <w:rPr>
          <w:rFonts w:ascii="Times New Roman" w:hAnsi="Times New Roman" w:cs="Times New Roman"/>
          <w:sz w:val="24"/>
          <w:szCs w:val="24"/>
        </w:rPr>
        <w:t xml:space="preserve">a </w:t>
      </w:r>
      <w:proofErr w:type="gramStart"/>
      <w:r w:rsidR="00D30ECE">
        <w:rPr>
          <w:rFonts w:ascii="Times New Roman" w:hAnsi="Times New Roman" w:cs="Times New Roman"/>
          <w:sz w:val="24"/>
          <w:szCs w:val="24"/>
        </w:rPr>
        <w:t>30 year</w:t>
      </w:r>
      <w:proofErr w:type="gramEnd"/>
      <w:r w:rsidR="00D30ECE">
        <w:rPr>
          <w:rFonts w:ascii="Times New Roman" w:hAnsi="Times New Roman" w:cs="Times New Roman"/>
          <w:sz w:val="24"/>
          <w:szCs w:val="24"/>
        </w:rPr>
        <w:t xml:space="preserve"> time series of </w:t>
      </w:r>
      <w:r w:rsidRPr="004D6174">
        <w:rPr>
          <w:rFonts w:ascii="Times New Roman" w:hAnsi="Times New Roman" w:cs="Times New Roman"/>
          <w:sz w:val="24"/>
          <w:szCs w:val="24"/>
        </w:rPr>
        <w:t>sea otter, kelp, and benthic invertebrate</w:t>
      </w:r>
      <w:r w:rsidR="00D30ECE">
        <w:rPr>
          <w:rFonts w:ascii="Times New Roman" w:hAnsi="Times New Roman" w:cs="Times New Roman"/>
          <w:sz w:val="24"/>
          <w:szCs w:val="24"/>
        </w:rPr>
        <w:t xml:space="preserve"> data</w:t>
      </w:r>
      <w:r w:rsidRPr="004D6174">
        <w:rPr>
          <w:rFonts w:ascii="Times New Roman" w:hAnsi="Times New Roman" w:cs="Times New Roman"/>
          <w:sz w:val="24"/>
          <w:szCs w:val="24"/>
        </w:rPr>
        <w:t xml:space="preserve"> </w:t>
      </w:r>
      <w:r w:rsidR="00D30ECE">
        <w:rPr>
          <w:rFonts w:ascii="Times New Roman" w:hAnsi="Times New Roman" w:cs="Times New Roman"/>
          <w:sz w:val="24"/>
          <w:szCs w:val="24"/>
        </w:rPr>
        <w:t>off</w:t>
      </w:r>
      <w:r w:rsidR="00D30ECE"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the Olympic </w:t>
      </w:r>
      <w:r w:rsidR="00762599" w:rsidRPr="004D6174">
        <w:rPr>
          <w:rFonts w:ascii="Times New Roman" w:hAnsi="Times New Roman" w:cs="Times New Roman"/>
          <w:sz w:val="24"/>
          <w:szCs w:val="24"/>
        </w:rPr>
        <w:t>C</w:t>
      </w:r>
      <w:r w:rsidRPr="004D6174">
        <w:rPr>
          <w:rFonts w:ascii="Times New Roman" w:hAnsi="Times New Roman" w:cs="Times New Roman"/>
          <w:sz w:val="24"/>
          <w:szCs w:val="24"/>
        </w:rPr>
        <w:t xml:space="preserve">oast </w:t>
      </w:r>
      <w:r w:rsidR="006438ED" w:rsidRPr="004D6174">
        <w:rPr>
          <w:rFonts w:ascii="Times New Roman" w:hAnsi="Times New Roman" w:cs="Times New Roman"/>
          <w:sz w:val="24"/>
          <w:szCs w:val="24"/>
        </w:rPr>
        <w:t xml:space="preserve">in order </w:t>
      </w:r>
      <w:r w:rsidRPr="004D6174">
        <w:rPr>
          <w:rFonts w:ascii="Times New Roman" w:hAnsi="Times New Roman" w:cs="Times New Roman"/>
          <w:sz w:val="24"/>
          <w:szCs w:val="24"/>
        </w:rPr>
        <w:t xml:space="preserve">to </w:t>
      </w:r>
      <w:r w:rsidR="006438ED" w:rsidRPr="004D6174">
        <w:rPr>
          <w:rFonts w:ascii="Times New Roman" w:hAnsi="Times New Roman" w:cs="Times New Roman"/>
          <w:sz w:val="24"/>
          <w:szCs w:val="24"/>
        </w:rPr>
        <w:t xml:space="preserve">better </w:t>
      </w:r>
      <w:r w:rsidRPr="004D6174">
        <w:rPr>
          <w:rFonts w:ascii="Times New Roman" w:hAnsi="Times New Roman" w:cs="Times New Roman"/>
          <w:sz w:val="24"/>
          <w:szCs w:val="24"/>
        </w:rPr>
        <w:t xml:space="preserve">understand nearshore </w:t>
      </w:r>
      <w:r w:rsidR="00D30ECE">
        <w:rPr>
          <w:rFonts w:ascii="Times New Roman" w:hAnsi="Times New Roman" w:cs="Times New Roman"/>
          <w:sz w:val="24"/>
          <w:szCs w:val="24"/>
        </w:rPr>
        <w:t xml:space="preserve">marine </w:t>
      </w:r>
      <w:r w:rsidRPr="004D6174">
        <w:rPr>
          <w:rFonts w:ascii="Times New Roman" w:hAnsi="Times New Roman" w:cs="Times New Roman"/>
          <w:sz w:val="24"/>
          <w:szCs w:val="24"/>
        </w:rPr>
        <w:t>community dynamics at regional and landscape scale</w:t>
      </w:r>
      <w:r w:rsidR="00206F21" w:rsidRPr="004D6174">
        <w:rPr>
          <w:rFonts w:ascii="Times New Roman" w:hAnsi="Times New Roman" w:cs="Times New Roman"/>
          <w:sz w:val="24"/>
          <w:szCs w:val="24"/>
        </w:rPr>
        <w:t>s</w:t>
      </w:r>
      <w:r w:rsidRPr="004D6174">
        <w:rPr>
          <w:rFonts w:ascii="Times New Roman" w:hAnsi="Times New Roman" w:cs="Times New Roman"/>
          <w:sz w:val="24"/>
          <w:szCs w:val="24"/>
        </w:rPr>
        <w:t xml:space="preserve">. We conduct </w:t>
      </w:r>
      <w:proofErr w:type="spellStart"/>
      <w:r w:rsidRPr="004D6174">
        <w:rPr>
          <w:rFonts w:ascii="Times New Roman" w:hAnsi="Times New Roman" w:cs="Times New Roman"/>
          <w:sz w:val="24"/>
          <w:szCs w:val="24"/>
        </w:rPr>
        <w:t>spati</w:t>
      </w:r>
      <w:r w:rsidR="00D30ECE">
        <w:rPr>
          <w:rFonts w:ascii="Times New Roman" w:hAnsi="Times New Roman" w:cs="Times New Roman"/>
          <w:sz w:val="24"/>
          <w:szCs w:val="24"/>
        </w:rPr>
        <w:t>o</w:t>
      </w:r>
      <w:proofErr w:type="spellEnd"/>
      <w:r w:rsidR="00D30ECE">
        <w:rPr>
          <w:rFonts w:ascii="Times New Roman" w:hAnsi="Times New Roman" w:cs="Times New Roman"/>
          <w:sz w:val="24"/>
          <w:szCs w:val="24"/>
        </w:rPr>
        <w:t>-</w:t>
      </w:r>
      <w:r w:rsidRPr="004D6174">
        <w:rPr>
          <w:rFonts w:ascii="Times New Roman" w:hAnsi="Times New Roman" w:cs="Times New Roman"/>
          <w:sz w:val="24"/>
          <w:szCs w:val="24"/>
        </w:rPr>
        <w:t xml:space="preserve">temporal analyses on sea otter and kelp data from publically available surveys and </w:t>
      </w:r>
      <w:r w:rsidR="005752D3">
        <w:rPr>
          <w:rFonts w:ascii="Times New Roman" w:hAnsi="Times New Roman" w:cs="Times New Roman"/>
          <w:sz w:val="24"/>
          <w:szCs w:val="24"/>
        </w:rPr>
        <w:t xml:space="preserve">conduct new field sampling to </w:t>
      </w:r>
      <w:r w:rsidRPr="004D6174">
        <w:rPr>
          <w:rFonts w:ascii="Times New Roman" w:hAnsi="Times New Roman" w:cs="Times New Roman"/>
          <w:sz w:val="24"/>
          <w:szCs w:val="24"/>
        </w:rPr>
        <w:t>extend previous kelp forest invertebrate surveys conducted a</w:t>
      </w:r>
      <w:r w:rsidR="001F3C2E" w:rsidRPr="004D6174">
        <w:rPr>
          <w:rFonts w:ascii="Times New Roman" w:hAnsi="Times New Roman" w:cs="Times New Roman"/>
          <w:sz w:val="24"/>
          <w:szCs w:val="24"/>
        </w:rPr>
        <w:t>t</w:t>
      </w:r>
      <w:r w:rsidRPr="004D6174">
        <w:rPr>
          <w:rFonts w:ascii="Times New Roman" w:hAnsi="Times New Roman" w:cs="Times New Roman"/>
          <w:sz w:val="24"/>
          <w:szCs w:val="24"/>
        </w:rPr>
        <w:t xml:space="preserve"> focal sites by </w:t>
      </w:r>
      <w:proofErr w:type="spellStart"/>
      <w:r w:rsidRPr="004D6174">
        <w:rPr>
          <w:rFonts w:ascii="Times New Roman" w:hAnsi="Times New Roman" w:cs="Times New Roman"/>
          <w:sz w:val="24"/>
          <w:szCs w:val="24"/>
        </w:rPr>
        <w:t>Kvitek</w:t>
      </w:r>
      <w:proofErr w:type="spellEnd"/>
      <w:r w:rsidRPr="004D6174">
        <w:rPr>
          <w:rFonts w:ascii="Times New Roman" w:hAnsi="Times New Roman" w:cs="Times New Roman"/>
          <w:sz w:val="24"/>
          <w:szCs w:val="24"/>
        </w:rPr>
        <w:t xml:space="preserve"> et al. (1989, </w:t>
      </w:r>
      <w:r w:rsidR="00E47119">
        <w:rPr>
          <w:rFonts w:ascii="Times New Roman" w:hAnsi="Times New Roman" w:cs="Times New Roman"/>
          <w:sz w:val="24"/>
          <w:szCs w:val="24"/>
        </w:rPr>
        <w:t xml:space="preserve">1998, </w:t>
      </w:r>
      <w:r w:rsidRPr="004D6174">
        <w:rPr>
          <w:rFonts w:ascii="Times New Roman" w:hAnsi="Times New Roman" w:cs="Times New Roman"/>
          <w:sz w:val="24"/>
          <w:szCs w:val="24"/>
        </w:rPr>
        <w:t xml:space="preserve">2000). </w:t>
      </w:r>
      <w:commentRangeStart w:id="3"/>
      <w:r w:rsidR="00206F21" w:rsidRPr="004D6174">
        <w:rPr>
          <w:rFonts w:ascii="Times New Roman" w:hAnsi="Times New Roman" w:cs="Times New Roman"/>
          <w:sz w:val="24"/>
          <w:szCs w:val="24"/>
        </w:rPr>
        <w:t xml:space="preserve">Together </w:t>
      </w:r>
      <w:r w:rsidR="00E47119">
        <w:rPr>
          <w:rFonts w:ascii="Times New Roman" w:hAnsi="Times New Roman" w:cs="Times New Roman"/>
          <w:sz w:val="24"/>
          <w:szCs w:val="24"/>
        </w:rPr>
        <w:t>our analyses</w:t>
      </w:r>
      <w:r w:rsidR="00206F21" w:rsidRPr="004D6174">
        <w:rPr>
          <w:rFonts w:ascii="Times New Roman" w:hAnsi="Times New Roman" w:cs="Times New Roman"/>
          <w:sz w:val="24"/>
          <w:szCs w:val="24"/>
        </w:rPr>
        <w:t xml:space="preserve"> </w:t>
      </w:r>
      <w:r w:rsidR="00C1717E" w:rsidRPr="004D6174">
        <w:rPr>
          <w:rFonts w:ascii="Times New Roman" w:hAnsi="Times New Roman" w:cs="Times New Roman"/>
          <w:sz w:val="24"/>
          <w:szCs w:val="24"/>
        </w:rPr>
        <w:t xml:space="preserve">demonstrate that </w:t>
      </w:r>
      <w:proofErr w:type="spellStart"/>
      <w:r w:rsidR="00C1717E" w:rsidRPr="004D6174">
        <w:rPr>
          <w:rFonts w:ascii="Times New Roman" w:hAnsi="Times New Roman" w:cs="Times New Roman"/>
          <w:sz w:val="24"/>
          <w:szCs w:val="24"/>
        </w:rPr>
        <w:t>coastwide</w:t>
      </w:r>
      <w:proofErr w:type="spellEnd"/>
      <w:r w:rsidR="00C1717E" w:rsidRPr="004D6174">
        <w:rPr>
          <w:rFonts w:ascii="Times New Roman" w:hAnsi="Times New Roman" w:cs="Times New Roman"/>
          <w:sz w:val="24"/>
          <w:szCs w:val="24"/>
        </w:rPr>
        <w:t xml:space="preserve"> trends in </w:t>
      </w:r>
      <w:r w:rsidR="002D5800" w:rsidRPr="004D6174">
        <w:rPr>
          <w:rFonts w:ascii="Times New Roman" w:hAnsi="Times New Roman" w:cs="Times New Roman"/>
          <w:sz w:val="24"/>
          <w:szCs w:val="24"/>
        </w:rPr>
        <w:t>sea otter</w:t>
      </w:r>
      <w:r w:rsidR="00C1717E" w:rsidRPr="004D6174">
        <w:rPr>
          <w:rFonts w:ascii="Times New Roman" w:hAnsi="Times New Roman" w:cs="Times New Roman"/>
          <w:sz w:val="24"/>
          <w:szCs w:val="24"/>
        </w:rPr>
        <w:t>, kelp, and benthic invertebrate abundance</w:t>
      </w:r>
      <w:r w:rsidR="002D5800" w:rsidRPr="004D6174">
        <w:rPr>
          <w:rFonts w:ascii="Times New Roman" w:hAnsi="Times New Roman" w:cs="Times New Roman"/>
          <w:sz w:val="24"/>
          <w:szCs w:val="24"/>
        </w:rPr>
        <w:t xml:space="preserve"> are not necessarily</w:t>
      </w:r>
      <w:r w:rsidR="00C1717E" w:rsidRPr="004D6174">
        <w:rPr>
          <w:rFonts w:ascii="Times New Roman" w:hAnsi="Times New Roman" w:cs="Times New Roman"/>
          <w:sz w:val="24"/>
          <w:szCs w:val="24"/>
        </w:rPr>
        <w:t xml:space="preserve"> </w:t>
      </w:r>
      <w:r w:rsidR="00FE4641">
        <w:rPr>
          <w:rFonts w:ascii="Times New Roman" w:hAnsi="Times New Roman" w:cs="Times New Roman"/>
          <w:sz w:val="24"/>
          <w:szCs w:val="24"/>
        </w:rPr>
        <w:t>evident</w:t>
      </w:r>
      <w:r w:rsidR="00FE4641" w:rsidRPr="004D6174">
        <w:rPr>
          <w:rFonts w:ascii="Times New Roman" w:hAnsi="Times New Roman" w:cs="Times New Roman"/>
          <w:sz w:val="24"/>
          <w:szCs w:val="24"/>
        </w:rPr>
        <w:t xml:space="preserve"> </w:t>
      </w:r>
      <w:r w:rsidR="00C1717E" w:rsidRPr="004D6174">
        <w:rPr>
          <w:rFonts w:ascii="Times New Roman" w:hAnsi="Times New Roman" w:cs="Times New Roman"/>
          <w:sz w:val="24"/>
          <w:szCs w:val="24"/>
        </w:rPr>
        <w:t xml:space="preserve">at </w:t>
      </w:r>
      <w:r w:rsidR="00FE4641">
        <w:rPr>
          <w:rFonts w:ascii="Times New Roman" w:hAnsi="Times New Roman" w:cs="Times New Roman"/>
          <w:sz w:val="24"/>
          <w:szCs w:val="24"/>
        </w:rPr>
        <w:t>a finer</w:t>
      </w:r>
      <w:r w:rsidR="00FE4641" w:rsidRPr="004D6174">
        <w:rPr>
          <w:rFonts w:ascii="Times New Roman" w:hAnsi="Times New Roman" w:cs="Times New Roman"/>
          <w:sz w:val="24"/>
          <w:szCs w:val="24"/>
        </w:rPr>
        <w:t xml:space="preserve"> </w:t>
      </w:r>
      <w:r w:rsidR="00C1717E" w:rsidRPr="004D6174">
        <w:rPr>
          <w:rFonts w:ascii="Times New Roman" w:hAnsi="Times New Roman" w:cs="Times New Roman"/>
          <w:sz w:val="24"/>
          <w:szCs w:val="24"/>
        </w:rPr>
        <w:t xml:space="preserve">spatial </w:t>
      </w:r>
      <w:r w:rsidR="00FE4641">
        <w:rPr>
          <w:rFonts w:ascii="Times New Roman" w:hAnsi="Times New Roman" w:cs="Times New Roman"/>
          <w:sz w:val="24"/>
          <w:szCs w:val="24"/>
        </w:rPr>
        <w:t>grain</w:t>
      </w:r>
      <w:r w:rsidR="002D5800" w:rsidRPr="004D6174">
        <w:rPr>
          <w:rFonts w:ascii="Times New Roman" w:hAnsi="Times New Roman" w:cs="Times New Roman"/>
          <w:sz w:val="24"/>
          <w:szCs w:val="24"/>
        </w:rPr>
        <w:t xml:space="preserve">. In addition, they suggest that </w:t>
      </w:r>
      <w:r w:rsidR="00EE3EE2" w:rsidRPr="004D6174">
        <w:rPr>
          <w:rFonts w:ascii="Times New Roman" w:hAnsi="Times New Roman" w:cs="Times New Roman"/>
          <w:sz w:val="24"/>
          <w:szCs w:val="24"/>
        </w:rPr>
        <w:t>while an</w:t>
      </w:r>
      <w:r w:rsidR="002D5800" w:rsidRPr="004D6174">
        <w:rPr>
          <w:rFonts w:ascii="Times New Roman" w:hAnsi="Times New Roman" w:cs="Times New Roman"/>
          <w:sz w:val="24"/>
          <w:szCs w:val="24"/>
        </w:rPr>
        <w:t xml:space="preserve"> otter-</w:t>
      </w:r>
      <w:r w:rsidR="008A2F4F">
        <w:rPr>
          <w:rFonts w:ascii="Times New Roman" w:hAnsi="Times New Roman" w:cs="Times New Roman"/>
          <w:sz w:val="24"/>
          <w:szCs w:val="24"/>
        </w:rPr>
        <w:t>genic</w:t>
      </w:r>
      <w:r w:rsidR="008A2F4F" w:rsidRPr="004D6174">
        <w:rPr>
          <w:rFonts w:ascii="Times New Roman" w:hAnsi="Times New Roman" w:cs="Times New Roman"/>
          <w:sz w:val="24"/>
          <w:szCs w:val="24"/>
        </w:rPr>
        <w:t xml:space="preserve"> </w:t>
      </w:r>
      <w:r w:rsidR="002D5800" w:rsidRPr="004D6174">
        <w:rPr>
          <w:rFonts w:ascii="Times New Roman" w:hAnsi="Times New Roman" w:cs="Times New Roman"/>
          <w:sz w:val="24"/>
          <w:szCs w:val="24"/>
        </w:rPr>
        <w:t xml:space="preserve">trophic cascade </w:t>
      </w:r>
      <w:r w:rsidR="008A2F4F">
        <w:rPr>
          <w:rFonts w:ascii="Times New Roman" w:hAnsi="Times New Roman" w:cs="Times New Roman"/>
          <w:sz w:val="24"/>
          <w:szCs w:val="24"/>
        </w:rPr>
        <w:t>initially drove</w:t>
      </w:r>
      <w:r w:rsidR="008A2F4F" w:rsidRPr="004D6174">
        <w:rPr>
          <w:rFonts w:ascii="Times New Roman" w:hAnsi="Times New Roman" w:cs="Times New Roman"/>
          <w:sz w:val="24"/>
          <w:szCs w:val="24"/>
        </w:rPr>
        <w:t xml:space="preserve"> </w:t>
      </w:r>
      <w:r w:rsidR="00EE3EE2" w:rsidRPr="004D6174">
        <w:rPr>
          <w:rFonts w:ascii="Times New Roman" w:hAnsi="Times New Roman" w:cs="Times New Roman"/>
          <w:sz w:val="24"/>
          <w:szCs w:val="24"/>
        </w:rPr>
        <w:t xml:space="preserve">changes in the nearshore community along the Washington coast, </w:t>
      </w:r>
      <w:r w:rsidR="00BE3847" w:rsidRPr="004D6174">
        <w:rPr>
          <w:rFonts w:ascii="Times New Roman" w:hAnsi="Times New Roman" w:cs="Times New Roman"/>
          <w:sz w:val="24"/>
          <w:szCs w:val="24"/>
        </w:rPr>
        <w:t xml:space="preserve">additional </w:t>
      </w:r>
      <w:r w:rsidR="00BE3847">
        <w:rPr>
          <w:rFonts w:ascii="Times New Roman" w:hAnsi="Times New Roman" w:cs="Times New Roman"/>
          <w:sz w:val="24"/>
          <w:szCs w:val="24"/>
        </w:rPr>
        <w:t>factors</w:t>
      </w:r>
      <w:r w:rsidR="00BE3847" w:rsidRPr="004D6174">
        <w:rPr>
          <w:rFonts w:ascii="Times New Roman" w:hAnsi="Times New Roman" w:cs="Times New Roman"/>
          <w:sz w:val="24"/>
          <w:szCs w:val="24"/>
        </w:rPr>
        <w:t xml:space="preserve"> </w:t>
      </w:r>
      <w:r w:rsidR="00BE3847">
        <w:rPr>
          <w:rFonts w:ascii="Times New Roman" w:hAnsi="Times New Roman" w:cs="Times New Roman"/>
          <w:sz w:val="24"/>
          <w:szCs w:val="24"/>
        </w:rPr>
        <w:t xml:space="preserve">in </w:t>
      </w:r>
      <w:r w:rsidR="00EE3EE2" w:rsidRPr="004D6174">
        <w:rPr>
          <w:rFonts w:ascii="Times New Roman" w:hAnsi="Times New Roman" w:cs="Times New Roman"/>
          <w:sz w:val="24"/>
          <w:szCs w:val="24"/>
        </w:rPr>
        <w:t xml:space="preserve">more recent years </w:t>
      </w:r>
      <w:r w:rsidR="00BE3847">
        <w:rPr>
          <w:rFonts w:ascii="Times New Roman" w:hAnsi="Times New Roman" w:cs="Times New Roman"/>
          <w:sz w:val="24"/>
          <w:szCs w:val="24"/>
        </w:rPr>
        <w:t>may account for</w:t>
      </w:r>
      <w:r w:rsidR="00EE3EE2" w:rsidRPr="004D6174">
        <w:rPr>
          <w:rFonts w:ascii="Times New Roman" w:hAnsi="Times New Roman" w:cs="Times New Roman"/>
          <w:sz w:val="24"/>
          <w:szCs w:val="24"/>
        </w:rPr>
        <w:t xml:space="preserve"> fundamental shift</w:t>
      </w:r>
      <w:r w:rsidR="00BE3847">
        <w:rPr>
          <w:rFonts w:ascii="Times New Roman" w:hAnsi="Times New Roman" w:cs="Times New Roman"/>
          <w:sz w:val="24"/>
          <w:szCs w:val="24"/>
        </w:rPr>
        <w:t>s</w:t>
      </w:r>
      <w:r w:rsidR="00EE3EE2" w:rsidRPr="004D6174">
        <w:rPr>
          <w:rFonts w:ascii="Times New Roman" w:hAnsi="Times New Roman" w:cs="Times New Roman"/>
          <w:sz w:val="24"/>
          <w:szCs w:val="24"/>
        </w:rPr>
        <w:t xml:space="preserve"> in </w:t>
      </w:r>
      <w:r w:rsidR="002730AC" w:rsidRPr="004D6174">
        <w:rPr>
          <w:rFonts w:ascii="Times New Roman" w:hAnsi="Times New Roman" w:cs="Times New Roman"/>
          <w:sz w:val="24"/>
          <w:szCs w:val="24"/>
        </w:rPr>
        <w:t xml:space="preserve">invertebrate </w:t>
      </w:r>
      <w:r w:rsidR="00EE3EE2" w:rsidRPr="004D6174">
        <w:rPr>
          <w:rFonts w:ascii="Times New Roman" w:hAnsi="Times New Roman" w:cs="Times New Roman"/>
          <w:sz w:val="24"/>
          <w:szCs w:val="24"/>
        </w:rPr>
        <w:t>community dynamics.</w:t>
      </w:r>
      <w:r w:rsidR="00BE6DBA" w:rsidRPr="004D6174">
        <w:rPr>
          <w:rFonts w:ascii="Times New Roman" w:hAnsi="Times New Roman" w:cs="Times New Roman"/>
          <w:sz w:val="24"/>
          <w:szCs w:val="24"/>
        </w:rPr>
        <w:t xml:space="preserve"> </w:t>
      </w:r>
      <w:commentRangeEnd w:id="3"/>
      <w:r w:rsidR="0009604F">
        <w:rPr>
          <w:rStyle w:val="CommentReference"/>
        </w:rPr>
        <w:commentReference w:id="3"/>
      </w:r>
      <w:commentRangeStart w:id="4"/>
      <w:r w:rsidR="00580D80" w:rsidRPr="004D6174">
        <w:rPr>
          <w:rFonts w:ascii="Times New Roman" w:hAnsi="Times New Roman" w:cs="Times New Roman"/>
          <w:sz w:val="24"/>
          <w:szCs w:val="24"/>
        </w:rPr>
        <w:t xml:space="preserve">Our ability to understand </w:t>
      </w:r>
      <w:r w:rsidR="0009604F">
        <w:rPr>
          <w:rFonts w:ascii="Times New Roman" w:hAnsi="Times New Roman" w:cs="Times New Roman"/>
          <w:sz w:val="24"/>
          <w:szCs w:val="24"/>
        </w:rPr>
        <w:t>the interactions between habitat, predators, and prey</w:t>
      </w:r>
      <w:r w:rsidR="00580D80" w:rsidRPr="004D6174">
        <w:rPr>
          <w:rFonts w:ascii="Times New Roman" w:hAnsi="Times New Roman" w:cs="Times New Roman"/>
          <w:sz w:val="24"/>
          <w:szCs w:val="24"/>
        </w:rPr>
        <w:t xml:space="preserve"> </w:t>
      </w:r>
      <w:r w:rsidR="0009604F">
        <w:rPr>
          <w:rFonts w:ascii="Times New Roman" w:hAnsi="Times New Roman" w:cs="Times New Roman"/>
          <w:sz w:val="24"/>
          <w:szCs w:val="24"/>
        </w:rPr>
        <w:t xml:space="preserve">is </w:t>
      </w:r>
      <w:r w:rsidR="00580D80" w:rsidRPr="004D6174">
        <w:rPr>
          <w:rFonts w:ascii="Times New Roman" w:hAnsi="Times New Roman" w:cs="Times New Roman"/>
          <w:sz w:val="24"/>
          <w:szCs w:val="24"/>
        </w:rPr>
        <w:t xml:space="preserve">essential for proper management and conservation of coastal species, habitats, ecosystems and services, particularly in this area where maintaining high native biodiversity and keystone species populations are explicit management objectives </w:t>
      </w:r>
      <w:r w:rsidR="00580D80" w:rsidRPr="004D6174" w:rsidDel="006653E5">
        <w:rPr>
          <w:rFonts w:ascii="Times New Roman" w:hAnsi="Times New Roman" w:cs="Times New Roman"/>
          <w:sz w:val="24"/>
          <w:szCs w:val="24"/>
        </w:rPr>
        <w:fldChar w:fldCharType="begin"/>
      </w:r>
      <w:r w:rsidR="00580D80" w:rsidRPr="004D6174" w:rsidDel="006653E5">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580D80" w:rsidRPr="004D6174" w:rsidDel="006653E5">
        <w:rPr>
          <w:rFonts w:ascii="Times New Roman" w:hAnsi="Times New Roman" w:cs="Times New Roman"/>
          <w:sz w:val="24"/>
          <w:szCs w:val="24"/>
        </w:rPr>
        <w:fldChar w:fldCharType="separate"/>
      </w:r>
      <w:r w:rsidR="00580D80" w:rsidRPr="004D6174" w:rsidDel="006653E5">
        <w:rPr>
          <w:rFonts w:ascii="Times New Roman" w:hAnsi="Times New Roman" w:cs="Times New Roman"/>
          <w:noProof/>
          <w:sz w:val="24"/>
          <w:szCs w:val="24"/>
        </w:rPr>
        <w:t>(Office of National Marine Sanctuaries 2008)</w:t>
      </w:r>
      <w:r w:rsidR="00580D80" w:rsidRPr="004D6174" w:rsidDel="006653E5">
        <w:rPr>
          <w:rFonts w:ascii="Times New Roman" w:hAnsi="Times New Roman" w:cs="Times New Roman"/>
          <w:sz w:val="24"/>
          <w:szCs w:val="24"/>
        </w:rPr>
        <w:fldChar w:fldCharType="end"/>
      </w:r>
      <w:r w:rsidR="00BE6DBA" w:rsidRPr="004D6174">
        <w:rPr>
          <w:rFonts w:ascii="Times New Roman" w:hAnsi="Times New Roman" w:cs="Times New Roman"/>
          <w:sz w:val="24"/>
          <w:szCs w:val="24"/>
        </w:rPr>
        <w:t>.</w:t>
      </w:r>
      <w:commentRangeEnd w:id="4"/>
      <w:r w:rsidR="00B50A90">
        <w:rPr>
          <w:rStyle w:val="CommentReference"/>
        </w:rPr>
        <w:commentReference w:id="4"/>
      </w:r>
    </w:p>
    <w:p w14:paraId="667EAC29" w14:textId="77777777" w:rsidR="00EF6080" w:rsidRPr="004D6174" w:rsidRDefault="00EF6080" w:rsidP="004A11B6">
      <w:pPr>
        <w:spacing w:line="480" w:lineRule="auto"/>
        <w:ind w:firstLine="720"/>
        <w:rPr>
          <w:rFonts w:ascii="Times New Roman" w:hAnsi="Times New Roman" w:cs="Times New Roman"/>
          <w:sz w:val="24"/>
          <w:szCs w:val="24"/>
        </w:rPr>
      </w:pPr>
    </w:p>
    <w:p w14:paraId="571E1572" w14:textId="0F0B3BF6" w:rsidR="00BE34AA" w:rsidRPr="004D6174" w:rsidRDefault="00BE34AA"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Materials and Methods</w:t>
      </w:r>
    </w:p>
    <w:p w14:paraId="7878B838" w14:textId="6E50F096" w:rsidR="00D44BB8" w:rsidRPr="004D6174" w:rsidRDefault="00F542F8" w:rsidP="003E6C90">
      <w:pPr>
        <w:spacing w:before="120" w:after="0" w:line="480" w:lineRule="auto"/>
        <w:outlineLvl w:val="0"/>
        <w:rPr>
          <w:rFonts w:ascii="Times New Roman" w:hAnsi="Times New Roman" w:cs="Times New Roman"/>
          <w:i/>
          <w:sz w:val="24"/>
          <w:szCs w:val="24"/>
        </w:rPr>
      </w:pPr>
      <w:r w:rsidRPr="004D6174">
        <w:rPr>
          <w:rFonts w:ascii="Times New Roman" w:hAnsi="Times New Roman" w:cs="Times New Roman"/>
          <w:i/>
          <w:sz w:val="24"/>
          <w:szCs w:val="24"/>
        </w:rPr>
        <w:t>Study location</w:t>
      </w:r>
      <w:r w:rsidR="00260C9C" w:rsidRPr="004D6174">
        <w:rPr>
          <w:rFonts w:ascii="Times New Roman" w:hAnsi="Times New Roman" w:cs="Times New Roman"/>
          <w:i/>
          <w:sz w:val="24"/>
          <w:szCs w:val="24"/>
        </w:rPr>
        <w:t>s</w:t>
      </w:r>
    </w:p>
    <w:p w14:paraId="132DE42B" w14:textId="7A90ED96" w:rsidR="0077345D" w:rsidRPr="004D6174" w:rsidRDefault="00435703" w:rsidP="00E47119">
      <w:pPr>
        <w:spacing w:after="0" w:line="480" w:lineRule="auto"/>
        <w:ind w:firstLine="720"/>
        <w:rPr>
          <w:rFonts w:ascii="Times New Roman" w:hAnsi="Times New Roman" w:cs="Times New Roman"/>
          <w:sz w:val="24"/>
          <w:szCs w:val="24"/>
        </w:rPr>
      </w:pPr>
      <w:r w:rsidRPr="004D6174" w:rsidDel="006653E5">
        <w:rPr>
          <w:rFonts w:ascii="Times New Roman" w:hAnsi="Times New Roman" w:cs="Times New Roman"/>
          <w:sz w:val="24"/>
          <w:szCs w:val="24"/>
        </w:rPr>
        <w:t xml:space="preserve">Our study </w:t>
      </w:r>
      <w:r w:rsidR="00444B19" w:rsidRPr="004D6174">
        <w:rPr>
          <w:rFonts w:ascii="Times New Roman" w:hAnsi="Times New Roman" w:cs="Times New Roman"/>
          <w:sz w:val="24"/>
          <w:szCs w:val="24"/>
        </w:rPr>
        <w:t xml:space="preserve">sites fall </w:t>
      </w:r>
      <w:r w:rsidRPr="004D6174" w:rsidDel="006653E5">
        <w:rPr>
          <w:rFonts w:ascii="Times New Roman" w:hAnsi="Times New Roman" w:cs="Times New Roman"/>
          <w:sz w:val="24"/>
          <w:szCs w:val="24"/>
        </w:rPr>
        <w:t>within the Olympic Coast National Marine Sanctuary (OCNMS, designated in 1994).</w:t>
      </w:r>
      <w:r w:rsidR="00C72B5B" w:rsidRPr="004D6174">
        <w:rPr>
          <w:rFonts w:ascii="Times New Roman" w:hAnsi="Times New Roman" w:cs="Times New Roman"/>
          <w:sz w:val="24"/>
          <w:szCs w:val="24"/>
        </w:rPr>
        <w:t xml:space="preserve"> </w:t>
      </w:r>
      <w:r w:rsidR="00062E36">
        <w:rPr>
          <w:rFonts w:ascii="Times New Roman" w:hAnsi="Times New Roman" w:cs="Times New Roman"/>
          <w:sz w:val="24"/>
          <w:szCs w:val="24"/>
        </w:rPr>
        <w:t xml:space="preserve">We </w:t>
      </w:r>
      <w:r w:rsidR="00A167E0">
        <w:rPr>
          <w:rFonts w:ascii="Times New Roman" w:hAnsi="Times New Roman" w:cs="Times New Roman"/>
          <w:sz w:val="24"/>
          <w:szCs w:val="24"/>
        </w:rPr>
        <w:t>conduct</w:t>
      </w:r>
      <w:r w:rsidR="00062E36">
        <w:rPr>
          <w:rFonts w:ascii="Times New Roman" w:hAnsi="Times New Roman" w:cs="Times New Roman"/>
          <w:sz w:val="24"/>
          <w:szCs w:val="24"/>
        </w:rPr>
        <w:t xml:space="preserve"> a</w:t>
      </w:r>
      <w:r w:rsidR="00C72B5B" w:rsidRPr="004D6174">
        <w:rPr>
          <w:rFonts w:ascii="Times New Roman" w:hAnsi="Times New Roman" w:cs="Times New Roman"/>
          <w:sz w:val="24"/>
          <w:szCs w:val="24"/>
        </w:rPr>
        <w:t xml:space="preserve">nalyses </w:t>
      </w:r>
      <w:r w:rsidR="00062E36">
        <w:rPr>
          <w:rFonts w:ascii="Times New Roman" w:hAnsi="Times New Roman" w:cs="Times New Roman"/>
          <w:sz w:val="24"/>
          <w:szCs w:val="24"/>
        </w:rPr>
        <w:t xml:space="preserve">at landscape- </w:t>
      </w:r>
      <w:r w:rsidR="00C72B5B" w:rsidRPr="004D6174">
        <w:rPr>
          <w:rFonts w:ascii="Times New Roman" w:hAnsi="Times New Roman" w:cs="Times New Roman"/>
          <w:sz w:val="24"/>
          <w:szCs w:val="24"/>
        </w:rPr>
        <w:t xml:space="preserve">(sea otter abundance and kelp coverage for the entire </w:t>
      </w:r>
      <w:proofErr w:type="spellStart"/>
      <w:r w:rsidR="00C72B5B" w:rsidRPr="004D6174">
        <w:rPr>
          <w:rFonts w:ascii="Times New Roman" w:hAnsi="Times New Roman" w:cs="Times New Roman"/>
          <w:sz w:val="24"/>
          <w:szCs w:val="24"/>
        </w:rPr>
        <w:t>coastwide</w:t>
      </w:r>
      <w:proofErr w:type="spellEnd"/>
      <w:r w:rsidR="00C72B5B" w:rsidRPr="004D6174">
        <w:rPr>
          <w:rFonts w:ascii="Times New Roman" w:hAnsi="Times New Roman" w:cs="Times New Roman"/>
          <w:sz w:val="24"/>
          <w:szCs w:val="24"/>
        </w:rPr>
        <w:t xml:space="preserve"> region) and </w:t>
      </w:r>
      <w:r w:rsidR="00062E36">
        <w:rPr>
          <w:rFonts w:ascii="Times New Roman" w:hAnsi="Times New Roman" w:cs="Times New Roman"/>
          <w:sz w:val="24"/>
          <w:szCs w:val="24"/>
        </w:rPr>
        <w:t>local-</w:t>
      </w:r>
      <w:r w:rsidR="00E47119">
        <w:rPr>
          <w:rFonts w:ascii="Times New Roman" w:hAnsi="Times New Roman" w:cs="Times New Roman"/>
          <w:sz w:val="24"/>
          <w:szCs w:val="24"/>
        </w:rPr>
        <w:t>scale</w:t>
      </w:r>
      <w:r w:rsidR="00062E36">
        <w:rPr>
          <w:rFonts w:ascii="Times New Roman" w:hAnsi="Times New Roman" w:cs="Times New Roman"/>
          <w:sz w:val="24"/>
          <w:szCs w:val="24"/>
        </w:rPr>
        <w:t>s</w:t>
      </w:r>
      <w:r w:rsidR="00C72B5B" w:rsidRPr="004D6174">
        <w:rPr>
          <w:rFonts w:ascii="Times New Roman" w:hAnsi="Times New Roman" w:cs="Times New Roman"/>
          <w:sz w:val="24"/>
          <w:szCs w:val="24"/>
        </w:rPr>
        <w:t xml:space="preserve"> (sea otter, kelp and invertebrate abundance by region and by site). </w:t>
      </w:r>
      <w:r w:rsidR="0077345D" w:rsidRPr="004D6174">
        <w:rPr>
          <w:rFonts w:ascii="Times New Roman" w:hAnsi="Times New Roman" w:cs="Times New Roman"/>
          <w:sz w:val="24"/>
          <w:szCs w:val="24"/>
        </w:rPr>
        <w:t xml:space="preserve">For the </w:t>
      </w:r>
      <w:r w:rsidR="00062E36">
        <w:rPr>
          <w:rFonts w:ascii="Times New Roman" w:hAnsi="Times New Roman" w:cs="Times New Roman"/>
          <w:sz w:val="24"/>
          <w:szCs w:val="24"/>
        </w:rPr>
        <w:t>landscape</w:t>
      </w:r>
      <w:r w:rsidR="0077345D" w:rsidRPr="004D6174">
        <w:rPr>
          <w:rFonts w:ascii="Times New Roman" w:hAnsi="Times New Roman" w:cs="Times New Roman"/>
          <w:sz w:val="24"/>
          <w:szCs w:val="24"/>
        </w:rPr>
        <w:t xml:space="preserve">-scale analysis, data for sea otters and total kelp canopy surface coverage were derived from long-term </w:t>
      </w:r>
      <w:proofErr w:type="spellStart"/>
      <w:r w:rsidR="0077345D" w:rsidRPr="004D6174">
        <w:rPr>
          <w:rFonts w:ascii="Times New Roman" w:hAnsi="Times New Roman" w:cs="Times New Roman"/>
          <w:sz w:val="24"/>
          <w:szCs w:val="24"/>
        </w:rPr>
        <w:t>coastwide</w:t>
      </w:r>
      <w:proofErr w:type="spellEnd"/>
      <w:r w:rsidR="0077345D" w:rsidRPr="004D6174">
        <w:rPr>
          <w:rFonts w:ascii="Times New Roman" w:hAnsi="Times New Roman" w:cs="Times New Roman"/>
          <w:sz w:val="24"/>
          <w:szCs w:val="24"/>
        </w:rPr>
        <w:t xml:space="preserve"> monitoring surveys conducted in most years. Below we describe these data sources and detail how we connect these </w:t>
      </w:r>
      <w:proofErr w:type="spellStart"/>
      <w:r w:rsidR="0077345D" w:rsidRPr="004D6174">
        <w:rPr>
          <w:rFonts w:ascii="Times New Roman" w:hAnsi="Times New Roman" w:cs="Times New Roman"/>
          <w:sz w:val="24"/>
          <w:szCs w:val="24"/>
        </w:rPr>
        <w:t>coastwide</w:t>
      </w:r>
      <w:proofErr w:type="spellEnd"/>
      <w:r w:rsidR="0077345D" w:rsidRPr="004D6174">
        <w:rPr>
          <w:rFonts w:ascii="Times New Roman" w:hAnsi="Times New Roman" w:cs="Times New Roman"/>
          <w:sz w:val="24"/>
          <w:szCs w:val="24"/>
        </w:rPr>
        <w:t xml:space="preserve"> surveys to provide sea otter and kelp abundance at our focal sites. </w:t>
      </w:r>
    </w:p>
    <w:p w14:paraId="64783EC2" w14:textId="4A4EC303" w:rsidR="0024088A" w:rsidRPr="004D6174" w:rsidRDefault="0077345D" w:rsidP="0077345D">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For </w:t>
      </w:r>
      <w:r w:rsidR="00062E36">
        <w:rPr>
          <w:rFonts w:ascii="Times New Roman" w:hAnsi="Times New Roman" w:cs="Times New Roman"/>
          <w:sz w:val="24"/>
          <w:szCs w:val="24"/>
        </w:rPr>
        <w:t>our local</w:t>
      </w:r>
      <w:r w:rsidRPr="004D6174">
        <w:rPr>
          <w:rFonts w:ascii="Times New Roman" w:hAnsi="Times New Roman" w:cs="Times New Roman"/>
          <w:sz w:val="24"/>
          <w:szCs w:val="24"/>
        </w:rPr>
        <w:t>-scale analyses, w</w:t>
      </w:r>
      <w:r w:rsidR="00260C9C" w:rsidRPr="004D6174">
        <w:rPr>
          <w:rFonts w:ascii="Times New Roman" w:hAnsi="Times New Roman" w:cs="Times New Roman"/>
          <w:sz w:val="24"/>
          <w:szCs w:val="24"/>
        </w:rPr>
        <w:t xml:space="preserve">e focus on </w:t>
      </w:r>
      <w:r w:rsidR="00F55396" w:rsidRPr="004D6174">
        <w:rPr>
          <w:rFonts w:ascii="Times New Roman" w:hAnsi="Times New Roman" w:cs="Times New Roman"/>
          <w:sz w:val="24"/>
          <w:szCs w:val="24"/>
        </w:rPr>
        <w:t>ten</w:t>
      </w:r>
      <w:r w:rsidR="00F542F8" w:rsidRPr="004D6174">
        <w:rPr>
          <w:rFonts w:ascii="Times New Roman" w:hAnsi="Times New Roman" w:cs="Times New Roman"/>
          <w:sz w:val="24"/>
          <w:szCs w:val="24"/>
        </w:rPr>
        <w:t xml:space="preserve"> kelp forest sites</w:t>
      </w:r>
      <w:r w:rsidR="00A31F8F" w:rsidRPr="004D6174">
        <w:rPr>
          <w:rFonts w:ascii="Times New Roman" w:hAnsi="Times New Roman" w:cs="Times New Roman"/>
          <w:sz w:val="24"/>
          <w:szCs w:val="24"/>
        </w:rPr>
        <w:t xml:space="preserve"> </w:t>
      </w:r>
      <w:r w:rsidR="003153A5" w:rsidRPr="004D6174">
        <w:rPr>
          <w:rFonts w:ascii="Times New Roman" w:hAnsi="Times New Roman" w:cs="Times New Roman"/>
          <w:sz w:val="24"/>
          <w:szCs w:val="24"/>
        </w:rPr>
        <w:t xml:space="preserve">located within the range of </w:t>
      </w:r>
      <w:proofErr w:type="spellStart"/>
      <w:r w:rsidR="003153A5" w:rsidRPr="004D6174">
        <w:rPr>
          <w:rFonts w:ascii="Times New Roman" w:hAnsi="Times New Roman" w:cs="Times New Roman"/>
          <w:sz w:val="24"/>
          <w:szCs w:val="24"/>
        </w:rPr>
        <w:t>coastwide</w:t>
      </w:r>
      <w:proofErr w:type="spellEnd"/>
      <w:r w:rsidR="003153A5" w:rsidRPr="004D6174">
        <w:rPr>
          <w:rFonts w:ascii="Times New Roman" w:hAnsi="Times New Roman" w:cs="Times New Roman"/>
          <w:sz w:val="24"/>
          <w:szCs w:val="24"/>
        </w:rPr>
        <w:t xml:space="preserve"> surveys for sea otters and kelp canopies </w:t>
      </w:r>
      <w:r w:rsidR="00A31F8F" w:rsidRPr="004D6174">
        <w:rPr>
          <w:rFonts w:ascii="Times New Roman" w:hAnsi="Times New Roman" w:cs="Times New Roman"/>
          <w:sz w:val="24"/>
          <w:szCs w:val="24"/>
        </w:rPr>
        <w:t>(Fig. 1</w:t>
      </w:r>
      <w:r w:rsidR="00F542F8" w:rsidRPr="004D6174">
        <w:rPr>
          <w:rFonts w:ascii="Times New Roman" w:hAnsi="Times New Roman" w:cs="Times New Roman"/>
          <w:sz w:val="24"/>
          <w:szCs w:val="24"/>
        </w:rPr>
        <w:t>)</w:t>
      </w:r>
      <w:r w:rsidR="00A40299" w:rsidRPr="004D6174">
        <w:rPr>
          <w:rFonts w:ascii="Times New Roman" w:hAnsi="Times New Roman" w:cs="Times New Roman"/>
          <w:sz w:val="24"/>
          <w:szCs w:val="24"/>
        </w:rPr>
        <w:t xml:space="preserve">. </w:t>
      </w:r>
      <w:r w:rsidR="00F37A2C" w:rsidRPr="004D6174">
        <w:rPr>
          <w:rFonts w:ascii="Times New Roman" w:hAnsi="Times New Roman" w:cs="Times New Roman"/>
          <w:sz w:val="24"/>
          <w:szCs w:val="24"/>
        </w:rPr>
        <w:t xml:space="preserve">Most of the sites are on the outer coast, while two sites, </w:t>
      </w:r>
      <w:proofErr w:type="spellStart"/>
      <w:r w:rsidR="00F37A2C" w:rsidRPr="004D6174">
        <w:rPr>
          <w:rFonts w:ascii="Times New Roman" w:hAnsi="Times New Roman" w:cs="Times New Roman"/>
          <w:sz w:val="24"/>
          <w:szCs w:val="24"/>
        </w:rPr>
        <w:t>Chibadehl</w:t>
      </w:r>
      <w:proofErr w:type="spellEnd"/>
      <w:r w:rsidR="00F37A2C" w:rsidRPr="004D6174">
        <w:rPr>
          <w:rFonts w:ascii="Times New Roman" w:hAnsi="Times New Roman" w:cs="Times New Roman"/>
          <w:sz w:val="24"/>
          <w:szCs w:val="24"/>
        </w:rPr>
        <w:t xml:space="preserve"> Rocks and </w:t>
      </w:r>
      <w:proofErr w:type="spellStart"/>
      <w:r w:rsidR="00F37A2C" w:rsidRPr="004D6174">
        <w:rPr>
          <w:rFonts w:ascii="Times New Roman" w:hAnsi="Times New Roman" w:cs="Times New Roman"/>
          <w:sz w:val="24"/>
          <w:szCs w:val="24"/>
        </w:rPr>
        <w:t>Neah</w:t>
      </w:r>
      <w:proofErr w:type="spellEnd"/>
      <w:r w:rsidR="00F37A2C" w:rsidRPr="004D6174">
        <w:rPr>
          <w:rFonts w:ascii="Times New Roman" w:hAnsi="Times New Roman" w:cs="Times New Roman"/>
          <w:sz w:val="24"/>
          <w:szCs w:val="24"/>
        </w:rPr>
        <w:t xml:space="preserve"> Bay, are inside th</w:t>
      </w:r>
      <w:r w:rsidR="00E47119">
        <w:rPr>
          <w:rFonts w:ascii="Times New Roman" w:hAnsi="Times New Roman" w:cs="Times New Roman"/>
          <w:sz w:val="24"/>
          <w:szCs w:val="24"/>
        </w:rPr>
        <w:t>e Strait of Juan de Fuca (Fig 1</w:t>
      </w:r>
      <w:r w:rsidR="00F37A2C" w:rsidRPr="004D6174">
        <w:rPr>
          <w:rFonts w:ascii="Times New Roman" w:hAnsi="Times New Roman" w:cs="Times New Roman"/>
          <w:sz w:val="24"/>
          <w:szCs w:val="24"/>
        </w:rPr>
        <w:t xml:space="preserve">). All sites feature subtidal rocky reef habitat with dense stands of </w:t>
      </w:r>
      <w:r w:rsidR="005752D3">
        <w:rPr>
          <w:rFonts w:ascii="Times New Roman" w:hAnsi="Times New Roman" w:cs="Times New Roman"/>
          <w:sz w:val="24"/>
          <w:szCs w:val="24"/>
        </w:rPr>
        <w:t>canopy kelp (</w:t>
      </w:r>
      <w:proofErr w:type="spellStart"/>
      <w:r w:rsidR="00F37A2C" w:rsidRPr="004D6174">
        <w:rPr>
          <w:rFonts w:ascii="Times New Roman" w:hAnsi="Times New Roman" w:cs="Times New Roman"/>
          <w:i/>
          <w:sz w:val="24"/>
          <w:szCs w:val="24"/>
        </w:rPr>
        <w:t>Nereocystis</w:t>
      </w:r>
      <w:proofErr w:type="spellEnd"/>
      <w:r w:rsidR="00F37A2C" w:rsidRPr="004D6174">
        <w:rPr>
          <w:rFonts w:ascii="Times New Roman" w:hAnsi="Times New Roman" w:cs="Times New Roman"/>
          <w:i/>
          <w:sz w:val="24"/>
          <w:szCs w:val="24"/>
        </w:rPr>
        <w:t xml:space="preserve"> </w:t>
      </w:r>
      <w:proofErr w:type="spellStart"/>
      <w:r w:rsidR="00F37A2C" w:rsidRPr="004D6174">
        <w:rPr>
          <w:rFonts w:ascii="Times New Roman" w:hAnsi="Times New Roman" w:cs="Times New Roman"/>
          <w:i/>
          <w:sz w:val="24"/>
          <w:szCs w:val="24"/>
        </w:rPr>
        <w:t>luetkeana</w:t>
      </w:r>
      <w:proofErr w:type="spellEnd"/>
      <w:r w:rsidR="00F37A2C" w:rsidRPr="004D6174">
        <w:rPr>
          <w:rFonts w:ascii="Times New Roman" w:hAnsi="Times New Roman" w:cs="Times New Roman"/>
          <w:sz w:val="24"/>
          <w:szCs w:val="24"/>
        </w:rPr>
        <w:t xml:space="preserve"> and/or </w:t>
      </w:r>
      <w:proofErr w:type="spellStart"/>
      <w:r w:rsidR="00F37A2C" w:rsidRPr="004D6174">
        <w:rPr>
          <w:rFonts w:ascii="Times New Roman" w:hAnsi="Times New Roman" w:cs="Times New Roman"/>
          <w:i/>
          <w:sz w:val="24"/>
          <w:szCs w:val="24"/>
        </w:rPr>
        <w:t>Macrocystis</w:t>
      </w:r>
      <w:proofErr w:type="spellEnd"/>
      <w:r w:rsidR="00F37A2C" w:rsidRPr="004D6174">
        <w:rPr>
          <w:rFonts w:ascii="Times New Roman" w:hAnsi="Times New Roman" w:cs="Times New Roman"/>
          <w:i/>
          <w:sz w:val="24"/>
          <w:szCs w:val="24"/>
        </w:rPr>
        <w:t xml:space="preserve"> </w:t>
      </w:r>
      <w:proofErr w:type="spellStart"/>
      <w:r w:rsidR="00F37A2C" w:rsidRPr="004D6174">
        <w:rPr>
          <w:rFonts w:ascii="Times New Roman" w:hAnsi="Times New Roman" w:cs="Times New Roman"/>
          <w:i/>
          <w:sz w:val="24"/>
          <w:szCs w:val="24"/>
        </w:rPr>
        <w:t>pyrifera</w:t>
      </w:r>
      <w:proofErr w:type="spellEnd"/>
      <w:r w:rsidR="005752D3">
        <w:rPr>
          <w:rFonts w:ascii="Times New Roman" w:hAnsi="Times New Roman" w:cs="Times New Roman"/>
          <w:i/>
          <w:sz w:val="24"/>
          <w:szCs w:val="24"/>
        </w:rPr>
        <w:t>)</w:t>
      </w:r>
      <w:r w:rsidR="00F37A2C" w:rsidRPr="004D6174">
        <w:rPr>
          <w:rFonts w:ascii="Times New Roman" w:hAnsi="Times New Roman" w:cs="Times New Roman"/>
          <w:sz w:val="24"/>
          <w:szCs w:val="24"/>
        </w:rPr>
        <w:t xml:space="preserve">, along with diverse communities of understory red, brown, </w:t>
      </w:r>
      <w:r w:rsidR="005752D3">
        <w:rPr>
          <w:rFonts w:ascii="Times New Roman" w:hAnsi="Times New Roman" w:cs="Times New Roman"/>
          <w:sz w:val="24"/>
          <w:szCs w:val="24"/>
        </w:rPr>
        <w:t xml:space="preserve">and </w:t>
      </w:r>
      <w:r w:rsidR="00F37A2C" w:rsidRPr="004D6174">
        <w:rPr>
          <w:rFonts w:ascii="Times New Roman" w:hAnsi="Times New Roman" w:cs="Times New Roman"/>
          <w:sz w:val="24"/>
          <w:szCs w:val="24"/>
        </w:rPr>
        <w:t>green</w:t>
      </w:r>
      <w:r w:rsidR="005752D3">
        <w:rPr>
          <w:rFonts w:ascii="Times New Roman" w:hAnsi="Times New Roman" w:cs="Times New Roman"/>
          <w:sz w:val="24"/>
          <w:szCs w:val="24"/>
        </w:rPr>
        <w:t xml:space="preserve"> </w:t>
      </w:r>
      <w:r w:rsidR="00F37A2C" w:rsidRPr="004D6174">
        <w:rPr>
          <w:rFonts w:ascii="Times New Roman" w:hAnsi="Times New Roman" w:cs="Times New Roman"/>
          <w:sz w:val="24"/>
          <w:szCs w:val="24"/>
        </w:rPr>
        <w:t xml:space="preserve">algae. </w:t>
      </w:r>
      <w:r w:rsidR="002730AC" w:rsidRPr="004D6174">
        <w:rPr>
          <w:rFonts w:ascii="Times New Roman" w:hAnsi="Times New Roman" w:cs="Times New Roman"/>
          <w:sz w:val="24"/>
          <w:szCs w:val="24"/>
        </w:rPr>
        <w:t xml:space="preserve">Canopy forming kelp </w:t>
      </w:r>
      <w:r w:rsidR="00F37A2C" w:rsidRPr="004D6174">
        <w:rPr>
          <w:rFonts w:ascii="Times New Roman" w:hAnsi="Times New Roman" w:cs="Times New Roman"/>
          <w:sz w:val="24"/>
          <w:szCs w:val="24"/>
        </w:rPr>
        <w:t xml:space="preserve">forests </w:t>
      </w:r>
      <w:r w:rsidR="00580D80" w:rsidRPr="004D6174">
        <w:rPr>
          <w:rFonts w:ascii="Times New Roman" w:hAnsi="Times New Roman" w:cs="Times New Roman"/>
          <w:sz w:val="24"/>
          <w:szCs w:val="24"/>
        </w:rPr>
        <w:t xml:space="preserve">generally </w:t>
      </w:r>
      <w:r w:rsidR="00F37A2C" w:rsidRPr="004D6174">
        <w:rPr>
          <w:rFonts w:ascii="Times New Roman" w:hAnsi="Times New Roman" w:cs="Times New Roman"/>
          <w:sz w:val="24"/>
          <w:szCs w:val="24"/>
        </w:rPr>
        <w:t xml:space="preserve">occupy depths </w:t>
      </w:r>
      <w:r w:rsidR="00C95766">
        <w:rPr>
          <w:rFonts w:ascii="Times New Roman" w:hAnsi="Times New Roman" w:cs="Times New Roman"/>
          <w:sz w:val="24"/>
          <w:szCs w:val="24"/>
        </w:rPr>
        <w:t xml:space="preserve">shallower than </w:t>
      </w:r>
      <w:r w:rsidR="00F37A2C" w:rsidRPr="004D6174">
        <w:rPr>
          <w:rFonts w:ascii="Times New Roman" w:hAnsi="Times New Roman" w:cs="Times New Roman"/>
          <w:sz w:val="24"/>
          <w:szCs w:val="24"/>
        </w:rPr>
        <w:t xml:space="preserve">10 m in the OCNMS. </w:t>
      </w:r>
      <w:r w:rsidR="00C95766">
        <w:rPr>
          <w:rFonts w:ascii="Times New Roman" w:hAnsi="Times New Roman" w:cs="Times New Roman"/>
          <w:sz w:val="24"/>
          <w:szCs w:val="24"/>
        </w:rPr>
        <w:t xml:space="preserve">SCUBA divers </w:t>
      </w:r>
      <w:r w:rsidR="00F37A2C" w:rsidRPr="004D6174">
        <w:rPr>
          <w:rFonts w:ascii="Times New Roman" w:hAnsi="Times New Roman" w:cs="Times New Roman"/>
          <w:sz w:val="24"/>
          <w:szCs w:val="24"/>
        </w:rPr>
        <w:t>survey</w:t>
      </w:r>
      <w:r w:rsidR="00C95766">
        <w:rPr>
          <w:rFonts w:ascii="Times New Roman" w:hAnsi="Times New Roman" w:cs="Times New Roman"/>
          <w:sz w:val="24"/>
          <w:szCs w:val="24"/>
        </w:rPr>
        <w:t>ed</w:t>
      </w:r>
      <w:r w:rsidR="00F37A2C" w:rsidRPr="004D6174">
        <w:rPr>
          <w:rFonts w:ascii="Times New Roman" w:hAnsi="Times New Roman" w:cs="Times New Roman"/>
          <w:sz w:val="24"/>
          <w:szCs w:val="24"/>
        </w:rPr>
        <w:t xml:space="preserve"> </w:t>
      </w:r>
      <w:r w:rsidR="00C95766">
        <w:rPr>
          <w:rFonts w:ascii="Times New Roman" w:hAnsi="Times New Roman" w:cs="Times New Roman"/>
          <w:sz w:val="24"/>
          <w:szCs w:val="24"/>
        </w:rPr>
        <w:t>e</w:t>
      </w:r>
      <w:r w:rsidR="00C95766" w:rsidRPr="004D6174">
        <w:rPr>
          <w:rFonts w:ascii="Times New Roman" w:hAnsi="Times New Roman" w:cs="Times New Roman"/>
          <w:sz w:val="24"/>
          <w:szCs w:val="24"/>
        </w:rPr>
        <w:t xml:space="preserve">ach site </w:t>
      </w:r>
      <w:r w:rsidR="00C95766">
        <w:rPr>
          <w:rFonts w:ascii="Times New Roman" w:hAnsi="Times New Roman" w:cs="Times New Roman"/>
          <w:sz w:val="24"/>
          <w:szCs w:val="24"/>
        </w:rPr>
        <w:t xml:space="preserve">for </w:t>
      </w:r>
      <w:r w:rsidR="00F37A2C" w:rsidRPr="004D6174">
        <w:rPr>
          <w:rFonts w:ascii="Times New Roman" w:hAnsi="Times New Roman" w:cs="Times New Roman"/>
          <w:sz w:val="24"/>
          <w:szCs w:val="24"/>
        </w:rPr>
        <w:t>benthic invertebrates in 2015 (see methods below) and in at least two of</w:t>
      </w:r>
      <w:r w:rsidR="005752D3">
        <w:rPr>
          <w:rFonts w:ascii="Times New Roman" w:hAnsi="Times New Roman" w:cs="Times New Roman"/>
          <w:sz w:val="24"/>
          <w:szCs w:val="24"/>
        </w:rPr>
        <w:t xml:space="preserve"> the</w:t>
      </w:r>
      <w:r w:rsidR="00F37A2C" w:rsidRPr="004D6174">
        <w:rPr>
          <w:rFonts w:ascii="Times New Roman" w:hAnsi="Times New Roman" w:cs="Times New Roman"/>
          <w:sz w:val="24"/>
          <w:szCs w:val="24"/>
        </w:rPr>
        <w:t xml:space="preserve"> three years</w:t>
      </w:r>
      <w:r w:rsidR="00CA12C2" w:rsidRPr="004D6174">
        <w:rPr>
          <w:rFonts w:ascii="Times New Roman" w:hAnsi="Times New Roman" w:cs="Times New Roman"/>
          <w:sz w:val="24"/>
          <w:szCs w:val="24"/>
        </w:rPr>
        <w:t xml:space="preserve"> </w:t>
      </w:r>
      <w:r w:rsidR="00580D80" w:rsidRPr="004D6174">
        <w:rPr>
          <w:rFonts w:ascii="Times New Roman" w:hAnsi="Times New Roman" w:cs="Times New Roman"/>
          <w:sz w:val="24"/>
          <w:szCs w:val="24"/>
        </w:rPr>
        <w:t>(1987, 1995</w:t>
      </w:r>
      <w:r w:rsidR="00E47119">
        <w:rPr>
          <w:rFonts w:ascii="Times New Roman" w:hAnsi="Times New Roman" w:cs="Times New Roman"/>
          <w:sz w:val="24"/>
          <w:szCs w:val="24"/>
        </w:rPr>
        <w:t>,</w:t>
      </w:r>
      <w:r w:rsidR="00580D80" w:rsidRPr="004D6174">
        <w:rPr>
          <w:rFonts w:ascii="Times New Roman" w:hAnsi="Times New Roman" w:cs="Times New Roman"/>
          <w:sz w:val="24"/>
          <w:szCs w:val="24"/>
        </w:rPr>
        <w:t xml:space="preserve"> and 1999) by </w:t>
      </w:r>
      <w:proofErr w:type="spellStart"/>
      <w:r w:rsidR="00F37A2C" w:rsidRPr="004D6174">
        <w:rPr>
          <w:rFonts w:ascii="Times New Roman" w:hAnsi="Times New Roman" w:cs="Times New Roman"/>
          <w:sz w:val="24"/>
          <w:szCs w:val="24"/>
        </w:rPr>
        <w:t>Kvitek</w:t>
      </w:r>
      <w:proofErr w:type="spellEnd"/>
      <w:r w:rsidR="00F37A2C" w:rsidRPr="004D6174">
        <w:rPr>
          <w:rFonts w:ascii="Times New Roman" w:hAnsi="Times New Roman" w:cs="Times New Roman"/>
          <w:sz w:val="24"/>
          <w:szCs w:val="24"/>
        </w:rPr>
        <w:t xml:space="preserve"> and colleagues </w:t>
      </w:r>
      <w:r w:rsidR="00F37A2C"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4D6174">
        <w:rPr>
          <w:rFonts w:ascii="Times New Roman" w:hAnsi="Times New Roman" w:cs="Times New Roman"/>
          <w:sz w:val="24"/>
          <w:szCs w:val="24"/>
        </w:rPr>
        <w:instrText xml:space="preserve"> ADDIN EN.CITE </w:instrText>
      </w:r>
      <w:r w:rsidR="00655068"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4D6174">
        <w:rPr>
          <w:rFonts w:ascii="Times New Roman" w:hAnsi="Times New Roman" w:cs="Times New Roman"/>
          <w:sz w:val="24"/>
          <w:szCs w:val="24"/>
        </w:rPr>
        <w:instrText xml:space="preserve"> ADDIN EN.CITE.DATA </w:instrText>
      </w:r>
      <w:r w:rsidR="00655068" w:rsidRPr="004D6174">
        <w:rPr>
          <w:rFonts w:ascii="Times New Roman" w:hAnsi="Times New Roman" w:cs="Times New Roman"/>
          <w:sz w:val="24"/>
          <w:szCs w:val="24"/>
        </w:rPr>
      </w:r>
      <w:r w:rsidR="00655068" w:rsidRPr="004D6174">
        <w:rPr>
          <w:rFonts w:ascii="Times New Roman" w:hAnsi="Times New Roman" w:cs="Times New Roman"/>
          <w:sz w:val="24"/>
          <w:szCs w:val="24"/>
        </w:rPr>
        <w:fldChar w:fldCharType="end"/>
      </w:r>
      <w:r w:rsidR="00F37A2C" w:rsidRPr="004D6174">
        <w:rPr>
          <w:rFonts w:ascii="Times New Roman" w:hAnsi="Times New Roman" w:cs="Times New Roman"/>
          <w:sz w:val="24"/>
          <w:szCs w:val="24"/>
        </w:rPr>
      </w:r>
      <w:r w:rsidR="00F37A2C" w:rsidRPr="004D6174">
        <w:rPr>
          <w:rFonts w:ascii="Times New Roman" w:hAnsi="Times New Roman" w:cs="Times New Roman"/>
          <w:sz w:val="24"/>
          <w:szCs w:val="24"/>
        </w:rPr>
        <w:fldChar w:fldCharType="separate"/>
      </w:r>
      <w:r w:rsidR="00655068" w:rsidRPr="004D6174">
        <w:rPr>
          <w:rFonts w:ascii="Times New Roman" w:hAnsi="Times New Roman" w:cs="Times New Roman"/>
          <w:noProof/>
          <w:sz w:val="24"/>
          <w:szCs w:val="24"/>
        </w:rPr>
        <w:t>(Kvitek et al. 1989, Kvitek et al. 2000)</w:t>
      </w:r>
      <w:r w:rsidR="00F37A2C" w:rsidRPr="004D6174">
        <w:rPr>
          <w:rFonts w:ascii="Times New Roman" w:hAnsi="Times New Roman" w:cs="Times New Roman"/>
          <w:sz w:val="24"/>
          <w:szCs w:val="24"/>
        </w:rPr>
        <w:fldChar w:fldCharType="end"/>
      </w:r>
      <w:r w:rsidR="00E47119">
        <w:rPr>
          <w:rFonts w:ascii="Times New Roman" w:hAnsi="Times New Roman" w:cs="Times New Roman"/>
          <w:sz w:val="24"/>
          <w:szCs w:val="24"/>
        </w:rPr>
        <w:t xml:space="preserve"> (</w:t>
      </w:r>
      <w:r w:rsidR="00E47119" w:rsidRPr="00E47119">
        <w:rPr>
          <w:rFonts w:ascii="Times New Roman" w:hAnsi="Times New Roman" w:cs="Times New Roman"/>
          <w:sz w:val="24"/>
          <w:szCs w:val="24"/>
          <w:highlight w:val="yellow"/>
        </w:rPr>
        <w:t>add 1998</w:t>
      </w:r>
      <w:r w:rsidR="00E47119">
        <w:rPr>
          <w:rFonts w:ascii="Times New Roman" w:hAnsi="Times New Roman" w:cs="Times New Roman"/>
          <w:sz w:val="24"/>
          <w:szCs w:val="24"/>
        </w:rPr>
        <w:t>)</w:t>
      </w:r>
      <w:r w:rsidR="00F37A2C" w:rsidRPr="004D6174">
        <w:rPr>
          <w:rFonts w:ascii="Times New Roman" w:hAnsi="Times New Roman" w:cs="Times New Roman"/>
          <w:sz w:val="24"/>
          <w:szCs w:val="24"/>
        </w:rPr>
        <w:t>. Six sites (</w:t>
      </w:r>
      <w:proofErr w:type="spellStart"/>
      <w:r w:rsidR="00F37A2C" w:rsidRPr="004D6174">
        <w:rPr>
          <w:rFonts w:ascii="Times New Roman" w:hAnsi="Times New Roman" w:cs="Times New Roman"/>
          <w:sz w:val="24"/>
          <w:szCs w:val="24"/>
        </w:rPr>
        <w:t>Teahwhit</w:t>
      </w:r>
      <w:proofErr w:type="spellEnd"/>
      <w:r w:rsidR="00F37A2C" w:rsidRPr="004D6174">
        <w:rPr>
          <w:rFonts w:ascii="Times New Roman" w:hAnsi="Times New Roman" w:cs="Times New Roman"/>
          <w:sz w:val="24"/>
          <w:szCs w:val="24"/>
        </w:rPr>
        <w:t xml:space="preserve"> </w:t>
      </w:r>
      <w:r w:rsidR="00F37A2C" w:rsidRPr="004D6174">
        <w:rPr>
          <w:rFonts w:ascii="Times New Roman" w:hAnsi="Times New Roman" w:cs="Times New Roman"/>
          <w:sz w:val="24"/>
          <w:szCs w:val="24"/>
        </w:rPr>
        <w:t xml:space="preserve">Head, Rock 305, Cape Johnson, Cape Alava, Anderson Point, and </w:t>
      </w:r>
      <w:proofErr w:type="spellStart"/>
      <w:r w:rsidR="00F37A2C" w:rsidRPr="004D6174">
        <w:rPr>
          <w:rFonts w:ascii="Times New Roman" w:hAnsi="Times New Roman" w:cs="Times New Roman"/>
          <w:sz w:val="24"/>
          <w:szCs w:val="24"/>
        </w:rPr>
        <w:t>Neah</w:t>
      </w:r>
      <w:proofErr w:type="spellEnd"/>
      <w:r w:rsidR="00F37A2C" w:rsidRPr="004D6174">
        <w:rPr>
          <w:rFonts w:ascii="Times New Roman" w:hAnsi="Times New Roman" w:cs="Times New Roman"/>
          <w:sz w:val="24"/>
          <w:szCs w:val="24"/>
        </w:rPr>
        <w:t xml:space="preserve"> Bay</w:t>
      </w:r>
      <w:r w:rsidR="00E47119">
        <w:rPr>
          <w:rFonts w:ascii="Times New Roman" w:hAnsi="Times New Roman" w:cs="Times New Roman"/>
          <w:sz w:val="24"/>
          <w:szCs w:val="24"/>
        </w:rPr>
        <w:t>; Fig. 1</w:t>
      </w:r>
      <w:r w:rsidR="00F37A2C" w:rsidRPr="004D6174">
        <w:rPr>
          <w:rFonts w:ascii="Times New Roman" w:hAnsi="Times New Roman" w:cs="Times New Roman"/>
          <w:sz w:val="24"/>
          <w:szCs w:val="24"/>
        </w:rPr>
        <w:t>) were surveyed in all four years monitoring</w:t>
      </w:r>
      <w:r w:rsidR="00967412">
        <w:rPr>
          <w:rFonts w:ascii="Times New Roman" w:hAnsi="Times New Roman" w:cs="Times New Roman"/>
          <w:sz w:val="24"/>
          <w:szCs w:val="24"/>
        </w:rPr>
        <w:t xml:space="preserve"> was conducted</w:t>
      </w:r>
      <w:r w:rsidR="00F37A2C" w:rsidRPr="004D6174">
        <w:rPr>
          <w:rFonts w:ascii="Times New Roman" w:hAnsi="Times New Roman" w:cs="Times New Roman"/>
          <w:sz w:val="24"/>
          <w:szCs w:val="24"/>
        </w:rPr>
        <w:t>.</w:t>
      </w:r>
      <w:r w:rsidR="0024088A" w:rsidRPr="004D6174">
        <w:rPr>
          <w:rFonts w:ascii="Times New Roman" w:hAnsi="Times New Roman" w:cs="Times New Roman"/>
          <w:sz w:val="24"/>
          <w:szCs w:val="24"/>
        </w:rPr>
        <w:t xml:space="preserve"> </w:t>
      </w:r>
    </w:p>
    <w:p w14:paraId="3A66B52E" w14:textId="684A4898" w:rsidR="00863D60" w:rsidRPr="004D6174" w:rsidRDefault="001E05ED" w:rsidP="0077345D">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For </w:t>
      </w:r>
      <w:r w:rsidR="0077345D" w:rsidRPr="004D6174">
        <w:rPr>
          <w:rFonts w:ascii="Times New Roman" w:hAnsi="Times New Roman" w:cs="Times New Roman"/>
          <w:color w:val="151518"/>
          <w:sz w:val="24"/>
          <w:szCs w:val="24"/>
        </w:rPr>
        <w:t xml:space="preserve">regional </w:t>
      </w:r>
      <w:r w:rsidR="0077345D" w:rsidRPr="004D6174">
        <w:rPr>
          <w:rFonts w:ascii="Times New Roman" w:hAnsi="Times New Roman" w:cs="Times New Roman"/>
          <w:color w:val="151518"/>
          <w:sz w:val="24"/>
          <w:szCs w:val="24"/>
        </w:rPr>
        <w:t>comparisons</w:t>
      </w:r>
      <w:r w:rsidRPr="004D6174">
        <w:rPr>
          <w:rFonts w:ascii="Times New Roman" w:hAnsi="Times New Roman" w:cs="Times New Roman"/>
          <w:color w:val="151518"/>
          <w:sz w:val="24"/>
          <w:szCs w:val="24"/>
        </w:rPr>
        <w:t xml:space="preserve">, we divided </w:t>
      </w:r>
      <w:r w:rsidR="0077345D" w:rsidRPr="004D6174">
        <w:rPr>
          <w:rFonts w:ascii="Times New Roman" w:hAnsi="Times New Roman" w:cs="Times New Roman"/>
          <w:color w:val="151518"/>
          <w:sz w:val="24"/>
          <w:szCs w:val="24"/>
        </w:rPr>
        <w:t>the</w:t>
      </w:r>
      <w:r w:rsidR="0024088A" w:rsidRPr="004D6174">
        <w:rPr>
          <w:rFonts w:ascii="Times New Roman" w:hAnsi="Times New Roman" w:cs="Times New Roman"/>
          <w:color w:val="151518"/>
          <w:sz w:val="24"/>
          <w:szCs w:val="24"/>
        </w:rPr>
        <w:t xml:space="preserve"> ten</w:t>
      </w:r>
      <w:r w:rsidR="0077345D" w:rsidRPr="004D6174">
        <w:rPr>
          <w:rFonts w:ascii="Times New Roman" w:hAnsi="Times New Roman" w:cs="Times New Roman"/>
          <w:color w:val="151518"/>
          <w:sz w:val="24"/>
          <w:szCs w:val="24"/>
        </w:rPr>
        <w:t xml:space="preserve"> </w:t>
      </w:r>
      <w:r w:rsidRPr="004D6174">
        <w:rPr>
          <w:rFonts w:ascii="Times New Roman" w:hAnsi="Times New Roman" w:cs="Times New Roman"/>
          <w:color w:val="151518"/>
          <w:sz w:val="24"/>
          <w:szCs w:val="24"/>
        </w:rPr>
        <w:t>sites into three geographic groupings: Northern (</w:t>
      </w:r>
      <w:proofErr w:type="spellStart"/>
      <w:r w:rsidRPr="004D6174">
        <w:rPr>
          <w:rFonts w:ascii="Times New Roman" w:hAnsi="Times New Roman" w:cs="Times New Roman"/>
          <w:color w:val="151518"/>
          <w:sz w:val="24"/>
          <w:szCs w:val="24"/>
        </w:rPr>
        <w:t>Neah</w:t>
      </w:r>
      <w:proofErr w:type="spellEnd"/>
      <w:r w:rsidRPr="004D6174">
        <w:rPr>
          <w:rFonts w:ascii="Times New Roman" w:hAnsi="Times New Roman" w:cs="Times New Roman"/>
          <w:color w:val="151518"/>
          <w:sz w:val="24"/>
          <w:szCs w:val="24"/>
        </w:rPr>
        <w:t xml:space="preserve"> Bay, </w:t>
      </w:r>
      <w:proofErr w:type="spellStart"/>
      <w:r w:rsidRPr="004D6174">
        <w:rPr>
          <w:rFonts w:ascii="Times New Roman" w:hAnsi="Times New Roman" w:cs="Times New Roman"/>
          <w:color w:val="151518"/>
          <w:sz w:val="24"/>
          <w:szCs w:val="24"/>
        </w:rPr>
        <w:t>Chibadehl</w:t>
      </w:r>
      <w:proofErr w:type="spellEnd"/>
      <w:r w:rsidRPr="004D6174">
        <w:rPr>
          <w:rFonts w:ascii="Times New Roman" w:hAnsi="Times New Roman" w:cs="Times New Roman"/>
          <w:color w:val="151518"/>
          <w:sz w:val="24"/>
          <w:szCs w:val="24"/>
        </w:rPr>
        <w:t xml:space="preserve"> Rocks, and </w:t>
      </w:r>
      <w:proofErr w:type="spellStart"/>
      <w:r w:rsidRPr="004D6174">
        <w:rPr>
          <w:rFonts w:ascii="Times New Roman" w:hAnsi="Times New Roman" w:cs="Times New Roman"/>
          <w:color w:val="151518"/>
          <w:sz w:val="24"/>
          <w:szCs w:val="24"/>
        </w:rPr>
        <w:t>Tatoosh</w:t>
      </w:r>
      <w:proofErr w:type="spellEnd"/>
      <w:r w:rsidRPr="004D6174">
        <w:rPr>
          <w:rFonts w:ascii="Times New Roman" w:hAnsi="Times New Roman" w:cs="Times New Roman"/>
          <w:color w:val="151518"/>
          <w:sz w:val="24"/>
          <w:szCs w:val="24"/>
        </w:rPr>
        <w:t xml:space="preserve"> Island), Central (Andersen Point, Point of </w:t>
      </w:r>
      <w:r w:rsidRPr="004D6174">
        <w:rPr>
          <w:rFonts w:ascii="Times New Roman" w:hAnsi="Times New Roman" w:cs="Times New Roman"/>
          <w:color w:val="151518"/>
          <w:sz w:val="24"/>
          <w:szCs w:val="24"/>
        </w:rPr>
        <w:lastRenderedPageBreak/>
        <w:t>the Arches, and Cape Alava) and Southern (Cape Johnson,</w:t>
      </w:r>
      <w:r w:rsidR="0009604F">
        <w:rPr>
          <w:rFonts w:ascii="Times New Roman" w:hAnsi="Times New Roman" w:cs="Times New Roman"/>
          <w:color w:val="151518"/>
          <w:sz w:val="24"/>
          <w:szCs w:val="24"/>
        </w:rPr>
        <w:t xml:space="preserve"> </w:t>
      </w:r>
      <w:r w:rsidR="0009604F" w:rsidRPr="004D6174">
        <w:rPr>
          <w:rFonts w:ascii="Times New Roman" w:hAnsi="Times New Roman" w:cs="Times New Roman"/>
          <w:color w:val="151518"/>
          <w:sz w:val="24"/>
          <w:szCs w:val="24"/>
        </w:rPr>
        <w:t>Rock 305</w:t>
      </w:r>
      <w:r w:rsidR="0009604F">
        <w:rPr>
          <w:rFonts w:ascii="Times New Roman" w:hAnsi="Times New Roman" w:cs="Times New Roman"/>
          <w:color w:val="151518"/>
          <w:sz w:val="24"/>
          <w:szCs w:val="24"/>
        </w:rPr>
        <w:t>,</w:t>
      </w:r>
      <w:r w:rsidRPr="004D6174">
        <w:rPr>
          <w:rFonts w:ascii="Times New Roman" w:hAnsi="Times New Roman" w:cs="Times New Roman"/>
          <w:color w:val="151518"/>
          <w:sz w:val="24"/>
          <w:szCs w:val="24"/>
        </w:rPr>
        <w:t xml:space="preserve"> </w:t>
      </w:r>
      <w:proofErr w:type="spellStart"/>
      <w:r w:rsidRPr="004D6174">
        <w:rPr>
          <w:rFonts w:ascii="Times New Roman" w:hAnsi="Times New Roman" w:cs="Times New Roman"/>
          <w:color w:val="151518"/>
          <w:sz w:val="24"/>
          <w:szCs w:val="24"/>
        </w:rPr>
        <w:t>Teahwhit</w:t>
      </w:r>
      <w:proofErr w:type="spellEnd"/>
      <w:r w:rsidRPr="004D6174">
        <w:rPr>
          <w:rFonts w:ascii="Times New Roman" w:hAnsi="Times New Roman" w:cs="Times New Roman"/>
          <w:color w:val="151518"/>
          <w:sz w:val="24"/>
          <w:szCs w:val="24"/>
        </w:rPr>
        <w:t xml:space="preserve"> Head, and Destruction Island). These groupings </w:t>
      </w:r>
      <w:r w:rsidR="00D94430">
        <w:rPr>
          <w:rFonts w:ascii="Times New Roman" w:hAnsi="Times New Roman" w:cs="Times New Roman"/>
          <w:color w:val="151518"/>
          <w:sz w:val="24"/>
          <w:szCs w:val="24"/>
        </w:rPr>
        <w:t>are similar to</w:t>
      </w:r>
      <w:r w:rsidR="00AC152A" w:rsidRPr="004D6174">
        <w:rPr>
          <w:rFonts w:ascii="Times New Roman" w:hAnsi="Times New Roman" w:cs="Times New Roman"/>
          <w:color w:val="151518"/>
          <w:sz w:val="24"/>
          <w:szCs w:val="24"/>
        </w:rPr>
        <w:t xml:space="preserve"> </w:t>
      </w:r>
      <w:r w:rsidRPr="004D6174">
        <w:rPr>
          <w:rFonts w:ascii="Times New Roman" w:hAnsi="Times New Roman" w:cs="Times New Roman"/>
          <w:color w:val="151518"/>
          <w:sz w:val="24"/>
          <w:szCs w:val="24"/>
        </w:rPr>
        <w:t xml:space="preserve">the areas used to describe sea otter trends </w:t>
      </w:r>
      <w:r w:rsidR="00AC152A" w:rsidRPr="004D6174">
        <w:rPr>
          <w:rFonts w:ascii="Times New Roman" w:hAnsi="Times New Roman" w:cs="Times New Roman"/>
          <w:color w:val="151518"/>
          <w:sz w:val="24"/>
          <w:szCs w:val="24"/>
        </w:rPr>
        <w:t xml:space="preserve">within OCNMS </w:t>
      </w:r>
      <w:r w:rsidRPr="004D6174">
        <w:rPr>
          <w:rFonts w:ascii="Times New Roman" w:hAnsi="Times New Roman" w:cs="Times New Roman"/>
          <w:color w:val="151518"/>
          <w:sz w:val="24"/>
          <w:szCs w:val="24"/>
        </w:rPr>
        <w:t>historically (</w:t>
      </w:r>
      <w:r w:rsidR="00331DFA" w:rsidRPr="004D6174">
        <w:rPr>
          <w:rFonts w:ascii="Times New Roman" w:hAnsi="Times New Roman" w:cs="Times New Roman"/>
          <w:color w:val="151518"/>
          <w:sz w:val="24"/>
          <w:szCs w:val="24"/>
        </w:rPr>
        <w:t>Lan</w:t>
      </w:r>
      <w:r w:rsidR="00AC152A" w:rsidRPr="004D6174">
        <w:rPr>
          <w:rFonts w:ascii="Times New Roman" w:hAnsi="Times New Roman" w:cs="Times New Roman"/>
          <w:color w:val="151518"/>
          <w:sz w:val="24"/>
          <w:szCs w:val="24"/>
        </w:rPr>
        <w:t>ce et al. 2004</w:t>
      </w:r>
      <w:r w:rsidRPr="004D6174">
        <w:rPr>
          <w:rFonts w:ascii="Times New Roman" w:hAnsi="Times New Roman" w:cs="Times New Roman"/>
          <w:color w:val="151518"/>
          <w:sz w:val="24"/>
          <w:szCs w:val="24"/>
        </w:rPr>
        <w:t>) and reflect</w:t>
      </w:r>
      <w:r w:rsidR="00444B19" w:rsidRPr="004D6174">
        <w:rPr>
          <w:rFonts w:ascii="Times New Roman" w:hAnsi="Times New Roman" w:cs="Times New Roman"/>
          <w:color w:val="151518"/>
          <w:sz w:val="24"/>
          <w:szCs w:val="24"/>
        </w:rPr>
        <w:t xml:space="preserve"> </w:t>
      </w:r>
      <w:r w:rsidR="003153A5" w:rsidRPr="004D6174">
        <w:rPr>
          <w:rFonts w:ascii="Times New Roman" w:hAnsi="Times New Roman" w:cs="Times New Roman"/>
          <w:color w:val="151518"/>
          <w:sz w:val="24"/>
          <w:szCs w:val="24"/>
        </w:rPr>
        <w:t>distinct</w:t>
      </w:r>
      <w:r w:rsidRPr="004D6174">
        <w:rPr>
          <w:rFonts w:ascii="Times New Roman" w:hAnsi="Times New Roman" w:cs="Times New Roman"/>
          <w:color w:val="151518"/>
          <w:sz w:val="24"/>
          <w:szCs w:val="24"/>
        </w:rPr>
        <w:t xml:space="preserve"> geographic pattern</w:t>
      </w:r>
      <w:r w:rsidR="0024088A" w:rsidRPr="004D6174">
        <w:rPr>
          <w:rFonts w:ascii="Times New Roman" w:hAnsi="Times New Roman" w:cs="Times New Roman"/>
          <w:color w:val="151518"/>
          <w:sz w:val="24"/>
          <w:szCs w:val="24"/>
        </w:rPr>
        <w:t>s</w:t>
      </w:r>
      <w:r w:rsidRPr="004D6174">
        <w:rPr>
          <w:rFonts w:ascii="Times New Roman" w:hAnsi="Times New Roman" w:cs="Times New Roman"/>
          <w:color w:val="151518"/>
          <w:sz w:val="24"/>
          <w:szCs w:val="24"/>
        </w:rPr>
        <w:t xml:space="preserve"> in kelp and </w:t>
      </w:r>
      <w:r w:rsidR="00863D60" w:rsidRPr="004D6174">
        <w:rPr>
          <w:rFonts w:ascii="Times New Roman" w:hAnsi="Times New Roman" w:cs="Times New Roman"/>
          <w:color w:val="151518"/>
          <w:sz w:val="24"/>
          <w:szCs w:val="24"/>
        </w:rPr>
        <w:t>sea otter trend</w:t>
      </w:r>
      <w:r w:rsidR="0024088A" w:rsidRPr="004D6174">
        <w:rPr>
          <w:rFonts w:ascii="Times New Roman" w:hAnsi="Times New Roman" w:cs="Times New Roman"/>
          <w:color w:val="151518"/>
          <w:sz w:val="24"/>
          <w:szCs w:val="24"/>
        </w:rPr>
        <w:t>s</w:t>
      </w:r>
      <w:r w:rsidR="00863D60" w:rsidRPr="004D6174">
        <w:rPr>
          <w:rFonts w:ascii="Times New Roman" w:hAnsi="Times New Roman" w:cs="Times New Roman"/>
          <w:color w:val="151518"/>
          <w:sz w:val="24"/>
          <w:szCs w:val="24"/>
        </w:rPr>
        <w:t xml:space="preserve"> (see Results). We also use these grouping</w:t>
      </w:r>
      <w:r w:rsidR="00D94430">
        <w:rPr>
          <w:rFonts w:ascii="Times New Roman" w:hAnsi="Times New Roman" w:cs="Times New Roman"/>
          <w:color w:val="151518"/>
          <w:sz w:val="24"/>
          <w:szCs w:val="24"/>
        </w:rPr>
        <w:t>s</w:t>
      </w:r>
      <w:r w:rsidR="00863D60" w:rsidRPr="004D6174">
        <w:rPr>
          <w:rFonts w:ascii="Times New Roman" w:hAnsi="Times New Roman" w:cs="Times New Roman"/>
          <w:color w:val="151518"/>
          <w:sz w:val="24"/>
          <w:szCs w:val="24"/>
        </w:rPr>
        <w:t xml:space="preserve"> to </w:t>
      </w:r>
      <w:r w:rsidR="00096B18">
        <w:rPr>
          <w:rFonts w:ascii="Times New Roman" w:hAnsi="Times New Roman" w:cs="Times New Roman"/>
          <w:color w:val="151518"/>
          <w:sz w:val="24"/>
          <w:szCs w:val="24"/>
        </w:rPr>
        <w:t xml:space="preserve">account for </w:t>
      </w:r>
      <w:r w:rsidR="00863D60" w:rsidRPr="004D6174">
        <w:rPr>
          <w:rFonts w:ascii="Times New Roman" w:hAnsi="Times New Roman" w:cs="Times New Roman"/>
          <w:color w:val="151518"/>
          <w:sz w:val="24"/>
          <w:szCs w:val="24"/>
        </w:rPr>
        <w:t>pseu</w:t>
      </w:r>
      <w:r w:rsidR="00264EBD" w:rsidRPr="004D6174">
        <w:rPr>
          <w:rFonts w:ascii="Times New Roman" w:hAnsi="Times New Roman" w:cs="Times New Roman"/>
          <w:color w:val="151518"/>
          <w:sz w:val="24"/>
          <w:szCs w:val="24"/>
        </w:rPr>
        <w:t>d</w:t>
      </w:r>
      <w:r w:rsidR="00863D60" w:rsidRPr="004D6174">
        <w:rPr>
          <w:rFonts w:ascii="Times New Roman" w:hAnsi="Times New Roman" w:cs="Times New Roman"/>
          <w:color w:val="151518"/>
          <w:sz w:val="24"/>
          <w:szCs w:val="24"/>
        </w:rPr>
        <w:t xml:space="preserve">o-replication </w:t>
      </w:r>
      <w:r w:rsidR="004563B1" w:rsidRPr="004D6174">
        <w:rPr>
          <w:rFonts w:ascii="Times New Roman" w:hAnsi="Times New Roman" w:cs="Times New Roman"/>
          <w:color w:val="151518"/>
          <w:sz w:val="24"/>
          <w:szCs w:val="24"/>
        </w:rPr>
        <w:t xml:space="preserve">in </w:t>
      </w:r>
      <w:r w:rsidR="00AC152A" w:rsidRPr="004D6174">
        <w:rPr>
          <w:rFonts w:ascii="Times New Roman" w:hAnsi="Times New Roman" w:cs="Times New Roman"/>
          <w:color w:val="151518"/>
          <w:sz w:val="24"/>
          <w:szCs w:val="24"/>
        </w:rPr>
        <w:t xml:space="preserve">statistical </w:t>
      </w:r>
      <w:r w:rsidR="004563B1" w:rsidRPr="004D6174">
        <w:rPr>
          <w:rFonts w:ascii="Times New Roman" w:hAnsi="Times New Roman" w:cs="Times New Roman"/>
          <w:color w:val="151518"/>
          <w:sz w:val="24"/>
          <w:szCs w:val="24"/>
        </w:rPr>
        <w:t>analyses</w:t>
      </w:r>
      <w:r w:rsidR="00264EBD" w:rsidRPr="004D6174">
        <w:rPr>
          <w:rFonts w:ascii="Times New Roman" w:hAnsi="Times New Roman" w:cs="Times New Roman"/>
          <w:color w:val="151518"/>
          <w:sz w:val="24"/>
          <w:szCs w:val="24"/>
        </w:rPr>
        <w:t xml:space="preserve"> </w:t>
      </w:r>
      <w:r w:rsidR="00863D60" w:rsidRPr="004D6174">
        <w:rPr>
          <w:rFonts w:ascii="Times New Roman" w:hAnsi="Times New Roman" w:cs="Times New Roman"/>
          <w:color w:val="151518"/>
          <w:sz w:val="24"/>
          <w:szCs w:val="24"/>
        </w:rPr>
        <w:t xml:space="preserve">and </w:t>
      </w:r>
      <w:r w:rsidR="00863D60" w:rsidRPr="004D6174">
        <w:rPr>
          <w:rFonts w:ascii="Times New Roman" w:hAnsi="Times New Roman" w:cs="Times New Roman"/>
          <w:color w:val="151518"/>
          <w:sz w:val="24"/>
          <w:szCs w:val="24"/>
        </w:rPr>
        <w:t>to allow for regional difference</w:t>
      </w:r>
      <w:r w:rsidR="00444B19" w:rsidRPr="004D6174">
        <w:rPr>
          <w:rFonts w:ascii="Times New Roman" w:hAnsi="Times New Roman" w:cs="Times New Roman"/>
          <w:color w:val="151518"/>
          <w:sz w:val="24"/>
          <w:szCs w:val="24"/>
        </w:rPr>
        <w:t>s</w:t>
      </w:r>
      <w:r w:rsidR="00863D60" w:rsidRPr="004D6174">
        <w:rPr>
          <w:rFonts w:ascii="Times New Roman" w:hAnsi="Times New Roman" w:cs="Times New Roman"/>
          <w:color w:val="151518"/>
          <w:sz w:val="24"/>
          <w:szCs w:val="24"/>
        </w:rPr>
        <w:t xml:space="preserve"> in biological relationships.</w:t>
      </w:r>
    </w:p>
    <w:p w14:paraId="1CB888E3" w14:textId="730BD37D" w:rsidR="007A3631" w:rsidRPr="004D6174" w:rsidRDefault="007A3631" w:rsidP="0077345D">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Finally, we calculated an exposure metric for each site</w:t>
      </w:r>
      <w:r w:rsidR="00810CF7">
        <w:rPr>
          <w:rFonts w:ascii="Times New Roman" w:hAnsi="Times New Roman" w:cs="Times New Roman"/>
          <w:color w:val="151518"/>
          <w:sz w:val="24"/>
          <w:szCs w:val="24"/>
        </w:rPr>
        <w:t>, which was a composite of potential wind driven wave energy,</w:t>
      </w:r>
      <w:r w:rsidRPr="004D6174">
        <w:rPr>
          <w:rFonts w:ascii="Times New Roman" w:hAnsi="Times New Roman" w:cs="Times New Roman"/>
          <w:color w:val="151518"/>
          <w:sz w:val="24"/>
          <w:szCs w:val="24"/>
        </w:rPr>
        <w:t xml:space="preserve"> to </w:t>
      </w:r>
      <w:r w:rsidR="00EF6080" w:rsidRPr="004D6174">
        <w:rPr>
          <w:rFonts w:ascii="Times New Roman" w:hAnsi="Times New Roman" w:cs="Times New Roman"/>
          <w:color w:val="151518"/>
          <w:sz w:val="24"/>
          <w:szCs w:val="24"/>
        </w:rPr>
        <w:t>use as an explan</w:t>
      </w:r>
      <w:r w:rsidR="00444B19" w:rsidRPr="004D6174">
        <w:rPr>
          <w:rFonts w:ascii="Times New Roman" w:hAnsi="Times New Roman" w:cs="Times New Roman"/>
          <w:color w:val="151518"/>
          <w:sz w:val="24"/>
          <w:szCs w:val="24"/>
        </w:rPr>
        <w:t>atory variable in statistical mod</w:t>
      </w:r>
      <w:r w:rsidR="00EF6080" w:rsidRPr="004D6174">
        <w:rPr>
          <w:rFonts w:ascii="Times New Roman" w:hAnsi="Times New Roman" w:cs="Times New Roman"/>
          <w:color w:val="151518"/>
          <w:sz w:val="24"/>
          <w:szCs w:val="24"/>
        </w:rPr>
        <w:t>els</w:t>
      </w:r>
      <w:r w:rsidR="003A6675">
        <w:rPr>
          <w:rFonts w:ascii="Times New Roman" w:hAnsi="Times New Roman" w:cs="Times New Roman"/>
          <w:color w:val="151518"/>
          <w:sz w:val="24"/>
          <w:szCs w:val="24"/>
        </w:rPr>
        <w:t xml:space="preserve"> (see </w:t>
      </w:r>
      <w:r w:rsidR="003A6675" w:rsidRPr="00DC717A">
        <w:rPr>
          <w:rFonts w:ascii="Times New Roman" w:hAnsi="Times New Roman" w:cs="Times New Roman"/>
          <w:color w:val="151518"/>
          <w:sz w:val="24"/>
          <w:szCs w:val="24"/>
          <w:highlight w:val="yellow"/>
        </w:rPr>
        <w:t xml:space="preserve">wave supplement for </w:t>
      </w:r>
      <w:r w:rsidR="002B2614" w:rsidRPr="00DC717A">
        <w:rPr>
          <w:rFonts w:ascii="Times New Roman" w:hAnsi="Times New Roman" w:cs="Times New Roman"/>
          <w:color w:val="151518"/>
          <w:sz w:val="24"/>
          <w:szCs w:val="24"/>
          <w:highlight w:val="yellow"/>
        </w:rPr>
        <w:t xml:space="preserve">specific </w:t>
      </w:r>
      <w:r w:rsidR="003A6675" w:rsidRPr="00DC717A">
        <w:rPr>
          <w:rFonts w:ascii="Times New Roman" w:hAnsi="Times New Roman" w:cs="Times New Roman"/>
          <w:color w:val="151518"/>
          <w:sz w:val="24"/>
          <w:szCs w:val="24"/>
          <w:highlight w:val="yellow"/>
        </w:rPr>
        <w:t>details</w:t>
      </w:r>
      <w:r w:rsidR="003A6675">
        <w:rPr>
          <w:rFonts w:ascii="Times New Roman" w:hAnsi="Times New Roman" w:cs="Times New Roman"/>
          <w:color w:val="151518"/>
          <w:sz w:val="24"/>
          <w:szCs w:val="24"/>
        </w:rPr>
        <w:t>)</w:t>
      </w:r>
      <w:r w:rsidR="00444B19" w:rsidRPr="004D6174">
        <w:rPr>
          <w:rFonts w:ascii="Times New Roman" w:hAnsi="Times New Roman" w:cs="Times New Roman"/>
          <w:color w:val="151518"/>
          <w:sz w:val="24"/>
          <w:szCs w:val="24"/>
        </w:rPr>
        <w:t xml:space="preserve">.  </w:t>
      </w:r>
      <w:r w:rsidR="00810CF7" w:rsidRPr="00810CF7">
        <w:rPr>
          <w:rFonts w:ascii="Times New Roman" w:hAnsi="Times New Roman" w:cs="Times New Roman"/>
          <w:color w:val="151518"/>
          <w:sz w:val="24"/>
          <w:szCs w:val="24"/>
        </w:rPr>
        <w:t>We used the waves tool (</w:t>
      </w:r>
      <w:proofErr w:type="spellStart"/>
      <w:r w:rsidR="00810CF7" w:rsidRPr="00FF6D20">
        <w:rPr>
          <w:rFonts w:ascii="Times New Roman" w:hAnsi="Times New Roman" w:cs="Times New Roman"/>
          <w:color w:val="151518"/>
          <w:sz w:val="24"/>
          <w:szCs w:val="24"/>
          <w:highlight w:val="yellow"/>
        </w:rPr>
        <w:t>Rohweder</w:t>
      </w:r>
      <w:proofErr w:type="spellEnd"/>
      <w:r w:rsidR="00810CF7" w:rsidRPr="00FF6D20">
        <w:rPr>
          <w:rFonts w:ascii="Times New Roman" w:hAnsi="Times New Roman" w:cs="Times New Roman"/>
          <w:color w:val="151518"/>
          <w:sz w:val="24"/>
          <w:szCs w:val="24"/>
          <w:highlight w:val="yellow"/>
        </w:rPr>
        <w:t xml:space="preserve"> et al. 2012</w:t>
      </w:r>
      <w:r w:rsidR="00810CF7" w:rsidRPr="00810CF7">
        <w:rPr>
          <w:rFonts w:ascii="Times New Roman" w:hAnsi="Times New Roman" w:cs="Times New Roman"/>
          <w:color w:val="151518"/>
          <w:sz w:val="24"/>
          <w:szCs w:val="24"/>
        </w:rPr>
        <w:t xml:space="preserve">) in ArcGIS to create a gridded surface of potential wave exposure for </w:t>
      </w:r>
      <w:r w:rsidR="00691E58">
        <w:rPr>
          <w:rFonts w:ascii="Times New Roman" w:hAnsi="Times New Roman" w:cs="Times New Roman"/>
          <w:color w:val="151518"/>
          <w:sz w:val="24"/>
          <w:szCs w:val="24"/>
        </w:rPr>
        <w:t xml:space="preserve">the </w:t>
      </w:r>
      <w:r w:rsidR="00810CF7">
        <w:rPr>
          <w:rFonts w:ascii="Times New Roman" w:hAnsi="Times New Roman" w:cs="Times New Roman"/>
          <w:color w:val="151518"/>
          <w:sz w:val="24"/>
          <w:szCs w:val="24"/>
        </w:rPr>
        <w:t>length of coast represented across the study sites</w:t>
      </w:r>
      <w:r w:rsidR="00810CF7" w:rsidRPr="00810CF7">
        <w:rPr>
          <w:rFonts w:ascii="Times New Roman" w:hAnsi="Times New Roman" w:cs="Times New Roman"/>
          <w:color w:val="151518"/>
          <w:sz w:val="24"/>
          <w:szCs w:val="24"/>
        </w:rPr>
        <w:t>.  We ran the model on</w:t>
      </w:r>
      <w:r w:rsidR="00223942">
        <w:rPr>
          <w:rFonts w:ascii="Times New Roman" w:hAnsi="Times New Roman" w:cs="Times New Roman"/>
          <w:color w:val="151518"/>
          <w:sz w:val="24"/>
          <w:szCs w:val="24"/>
        </w:rPr>
        <w:t xml:space="preserve"> a</w:t>
      </w:r>
      <w:r w:rsidR="00810CF7" w:rsidRPr="00810CF7">
        <w:rPr>
          <w:rFonts w:ascii="Times New Roman" w:hAnsi="Times New Roman" w:cs="Times New Roman"/>
          <w:color w:val="151518"/>
          <w:sz w:val="24"/>
          <w:szCs w:val="24"/>
        </w:rPr>
        <w:t xml:space="preserve"> </w:t>
      </w:r>
      <w:proofErr w:type="gramStart"/>
      <w:r w:rsidR="00810CF7" w:rsidRPr="00810CF7">
        <w:rPr>
          <w:rFonts w:ascii="Times New Roman" w:hAnsi="Times New Roman" w:cs="Times New Roman"/>
          <w:color w:val="151518"/>
          <w:sz w:val="24"/>
          <w:szCs w:val="24"/>
        </w:rPr>
        <w:t>30 m</w:t>
      </w:r>
      <w:proofErr w:type="gramEnd"/>
      <w:r w:rsidR="00810CF7" w:rsidRPr="00810CF7">
        <w:rPr>
          <w:rFonts w:ascii="Times New Roman" w:hAnsi="Times New Roman" w:cs="Times New Roman"/>
          <w:color w:val="151518"/>
          <w:sz w:val="24"/>
          <w:szCs w:val="24"/>
        </w:rPr>
        <w:t xml:space="preserve"> grid</w:t>
      </w:r>
      <w:r w:rsidR="00223942">
        <w:rPr>
          <w:rFonts w:ascii="Times New Roman" w:hAnsi="Times New Roman" w:cs="Times New Roman"/>
          <w:color w:val="151518"/>
          <w:sz w:val="24"/>
          <w:szCs w:val="24"/>
        </w:rPr>
        <w:t xml:space="preserve"> extending from the coastline out to 1,000 km.  We used</w:t>
      </w:r>
      <w:r w:rsidR="00810CF7" w:rsidRPr="00810CF7">
        <w:rPr>
          <w:rFonts w:ascii="Times New Roman" w:hAnsi="Times New Roman" w:cs="Times New Roman"/>
          <w:color w:val="151518"/>
          <w:sz w:val="24"/>
          <w:szCs w:val="24"/>
        </w:rPr>
        <w:t xml:space="preserve"> the </w:t>
      </w:r>
      <w:r w:rsidR="00223942">
        <w:rPr>
          <w:rFonts w:ascii="Times New Roman" w:hAnsi="Times New Roman" w:cs="Times New Roman"/>
          <w:color w:val="151518"/>
          <w:sz w:val="24"/>
          <w:szCs w:val="24"/>
        </w:rPr>
        <w:t>NOAA</w:t>
      </w:r>
      <w:r w:rsidR="00810CF7" w:rsidRPr="00810CF7">
        <w:rPr>
          <w:rFonts w:ascii="Times New Roman" w:hAnsi="Times New Roman" w:cs="Times New Roman"/>
          <w:color w:val="151518"/>
          <w:sz w:val="24"/>
          <w:szCs w:val="24"/>
        </w:rPr>
        <w:t xml:space="preserve"> </w:t>
      </w:r>
      <w:r w:rsidR="00223942" w:rsidRPr="00223942">
        <w:rPr>
          <w:rFonts w:ascii="Times New Roman" w:hAnsi="Times New Roman" w:cs="Times New Roman"/>
          <w:color w:val="151518"/>
          <w:sz w:val="24"/>
          <w:szCs w:val="24"/>
        </w:rPr>
        <w:t>Continually Updated Shoreline Product (CUSP)</w:t>
      </w:r>
      <w:r w:rsidR="00223942">
        <w:rPr>
          <w:rFonts w:ascii="Times New Roman" w:hAnsi="Times New Roman" w:cs="Times New Roman"/>
          <w:color w:val="151518"/>
          <w:sz w:val="24"/>
          <w:szCs w:val="24"/>
        </w:rPr>
        <w:t xml:space="preserve"> s</w:t>
      </w:r>
      <w:r w:rsidR="00810CF7" w:rsidRPr="00810CF7">
        <w:rPr>
          <w:rFonts w:ascii="Times New Roman" w:hAnsi="Times New Roman" w:cs="Times New Roman"/>
          <w:color w:val="151518"/>
          <w:sz w:val="24"/>
          <w:szCs w:val="24"/>
        </w:rPr>
        <w:t xml:space="preserve">horeline for the United States </w:t>
      </w:r>
      <w:r w:rsidR="00223942">
        <w:rPr>
          <w:rFonts w:ascii="Times New Roman" w:hAnsi="Times New Roman" w:cs="Times New Roman"/>
          <w:color w:val="151518"/>
          <w:sz w:val="24"/>
          <w:szCs w:val="24"/>
        </w:rPr>
        <w:t xml:space="preserve">as the boundary for the land-sea interface </w:t>
      </w:r>
      <w:r w:rsidR="00810CF7" w:rsidRPr="00810CF7">
        <w:rPr>
          <w:rFonts w:ascii="Times New Roman" w:hAnsi="Times New Roman" w:cs="Times New Roman"/>
          <w:color w:val="151518"/>
          <w:sz w:val="24"/>
          <w:szCs w:val="24"/>
        </w:rPr>
        <w:t>(</w:t>
      </w:r>
      <w:hyperlink r:id="rId10" w:history="1">
        <w:r w:rsidR="00DC175B" w:rsidRPr="00A84501">
          <w:rPr>
            <w:rStyle w:val="Hyperlink"/>
            <w:rFonts w:ascii="Times New Roman" w:hAnsi="Times New Roman" w:cs="Times New Roman"/>
            <w:sz w:val="24"/>
            <w:szCs w:val="24"/>
          </w:rPr>
          <w:t>https://shoreline.noaa.gov/data/datasheets/cusp.html</w:t>
        </w:r>
      </w:hyperlink>
      <w:r w:rsidR="009E6D2B">
        <w:rPr>
          <w:rFonts w:ascii="Times New Roman" w:hAnsi="Times New Roman" w:cs="Times New Roman"/>
          <w:color w:val="151518"/>
          <w:sz w:val="24"/>
          <w:szCs w:val="24"/>
        </w:rPr>
        <w:t xml:space="preserve">; accessed </w:t>
      </w:r>
      <w:r w:rsidR="00FF35C6">
        <w:rPr>
          <w:rFonts w:ascii="Times New Roman" w:hAnsi="Times New Roman" w:cs="Times New Roman"/>
          <w:color w:val="151518"/>
          <w:sz w:val="24"/>
          <w:szCs w:val="24"/>
        </w:rPr>
        <w:t>19 September 2017</w:t>
      </w:r>
      <w:r w:rsidR="00223942">
        <w:rPr>
          <w:rFonts w:ascii="Times New Roman" w:hAnsi="Times New Roman" w:cs="Times New Roman"/>
          <w:color w:val="151518"/>
          <w:sz w:val="24"/>
          <w:szCs w:val="24"/>
        </w:rPr>
        <w:t>)</w:t>
      </w:r>
      <w:r w:rsidR="00810CF7" w:rsidRPr="00810CF7">
        <w:rPr>
          <w:rFonts w:ascii="Times New Roman" w:hAnsi="Times New Roman" w:cs="Times New Roman"/>
          <w:color w:val="151518"/>
          <w:sz w:val="24"/>
          <w:szCs w:val="24"/>
        </w:rPr>
        <w:t>.  We ran the model using the SPM-Restricted method, which calculates wind fetch using the average of five radials spread three degrees apart (</w:t>
      </w:r>
      <w:r w:rsidR="00810CF7" w:rsidRPr="00FF6D20">
        <w:rPr>
          <w:rFonts w:ascii="Times New Roman" w:hAnsi="Times New Roman" w:cs="Times New Roman"/>
          <w:color w:val="151518"/>
          <w:sz w:val="24"/>
          <w:szCs w:val="24"/>
          <w:highlight w:val="yellow"/>
        </w:rPr>
        <w:t>Smith 1991</w:t>
      </w:r>
      <w:r w:rsidR="00810CF7" w:rsidRPr="00810CF7">
        <w:rPr>
          <w:rFonts w:ascii="Times New Roman" w:hAnsi="Times New Roman" w:cs="Times New Roman"/>
          <w:color w:val="151518"/>
          <w:sz w:val="24"/>
          <w:szCs w:val="24"/>
        </w:rPr>
        <w:t xml:space="preserve">).  We used the weighted fetch option in the waves tool, with probabilistic wind direction inputs derived from 1981-2010 normal hourly wind direction data for </w:t>
      </w:r>
      <w:r w:rsidR="00BE0910">
        <w:rPr>
          <w:rFonts w:ascii="Times New Roman" w:hAnsi="Times New Roman" w:cs="Times New Roman"/>
          <w:color w:val="151518"/>
          <w:sz w:val="24"/>
          <w:szCs w:val="24"/>
        </w:rPr>
        <w:t xml:space="preserve">the </w:t>
      </w:r>
      <w:proofErr w:type="spellStart"/>
      <w:r w:rsidR="00BE0910" w:rsidRPr="00BE0910">
        <w:rPr>
          <w:rFonts w:ascii="Times New Roman" w:hAnsi="Times New Roman" w:cs="Times New Roman"/>
          <w:color w:val="151518"/>
          <w:sz w:val="24"/>
          <w:szCs w:val="24"/>
        </w:rPr>
        <w:t>Quillayute</w:t>
      </w:r>
      <w:proofErr w:type="spellEnd"/>
      <w:r w:rsidR="00BE0910" w:rsidRPr="00BE0910">
        <w:rPr>
          <w:rFonts w:ascii="Times New Roman" w:hAnsi="Times New Roman" w:cs="Times New Roman"/>
          <w:color w:val="151518"/>
          <w:sz w:val="24"/>
          <w:szCs w:val="24"/>
        </w:rPr>
        <w:t xml:space="preserve"> State Airport </w:t>
      </w:r>
      <w:r w:rsidR="00810CF7" w:rsidRPr="00810CF7">
        <w:rPr>
          <w:rFonts w:ascii="Times New Roman" w:hAnsi="Times New Roman" w:cs="Times New Roman"/>
          <w:color w:val="151518"/>
          <w:sz w:val="24"/>
          <w:szCs w:val="24"/>
        </w:rPr>
        <w:t>(</w:t>
      </w:r>
      <w:proofErr w:type="spellStart"/>
      <w:r w:rsidR="00810CF7" w:rsidRPr="00FF6D20">
        <w:rPr>
          <w:rFonts w:ascii="Times New Roman" w:hAnsi="Times New Roman" w:cs="Times New Roman"/>
          <w:color w:val="151518"/>
          <w:sz w:val="24"/>
          <w:szCs w:val="24"/>
          <w:highlight w:val="yellow"/>
        </w:rPr>
        <w:t>Arguez</w:t>
      </w:r>
      <w:proofErr w:type="spellEnd"/>
      <w:r w:rsidR="00810CF7" w:rsidRPr="00FF6D20">
        <w:rPr>
          <w:rFonts w:ascii="Times New Roman" w:hAnsi="Times New Roman" w:cs="Times New Roman"/>
          <w:color w:val="151518"/>
          <w:sz w:val="24"/>
          <w:szCs w:val="24"/>
          <w:highlight w:val="yellow"/>
        </w:rPr>
        <w:t xml:space="preserve"> et al. 2010</w:t>
      </w:r>
      <w:r w:rsidR="00810CF7" w:rsidRPr="00810CF7">
        <w:rPr>
          <w:rFonts w:ascii="Times New Roman" w:hAnsi="Times New Roman" w:cs="Times New Roman"/>
          <w:color w:val="151518"/>
          <w:sz w:val="24"/>
          <w:szCs w:val="24"/>
        </w:rPr>
        <w:t xml:space="preserve">).  Finally, we overlaid </w:t>
      </w:r>
      <w:r w:rsidR="00783152">
        <w:rPr>
          <w:rFonts w:ascii="Times New Roman" w:hAnsi="Times New Roman" w:cs="Times New Roman"/>
          <w:color w:val="151518"/>
          <w:sz w:val="24"/>
          <w:szCs w:val="24"/>
        </w:rPr>
        <w:t>study site</w:t>
      </w:r>
      <w:r w:rsidR="00810CF7" w:rsidRPr="00810CF7">
        <w:rPr>
          <w:rFonts w:ascii="Times New Roman" w:hAnsi="Times New Roman" w:cs="Times New Roman"/>
          <w:color w:val="151518"/>
          <w:sz w:val="24"/>
          <w:szCs w:val="24"/>
        </w:rPr>
        <w:t xml:space="preserve"> points with the resulting weighted wave exposure grid and extracted the corresponding grid cell values.</w:t>
      </w:r>
    </w:p>
    <w:p w14:paraId="5F312986" w14:textId="77777777" w:rsidR="007A3631" w:rsidRPr="004D6174" w:rsidRDefault="007A3631" w:rsidP="0077345D">
      <w:pPr>
        <w:spacing w:after="0" w:line="480" w:lineRule="auto"/>
        <w:ind w:firstLine="720"/>
        <w:rPr>
          <w:rFonts w:ascii="Times New Roman" w:hAnsi="Times New Roman" w:cs="Times New Roman"/>
          <w:color w:val="151518"/>
          <w:sz w:val="24"/>
          <w:szCs w:val="24"/>
        </w:rPr>
      </w:pPr>
    </w:p>
    <w:p w14:paraId="3BB9099A" w14:textId="0ABB2290" w:rsidR="000F51AE" w:rsidRPr="004D6174" w:rsidRDefault="000F51AE" w:rsidP="003E6C90">
      <w:pPr>
        <w:spacing w:before="120" w:after="0" w:line="480" w:lineRule="auto"/>
        <w:outlineLvl w:val="0"/>
        <w:rPr>
          <w:rFonts w:ascii="Times New Roman" w:hAnsi="Times New Roman" w:cs="Times New Roman"/>
          <w:color w:val="151518"/>
          <w:sz w:val="24"/>
          <w:szCs w:val="24"/>
        </w:rPr>
      </w:pPr>
      <w:r w:rsidRPr="004D6174">
        <w:rPr>
          <w:rFonts w:ascii="Times New Roman" w:hAnsi="Times New Roman" w:cs="Times New Roman"/>
          <w:i/>
          <w:sz w:val="24"/>
          <w:szCs w:val="24"/>
        </w:rPr>
        <w:t>Sea otter abundance and distribution</w:t>
      </w:r>
    </w:p>
    <w:p w14:paraId="44B23BDA" w14:textId="4EAF6645" w:rsidR="000F51AE" w:rsidRPr="004D6174" w:rsidRDefault="000F51AE" w:rsidP="00B10915">
      <w:pPr>
        <w:widowControl w:val="0"/>
        <w:autoSpaceDE w:val="0"/>
        <w:autoSpaceDN w:val="0"/>
        <w:adjustRightInd w:val="0"/>
        <w:spacing w:after="0" w:line="480" w:lineRule="auto"/>
        <w:ind w:firstLine="720"/>
        <w:rPr>
          <w:rFonts w:ascii="Times New Roman" w:hAnsi="Times New Roman" w:cs="Times New Roman"/>
          <w:color w:val="000000"/>
          <w:sz w:val="24"/>
          <w:szCs w:val="24"/>
        </w:rPr>
      </w:pPr>
      <w:r w:rsidRPr="004D6174">
        <w:rPr>
          <w:rFonts w:ascii="Times New Roman" w:hAnsi="Times New Roman" w:cs="Times New Roman"/>
          <w:sz w:val="24"/>
          <w:szCs w:val="24"/>
        </w:rPr>
        <w:t>We extracted sea otter location and abundance inf</w:t>
      </w:r>
      <w:r w:rsidR="008D253B">
        <w:rPr>
          <w:rFonts w:ascii="Times New Roman" w:hAnsi="Times New Roman" w:cs="Times New Roman"/>
          <w:sz w:val="24"/>
          <w:szCs w:val="24"/>
        </w:rPr>
        <w:t>ormation from research reports</w:t>
      </w:r>
      <w:r w:rsidR="00264EBD" w:rsidRPr="004D6174">
        <w:rPr>
          <w:rFonts w:ascii="Times New Roman" w:hAnsi="Times New Roman" w:cs="Times New Roman"/>
          <w:sz w:val="24"/>
          <w:szCs w:val="24"/>
        </w:rPr>
        <w:t xml:space="preserve"> </w:t>
      </w:r>
      <w:r w:rsidR="00264EBD" w:rsidRPr="004D6174">
        <w:rPr>
          <w:rFonts w:ascii="Times New Roman" w:hAnsi="Times New Roman" w:cs="Times New Roman"/>
          <w:sz w:val="24"/>
          <w:szCs w:val="24"/>
        </w:rPr>
        <w:fldChar w:fldCharType="begin"/>
      </w:r>
      <w:r w:rsidR="00264EBD" w:rsidRPr="004D6174">
        <w:rPr>
          <w:rFonts w:ascii="Times New Roman" w:hAnsi="Times New Roman" w:cs="Times New Roman"/>
          <w:sz w:val="24"/>
          <w:szCs w:val="24"/>
        </w:rPr>
        <w:instrText xml:space="preserve"> ADDIN EN.CITE &lt;EndNote&gt;&lt;Cite&gt;&lt;Author&gt;Lance&lt;/Author&gt;&lt;Year&gt;2004&lt;/Year&gt;&lt;RecNum&gt;2456&lt;/RecNum&gt;&lt;Prefix&gt;see e.g. &lt;/Prefix&gt;&lt;DisplayText&gt;(see e.g. Lance et al. 2004, Jeffries and Jameson 201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Cite&gt;&lt;Author&gt;Jeffries&lt;/Author&gt;&lt;Year&gt;2014&lt;/Year&gt;&lt;RecNum&gt;2457&lt;/RecNum&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264EBD" w:rsidRPr="004D6174">
        <w:rPr>
          <w:rFonts w:ascii="Times New Roman" w:hAnsi="Times New Roman" w:cs="Times New Roman"/>
          <w:sz w:val="24"/>
          <w:szCs w:val="24"/>
        </w:rPr>
        <w:fldChar w:fldCharType="separate"/>
      </w:r>
      <w:r w:rsidR="00264EBD" w:rsidRPr="004D6174">
        <w:rPr>
          <w:rFonts w:ascii="Times New Roman" w:hAnsi="Times New Roman" w:cs="Times New Roman"/>
          <w:noProof/>
          <w:sz w:val="24"/>
          <w:szCs w:val="24"/>
        </w:rPr>
        <w:t>(see e.g. Lance et al. 2004, Jeffries and Jameson 2014)</w:t>
      </w:r>
      <w:r w:rsidR="00264EBD"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to examine shifts in otter abundance and </w:t>
      </w:r>
      <w:r w:rsidRPr="004D6174">
        <w:rPr>
          <w:rFonts w:ascii="Times New Roman" w:hAnsi="Times New Roman" w:cs="Times New Roman"/>
          <w:sz w:val="24"/>
          <w:szCs w:val="24"/>
        </w:rPr>
        <w:lastRenderedPageBreak/>
        <w:t>distribution over the past several decades. Sea otter surveys along the Olympic Coast have been conducted by a mix of aerial surveys and land-based observations since 1977. Surveys were approximately biennial through the 1980s (</w:t>
      </w:r>
      <w:r w:rsidR="008D253B">
        <w:rPr>
          <w:rFonts w:ascii="Times New Roman" w:hAnsi="Times New Roman" w:cs="Times New Roman"/>
          <w:sz w:val="24"/>
          <w:szCs w:val="24"/>
        </w:rPr>
        <w:t>data in 1977-9</w:t>
      </w:r>
      <w:r w:rsidRPr="004D6174">
        <w:rPr>
          <w:rFonts w:ascii="Times New Roman" w:hAnsi="Times New Roman" w:cs="Times New Roman"/>
          <w:sz w:val="24"/>
          <w:szCs w:val="24"/>
        </w:rPr>
        <w:t>, 198</w:t>
      </w:r>
      <w:r w:rsidR="008D253B">
        <w:rPr>
          <w:rFonts w:ascii="Times New Roman" w:hAnsi="Times New Roman" w:cs="Times New Roman"/>
          <w:sz w:val="24"/>
          <w:szCs w:val="24"/>
        </w:rPr>
        <w:t>1</w:t>
      </w:r>
      <w:r w:rsidRPr="004D6174">
        <w:rPr>
          <w:rFonts w:ascii="Times New Roman" w:hAnsi="Times New Roman" w:cs="Times New Roman"/>
          <w:sz w:val="24"/>
          <w:szCs w:val="24"/>
        </w:rPr>
        <w:t>, 198</w:t>
      </w:r>
      <w:r w:rsidR="008D253B">
        <w:rPr>
          <w:rFonts w:ascii="Times New Roman" w:hAnsi="Times New Roman" w:cs="Times New Roman"/>
          <w:sz w:val="24"/>
          <w:szCs w:val="24"/>
        </w:rPr>
        <w:t>3, 1984</w:t>
      </w:r>
      <w:r w:rsidRPr="004D6174">
        <w:rPr>
          <w:rFonts w:ascii="Times New Roman" w:hAnsi="Times New Roman" w:cs="Times New Roman"/>
          <w:sz w:val="24"/>
          <w:szCs w:val="24"/>
        </w:rPr>
        <w:t xml:space="preserve">, </w:t>
      </w:r>
      <w:r w:rsidR="008D253B">
        <w:rPr>
          <w:rFonts w:ascii="Times New Roman" w:hAnsi="Times New Roman" w:cs="Times New Roman"/>
          <w:sz w:val="24"/>
          <w:szCs w:val="24"/>
        </w:rPr>
        <w:t xml:space="preserve">and </w:t>
      </w:r>
      <w:r w:rsidRPr="004D6174">
        <w:rPr>
          <w:rFonts w:ascii="Times New Roman" w:hAnsi="Times New Roman" w:cs="Times New Roman"/>
          <w:sz w:val="24"/>
          <w:szCs w:val="24"/>
        </w:rPr>
        <w:t>198</w:t>
      </w:r>
      <w:r w:rsidR="008D253B">
        <w:rPr>
          <w:rFonts w:ascii="Times New Roman" w:hAnsi="Times New Roman" w:cs="Times New Roman"/>
          <w:sz w:val="24"/>
          <w:szCs w:val="24"/>
        </w:rPr>
        <w:t>7</w:t>
      </w:r>
      <w:r w:rsidRPr="004D6174">
        <w:rPr>
          <w:rFonts w:ascii="Times New Roman" w:hAnsi="Times New Roman" w:cs="Times New Roman"/>
          <w:sz w:val="24"/>
          <w:szCs w:val="24"/>
        </w:rPr>
        <w:t xml:space="preserve">), and annual from 1989-2015 (but no surveys in 2009 or 2014). </w:t>
      </w:r>
      <w:r w:rsidR="002730AC" w:rsidRPr="004D6174">
        <w:rPr>
          <w:rFonts w:ascii="Times New Roman" w:hAnsi="Times New Roman" w:cs="Times New Roman"/>
          <w:sz w:val="24"/>
          <w:szCs w:val="24"/>
        </w:rPr>
        <w:t>S</w:t>
      </w:r>
      <w:r w:rsidRPr="004D6174">
        <w:rPr>
          <w:rFonts w:ascii="Times New Roman" w:hAnsi="Times New Roman" w:cs="Times New Roman"/>
          <w:sz w:val="24"/>
          <w:szCs w:val="24"/>
        </w:rPr>
        <w:t xml:space="preserve">ea otter surveys were conducted in summer and thus reflect summer distribution and abundance </w:t>
      </w:r>
      <w:r w:rsidR="00264EBD"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4D6174">
        <w:rPr>
          <w:rFonts w:ascii="Times New Roman" w:hAnsi="Times New Roman" w:cs="Times New Roman"/>
          <w:sz w:val="24"/>
          <w:szCs w:val="24"/>
        </w:rPr>
        <w:instrText xml:space="preserve"> ADDIN EN.CITE </w:instrText>
      </w:r>
      <w:r w:rsidR="00264EBD"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4D6174">
        <w:rPr>
          <w:rFonts w:ascii="Times New Roman" w:hAnsi="Times New Roman" w:cs="Times New Roman"/>
          <w:sz w:val="24"/>
          <w:szCs w:val="24"/>
        </w:rPr>
        <w:instrText xml:space="preserve"> ADDIN EN.CITE.DATA </w:instrText>
      </w:r>
      <w:r w:rsidR="00264EBD" w:rsidRPr="004D6174">
        <w:rPr>
          <w:rFonts w:ascii="Times New Roman" w:hAnsi="Times New Roman" w:cs="Times New Roman"/>
          <w:sz w:val="24"/>
          <w:szCs w:val="24"/>
        </w:rPr>
      </w:r>
      <w:r w:rsidR="00264EBD" w:rsidRPr="004D6174">
        <w:rPr>
          <w:rFonts w:ascii="Times New Roman" w:hAnsi="Times New Roman" w:cs="Times New Roman"/>
          <w:sz w:val="24"/>
          <w:szCs w:val="24"/>
        </w:rPr>
        <w:fldChar w:fldCharType="end"/>
      </w:r>
      <w:r w:rsidR="00264EBD" w:rsidRPr="004D6174">
        <w:rPr>
          <w:rFonts w:ascii="Times New Roman" w:hAnsi="Times New Roman" w:cs="Times New Roman"/>
          <w:sz w:val="24"/>
          <w:szCs w:val="24"/>
        </w:rPr>
      </w:r>
      <w:r w:rsidR="00264EBD" w:rsidRPr="004D6174">
        <w:rPr>
          <w:rFonts w:ascii="Times New Roman" w:hAnsi="Times New Roman" w:cs="Times New Roman"/>
          <w:sz w:val="24"/>
          <w:szCs w:val="24"/>
        </w:rPr>
        <w:fldChar w:fldCharType="separate"/>
      </w:r>
      <w:r w:rsidR="00264EBD" w:rsidRPr="004D6174">
        <w:rPr>
          <w:rFonts w:ascii="Times New Roman" w:hAnsi="Times New Roman" w:cs="Times New Roman"/>
          <w:noProof/>
          <w:sz w:val="24"/>
          <w:szCs w:val="24"/>
        </w:rPr>
        <w:t>(Laidre et al. 2009)</w:t>
      </w:r>
      <w:r w:rsidR="00264EBD"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w:t>
      </w:r>
      <w:r w:rsidR="004563B1" w:rsidRPr="004D6174">
        <w:rPr>
          <w:rFonts w:ascii="Times New Roman" w:hAnsi="Times New Roman" w:cs="Times New Roman"/>
          <w:sz w:val="24"/>
          <w:szCs w:val="24"/>
        </w:rPr>
        <w:t>Available</w:t>
      </w:r>
      <w:r w:rsidRPr="004D6174">
        <w:rPr>
          <w:rFonts w:ascii="Times New Roman" w:hAnsi="Times New Roman" w:cs="Times New Roman"/>
          <w:sz w:val="24"/>
          <w:szCs w:val="24"/>
        </w:rPr>
        <w:t xml:space="preserve"> evidence does not suggest that summer and winter distributions of sea otters are substantially different in this region </w:t>
      </w:r>
      <w:r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Laidre et al. 2009)</w:t>
      </w:r>
      <w:r w:rsidRPr="004D6174">
        <w:rPr>
          <w:rFonts w:ascii="Times New Roman" w:hAnsi="Times New Roman" w:cs="Times New Roman"/>
          <w:sz w:val="24"/>
          <w:szCs w:val="24"/>
        </w:rPr>
        <w:fldChar w:fldCharType="end"/>
      </w:r>
      <w:r w:rsidR="005752D3">
        <w:rPr>
          <w:rFonts w:ascii="Times New Roman" w:hAnsi="Times New Roman" w:cs="Times New Roman"/>
          <w:sz w:val="24"/>
          <w:szCs w:val="24"/>
        </w:rPr>
        <w:t>. However, s</w:t>
      </w:r>
      <w:r w:rsidR="005752D3" w:rsidRPr="004D6174">
        <w:rPr>
          <w:rFonts w:ascii="Times New Roman" w:hAnsi="Times New Roman" w:cs="Times New Roman"/>
          <w:sz w:val="24"/>
          <w:szCs w:val="24"/>
        </w:rPr>
        <w:t>ea otters are highly mobile predators with substantial home ranges</w:t>
      </w:r>
      <w:r w:rsidR="005752D3">
        <w:rPr>
          <w:rFonts w:ascii="Times New Roman" w:hAnsi="Times New Roman" w:cs="Times New Roman"/>
          <w:sz w:val="24"/>
          <w:szCs w:val="24"/>
        </w:rPr>
        <w:t xml:space="preserve"> and</w:t>
      </w:r>
      <w:r w:rsidR="004563B1" w:rsidRPr="004D6174">
        <w:rPr>
          <w:rFonts w:ascii="Times New Roman" w:hAnsi="Times New Roman" w:cs="Times New Roman"/>
          <w:sz w:val="24"/>
          <w:szCs w:val="24"/>
        </w:rPr>
        <w:t xml:space="preserve"> information on seasonal patterns is notably uncertain.</w:t>
      </w:r>
    </w:p>
    <w:p w14:paraId="199434C5" w14:textId="60676F99" w:rsidR="000F51AE" w:rsidRPr="004D6174" w:rsidRDefault="000F51AE" w:rsidP="00375C21">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sz w:val="24"/>
          <w:szCs w:val="24"/>
        </w:rPr>
        <w:t>To estimate trends in sea otter abundance at each focal site, we developed a kernel-smoothed distribution of otters along the coast to incorporate uncertainty about how snapshot surveys translate to effective numbers of otters present at a given location. We first developed a one-dimensional coastline for the Olympic Peninsula and identified the position of each WDNR survey location along this coastline. We generated a smooth density of otters along the coastline using kernel density estimates which approximate the observed otter data using a mixture of Normal (Gaussian) distributions. Specifically, we placed a Gaussian distribution centered at each</w:t>
      </w:r>
      <w:r w:rsidRPr="004D6174">
        <w:rPr>
          <w:rFonts w:ascii="Times New Roman" w:hAnsi="Times New Roman" w:cs="Times New Roman"/>
          <w:color w:val="151518"/>
          <w:sz w:val="24"/>
          <w:szCs w:val="24"/>
        </w:rPr>
        <w:t xml:space="preserve"> survey location </w:t>
      </w:r>
      <w:r w:rsidR="005752D3">
        <w:rPr>
          <w:rFonts w:ascii="Times New Roman" w:hAnsi="Times New Roman" w:cs="Times New Roman"/>
          <w:color w:val="151518"/>
          <w:sz w:val="24"/>
          <w:szCs w:val="24"/>
        </w:rPr>
        <w:t>with</w:t>
      </w:r>
      <w:r w:rsidRPr="004D6174">
        <w:rPr>
          <w:rFonts w:ascii="Times New Roman" w:hAnsi="Times New Roman" w:cs="Times New Roman"/>
          <w:color w:val="151518"/>
          <w:sz w:val="24"/>
          <w:szCs w:val="24"/>
        </w:rPr>
        <w:t xml:space="preserve"> </w:t>
      </w:r>
      <w:r w:rsidRPr="004D6174">
        <w:rPr>
          <w:rFonts w:ascii="Times New Roman" w:hAnsi="Times New Roman" w:cs="Times New Roman"/>
          <w:color w:val="151518"/>
          <w:sz w:val="24"/>
          <w:szCs w:val="24"/>
          <w:highlight w:val="yellow"/>
        </w:rPr>
        <w:t xml:space="preserve">a standard deviation </w:t>
      </w:r>
      <w:r w:rsidRPr="004D6174">
        <w:rPr>
          <w:rFonts w:ascii="Times New Roman" w:hAnsi="Times New Roman" w:cs="Times New Roman"/>
          <w:i/>
          <w:color w:val="151518"/>
          <w:sz w:val="24"/>
          <w:szCs w:val="24"/>
          <w:highlight w:val="yellow"/>
        </w:rPr>
        <w:t>h</w:t>
      </w:r>
      <w:r w:rsidRPr="004D6174">
        <w:rPr>
          <w:rFonts w:ascii="Times New Roman" w:hAnsi="Times New Roman" w:cs="Times New Roman"/>
          <w:color w:val="151518"/>
          <w:sz w:val="24"/>
          <w:szCs w:val="24"/>
          <w:highlight w:val="yellow"/>
        </w:rPr>
        <w:t xml:space="preserve"> (the bandwidth) that corresponds to the </w:t>
      </w:r>
      <w:r w:rsidR="00375C21">
        <w:rPr>
          <w:rFonts w:ascii="Times New Roman" w:hAnsi="Times New Roman" w:cs="Times New Roman"/>
          <w:color w:val="151518"/>
          <w:sz w:val="24"/>
          <w:szCs w:val="24"/>
          <w:highlight w:val="yellow"/>
        </w:rPr>
        <w:t xml:space="preserve">estimated </w:t>
      </w:r>
      <w:r w:rsidRPr="004D6174">
        <w:rPr>
          <w:rFonts w:ascii="Times New Roman" w:hAnsi="Times New Roman" w:cs="Times New Roman"/>
          <w:color w:val="151518"/>
          <w:sz w:val="24"/>
          <w:szCs w:val="24"/>
          <w:highlight w:val="yellow"/>
        </w:rPr>
        <w:t xml:space="preserve">home-range size of sea otters of 40 km for the Washington coast </w:t>
      </w:r>
      <w:r w:rsidRPr="004D6174">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4D6174">
        <w:rPr>
          <w:rFonts w:ascii="Times New Roman" w:hAnsi="Times New Roman" w:cs="Times New Roman"/>
          <w:color w:val="151518"/>
          <w:sz w:val="24"/>
          <w:szCs w:val="24"/>
          <w:highlight w:val="yellow"/>
        </w:rPr>
        <w:instrText xml:space="preserve"> ADDIN EN.CITE </w:instrText>
      </w:r>
      <w:r w:rsidR="00655068" w:rsidRPr="004D6174">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4D6174">
        <w:rPr>
          <w:rFonts w:ascii="Times New Roman" w:hAnsi="Times New Roman" w:cs="Times New Roman"/>
          <w:color w:val="151518"/>
          <w:sz w:val="24"/>
          <w:szCs w:val="24"/>
          <w:highlight w:val="yellow"/>
        </w:rPr>
        <w:instrText xml:space="preserve"> ADDIN EN.CITE.DATA </w:instrText>
      </w:r>
      <w:r w:rsidR="00655068" w:rsidRPr="004D6174">
        <w:rPr>
          <w:rFonts w:ascii="Times New Roman" w:hAnsi="Times New Roman" w:cs="Times New Roman"/>
          <w:color w:val="151518"/>
          <w:sz w:val="24"/>
          <w:szCs w:val="24"/>
          <w:highlight w:val="yellow"/>
        </w:rPr>
      </w:r>
      <w:r w:rsidR="00655068" w:rsidRPr="004D6174">
        <w:rPr>
          <w:rFonts w:ascii="Times New Roman" w:hAnsi="Times New Roman" w:cs="Times New Roman"/>
          <w:color w:val="151518"/>
          <w:sz w:val="24"/>
          <w:szCs w:val="24"/>
          <w:highlight w:val="yellow"/>
        </w:rPr>
        <w:fldChar w:fldCharType="end"/>
      </w:r>
      <w:r w:rsidRPr="004D6174">
        <w:rPr>
          <w:rFonts w:ascii="Times New Roman" w:hAnsi="Times New Roman" w:cs="Times New Roman"/>
          <w:color w:val="151518"/>
          <w:sz w:val="24"/>
          <w:szCs w:val="24"/>
          <w:highlight w:val="yellow"/>
        </w:rPr>
      </w:r>
      <w:r w:rsidRPr="004D6174">
        <w:rPr>
          <w:rFonts w:ascii="Times New Roman" w:hAnsi="Times New Roman" w:cs="Times New Roman"/>
          <w:color w:val="151518"/>
          <w:sz w:val="24"/>
          <w:szCs w:val="24"/>
          <w:highlight w:val="yellow"/>
        </w:rPr>
        <w:fldChar w:fldCharType="separate"/>
      </w:r>
      <w:r w:rsidR="00655068" w:rsidRPr="004D6174">
        <w:rPr>
          <w:rFonts w:ascii="Times New Roman" w:hAnsi="Times New Roman" w:cs="Times New Roman"/>
          <w:noProof/>
          <w:color w:val="151518"/>
          <w:sz w:val="24"/>
          <w:szCs w:val="24"/>
          <w:highlight w:val="yellow"/>
        </w:rPr>
        <w:t>(</w:t>
      </w:r>
      <w:r w:rsidR="00655068" w:rsidRPr="004D6174">
        <w:rPr>
          <w:rFonts w:ascii="Times New Roman" w:hAnsi="Times New Roman" w:cs="Times New Roman"/>
          <w:i/>
          <w:noProof/>
          <w:color w:val="151518"/>
          <w:sz w:val="24"/>
          <w:szCs w:val="24"/>
          <w:highlight w:val="yellow"/>
        </w:rPr>
        <w:t>h</w:t>
      </w:r>
      <w:r w:rsidR="00655068" w:rsidRPr="004D6174">
        <w:rPr>
          <w:rFonts w:ascii="Times New Roman" w:hAnsi="Times New Roman" w:cs="Times New Roman"/>
          <w:noProof/>
          <w:color w:val="151518"/>
          <w:sz w:val="24"/>
          <w:szCs w:val="24"/>
          <w:highlight w:val="yellow"/>
        </w:rPr>
        <w:t xml:space="preserve"> = 10.2; Laidre et al. 2009</w:t>
      </w:r>
      <w:r w:rsidR="00BA7A19" w:rsidRPr="004D6174">
        <w:rPr>
          <w:rFonts w:ascii="Times New Roman" w:hAnsi="Times New Roman" w:cs="Times New Roman"/>
          <w:noProof/>
          <w:color w:val="151518"/>
          <w:sz w:val="24"/>
          <w:szCs w:val="24"/>
          <w:highlight w:val="yellow"/>
        </w:rPr>
        <w:t>, their Fig. 3</w:t>
      </w:r>
      <w:r w:rsidR="00655068" w:rsidRPr="004D6174">
        <w:rPr>
          <w:rFonts w:ascii="Times New Roman" w:hAnsi="Times New Roman" w:cs="Times New Roman"/>
          <w:noProof/>
          <w:color w:val="151518"/>
          <w:sz w:val="24"/>
          <w:szCs w:val="24"/>
          <w:highlight w:val="yellow"/>
        </w:rPr>
        <w:t>)</w:t>
      </w:r>
      <w:r w:rsidRPr="004D6174">
        <w:rPr>
          <w:rFonts w:ascii="Times New Roman" w:hAnsi="Times New Roman" w:cs="Times New Roman"/>
          <w:color w:val="151518"/>
          <w:sz w:val="24"/>
          <w:szCs w:val="24"/>
          <w:highlight w:val="yellow"/>
        </w:rPr>
        <w:fldChar w:fldCharType="end"/>
      </w:r>
      <w:commentRangeStart w:id="5"/>
      <w:r w:rsidRPr="004D6174">
        <w:rPr>
          <w:rFonts w:ascii="Times New Roman" w:hAnsi="Times New Roman" w:cs="Times New Roman"/>
          <w:color w:val="151518"/>
          <w:sz w:val="24"/>
          <w:szCs w:val="24"/>
        </w:rPr>
        <w:t xml:space="preserve">. </w:t>
      </w:r>
      <w:commentRangeEnd w:id="5"/>
      <w:r w:rsidR="0037692D" w:rsidRPr="004D6174">
        <w:rPr>
          <w:rStyle w:val="CommentReference"/>
          <w:rFonts w:ascii="Times New Roman" w:hAnsi="Times New Roman" w:cs="Times New Roman"/>
        </w:rPr>
        <w:commentReference w:id="5"/>
      </w:r>
      <w:r w:rsidR="00BA7A19" w:rsidRPr="004D6174">
        <w:rPr>
          <w:rFonts w:ascii="Times New Roman" w:hAnsi="Times New Roman" w:cs="Times New Roman"/>
          <w:color w:val="151518"/>
          <w:sz w:val="24"/>
          <w:szCs w:val="24"/>
        </w:rPr>
        <w:t xml:space="preserve">After calculating the smoothed kernel probability density, we calculated the proportion of the total sea otter population that was present within a radius of 10 km of each focal site </w:t>
      </w:r>
      <w:r w:rsidR="00375C21">
        <w:rPr>
          <w:rFonts w:ascii="Times New Roman" w:hAnsi="Times New Roman" w:cs="Times New Roman"/>
          <w:color w:val="151518"/>
          <w:sz w:val="24"/>
          <w:szCs w:val="24"/>
        </w:rPr>
        <w:t>by</w:t>
      </w:r>
      <w:r w:rsidR="00BA7A19" w:rsidRPr="004D6174">
        <w:rPr>
          <w:rFonts w:ascii="Times New Roman" w:hAnsi="Times New Roman" w:cs="Times New Roman"/>
          <w:color w:val="151518"/>
          <w:sz w:val="24"/>
          <w:szCs w:val="24"/>
        </w:rPr>
        <w:t xml:space="preserve"> integrating the pr</w:t>
      </w:r>
      <w:r w:rsidR="00375C21">
        <w:rPr>
          <w:rFonts w:ascii="Times New Roman" w:hAnsi="Times New Roman" w:cs="Times New Roman"/>
          <w:color w:val="151518"/>
          <w:sz w:val="24"/>
          <w:szCs w:val="24"/>
        </w:rPr>
        <w:t>obability density and multiplying</w:t>
      </w:r>
      <w:r w:rsidR="00BA7A19" w:rsidRPr="004D6174">
        <w:rPr>
          <w:rFonts w:ascii="Times New Roman" w:hAnsi="Times New Roman" w:cs="Times New Roman"/>
          <w:color w:val="151518"/>
          <w:sz w:val="24"/>
          <w:szCs w:val="24"/>
        </w:rPr>
        <w:t xml:space="preserve"> by the total sea otter population size to arrive at an estimate of sea otters at each site. </w:t>
      </w:r>
      <w:r w:rsidRPr="004D6174">
        <w:rPr>
          <w:rFonts w:ascii="Times New Roman" w:hAnsi="Times New Roman" w:cs="Times New Roman"/>
          <w:color w:val="151518"/>
          <w:sz w:val="24"/>
          <w:szCs w:val="24"/>
        </w:rPr>
        <w:t>Due to uncertainty in the effective home range size of sea otters, we performed sensitivity analyses using a range of bandwidths (</w:t>
      </w:r>
      <w:r w:rsidRPr="004D6174">
        <w:rPr>
          <w:rFonts w:ascii="Times New Roman" w:hAnsi="Times New Roman" w:cs="Times New Roman"/>
          <w:i/>
          <w:color w:val="151518"/>
          <w:sz w:val="24"/>
          <w:szCs w:val="24"/>
        </w:rPr>
        <w:t>h</w:t>
      </w:r>
      <w:r w:rsidRPr="004D6174">
        <w:rPr>
          <w:rFonts w:ascii="Times New Roman" w:hAnsi="Times New Roman" w:cs="Times New Roman"/>
          <w:color w:val="151518"/>
          <w:sz w:val="24"/>
          <w:szCs w:val="24"/>
        </w:rPr>
        <w:t xml:space="preserve"> </w:t>
      </w:r>
      <w:r w:rsidR="00375C21">
        <w:rPr>
          <w:rFonts w:ascii="Times New Roman" w:hAnsi="Times New Roman" w:cs="Times New Roman"/>
          <w:color w:val="151518"/>
          <w:sz w:val="24"/>
          <w:szCs w:val="24"/>
        </w:rPr>
        <w:t>=</w:t>
      </w:r>
      <w:r w:rsidRPr="004D6174">
        <w:rPr>
          <w:rFonts w:ascii="Times New Roman" w:hAnsi="Times New Roman" w:cs="Times New Roman"/>
          <w:color w:val="151518"/>
          <w:sz w:val="24"/>
          <w:szCs w:val="24"/>
        </w:rPr>
        <w:t xml:space="preserve"> 5 and 15). The qualitative </w:t>
      </w:r>
      <w:r w:rsidR="00CC22CD" w:rsidRPr="004D6174">
        <w:rPr>
          <w:rFonts w:ascii="Times New Roman" w:hAnsi="Times New Roman" w:cs="Times New Roman"/>
          <w:color w:val="151518"/>
          <w:sz w:val="24"/>
          <w:szCs w:val="24"/>
        </w:rPr>
        <w:t xml:space="preserve">pattern of </w:t>
      </w:r>
      <w:r w:rsidRPr="004D6174">
        <w:rPr>
          <w:rFonts w:ascii="Times New Roman" w:hAnsi="Times New Roman" w:cs="Times New Roman"/>
          <w:color w:val="151518"/>
          <w:sz w:val="24"/>
          <w:szCs w:val="24"/>
        </w:rPr>
        <w:t xml:space="preserve">results did not change with alternate bandwidths. </w:t>
      </w:r>
    </w:p>
    <w:p w14:paraId="0A231A98" w14:textId="1762E99A" w:rsidR="000F51AE" w:rsidRDefault="000F51AE" w:rsidP="00792DAF">
      <w:pPr>
        <w:spacing w:after="0" w:line="480" w:lineRule="auto"/>
        <w:ind w:firstLine="720"/>
        <w:rPr>
          <w:rFonts w:ascii="Times New Roman" w:hAnsi="Times New Roman" w:cs="Times New Roman"/>
          <w:sz w:val="24"/>
        </w:rPr>
      </w:pPr>
      <w:r w:rsidRPr="004D6174">
        <w:rPr>
          <w:rFonts w:ascii="Times New Roman" w:hAnsi="Times New Roman" w:cs="Times New Roman"/>
          <w:sz w:val="24"/>
        </w:rPr>
        <w:lastRenderedPageBreak/>
        <w:t xml:space="preserve">We estimated the temporal trend in sea otter abundance at each site </w:t>
      </w:r>
      <w:r w:rsidR="002730AC" w:rsidRPr="004D6174">
        <w:rPr>
          <w:rFonts w:ascii="Times New Roman" w:hAnsi="Times New Roman" w:cs="Times New Roman"/>
          <w:sz w:val="24"/>
        </w:rPr>
        <w:t xml:space="preserve">and </w:t>
      </w:r>
      <w:proofErr w:type="spellStart"/>
      <w:r w:rsidR="002730AC" w:rsidRPr="004D6174">
        <w:rPr>
          <w:rFonts w:ascii="Times New Roman" w:hAnsi="Times New Roman" w:cs="Times New Roman"/>
          <w:sz w:val="24"/>
        </w:rPr>
        <w:t>coastwide</w:t>
      </w:r>
      <w:proofErr w:type="spellEnd"/>
      <w:r w:rsidR="002730AC" w:rsidRPr="004D6174">
        <w:rPr>
          <w:rFonts w:ascii="Times New Roman" w:hAnsi="Times New Roman" w:cs="Times New Roman"/>
          <w:sz w:val="24"/>
        </w:rPr>
        <w:t xml:space="preserve"> </w:t>
      </w:r>
      <w:r w:rsidRPr="004D6174">
        <w:rPr>
          <w:rFonts w:ascii="Times New Roman" w:hAnsi="Times New Roman" w:cs="Times New Roman"/>
          <w:sz w:val="24"/>
        </w:rPr>
        <w:t>by regressing the natural logarithm of sea otter abundance against time. We performed this an</w:t>
      </w:r>
      <w:r w:rsidR="00792DAF">
        <w:rPr>
          <w:rFonts w:ascii="Times New Roman" w:hAnsi="Times New Roman" w:cs="Times New Roman"/>
          <w:sz w:val="24"/>
        </w:rPr>
        <w:t xml:space="preserve">alysis on the time-series beginning with the </w:t>
      </w:r>
      <w:proofErr w:type="gramStart"/>
      <w:r w:rsidR="00792DAF">
        <w:rPr>
          <w:rFonts w:ascii="Times New Roman" w:hAnsi="Times New Roman" w:cs="Times New Roman"/>
          <w:sz w:val="24"/>
        </w:rPr>
        <w:t>first year</w:t>
      </w:r>
      <w:proofErr w:type="gramEnd"/>
      <w:r w:rsidR="00792DAF">
        <w:rPr>
          <w:rFonts w:ascii="Times New Roman" w:hAnsi="Times New Roman" w:cs="Times New Roman"/>
          <w:sz w:val="24"/>
        </w:rPr>
        <w:t xml:space="preserve"> kelp canopy survey </w:t>
      </w:r>
      <w:r w:rsidRPr="004D6174">
        <w:rPr>
          <w:rFonts w:ascii="Times New Roman" w:hAnsi="Times New Roman" w:cs="Times New Roman"/>
          <w:sz w:val="24"/>
        </w:rPr>
        <w:t>(1989-2015</w:t>
      </w:r>
      <w:r w:rsidR="00792DAF">
        <w:rPr>
          <w:rFonts w:ascii="Times New Roman" w:hAnsi="Times New Roman" w:cs="Times New Roman"/>
          <w:sz w:val="24"/>
        </w:rPr>
        <w:t>, see below</w:t>
      </w:r>
      <w:r w:rsidRPr="004D6174">
        <w:rPr>
          <w:rFonts w:ascii="Times New Roman" w:hAnsi="Times New Roman" w:cs="Times New Roman"/>
          <w:sz w:val="24"/>
        </w:rPr>
        <w:t>), and separately for the two halve</w:t>
      </w:r>
      <w:r w:rsidR="00BA7A19" w:rsidRPr="004D6174">
        <w:rPr>
          <w:rFonts w:ascii="Times New Roman" w:hAnsi="Times New Roman" w:cs="Times New Roman"/>
          <w:sz w:val="24"/>
        </w:rPr>
        <w:t>s of the time-series (1989-2001 and</w:t>
      </w:r>
      <w:r w:rsidRPr="004D6174">
        <w:rPr>
          <w:rFonts w:ascii="Times New Roman" w:hAnsi="Times New Roman" w:cs="Times New Roman"/>
          <w:sz w:val="24"/>
        </w:rPr>
        <w:t xml:space="preserve"> 2002-2015) to assess if trends shifted over time. As estimates of trends bec</w:t>
      </w:r>
      <w:r w:rsidR="002730AC" w:rsidRPr="004D6174">
        <w:rPr>
          <w:rFonts w:ascii="Times New Roman" w:hAnsi="Times New Roman" w:cs="Times New Roman"/>
          <w:sz w:val="24"/>
        </w:rPr>
        <w:t>o</w:t>
      </w:r>
      <w:r w:rsidRPr="004D6174">
        <w:rPr>
          <w:rFonts w:ascii="Times New Roman" w:hAnsi="Times New Roman" w:cs="Times New Roman"/>
          <w:sz w:val="24"/>
        </w:rPr>
        <w:t xml:space="preserve">me progressively less precise with less data, we elected not to further subdivide the time series. To facilitate comparison among sites that vary substantially in the sea otter abundance, we </w:t>
      </w:r>
      <w:r w:rsidR="00792DAF">
        <w:rPr>
          <w:rFonts w:ascii="Times New Roman" w:hAnsi="Times New Roman" w:cs="Times New Roman"/>
          <w:sz w:val="24"/>
        </w:rPr>
        <w:t>constructed</w:t>
      </w:r>
      <w:r w:rsidRPr="004D6174">
        <w:rPr>
          <w:rFonts w:ascii="Times New Roman" w:hAnsi="Times New Roman" w:cs="Times New Roman"/>
          <w:sz w:val="24"/>
        </w:rPr>
        <w:t xml:space="preserve"> a log-i</w:t>
      </w:r>
      <w:r w:rsidR="005752D3">
        <w:rPr>
          <w:rFonts w:ascii="Times New Roman" w:hAnsi="Times New Roman" w:cs="Times New Roman"/>
          <w:sz w:val="24"/>
        </w:rPr>
        <w:t>ndex of sea otter abundance.</w:t>
      </w:r>
      <w:r w:rsidRPr="004D6174">
        <w:rPr>
          <w:rFonts w:ascii="Times New Roman" w:hAnsi="Times New Roman" w:cs="Times New Roman"/>
          <w:sz w:val="24"/>
        </w:rPr>
        <w:t xml:space="preserve"> </w:t>
      </w:r>
      <w:r w:rsidR="005752D3">
        <w:rPr>
          <w:rFonts w:ascii="Times New Roman" w:hAnsi="Times New Roman" w:cs="Times New Roman"/>
          <w:sz w:val="24"/>
        </w:rPr>
        <w:t>W</w:t>
      </w:r>
      <w:r w:rsidRPr="004D6174">
        <w:rPr>
          <w:rFonts w:ascii="Times New Roman" w:hAnsi="Times New Roman" w:cs="Times New Roman"/>
          <w:sz w:val="24"/>
        </w:rPr>
        <w:t xml:space="preserve">e standardized the number of sea otters by dividing </w:t>
      </w:r>
      <w:r w:rsidR="00920F80">
        <w:rPr>
          <w:rFonts w:ascii="Times New Roman" w:hAnsi="Times New Roman" w:cs="Times New Roman"/>
          <w:sz w:val="24"/>
        </w:rPr>
        <w:t xml:space="preserve">by </w:t>
      </w:r>
      <w:r w:rsidRPr="004D6174">
        <w:rPr>
          <w:rFonts w:ascii="Times New Roman" w:hAnsi="Times New Roman" w:cs="Times New Roman"/>
          <w:sz w:val="24"/>
        </w:rPr>
        <w:t xml:space="preserve">the </w:t>
      </w:r>
      <w:r w:rsidR="00037C85" w:rsidRPr="004D6174">
        <w:rPr>
          <w:rFonts w:ascii="Times New Roman" w:hAnsi="Times New Roman" w:cs="Times New Roman"/>
          <w:sz w:val="24"/>
        </w:rPr>
        <w:t xml:space="preserve">average number of </w:t>
      </w:r>
      <w:r w:rsidRPr="004D6174">
        <w:rPr>
          <w:rFonts w:ascii="Times New Roman" w:hAnsi="Times New Roman" w:cs="Times New Roman"/>
          <w:sz w:val="24"/>
        </w:rPr>
        <w:t>sea otter</w:t>
      </w:r>
      <w:r w:rsidR="001A0A96">
        <w:rPr>
          <w:rFonts w:ascii="Times New Roman" w:hAnsi="Times New Roman" w:cs="Times New Roman"/>
          <w:sz w:val="24"/>
        </w:rPr>
        <w:t>s</w:t>
      </w:r>
      <w:r w:rsidRPr="004D6174">
        <w:rPr>
          <w:rFonts w:ascii="Times New Roman" w:hAnsi="Times New Roman" w:cs="Times New Roman"/>
          <w:sz w:val="24"/>
        </w:rPr>
        <w:t xml:space="preserve"> </w:t>
      </w:r>
      <w:r w:rsidR="00037C85" w:rsidRPr="004D6174">
        <w:rPr>
          <w:rFonts w:ascii="Times New Roman" w:hAnsi="Times New Roman" w:cs="Times New Roman"/>
          <w:sz w:val="24"/>
        </w:rPr>
        <w:t xml:space="preserve">estimated at each site </w:t>
      </w:r>
      <w:r w:rsidRPr="004D6174">
        <w:rPr>
          <w:rFonts w:ascii="Times New Roman" w:hAnsi="Times New Roman" w:cs="Times New Roman"/>
          <w:sz w:val="24"/>
        </w:rPr>
        <w:t>during the first three years of the kelp surveys (1989-91</w:t>
      </w:r>
      <w:r w:rsidR="00037C85" w:rsidRPr="004D6174">
        <w:rPr>
          <w:rFonts w:ascii="Times New Roman" w:hAnsi="Times New Roman" w:cs="Times New Roman"/>
          <w:sz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sidRPr="004D6174">
        <w:rPr>
          <w:rFonts w:ascii="Times New Roman" w:hAnsi="Times New Roman" w:cs="Times New Roman"/>
          <w:sz w:val="24"/>
        </w:rPr>
        <w:t>) and taking a natural logarithm of this ratio:</w:t>
      </w:r>
      <m:oMath>
        <m:r>
          <w:rPr>
            <w:rFonts w:ascii="Cambria Math" w:hAnsi="Cambria Math" w:cs="Times New Roman"/>
            <w:sz w:val="24"/>
          </w:rPr>
          <m:t xml:space="preserve"> </m:t>
        </m:r>
        <m:r>
          <w:rPr>
            <w:rFonts w:ascii="Cambria Math" w:hAnsi="Cambria Math" w:cs="Times New Roman"/>
            <w:color w:val="151518"/>
            <w:sz w:val="24"/>
            <w:szCs w:val="24"/>
          </w:rPr>
          <m:t>ln</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sidRPr="004D6174">
        <w:rPr>
          <w:rFonts w:ascii="Times New Roman" w:hAnsi="Times New Roman" w:cs="Times New Roman"/>
          <w:sz w:val="24"/>
        </w:rPr>
        <w:t>. Using such an index</w:t>
      </w:r>
      <w:r w:rsidR="00BC599C">
        <w:rPr>
          <w:rFonts w:ascii="Times New Roman" w:hAnsi="Times New Roman" w:cs="Times New Roman"/>
          <w:sz w:val="24"/>
        </w:rPr>
        <w:t xml:space="preserve"> </w:t>
      </w:r>
      <w:r w:rsidR="00BC599C" w:rsidRPr="004D6174">
        <w:rPr>
          <w:rFonts w:ascii="Times New Roman" w:hAnsi="Times New Roman" w:cs="Times New Roman"/>
          <w:sz w:val="24"/>
        </w:rPr>
        <w:t>allows for sites across a large range of abundance</w:t>
      </w:r>
      <w:r w:rsidR="001A0A96">
        <w:rPr>
          <w:rFonts w:ascii="Times New Roman" w:hAnsi="Times New Roman" w:cs="Times New Roman"/>
          <w:sz w:val="24"/>
        </w:rPr>
        <w:t>s</w:t>
      </w:r>
      <w:r w:rsidR="00BC599C" w:rsidRPr="004D6174">
        <w:rPr>
          <w:rFonts w:ascii="Times New Roman" w:hAnsi="Times New Roman" w:cs="Times New Roman"/>
          <w:sz w:val="24"/>
        </w:rPr>
        <w:t xml:space="preserve"> to be visualized on the same axes</w:t>
      </w:r>
      <w:r w:rsidR="008332EF">
        <w:rPr>
          <w:rFonts w:ascii="Times New Roman" w:hAnsi="Times New Roman" w:cs="Times New Roman"/>
          <w:sz w:val="24"/>
        </w:rPr>
        <w:t xml:space="preserve"> and</w:t>
      </w:r>
      <w:r w:rsidRPr="004D6174">
        <w:rPr>
          <w:rFonts w:ascii="Times New Roman" w:hAnsi="Times New Roman" w:cs="Times New Roman"/>
          <w:sz w:val="24"/>
        </w:rPr>
        <w:t xml:space="preserve"> provides a graphical interpretation</w:t>
      </w:r>
      <w:r w:rsidR="00037C85" w:rsidRPr="004D6174">
        <w:rPr>
          <w:rFonts w:ascii="Times New Roman" w:hAnsi="Times New Roman" w:cs="Times New Roman"/>
          <w:sz w:val="24"/>
        </w:rPr>
        <w:t xml:space="preserve"> of sea otter trend</w:t>
      </w:r>
      <w:r w:rsidRPr="004D6174">
        <w:rPr>
          <w:rFonts w:ascii="Times New Roman" w:hAnsi="Times New Roman" w:cs="Times New Roman"/>
          <w:sz w:val="24"/>
        </w:rPr>
        <w:t xml:space="preserve"> (linear trends are exponential changes in </w:t>
      </w:r>
      <w:r w:rsidR="00037C85" w:rsidRPr="004D6174">
        <w:rPr>
          <w:rFonts w:ascii="Times New Roman" w:hAnsi="Times New Roman" w:cs="Times New Roman"/>
          <w:sz w:val="24"/>
        </w:rPr>
        <w:t>abundance</w:t>
      </w:r>
      <w:r w:rsidR="008332EF">
        <w:rPr>
          <w:rFonts w:ascii="Times New Roman" w:hAnsi="Times New Roman" w:cs="Times New Roman"/>
          <w:sz w:val="24"/>
        </w:rPr>
        <w:t>)</w:t>
      </w:r>
      <w:r w:rsidRPr="004D6174">
        <w:rPr>
          <w:rFonts w:ascii="Times New Roman" w:hAnsi="Times New Roman" w:cs="Times New Roman"/>
          <w:sz w:val="24"/>
        </w:rPr>
        <w:t>.</w:t>
      </w:r>
      <w:r w:rsidR="008D253B">
        <w:rPr>
          <w:rFonts w:ascii="Times New Roman" w:hAnsi="Times New Roman" w:cs="Times New Roman"/>
          <w:sz w:val="24"/>
        </w:rPr>
        <w:t xml:space="preserve"> We explored alternate year</w:t>
      </w:r>
      <w:r w:rsidR="00792DAF">
        <w:rPr>
          <w:rFonts w:ascii="Times New Roman" w:hAnsi="Times New Roman" w:cs="Times New Roman"/>
          <w:sz w:val="24"/>
        </w:rPr>
        <w:t>s for dividing the time-series as well, setting the break variously at 1999 to 2003; these</w:t>
      </w:r>
      <w:r w:rsidR="008D253B">
        <w:rPr>
          <w:rFonts w:ascii="Times New Roman" w:hAnsi="Times New Roman" w:cs="Times New Roman"/>
          <w:sz w:val="24"/>
        </w:rPr>
        <w:t xml:space="preserve"> breaks </w:t>
      </w:r>
      <w:r w:rsidR="00792DAF">
        <w:rPr>
          <w:rFonts w:ascii="Times New Roman" w:hAnsi="Times New Roman" w:cs="Times New Roman"/>
          <w:sz w:val="24"/>
        </w:rPr>
        <w:t>made little qualitative change to the results.</w:t>
      </w:r>
    </w:p>
    <w:p w14:paraId="3020EA0A" w14:textId="77777777" w:rsidR="00792DAF" w:rsidRPr="004D6174" w:rsidRDefault="00792DAF" w:rsidP="00792DAF">
      <w:pPr>
        <w:spacing w:after="0" w:line="480" w:lineRule="auto"/>
        <w:ind w:firstLine="720"/>
        <w:rPr>
          <w:rFonts w:ascii="Times New Roman" w:hAnsi="Times New Roman" w:cs="Times New Roman"/>
          <w:i/>
          <w:sz w:val="24"/>
          <w:u w:val="single"/>
        </w:rPr>
      </w:pPr>
    </w:p>
    <w:p w14:paraId="7FBFEA5E" w14:textId="77777777" w:rsidR="000F51AE" w:rsidRPr="004D6174" w:rsidRDefault="000F51AE" w:rsidP="003E6C90">
      <w:pPr>
        <w:spacing w:after="0" w:line="480" w:lineRule="auto"/>
        <w:outlineLvl w:val="0"/>
        <w:rPr>
          <w:rFonts w:ascii="Times New Roman" w:hAnsi="Times New Roman" w:cs="Times New Roman"/>
          <w:i/>
          <w:sz w:val="24"/>
        </w:rPr>
      </w:pPr>
      <w:r w:rsidRPr="004D6174">
        <w:rPr>
          <w:rFonts w:ascii="Times New Roman" w:hAnsi="Times New Roman" w:cs="Times New Roman"/>
          <w:i/>
          <w:sz w:val="24"/>
        </w:rPr>
        <w:t>Kelp canopy area</w:t>
      </w:r>
    </w:p>
    <w:p w14:paraId="008F1E59" w14:textId="116B7FCD" w:rsidR="000F51AE" w:rsidRPr="004D6174" w:rsidRDefault="000F51AE" w:rsidP="008332EF">
      <w:pPr>
        <w:spacing w:after="0" w:line="480" w:lineRule="auto"/>
        <w:rPr>
          <w:rFonts w:ascii="Times New Roman" w:hAnsi="Times New Roman" w:cs="Times New Roman"/>
          <w:sz w:val="24"/>
        </w:rPr>
      </w:pPr>
      <w:r w:rsidRPr="004D6174">
        <w:rPr>
          <w:rFonts w:ascii="Times New Roman" w:hAnsi="Times New Roman" w:cs="Times New Roman"/>
          <w:sz w:val="24"/>
        </w:rPr>
        <w:t xml:space="preserve">To describe kelp abundance at each site, we used publicly available data from aerial overflight surveys of algae from the Washington Department of Natural Resources </w:t>
      </w:r>
      <w:r w:rsidRPr="004D6174">
        <w:rPr>
          <w:rFonts w:ascii="Times New Roman" w:hAnsi="Times New Roman" w:cs="Times New Roman"/>
          <w:sz w:val="24"/>
        </w:rPr>
        <w:t>(W</w:t>
      </w:r>
      <w:r w:rsidR="001C42AE">
        <w:rPr>
          <w:rFonts w:ascii="Times New Roman" w:hAnsi="Times New Roman" w:cs="Times New Roman"/>
          <w:sz w:val="24"/>
        </w:rPr>
        <w:t>A</w:t>
      </w:r>
      <w:r w:rsidRPr="004D6174">
        <w:rPr>
          <w:rFonts w:ascii="Times New Roman" w:hAnsi="Times New Roman" w:cs="Times New Roman"/>
          <w:sz w:val="24"/>
        </w:rPr>
        <w:t>DNR</w:t>
      </w:r>
      <w:r w:rsidR="00F36E68">
        <w:rPr>
          <w:rFonts w:ascii="Times New Roman" w:hAnsi="Times New Roman" w:cs="Times New Roman"/>
          <w:sz w:val="24"/>
        </w:rPr>
        <w:t xml:space="preserve"> 2014</w:t>
      </w:r>
      <w:r w:rsidRPr="004D6174">
        <w:rPr>
          <w:rFonts w:ascii="Times New Roman" w:hAnsi="Times New Roman" w:cs="Times New Roman"/>
          <w:sz w:val="24"/>
        </w:rPr>
        <w:t xml:space="preserve">; </w:t>
      </w:r>
      <w:r w:rsidR="001403C9">
        <w:rPr>
          <w:rFonts w:ascii="Times New Roman" w:hAnsi="Times New Roman" w:cs="Times New Roman"/>
          <w:sz w:val="24"/>
        </w:rPr>
        <w:t xml:space="preserve">WADNR 2017, </w:t>
      </w:r>
      <w:r w:rsidRPr="004D6174">
        <w:rPr>
          <w:rFonts w:ascii="Times New Roman" w:hAnsi="Times New Roman" w:cs="Times New Roman"/>
          <w:sz w:val="24"/>
        </w:rPr>
        <w:t xml:space="preserve">survey methods </w:t>
      </w:r>
      <w:r w:rsidR="0048093C" w:rsidRPr="004D6174">
        <w:rPr>
          <w:rFonts w:ascii="Times New Roman" w:hAnsi="Times New Roman" w:cs="Times New Roman"/>
          <w:sz w:val="24"/>
        </w:rPr>
        <w:t>described</w:t>
      </w:r>
      <w:r w:rsidRPr="004D6174">
        <w:rPr>
          <w:rFonts w:ascii="Times New Roman" w:hAnsi="Times New Roman" w:cs="Times New Roman"/>
          <w:sz w:val="24"/>
        </w:rPr>
        <w:t xml:space="preserve"> in</w:t>
      </w:r>
      <w:r w:rsidR="00F31979">
        <w:rPr>
          <w:rFonts w:ascii="Times New Roman" w:hAnsi="Times New Roman" w:cs="Times New Roman"/>
          <w:sz w:val="24"/>
        </w:rPr>
        <w:t xml:space="preserve"> Van </w:t>
      </w:r>
      <w:proofErr w:type="spellStart"/>
      <w:r w:rsidR="00F31979">
        <w:rPr>
          <w:rFonts w:ascii="Times New Roman" w:hAnsi="Times New Roman" w:cs="Times New Roman"/>
          <w:sz w:val="24"/>
        </w:rPr>
        <w:t>Wagenen</w:t>
      </w:r>
      <w:proofErr w:type="spellEnd"/>
      <w:r w:rsidR="00F31979">
        <w:rPr>
          <w:rFonts w:ascii="Times New Roman" w:hAnsi="Times New Roman" w:cs="Times New Roman"/>
          <w:sz w:val="24"/>
        </w:rPr>
        <w:t xml:space="preserve"> 2015</w:t>
      </w:r>
      <w:r w:rsidRPr="004D6174">
        <w:rPr>
          <w:rFonts w:ascii="Times New Roman" w:hAnsi="Times New Roman" w:cs="Times New Roman"/>
          <w:sz w:val="24"/>
        </w:rPr>
        <w:t xml:space="preserve"> </w:t>
      </w:r>
      <w:r w:rsidR="005A1AC8" w:rsidRPr="004D6174">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9AC0F6AB-26DD-45AF-B3B8-D17D7E83BC86&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4D6174">
        <w:rPr>
          <w:rFonts w:ascii="Times New Roman" w:hAnsi="Times New Roman" w:cs="Times New Roman"/>
          <w:sz w:val="24"/>
          <w:szCs w:val="24"/>
        </w:rPr>
        <w:fldChar w:fldCharType="separate"/>
      </w:r>
      <w:r w:rsidR="001E6FFA" w:rsidRPr="004D6174">
        <w:rPr>
          <w:rFonts w:ascii="Times New Roman" w:hAnsi="Times New Roman" w:cs="Times New Roman"/>
          <w:sz w:val="24"/>
          <w:szCs w:val="24"/>
        </w:rPr>
        <w:t>(</w:t>
      </w:r>
      <w:proofErr w:type="spellStart"/>
      <w:r w:rsidR="001E6FFA" w:rsidRPr="004D6174">
        <w:rPr>
          <w:rFonts w:ascii="Times New Roman" w:hAnsi="Times New Roman" w:cs="Times New Roman"/>
          <w:sz w:val="24"/>
          <w:szCs w:val="24"/>
        </w:rPr>
        <w:t>Pfister</w:t>
      </w:r>
      <w:proofErr w:type="spellEnd"/>
      <w:r w:rsidR="001E6FFA" w:rsidRPr="004D6174">
        <w:rPr>
          <w:rFonts w:ascii="Times New Roman" w:hAnsi="Times New Roman" w:cs="Times New Roman"/>
          <w:sz w:val="24"/>
          <w:szCs w:val="24"/>
        </w:rPr>
        <w:t xml:space="preserve"> et al. 2017)</w:t>
      </w:r>
      <w:r w:rsidR="005A1AC8" w:rsidRPr="004D6174">
        <w:rPr>
          <w:rFonts w:ascii="Times New Roman" w:hAnsi="Times New Roman" w:cs="Times New Roman"/>
          <w:sz w:val="24"/>
          <w:szCs w:val="24"/>
        </w:rPr>
        <w:fldChar w:fldCharType="end"/>
      </w:r>
      <w:r w:rsidRPr="004D6174">
        <w:rPr>
          <w:rFonts w:ascii="Times New Roman" w:hAnsi="Times New Roman" w:cs="Times New Roman"/>
          <w:sz w:val="24"/>
        </w:rPr>
        <w:t xml:space="preserve">). </w:t>
      </w:r>
      <w:r w:rsidRPr="004D6174">
        <w:rPr>
          <w:rFonts w:ascii="Times New Roman" w:hAnsi="Times New Roman" w:cs="Times New Roman"/>
          <w:sz w:val="24"/>
        </w:rPr>
        <w:t xml:space="preserve">Surveys were conducted annually between 1989 and 2015 (no data available for 1993) during peak kelp abundance for the region (late July or early August). </w:t>
      </w:r>
      <w:r w:rsidR="00037C85" w:rsidRPr="004D6174">
        <w:rPr>
          <w:rFonts w:ascii="Times New Roman" w:hAnsi="Times New Roman" w:cs="Times New Roman"/>
          <w:sz w:val="24"/>
        </w:rPr>
        <w:t>Kelp c</w:t>
      </w:r>
      <w:r w:rsidRPr="004D6174">
        <w:rPr>
          <w:rFonts w:ascii="Times New Roman" w:hAnsi="Times New Roman" w:cs="Times New Roman"/>
          <w:sz w:val="24"/>
        </w:rPr>
        <w:t xml:space="preserve">anopies in this region consist of a mix of </w:t>
      </w:r>
      <w:proofErr w:type="spellStart"/>
      <w:r w:rsidRPr="004D6174">
        <w:rPr>
          <w:rFonts w:ascii="Times New Roman" w:hAnsi="Times New Roman" w:cs="Times New Roman"/>
          <w:i/>
          <w:sz w:val="24"/>
        </w:rPr>
        <w:t>Macrocystis</w:t>
      </w:r>
      <w:proofErr w:type="spellEnd"/>
      <w:r w:rsidRPr="004D6174">
        <w:rPr>
          <w:rFonts w:ascii="Times New Roman" w:hAnsi="Times New Roman" w:cs="Times New Roman"/>
          <w:sz w:val="24"/>
        </w:rPr>
        <w:t xml:space="preserve"> and </w:t>
      </w:r>
      <w:proofErr w:type="spellStart"/>
      <w:r w:rsidRPr="004D6174">
        <w:rPr>
          <w:rFonts w:ascii="Times New Roman" w:hAnsi="Times New Roman" w:cs="Times New Roman"/>
          <w:i/>
          <w:sz w:val="24"/>
        </w:rPr>
        <w:t>Nereocystis</w:t>
      </w:r>
      <w:proofErr w:type="spellEnd"/>
      <w:r w:rsidRPr="004D6174">
        <w:rPr>
          <w:rFonts w:ascii="Times New Roman" w:hAnsi="Times New Roman" w:cs="Times New Roman"/>
          <w:sz w:val="24"/>
        </w:rPr>
        <w:t>. While overflight surveys differ</w:t>
      </w:r>
      <w:r w:rsidR="00CC22CD" w:rsidRPr="004D6174">
        <w:rPr>
          <w:rFonts w:ascii="Times New Roman" w:hAnsi="Times New Roman" w:cs="Times New Roman"/>
          <w:sz w:val="24"/>
        </w:rPr>
        <w:t>entiate between the two species</w:t>
      </w:r>
      <w:r w:rsidRPr="004D6174">
        <w:rPr>
          <w:rFonts w:ascii="Times New Roman" w:hAnsi="Times New Roman" w:cs="Times New Roman"/>
          <w:sz w:val="24"/>
        </w:rPr>
        <w:t xml:space="preserve">, we are primarily interested in the </w:t>
      </w:r>
      <w:r w:rsidR="00037C85" w:rsidRPr="004D6174">
        <w:rPr>
          <w:rFonts w:ascii="Times New Roman" w:hAnsi="Times New Roman" w:cs="Times New Roman"/>
          <w:sz w:val="24"/>
        </w:rPr>
        <w:t xml:space="preserve">total </w:t>
      </w:r>
      <w:r w:rsidRPr="004D6174">
        <w:rPr>
          <w:rFonts w:ascii="Times New Roman" w:hAnsi="Times New Roman" w:cs="Times New Roman"/>
          <w:sz w:val="24"/>
        </w:rPr>
        <w:t xml:space="preserve">canopy habitat provided, and thus we focus on the </w:t>
      </w:r>
      <w:r w:rsidRPr="004D6174">
        <w:rPr>
          <w:rFonts w:ascii="Times New Roman" w:hAnsi="Times New Roman" w:cs="Times New Roman"/>
          <w:sz w:val="24"/>
        </w:rPr>
        <w:lastRenderedPageBreak/>
        <w:t>total surface coverage provided by the two species; additionally, the two species’ abundances are strongly positively correlated in this region (</w:t>
      </w:r>
      <w:r w:rsidR="00533374" w:rsidRPr="004D6174">
        <w:rPr>
          <w:rFonts w:ascii="Times New Roman" w:hAnsi="Times New Roman" w:cs="Times New Roman"/>
          <w:sz w:val="24"/>
        </w:rPr>
        <w:t xml:space="preserve">Pearson’s </w:t>
      </w:r>
      <w:r w:rsidR="00037C85" w:rsidRPr="004D6174">
        <w:rPr>
          <w:rFonts w:ascii="Times New Roman" w:hAnsi="Times New Roman" w:cs="Times New Roman"/>
          <w:i/>
          <w:sz w:val="24"/>
        </w:rPr>
        <w:t xml:space="preserve">r </w:t>
      </w:r>
      <w:r w:rsidR="00B71902" w:rsidRPr="004D6174">
        <w:rPr>
          <w:rFonts w:ascii="Times New Roman" w:hAnsi="Times New Roman" w:cs="Times New Roman"/>
          <w:i/>
          <w:sz w:val="24"/>
        </w:rPr>
        <w:t>=</w:t>
      </w:r>
      <w:r w:rsidR="00037C85" w:rsidRPr="004D6174">
        <w:rPr>
          <w:rFonts w:ascii="Times New Roman" w:hAnsi="Times New Roman" w:cs="Times New Roman"/>
          <w:i/>
          <w:sz w:val="24"/>
        </w:rPr>
        <w:t xml:space="preserve"> 0.</w:t>
      </w:r>
      <w:r w:rsidR="00B71902" w:rsidRPr="004D6174">
        <w:rPr>
          <w:rFonts w:ascii="Times New Roman" w:hAnsi="Times New Roman" w:cs="Times New Roman"/>
          <w:i/>
          <w:sz w:val="24"/>
        </w:rPr>
        <w:t>689;</w:t>
      </w:r>
      <w:r w:rsidR="00037C85" w:rsidRPr="004D6174">
        <w:rPr>
          <w:rFonts w:ascii="Times New Roman" w:hAnsi="Times New Roman" w:cs="Times New Roman"/>
          <w:i/>
          <w:sz w:val="24"/>
        </w:rPr>
        <w:t xml:space="preserve"> </w:t>
      </w:r>
      <w:r w:rsidR="005A1AC8" w:rsidRPr="004D6174">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B117B685-4133-462B-A75C-CDE143CC1E4A&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4D6174">
        <w:rPr>
          <w:rFonts w:ascii="Times New Roman" w:hAnsi="Times New Roman" w:cs="Times New Roman"/>
          <w:sz w:val="24"/>
          <w:szCs w:val="24"/>
        </w:rPr>
        <w:fldChar w:fldCharType="separate"/>
      </w:r>
      <w:r w:rsidR="001E6FFA" w:rsidRPr="004D6174">
        <w:rPr>
          <w:rFonts w:ascii="Times New Roman" w:hAnsi="Times New Roman" w:cs="Times New Roman"/>
          <w:sz w:val="24"/>
          <w:szCs w:val="24"/>
        </w:rPr>
        <w:t>(</w:t>
      </w:r>
      <w:proofErr w:type="spellStart"/>
      <w:r w:rsidR="001E6FFA" w:rsidRPr="004D6174">
        <w:rPr>
          <w:rFonts w:ascii="Times New Roman" w:hAnsi="Times New Roman" w:cs="Times New Roman"/>
          <w:sz w:val="24"/>
          <w:szCs w:val="24"/>
        </w:rPr>
        <w:t>Pfister</w:t>
      </w:r>
      <w:proofErr w:type="spellEnd"/>
      <w:r w:rsidR="001E6FFA" w:rsidRPr="004D6174">
        <w:rPr>
          <w:rFonts w:ascii="Times New Roman" w:hAnsi="Times New Roman" w:cs="Times New Roman"/>
          <w:sz w:val="24"/>
          <w:szCs w:val="24"/>
        </w:rPr>
        <w:t xml:space="preserve"> et al. 2017)</w:t>
      </w:r>
      <w:r w:rsidR="005A1AC8" w:rsidRPr="004D6174">
        <w:rPr>
          <w:rFonts w:ascii="Times New Roman" w:hAnsi="Times New Roman" w:cs="Times New Roman"/>
          <w:sz w:val="24"/>
          <w:szCs w:val="24"/>
        </w:rPr>
        <w:fldChar w:fldCharType="end"/>
      </w:r>
      <w:r w:rsidR="00037C85" w:rsidRPr="004D6174">
        <w:rPr>
          <w:rFonts w:ascii="Times New Roman" w:hAnsi="Times New Roman" w:cs="Times New Roman"/>
          <w:sz w:val="24"/>
        </w:rPr>
        <w:t>)</w:t>
      </w:r>
      <w:r w:rsidRPr="004D6174">
        <w:rPr>
          <w:rFonts w:ascii="Times New Roman" w:hAnsi="Times New Roman" w:cs="Times New Roman"/>
          <w:sz w:val="24"/>
        </w:rPr>
        <w:t xml:space="preserve">. We examined kelp abundance at two scales. First, we used kelp area within discrete </w:t>
      </w:r>
      <w:r w:rsidR="00935A18">
        <w:rPr>
          <w:rFonts w:ascii="Times New Roman" w:hAnsi="Times New Roman" w:cs="Times New Roman"/>
          <w:sz w:val="24"/>
        </w:rPr>
        <w:t xml:space="preserve">area </w:t>
      </w:r>
      <w:r w:rsidRPr="004D6174">
        <w:rPr>
          <w:rFonts w:ascii="Times New Roman" w:hAnsi="Times New Roman" w:cs="Times New Roman"/>
          <w:sz w:val="24"/>
        </w:rPr>
        <w:t xml:space="preserve">strata along the coast to provide estimates of local kelp 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oMath>
      <w:r w:rsidRPr="004D6174">
        <w:rPr>
          <w:rFonts w:ascii="Times New Roman" w:eastAsiaTheme="minorEastAsia" w:hAnsi="Times New Roman" w:cs="Times New Roman"/>
          <w:color w:val="151518"/>
          <w:sz w:val="24"/>
          <w:szCs w:val="24"/>
        </w:rPr>
        <w:t>,</w:t>
      </w:r>
      <w:r w:rsidRPr="004D6174">
        <w:rPr>
          <w:rFonts w:ascii="Times New Roman" w:hAnsi="Times New Roman" w:cs="Times New Roman"/>
          <w:sz w:val="24"/>
        </w:rPr>
        <w:t xml:space="preserve"> for the strata containing each of our ten sites, </w:t>
      </w:r>
      <w:r w:rsidRPr="004D6174">
        <w:rPr>
          <w:rFonts w:ascii="Times New Roman" w:hAnsi="Times New Roman" w:cs="Times New Roman"/>
          <w:i/>
          <w:sz w:val="24"/>
        </w:rPr>
        <w:t>j</w:t>
      </w:r>
      <w:r w:rsidRPr="004D6174">
        <w:rPr>
          <w:rFonts w:ascii="Times New Roman" w:hAnsi="Times New Roman" w:cs="Times New Roman"/>
          <w:sz w:val="24"/>
        </w:rPr>
        <w:t xml:space="preserve">, in each year, </w:t>
      </w:r>
      <w:proofErr w:type="spellStart"/>
      <w:r w:rsidRPr="004D6174">
        <w:rPr>
          <w:rFonts w:ascii="Times New Roman" w:hAnsi="Times New Roman" w:cs="Times New Roman"/>
          <w:i/>
          <w:sz w:val="24"/>
        </w:rPr>
        <w:t>t</w:t>
      </w:r>
      <w:proofErr w:type="spellEnd"/>
      <w:r w:rsidRPr="004D6174">
        <w:rPr>
          <w:rFonts w:ascii="Times New Roman" w:hAnsi="Times New Roman" w:cs="Times New Roman"/>
          <w:sz w:val="24"/>
        </w:rPr>
        <w:t xml:space="preserve"> </w:t>
      </w:r>
      <w:r w:rsidRPr="004D6174">
        <w:rPr>
          <w:rFonts w:ascii="Times New Roman" w:hAnsi="Times New Roman" w:cs="Times New Roman"/>
          <w:sz w:val="24"/>
          <w:highlight w:val="yellow"/>
        </w:rPr>
        <w:t xml:space="preserve">(see Fig. </w:t>
      </w:r>
      <w:r w:rsidR="00EF6080" w:rsidRPr="004D6174">
        <w:rPr>
          <w:rFonts w:ascii="Times New Roman" w:hAnsi="Times New Roman" w:cs="Times New Roman"/>
          <w:sz w:val="24"/>
          <w:highlight w:val="yellow"/>
        </w:rPr>
        <w:t>1</w:t>
      </w:r>
      <w:r w:rsidRPr="004D6174">
        <w:rPr>
          <w:rFonts w:ascii="Times New Roman" w:hAnsi="Times New Roman" w:cs="Times New Roman"/>
          <w:sz w:val="24"/>
          <w:highlight w:val="yellow"/>
        </w:rPr>
        <w:t>)</w:t>
      </w:r>
      <w:r w:rsidRPr="004D6174">
        <w:rPr>
          <w:rFonts w:ascii="Times New Roman" w:hAnsi="Times New Roman" w:cs="Times New Roman"/>
          <w:sz w:val="24"/>
        </w:rPr>
        <w:t xml:space="preserve">. </w:t>
      </w:r>
      <w:r w:rsidR="00CC22CD" w:rsidRPr="004D6174">
        <w:rPr>
          <w:rFonts w:ascii="Times New Roman" w:hAnsi="Times New Roman" w:cs="Times New Roman"/>
          <w:sz w:val="24"/>
        </w:rPr>
        <w:t>The</w:t>
      </w:r>
      <w:r w:rsidRPr="004D6174">
        <w:rPr>
          <w:rFonts w:ascii="Times New Roman" w:hAnsi="Times New Roman" w:cs="Times New Roman"/>
          <w:sz w:val="24"/>
        </w:rPr>
        <w:t xml:space="preserve"> strata </w:t>
      </w:r>
      <w:r w:rsidR="00855E9F">
        <w:rPr>
          <w:rFonts w:ascii="Times New Roman" w:hAnsi="Times New Roman" w:cs="Times New Roman"/>
          <w:sz w:val="24"/>
        </w:rPr>
        <w:t xml:space="preserve">(kelp index map regions) </w:t>
      </w:r>
      <w:r w:rsidRPr="004D6174">
        <w:rPr>
          <w:rFonts w:ascii="Times New Roman" w:hAnsi="Times New Roman" w:cs="Times New Roman"/>
          <w:sz w:val="24"/>
        </w:rPr>
        <w:t xml:space="preserve">used by </w:t>
      </w:r>
      <w:r w:rsidRPr="004D6174">
        <w:rPr>
          <w:rFonts w:ascii="Times New Roman" w:hAnsi="Times New Roman" w:cs="Times New Roman"/>
          <w:sz w:val="24"/>
        </w:rPr>
        <w:t>W</w:t>
      </w:r>
      <w:r w:rsidR="00A45302">
        <w:rPr>
          <w:rFonts w:ascii="Times New Roman" w:hAnsi="Times New Roman" w:cs="Times New Roman"/>
          <w:sz w:val="24"/>
        </w:rPr>
        <w:t>A</w:t>
      </w:r>
      <w:r w:rsidRPr="004D6174">
        <w:rPr>
          <w:rFonts w:ascii="Times New Roman" w:hAnsi="Times New Roman" w:cs="Times New Roman"/>
          <w:sz w:val="24"/>
        </w:rPr>
        <w:t>DNR are substantially larger than the area surveyed during invertebrate surveys</w:t>
      </w:r>
      <w:r w:rsidR="00CC22CD" w:rsidRPr="004D6174">
        <w:rPr>
          <w:rFonts w:ascii="Times New Roman" w:hAnsi="Times New Roman" w:cs="Times New Roman"/>
          <w:sz w:val="24"/>
        </w:rPr>
        <w:t xml:space="preserve"> (see below)</w:t>
      </w:r>
      <w:r w:rsidR="008332EF">
        <w:rPr>
          <w:rFonts w:ascii="Times New Roman" w:hAnsi="Times New Roman" w:cs="Times New Roman"/>
          <w:sz w:val="24"/>
        </w:rPr>
        <w:t xml:space="preserve">. </w:t>
      </w:r>
      <w:r w:rsidRPr="004D6174">
        <w:rPr>
          <w:rFonts w:ascii="Times New Roman" w:hAnsi="Times New Roman" w:cs="Times New Roman"/>
          <w:sz w:val="24"/>
        </w:rPr>
        <w:t>Unfortunately, these strata are the smallest spatial unit for which it is appropriate to generate kelp area estimates (</w:t>
      </w:r>
      <w:r w:rsidR="00A45302">
        <w:rPr>
          <w:rFonts w:ascii="Times New Roman" w:hAnsi="Times New Roman" w:cs="Times New Roman"/>
          <w:sz w:val="24"/>
          <w:highlight w:val="yellow"/>
        </w:rPr>
        <w:t>WADNR 2017</w:t>
      </w:r>
      <w:r w:rsidRPr="004D6174">
        <w:rPr>
          <w:rFonts w:ascii="Times New Roman" w:hAnsi="Times New Roman" w:cs="Times New Roman"/>
          <w:sz w:val="24"/>
          <w:highlight w:val="yellow"/>
        </w:rPr>
        <w:t>).</w:t>
      </w:r>
      <w:r w:rsidRPr="004D6174">
        <w:rPr>
          <w:rFonts w:ascii="Times New Roman" w:hAnsi="Times New Roman" w:cs="Times New Roman"/>
          <w:sz w:val="24"/>
        </w:rPr>
        <w:t xml:space="preserve"> Second, we summed kelp surface coverage in all strata between </w:t>
      </w:r>
      <w:proofErr w:type="spellStart"/>
      <w:r w:rsidRPr="004D6174">
        <w:rPr>
          <w:rFonts w:ascii="Times New Roman" w:hAnsi="Times New Roman" w:cs="Times New Roman"/>
          <w:sz w:val="24"/>
        </w:rPr>
        <w:t>Neah</w:t>
      </w:r>
      <w:proofErr w:type="spellEnd"/>
      <w:r w:rsidRPr="004D6174">
        <w:rPr>
          <w:rFonts w:ascii="Times New Roman" w:hAnsi="Times New Roman" w:cs="Times New Roman"/>
          <w:sz w:val="24"/>
        </w:rPr>
        <w:t xml:space="preserve"> Bay and Destruction Island to provide a </w:t>
      </w:r>
      <w:r w:rsidR="00CC22CD" w:rsidRPr="004D6174">
        <w:rPr>
          <w:rFonts w:ascii="Times New Roman" w:hAnsi="Times New Roman" w:cs="Times New Roman"/>
          <w:sz w:val="24"/>
        </w:rPr>
        <w:t xml:space="preserve">northern Olympic Coast </w:t>
      </w:r>
      <w:proofErr w:type="spellStart"/>
      <w:r w:rsidRPr="004D6174">
        <w:rPr>
          <w:rFonts w:ascii="Times New Roman" w:hAnsi="Times New Roman" w:cs="Times New Roman"/>
          <w:sz w:val="24"/>
        </w:rPr>
        <w:t>coastwide</w:t>
      </w:r>
      <w:proofErr w:type="spellEnd"/>
      <w:r w:rsidR="00CC22CD" w:rsidRPr="004D6174">
        <w:rPr>
          <w:rFonts w:ascii="Times New Roman" w:hAnsi="Times New Roman" w:cs="Times New Roman"/>
          <w:sz w:val="24"/>
        </w:rPr>
        <w:t xml:space="preserve"> estimate of kelp area</w:t>
      </w:r>
      <w:r w:rsidRPr="004D6174">
        <w:rPr>
          <w:rFonts w:ascii="Times New Roman" w:hAnsi="Times New Roman" w:cs="Times New Roman"/>
          <w:sz w:val="24"/>
        </w:rPr>
        <w:t xml:space="preserve"> (Fig. 1).</w:t>
      </w:r>
    </w:p>
    <w:p w14:paraId="0D8BFC19" w14:textId="3F20CB5A" w:rsidR="000F51AE" w:rsidRPr="004D6174" w:rsidRDefault="000F51AE" w:rsidP="000F51AE">
      <w:pPr>
        <w:spacing w:after="0" w:line="480" w:lineRule="auto"/>
        <w:ind w:firstLine="720"/>
        <w:rPr>
          <w:rFonts w:ascii="Times New Roman" w:hAnsi="Times New Roman" w:cs="Times New Roman"/>
          <w:sz w:val="24"/>
        </w:rPr>
      </w:pPr>
      <w:r w:rsidRPr="004D6174">
        <w:rPr>
          <w:rFonts w:ascii="Times New Roman" w:hAnsi="Times New Roman" w:cs="Times New Roman"/>
          <w:sz w:val="24"/>
        </w:rPr>
        <w:t xml:space="preserve">We estimated the temporal trend </w:t>
      </w:r>
      <w:r w:rsidRPr="004D6174">
        <w:rPr>
          <w:rFonts w:ascii="Times New Roman" w:hAnsi="Times New Roman" w:cs="Times New Roman"/>
          <w:sz w:val="24"/>
        </w:rPr>
        <w:t xml:space="preserve">in kelp canopy coverage at each site and </w:t>
      </w:r>
      <w:proofErr w:type="spellStart"/>
      <w:r w:rsidRPr="004D6174">
        <w:rPr>
          <w:rFonts w:ascii="Times New Roman" w:hAnsi="Times New Roman" w:cs="Times New Roman"/>
          <w:sz w:val="24"/>
        </w:rPr>
        <w:t>coastwide</w:t>
      </w:r>
      <w:proofErr w:type="spellEnd"/>
      <w:r w:rsidRPr="004D6174">
        <w:rPr>
          <w:rFonts w:ascii="Times New Roman" w:hAnsi="Times New Roman" w:cs="Times New Roman"/>
          <w:sz w:val="24"/>
        </w:rPr>
        <w:t xml:space="preserve"> by regressing the natural logarithm of kelp area against time. We also calculated the standard deviation (SD) and coefficient of variation (CV = SD / mean) of observations around each trend.</w:t>
      </w:r>
      <w:r w:rsidR="001815AF" w:rsidRPr="004D6174">
        <w:rPr>
          <w:rFonts w:ascii="Times New Roman" w:hAnsi="Times New Roman" w:cs="Times New Roman"/>
          <w:sz w:val="24"/>
        </w:rPr>
        <w:t xml:space="preserve"> Thus</w:t>
      </w:r>
      <w:r w:rsidR="00BA7A19" w:rsidRPr="004D6174">
        <w:rPr>
          <w:rFonts w:ascii="Times New Roman" w:hAnsi="Times New Roman" w:cs="Times New Roman"/>
          <w:sz w:val="24"/>
        </w:rPr>
        <w:t>, our</w:t>
      </w:r>
      <w:r w:rsidR="001815AF" w:rsidRPr="004D6174">
        <w:rPr>
          <w:rFonts w:ascii="Times New Roman" w:hAnsi="Times New Roman" w:cs="Times New Roman"/>
          <w:sz w:val="24"/>
        </w:rPr>
        <w:t xml:space="preserve"> measures of CV represent variability after accounting for the overall trend in area.</w:t>
      </w:r>
      <w:r w:rsidRPr="004D6174">
        <w:rPr>
          <w:rFonts w:ascii="Times New Roman" w:hAnsi="Times New Roman" w:cs="Times New Roman"/>
          <w:sz w:val="24"/>
        </w:rPr>
        <w:t xml:space="preserve"> We performed this analysis on the entire time series (1989-2015), and separately for the two halves of </w:t>
      </w:r>
      <w:r w:rsidR="008332EF">
        <w:rPr>
          <w:rFonts w:ascii="Times New Roman" w:hAnsi="Times New Roman" w:cs="Times New Roman"/>
          <w:sz w:val="24"/>
        </w:rPr>
        <w:t>the time-series (1989-2001 and</w:t>
      </w:r>
      <w:r w:rsidRPr="004D6174">
        <w:rPr>
          <w:rFonts w:ascii="Times New Roman" w:hAnsi="Times New Roman" w:cs="Times New Roman"/>
          <w:sz w:val="24"/>
        </w:rPr>
        <w:t xml:space="preserve"> 2002-2015) in order to determine if trends shifted over time. As with sea otter data, to facilitate comparison among sites that vary substantially in kelp area, we constructed a log-index of kelp area; we standardized the area of kelp by dividing the </w:t>
      </w:r>
      <w:r w:rsidR="00562380" w:rsidRPr="004D6174">
        <w:rPr>
          <w:rFonts w:ascii="Times New Roman" w:hAnsi="Times New Roman" w:cs="Times New Roman"/>
          <w:sz w:val="24"/>
        </w:rPr>
        <w:t xml:space="preserve">average </w:t>
      </w:r>
      <w:r w:rsidRPr="004D6174">
        <w:rPr>
          <w:rFonts w:ascii="Times New Roman" w:hAnsi="Times New Roman" w:cs="Times New Roman"/>
          <w:sz w:val="24"/>
        </w:rPr>
        <w:t>kelp area observed during the first three years of the survey</w:t>
      </w:r>
      <w:r w:rsidR="00562380" w:rsidRPr="004D6174">
        <w:rPr>
          <w:rFonts w:ascii="Times New Roman" w:hAnsi="Times New Roman" w:cs="Times New Roman"/>
          <w:sz w:val="24"/>
        </w:rPr>
        <w:t xml:space="preserve"> (1989-91)</w:t>
      </w:r>
      <w:r w:rsidRPr="004D6174">
        <w:rPr>
          <w:rFonts w:ascii="Times New Roman" w:hAnsi="Times New Roman" w:cs="Times New Roman"/>
          <w:i/>
          <w:sz w:val="24"/>
        </w:rPr>
        <w:t>,</w:t>
      </w:r>
      <w:r w:rsidRPr="004D6174">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w:proofErr w:type="gramStart"/>
            <m:r>
              <w:rPr>
                <w:rFonts w:ascii="Cambria Math" w:hAnsi="Cambria Math" w:cs="Times New Roman"/>
                <w:color w:val="151518"/>
                <w:sz w:val="24"/>
                <w:szCs w:val="24"/>
              </w:rPr>
              <m:t>j,base</m:t>
            </m:r>
            <w:proofErr w:type="gramEnd"/>
          </m:sub>
        </m:sSub>
      </m:oMath>
      <w:r w:rsidRPr="004D6174">
        <w:rPr>
          <w:rFonts w:ascii="Times New Roman" w:hAnsi="Times New Roman" w:cs="Times New Roman"/>
          <w:sz w:val="24"/>
        </w:rPr>
        <w:t>,</w:t>
      </w:r>
      <w:r w:rsidR="00562380" w:rsidRPr="004D6174">
        <w:rPr>
          <w:rFonts w:ascii="Times New Roman" w:hAnsi="Times New Roman" w:cs="Times New Roman"/>
          <w:sz w:val="24"/>
        </w:rPr>
        <w:t xml:space="preserve"> for site </w:t>
      </w:r>
      <w:r w:rsidR="00562380" w:rsidRPr="004D6174">
        <w:rPr>
          <w:rFonts w:ascii="Times New Roman" w:hAnsi="Times New Roman" w:cs="Times New Roman"/>
          <w:i/>
          <w:sz w:val="24"/>
        </w:rPr>
        <w:t>j</w:t>
      </w:r>
      <w:r w:rsidRPr="004D6174">
        <w:rPr>
          <w:rFonts w:ascii="Times New Roman" w:hAnsi="Times New Roman" w:cs="Times New Roman"/>
          <w:sz w:val="24"/>
        </w:rPr>
        <w:t xml:space="preserve"> and taking the natural logarithm of the ratio:</w:t>
      </w:r>
      <m:oMath>
        <m:r>
          <w:rPr>
            <w:rFonts w:ascii="Cambria Math" w:hAnsi="Cambria Math" w:cs="Times New Roman"/>
            <w:color w:val="151518"/>
            <w:sz w:val="24"/>
            <w:szCs w:val="24"/>
          </w:rPr>
          <m:t xml:space="preserve"> ln</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sidRPr="004D6174">
        <w:rPr>
          <w:rFonts w:ascii="Times New Roman" w:eastAsiaTheme="minorEastAsia" w:hAnsi="Times New Roman" w:cs="Times New Roman"/>
          <w:color w:val="151518"/>
          <w:sz w:val="24"/>
          <w:szCs w:val="24"/>
        </w:rPr>
        <w:t>.</w:t>
      </w:r>
      <w:r w:rsidRPr="004D6174">
        <w:rPr>
          <w:rFonts w:ascii="Times New Roman" w:hAnsi="Times New Roman" w:cs="Times New Roman"/>
          <w:sz w:val="24"/>
        </w:rPr>
        <w:t xml:space="preserve"> </w:t>
      </w:r>
    </w:p>
    <w:p w14:paraId="3F9022E3" w14:textId="77777777" w:rsidR="000F51AE" w:rsidRPr="004D6174" w:rsidRDefault="000F51AE" w:rsidP="007A0FBB">
      <w:pPr>
        <w:spacing w:before="120" w:after="120" w:line="480" w:lineRule="auto"/>
        <w:rPr>
          <w:rFonts w:ascii="Times New Roman" w:hAnsi="Times New Roman" w:cs="Times New Roman"/>
          <w:i/>
          <w:sz w:val="24"/>
          <w:szCs w:val="24"/>
        </w:rPr>
      </w:pPr>
    </w:p>
    <w:p w14:paraId="480F045E" w14:textId="2C579BA3" w:rsidR="00D44BB8" w:rsidRPr="004D6174" w:rsidRDefault="006074B4" w:rsidP="003E6C90">
      <w:pPr>
        <w:spacing w:before="120" w:after="120" w:line="480" w:lineRule="auto"/>
        <w:outlineLvl w:val="0"/>
        <w:rPr>
          <w:rFonts w:ascii="Times New Roman" w:hAnsi="Times New Roman" w:cs="Times New Roman"/>
          <w:i/>
          <w:sz w:val="24"/>
          <w:szCs w:val="24"/>
        </w:rPr>
      </w:pPr>
      <w:r w:rsidRPr="004D6174">
        <w:rPr>
          <w:rFonts w:ascii="Times New Roman" w:hAnsi="Times New Roman" w:cs="Times New Roman"/>
          <w:i/>
          <w:sz w:val="24"/>
          <w:szCs w:val="24"/>
        </w:rPr>
        <w:t xml:space="preserve">Invertebrate SCUBA </w:t>
      </w:r>
      <w:r w:rsidR="003211A7" w:rsidRPr="004D6174">
        <w:rPr>
          <w:rFonts w:ascii="Times New Roman" w:hAnsi="Times New Roman" w:cs="Times New Roman"/>
          <w:i/>
          <w:sz w:val="24"/>
          <w:szCs w:val="24"/>
        </w:rPr>
        <w:t>surveys</w:t>
      </w:r>
    </w:p>
    <w:p w14:paraId="612A6496" w14:textId="48CDD994" w:rsidR="00547D7D" w:rsidRPr="004D6174" w:rsidRDefault="009F00BB" w:rsidP="008332EF">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lastRenderedPageBreak/>
        <w:t xml:space="preserve">We </w:t>
      </w:r>
      <w:r w:rsidR="00CA12C2" w:rsidRPr="004D6174">
        <w:rPr>
          <w:rFonts w:ascii="Times New Roman" w:hAnsi="Times New Roman" w:cs="Times New Roman"/>
          <w:sz w:val="24"/>
          <w:szCs w:val="24"/>
        </w:rPr>
        <w:t>conducted</w:t>
      </w:r>
      <w:r w:rsidRPr="004D6174">
        <w:rPr>
          <w:rFonts w:ascii="Times New Roman" w:hAnsi="Times New Roman" w:cs="Times New Roman"/>
          <w:sz w:val="24"/>
          <w:szCs w:val="24"/>
        </w:rPr>
        <w:t xml:space="preserve"> SCUBA surveys b</w:t>
      </w:r>
      <w:r w:rsidR="009721A7" w:rsidRPr="004D6174">
        <w:rPr>
          <w:rFonts w:ascii="Times New Roman" w:hAnsi="Times New Roman" w:cs="Times New Roman"/>
          <w:sz w:val="24"/>
          <w:szCs w:val="24"/>
        </w:rPr>
        <w:t>etween 3-7</w:t>
      </w:r>
      <w:r w:rsidR="00E537A7" w:rsidRPr="004D6174">
        <w:rPr>
          <w:rFonts w:ascii="Times New Roman" w:hAnsi="Times New Roman" w:cs="Times New Roman"/>
          <w:sz w:val="24"/>
          <w:szCs w:val="24"/>
        </w:rPr>
        <w:t xml:space="preserve"> August 2015,</w:t>
      </w:r>
      <w:r w:rsidR="009721A7"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and </w:t>
      </w:r>
      <w:r w:rsidR="00CA12C2" w:rsidRPr="004D6174">
        <w:rPr>
          <w:rFonts w:ascii="Times New Roman" w:hAnsi="Times New Roman" w:cs="Times New Roman"/>
          <w:sz w:val="24"/>
          <w:szCs w:val="24"/>
        </w:rPr>
        <w:t xml:space="preserve">gathered </w:t>
      </w:r>
      <w:r w:rsidRPr="004D6174">
        <w:rPr>
          <w:rFonts w:ascii="Times New Roman" w:hAnsi="Times New Roman" w:cs="Times New Roman"/>
          <w:sz w:val="24"/>
          <w:szCs w:val="24"/>
        </w:rPr>
        <w:t xml:space="preserve">historical survey information collected by </w:t>
      </w:r>
      <w:proofErr w:type="spellStart"/>
      <w:r w:rsidRPr="004D6174">
        <w:rPr>
          <w:rFonts w:ascii="Times New Roman" w:hAnsi="Times New Roman" w:cs="Times New Roman"/>
          <w:sz w:val="24"/>
          <w:szCs w:val="24"/>
        </w:rPr>
        <w:t>Kvitek</w:t>
      </w:r>
      <w:proofErr w:type="spellEnd"/>
      <w:r w:rsidRPr="004D6174">
        <w:rPr>
          <w:rFonts w:ascii="Times New Roman" w:hAnsi="Times New Roman" w:cs="Times New Roman"/>
          <w:sz w:val="24"/>
          <w:szCs w:val="24"/>
        </w:rPr>
        <w:t xml:space="preserve"> and co</w:t>
      </w:r>
      <w:r w:rsidR="00BA7A19" w:rsidRPr="004D6174">
        <w:rPr>
          <w:rFonts w:ascii="Times New Roman" w:hAnsi="Times New Roman" w:cs="Times New Roman"/>
          <w:sz w:val="24"/>
          <w:szCs w:val="24"/>
        </w:rPr>
        <w:t>lleagues in 1987, 1995, and 1999 (</w:t>
      </w:r>
      <w:proofErr w:type="spellStart"/>
      <w:r w:rsidR="00BA7A19" w:rsidRPr="004D6174">
        <w:rPr>
          <w:rFonts w:ascii="Times New Roman" w:hAnsi="Times New Roman" w:cs="Times New Roman"/>
          <w:sz w:val="24"/>
          <w:szCs w:val="24"/>
        </w:rPr>
        <w:t>Kvitek</w:t>
      </w:r>
      <w:proofErr w:type="spellEnd"/>
      <w:r w:rsidR="00BA7A19" w:rsidRPr="004D6174">
        <w:rPr>
          <w:rFonts w:ascii="Times New Roman" w:hAnsi="Times New Roman" w:cs="Times New Roman"/>
          <w:sz w:val="24"/>
          <w:szCs w:val="24"/>
        </w:rPr>
        <w:t xml:space="preserve"> et al. 1989, 1998, 2000)</w:t>
      </w:r>
      <w:r w:rsidRPr="004D6174">
        <w:rPr>
          <w:rFonts w:ascii="Times New Roman" w:hAnsi="Times New Roman" w:cs="Times New Roman"/>
          <w:sz w:val="24"/>
          <w:szCs w:val="24"/>
        </w:rPr>
        <w:t xml:space="preserve">. During 2015, </w:t>
      </w:r>
      <w:r w:rsidR="00CA12C2" w:rsidRPr="004D6174">
        <w:rPr>
          <w:rFonts w:ascii="Times New Roman" w:hAnsi="Times New Roman" w:cs="Times New Roman"/>
          <w:sz w:val="24"/>
          <w:szCs w:val="24"/>
        </w:rPr>
        <w:t xml:space="preserve">SCUBA </w:t>
      </w:r>
      <w:r w:rsidR="009721A7" w:rsidRPr="004D6174">
        <w:rPr>
          <w:rFonts w:ascii="Times New Roman" w:hAnsi="Times New Roman" w:cs="Times New Roman"/>
          <w:sz w:val="24"/>
          <w:szCs w:val="24"/>
        </w:rPr>
        <w:t xml:space="preserve">divers surveyed benthic communities </w:t>
      </w:r>
      <w:r w:rsidR="00015878" w:rsidRPr="004D6174">
        <w:rPr>
          <w:rFonts w:ascii="Times New Roman" w:hAnsi="Times New Roman" w:cs="Times New Roman"/>
          <w:sz w:val="24"/>
          <w:szCs w:val="24"/>
        </w:rPr>
        <w:t xml:space="preserve">in </w:t>
      </w:r>
      <w:r w:rsidR="00850F94" w:rsidRPr="004D6174">
        <w:rPr>
          <w:rFonts w:ascii="Times New Roman" w:hAnsi="Times New Roman" w:cs="Times New Roman"/>
          <w:sz w:val="24"/>
          <w:szCs w:val="24"/>
        </w:rPr>
        <w:t>kelp beds at each site (Fig. 1</w:t>
      </w:r>
      <w:r w:rsidR="00734707" w:rsidRPr="004D6174">
        <w:rPr>
          <w:rFonts w:ascii="Times New Roman" w:hAnsi="Times New Roman" w:cs="Times New Roman"/>
          <w:sz w:val="24"/>
          <w:szCs w:val="24"/>
        </w:rPr>
        <w:t>)</w:t>
      </w:r>
      <w:r w:rsidR="009721A7" w:rsidRPr="004D6174">
        <w:rPr>
          <w:rFonts w:ascii="Times New Roman" w:hAnsi="Times New Roman" w:cs="Times New Roman"/>
          <w:sz w:val="24"/>
          <w:szCs w:val="24"/>
        </w:rPr>
        <w:t xml:space="preserve"> </w:t>
      </w:r>
      <w:r w:rsidR="008340F1" w:rsidRPr="004D6174">
        <w:rPr>
          <w:rFonts w:ascii="Times New Roman" w:hAnsi="Times New Roman" w:cs="Times New Roman"/>
          <w:sz w:val="24"/>
          <w:szCs w:val="24"/>
        </w:rPr>
        <w:t>at depths between 5-10 m</w:t>
      </w:r>
      <w:r w:rsidR="007A0FBB" w:rsidRPr="004D6174">
        <w:rPr>
          <w:rFonts w:ascii="Times New Roman" w:hAnsi="Times New Roman" w:cs="Times New Roman"/>
          <w:sz w:val="24"/>
          <w:szCs w:val="24"/>
        </w:rPr>
        <w:t>, along visual transects</w:t>
      </w:r>
      <w:r w:rsidR="008340F1" w:rsidRPr="004D6174">
        <w:rPr>
          <w:rFonts w:ascii="Times New Roman" w:hAnsi="Times New Roman" w:cs="Times New Roman"/>
          <w:sz w:val="24"/>
          <w:szCs w:val="24"/>
        </w:rPr>
        <w:t xml:space="preserve"> </w:t>
      </w:r>
      <w:r w:rsidR="009721A7" w:rsidRPr="004D6174">
        <w:rPr>
          <w:rFonts w:ascii="Times New Roman" w:hAnsi="Times New Roman" w:cs="Times New Roman"/>
          <w:sz w:val="24"/>
          <w:szCs w:val="24"/>
        </w:rPr>
        <w:t xml:space="preserve">(30 m x 2 m, </w:t>
      </w:r>
      <w:r w:rsidR="009721A7" w:rsidRPr="004D6174">
        <w:rPr>
          <w:rFonts w:ascii="Times New Roman" w:hAnsi="Times New Roman" w:cs="Times New Roman"/>
          <w:i/>
          <w:sz w:val="24"/>
          <w:szCs w:val="24"/>
        </w:rPr>
        <w:t>n</w:t>
      </w:r>
      <w:r w:rsidR="009721A7" w:rsidRPr="004D6174">
        <w:rPr>
          <w:rFonts w:ascii="Times New Roman" w:hAnsi="Times New Roman" w:cs="Times New Roman"/>
          <w:sz w:val="24"/>
          <w:szCs w:val="24"/>
        </w:rPr>
        <w:t xml:space="preserve"> = 4 transects</w:t>
      </w:r>
      <w:r w:rsidR="00E342D0" w:rsidRPr="004D6174">
        <w:rPr>
          <w:rFonts w:ascii="Times New Roman" w:hAnsi="Times New Roman" w:cs="Times New Roman"/>
          <w:sz w:val="24"/>
          <w:szCs w:val="24"/>
        </w:rPr>
        <w:t xml:space="preserve"> per</w:t>
      </w:r>
      <w:r w:rsidR="009721A7" w:rsidRPr="004D6174">
        <w:rPr>
          <w:rFonts w:ascii="Times New Roman" w:hAnsi="Times New Roman" w:cs="Times New Roman"/>
          <w:sz w:val="24"/>
          <w:szCs w:val="24"/>
        </w:rPr>
        <w:t xml:space="preserve"> site). On each transect, </w:t>
      </w:r>
      <w:r w:rsidR="008332EF">
        <w:rPr>
          <w:rFonts w:ascii="Times New Roman" w:hAnsi="Times New Roman" w:cs="Times New Roman"/>
          <w:sz w:val="24"/>
          <w:szCs w:val="24"/>
        </w:rPr>
        <w:t>divers</w:t>
      </w:r>
      <w:r w:rsidR="009721A7" w:rsidRPr="004D6174">
        <w:rPr>
          <w:rFonts w:ascii="Times New Roman" w:hAnsi="Times New Roman" w:cs="Times New Roman"/>
          <w:sz w:val="24"/>
          <w:szCs w:val="24"/>
        </w:rPr>
        <w:t xml:space="preserve"> counted</w:t>
      </w:r>
      <w:r w:rsidR="007148C1">
        <w:rPr>
          <w:rFonts w:ascii="Times New Roman" w:hAnsi="Times New Roman" w:cs="Times New Roman"/>
          <w:sz w:val="24"/>
          <w:szCs w:val="24"/>
        </w:rPr>
        <w:t xml:space="preserve"> large</w:t>
      </w:r>
      <w:r w:rsidR="008340F1" w:rsidRPr="004D6174">
        <w:rPr>
          <w:rFonts w:ascii="Times New Roman" w:hAnsi="Times New Roman" w:cs="Times New Roman"/>
          <w:sz w:val="24"/>
          <w:szCs w:val="24"/>
        </w:rPr>
        <w:t xml:space="preserve">, non-cryptic </w:t>
      </w:r>
      <w:r w:rsidR="00E342D0" w:rsidRPr="004D6174">
        <w:rPr>
          <w:rFonts w:ascii="Times New Roman" w:hAnsi="Times New Roman" w:cs="Times New Roman"/>
          <w:sz w:val="24"/>
          <w:szCs w:val="24"/>
        </w:rPr>
        <w:t xml:space="preserve">invertebrates </w:t>
      </w:r>
      <w:r w:rsidR="009721A7" w:rsidRPr="004D6174">
        <w:rPr>
          <w:rFonts w:ascii="Times New Roman" w:hAnsi="Times New Roman" w:cs="Times New Roman"/>
          <w:sz w:val="24"/>
          <w:szCs w:val="24"/>
        </w:rPr>
        <w:t>&gt;5</w:t>
      </w:r>
      <w:r w:rsidR="00E342D0" w:rsidRPr="004D6174">
        <w:rPr>
          <w:rFonts w:ascii="Times New Roman" w:hAnsi="Times New Roman" w:cs="Times New Roman"/>
          <w:sz w:val="24"/>
          <w:szCs w:val="24"/>
        </w:rPr>
        <w:t xml:space="preserve"> cm diameter (sea urchins, </w:t>
      </w:r>
      <w:r w:rsidR="009721A7" w:rsidRPr="004D6174">
        <w:rPr>
          <w:rFonts w:ascii="Times New Roman" w:hAnsi="Times New Roman" w:cs="Times New Roman"/>
          <w:sz w:val="24"/>
          <w:szCs w:val="24"/>
        </w:rPr>
        <w:t xml:space="preserve">sea stars, </w:t>
      </w:r>
      <w:r w:rsidR="00251B64" w:rsidRPr="004D6174">
        <w:rPr>
          <w:rFonts w:ascii="Times New Roman" w:hAnsi="Times New Roman" w:cs="Times New Roman"/>
          <w:sz w:val="24"/>
          <w:szCs w:val="24"/>
        </w:rPr>
        <w:t xml:space="preserve">sea cucumbers, crabs, </w:t>
      </w:r>
      <w:r w:rsidR="00F76E00" w:rsidRPr="004D6174">
        <w:rPr>
          <w:rFonts w:ascii="Times New Roman" w:hAnsi="Times New Roman" w:cs="Times New Roman"/>
          <w:sz w:val="24"/>
          <w:szCs w:val="24"/>
        </w:rPr>
        <w:t>bivalves</w:t>
      </w:r>
      <w:r w:rsidR="00251B64" w:rsidRPr="004D6174">
        <w:rPr>
          <w:rFonts w:ascii="Times New Roman" w:hAnsi="Times New Roman" w:cs="Times New Roman"/>
          <w:sz w:val="24"/>
          <w:szCs w:val="24"/>
        </w:rPr>
        <w:t>,</w:t>
      </w:r>
      <w:r w:rsidR="00F76E00" w:rsidRPr="004D6174">
        <w:rPr>
          <w:rFonts w:ascii="Times New Roman" w:hAnsi="Times New Roman" w:cs="Times New Roman"/>
          <w:sz w:val="24"/>
          <w:szCs w:val="24"/>
        </w:rPr>
        <w:t xml:space="preserve"> gastropods,</w:t>
      </w:r>
      <w:r w:rsidR="00251B64" w:rsidRPr="004D6174">
        <w:rPr>
          <w:rFonts w:ascii="Times New Roman" w:hAnsi="Times New Roman" w:cs="Times New Roman"/>
          <w:sz w:val="24"/>
          <w:szCs w:val="24"/>
        </w:rPr>
        <w:t xml:space="preserve"> anemones, </w:t>
      </w:r>
      <w:r w:rsidR="00E342D0" w:rsidRPr="004D6174">
        <w:rPr>
          <w:rFonts w:ascii="Times New Roman" w:hAnsi="Times New Roman" w:cs="Times New Roman"/>
          <w:sz w:val="24"/>
          <w:szCs w:val="24"/>
        </w:rPr>
        <w:t xml:space="preserve">chitons, </w:t>
      </w:r>
      <w:r w:rsidR="00251B64" w:rsidRPr="004D6174">
        <w:rPr>
          <w:rFonts w:ascii="Times New Roman" w:hAnsi="Times New Roman" w:cs="Times New Roman"/>
          <w:sz w:val="24"/>
          <w:szCs w:val="24"/>
        </w:rPr>
        <w:t xml:space="preserve">tunicates, </w:t>
      </w:r>
      <w:commentRangeStart w:id="6"/>
      <w:r w:rsidR="00E342D0" w:rsidRPr="004D6174">
        <w:rPr>
          <w:rFonts w:ascii="Times New Roman" w:hAnsi="Times New Roman" w:cs="Times New Roman"/>
          <w:sz w:val="24"/>
          <w:szCs w:val="24"/>
        </w:rPr>
        <w:t>etc.</w:t>
      </w:r>
      <w:r w:rsidR="009721A7" w:rsidRPr="004D6174">
        <w:rPr>
          <w:rFonts w:ascii="Times New Roman" w:hAnsi="Times New Roman" w:cs="Times New Roman"/>
          <w:sz w:val="24"/>
          <w:szCs w:val="24"/>
        </w:rPr>
        <w:t xml:space="preserve">). </w:t>
      </w:r>
      <w:commentRangeEnd w:id="6"/>
      <w:r w:rsidR="008332EF">
        <w:rPr>
          <w:rStyle w:val="CommentReference"/>
        </w:rPr>
        <w:commentReference w:id="6"/>
      </w:r>
    </w:p>
    <w:p w14:paraId="4EF75A84" w14:textId="773EC1C8" w:rsidR="009F00BB" w:rsidRPr="004D6174" w:rsidRDefault="009F00BB" w:rsidP="008332EF">
      <w:pPr>
        <w:spacing w:line="480" w:lineRule="auto"/>
        <w:ind w:firstLine="720"/>
        <w:rPr>
          <w:rFonts w:ascii="Times New Roman" w:hAnsi="Times New Roman" w:cs="Times New Roman"/>
          <w:sz w:val="24"/>
        </w:rPr>
      </w:pPr>
      <w:r w:rsidRPr="004D6174">
        <w:rPr>
          <w:rFonts w:ascii="Times New Roman" w:hAnsi="Times New Roman" w:cs="Times New Roman"/>
          <w:sz w:val="24"/>
        </w:rPr>
        <w:t>For the 1987, 1995, and 1999 subtidal surveys, we extracted summary statistics on benthic invertebrate densities from</w:t>
      </w:r>
      <w:r w:rsidR="00227428" w:rsidRPr="004D6174">
        <w:rPr>
          <w:rFonts w:ascii="Times New Roman" w:hAnsi="Times New Roman" w:cs="Times New Roman"/>
          <w:sz w:val="24"/>
        </w:rPr>
        <w:t xml:space="preserve"> </w:t>
      </w:r>
      <w:proofErr w:type="spellStart"/>
      <w:r w:rsidR="007148C1">
        <w:rPr>
          <w:rFonts w:ascii="Times New Roman" w:hAnsi="Times New Roman" w:cs="Times New Roman"/>
          <w:sz w:val="24"/>
        </w:rPr>
        <w:t>Kvitek</w:t>
      </w:r>
      <w:proofErr w:type="spellEnd"/>
      <w:r w:rsidR="007148C1">
        <w:rPr>
          <w:rFonts w:ascii="Times New Roman" w:hAnsi="Times New Roman" w:cs="Times New Roman"/>
          <w:sz w:val="24"/>
        </w:rPr>
        <w:t xml:space="preserve"> and colleagues </w:t>
      </w:r>
      <w:r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Kvitek et al. 1989, Kvitek et al. 2000)</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r w:rsidR="00467D12" w:rsidRPr="004D6174">
        <w:rPr>
          <w:rFonts w:ascii="Times New Roman" w:hAnsi="Times New Roman" w:cs="Times New Roman"/>
          <w:sz w:val="24"/>
          <w:szCs w:val="24"/>
        </w:rPr>
        <w:t xml:space="preserve"> </w:t>
      </w:r>
      <w:r w:rsidR="00467D12" w:rsidRPr="004D6174">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18B96F76-D911-4CDC-B56D-2ED2D0E78E1F&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67D12" w:rsidRPr="004D6174">
        <w:rPr>
          <w:rFonts w:ascii="Times New Roman" w:hAnsi="Times New Roman" w:cs="Times New Roman"/>
          <w:sz w:val="24"/>
          <w:szCs w:val="24"/>
        </w:rPr>
        <w:fldChar w:fldCharType="separate"/>
      </w:r>
      <w:r w:rsidR="009E74CB" w:rsidRPr="004D6174">
        <w:rPr>
          <w:rFonts w:ascii="Times New Roman" w:hAnsi="Times New Roman" w:cs="Times New Roman"/>
          <w:sz w:val="24"/>
          <w:szCs w:val="24"/>
        </w:rPr>
        <w:t>(</w:t>
      </w:r>
      <w:proofErr w:type="spellStart"/>
      <w:r w:rsidR="009E74CB" w:rsidRPr="004D6174">
        <w:rPr>
          <w:rFonts w:ascii="Times New Roman" w:hAnsi="Times New Roman" w:cs="Times New Roman"/>
          <w:sz w:val="24"/>
          <w:szCs w:val="24"/>
        </w:rPr>
        <w:t>Kvitek</w:t>
      </w:r>
      <w:proofErr w:type="spellEnd"/>
      <w:r w:rsidR="009E74CB" w:rsidRPr="004D6174">
        <w:rPr>
          <w:rFonts w:ascii="Times New Roman" w:hAnsi="Times New Roman" w:cs="Times New Roman"/>
          <w:sz w:val="24"/>
          <w:szCs w:val="24"/>
        </w:rPr>
        <w:t xml:space="preserve"> et al. 1998)</w:t>
      </w:r>
      <w:r w:rsidR="00467D12"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r w:rsidRPr="004D6174">
        <w:rPr>
          <w:rFonts w:ascii="Times New Roman" w:hAnsi="Times New Roman" w:cs="Times New Roman"/>
          <w:sz w:val="24"/>
        </w:rPr>
        <w:t xml:space="preserve"> We include surveys that occurred at the same sites and comparable depths (5-10m).  All surveys use standard quadrat and transect sampling methods, though the sample sizes vary among years</w:t>
      </w:r>
      <w:r w:rsidR="008332EF">
        <w:rPr>
          <w:rFonts w:ascii="Times New Roman" w:hAnsi="Times New Roman" w:cs="Times New Roman"/>
          <w:sz w:val="24"/>
        </w:rPr>
        <w:t xml:space="preserve"> (Table 1</w:t>
      </w:r>
      <w:r w:rsidR="0060001F" w:rsidRPr="004D6174">
        <w:rPr>
          <w:rFonts w:ascii="Times New Roman" w:hAnsi="Times New Roman" w:cs="Times New Roman"/>
          <w:sz w:val="24"/>
        </w:rPr>
        <w:t>)</w:t>
      </w:r>
      <w:r w:rsidRPr="004D6174">
        <w:rPr>
          <w:rFonts w:ascii="Times New Roman" w:hAnsi="Times New Roman" w:cs="Times New Roman"/>
          <w:sz w:val="24"/>
        </w:rPr>
        <w:t>. For the sake of comparison, we converted data from all subtidal surveys into units of counts</w:t>
      </w:r>
      <m:oMath>
        <m:r>
          <w:rPr>
            <w:rFonts w:ascii="Cambria Math" w:hAnsi="Cambria Math" w:cs="Times New Roman"/>
            <w:sz w:val="24"/>
          </w:rPr>
          <m:t>∙</m:t>
        </m:r>
      </m:oMath>
      <w:r w:rsidRPr="004D6174">
        <w:rPr>
          <w:rFonts w:ascii="Times New Roman" w:hAnsi="Times New Roman" w:cs="Times New Roman"/>
          <w:sz w:val="24"/>
        </w:rPr>
        <w:t>m</w:t>
      </w:r>
      <w:r w:rsidRPr="004D6174">
        <w:rPr>
          <w:rFonts w:ascii="Times New Roman" w:hAnsi="Times New Roman" w:cs="Times New Roman"/>
          <w:sz w:val="24"/>
          <w:vertAlign w:val="superscript"/>
        </w:rPr>
        <w:t>-2</w:t>
      </w:r>
      <w:r w:rsidRPr="004D6174">
        <w:rPr>
          <w:rFonts w:ascii="Times New Roman" w:hAnsi="Times New Roman" w:cs="Times New Roman"/>
          <w:sz w:val="24"/>
        </w:rPr>
        <w:t xml:space="preserve">. Not all </w:t>
      </w:r>
      <w:r w:rsidR="00CC22CD" w:rsidRPr="004D6174">
        <w:rPr>
          <w:rFonts w:ascii="Times New Roman" w:hAnsi="Times New Roman" w:cs="Times New Roman"/>
          <w:sz w:val="24"/>
        </w:rPr>
        <w:t>sites were sampled in each year</w:t>
      </w:r>
      <w:r w:rsidRPr="004D6174">
        <w:rPr>
          <w:rFonts w:ascii="Times New Roman" w:hAnsi="Times New Roman" w:cs="Times New Roman"/>
          <w:sz w:val="24"/>
        </w:rPr>
        <w:t xml:space="preserve">, and some </w:t>
      </w:r>
      <w:r w:rsidR="00325D4A" w:rsidRPr="004D6174">
        <w:rPr>
          <w:rFonts w:ascii="Times New Roman" w:hAnsi="Times New Roman" w:cs="Times New Roman"/>
          <w:sz w:val="24"/>
        </w:rPr>
        <w:t xml:space="preserve">taxonomic </w:t>
      </w:r>
      <w:r w:rsidRPr="004D6174">
        <w:rPr>
          <w:rFonts w:ascii="Times New Roman" w:hAnsi="Times New Roman" w:cs="Times New Roman"/>
          <w:sz w:val="24"/>
        </w:rPr>
        <w:t xml:space="preserve">groups of interest were not identified in </w:t>
      </w:r>
      <w:r w:rsidR="00325D4A" w:rsidRPr="004D6174">
        <w:rPr>
          <w:rFonts w:ascii="Times New Roman" w:hAnsi="Times New Roman" w:cs="Times New Roman"/>
          <w:sz w:val="24"/>
        </w:rPr>
        <w:t>available reports (e.g. sea</w:t>
      </w:r>
      <w:r w:rsidR="00BA7A19" w:rsidRPr="004D6174">
        <w:rPr>
          <w:rFonts w:ascii="Times New Roman" w:hAnsi="Times New Roman" w:cs="Times New Roman"/>
          <w:sz w:val="24"/>
        </w:rPr>
        <w:t xml:space="preserve"> </w:t>
      </w:r>
      <w:r w:rsidR="00325D4A" w:rsidRPr="004D6174">
        <w:rPr>
          <w:rFonts w:ascii="Times New Roman" w:hAnsi="Times New Roman" w:cs="Times New Roman"/>
          <w:sz w:val="24"/>
        </w:rPr>
        <w:t>stars were not listed in the results for 1995</w:t>
      </w:r>
      <w:r w:rsidR="00CC22CD" w:rsidRPr="004D6174">
        <w:rPr>
          <w:rFonts w:ascii="Times New Roman" w:hAnsi="Times New Roman" w:cs="Times New Roman"/>
          <w:sz w:val="24"/>
        </w:rPr>
        <w:t>, gastropod densities were only available for 1987 and 2015</w:t>
      </w:r>
      <w:r w:rsidR="00325D4A" w:rsidRPr="004D6174">
        <w:rPr>
          <w:rFonts w:ascii="Times New Roman" w:hAnsi="Times New Roman" w:cs="Times New Roman"/>
          <w:sz w:val="24"/>
        </w:rPr>
        <w:t xml:space="preserve">). </w:t>
      </w:r>
      <w:r w:rsidRPr="004D6174">
        <w:rPr>
          <w:rFonts w:ascii="Times New Roman" w:hAnsi="Times New Roman" w:cs="Times New Roman"/>
          <w:sz w:val="24"/>
        </w:rPr>
        <w:t>We used all available data</w:t>
      </w:r>
      <w:r w:rsidR="00325D4A" w:rsidRPr="004D6174">
        <w:rPr>
          <w:rFonts w:ascii="Times New Roman" w:hAnsi="Times New Roman" w:cs="Times New Roman"/>
          <w:sz w:val="24"/>
        </w:rPr>
        <w:t xml:space="preserve"> for each site and year.  When necessary, we combined quadrat and transect data using a weighted average with weights corresponding to the area surveyed by each type. We include only species that are large and readily identifiable, to avoid co</w:t>
      </w:r>
      <w:r w:rsidR="007148C1">
        <w:rPr>
          <w:rFonts w:ascii="Times New Roman" w:hAnsi="Times New Roman" w:cs="Times New Roman"/>
          <w:sz w:val="24"/>
        </w:rPr>
        <w:t>ncerns about among-</w:t>
      </w:r>
      <w:r w:rsidR="00325D4A" w:rsidRPr="004D6174">
        <w:rPr>
          <w:rFonts w:ascii="Times New Roman" w:hAnsi="Times New Roman" w:cs="Times New Roman"/>
          <w:sz w:val="24"/>
        </w:rPr>
        <w:t xml:space="preserve">diver variation in detection of cryptic species (e.g. chitons; class </w:t>
      </w:r>
      <w:proofErr w:type="spellStart"/>
      <w:r w:rsidR="00325D4A" w:rsidRPr="004D6174">
        <w:rPr>
          <w:rFonts w:ascii="Times New Roman" w:hAnsi="Times New Roman" w:cs="Times New Roman"/>
          <w:i/>
          <w:sz w:val="24"/>
        </w:rPr>
        <w:t>Polyplacophora</w:t>
      </w:r>
      <w:proofErr w:type="spellEnd"/>
      <w:r w:rsidR="00325D4A" w:rsidRPr="004D6174">
        <w:rPr>
          <w:rFonts w:ascii="Times New Roman" w:hAnsi="Times New Roman" w:cs="Times New Roman"/>
          <w:sz w:val="24"/>
        </w:rPr>
        <w:t xml:space="preserve">). We focus on the </w:t>
      </w:r>
      <w:r w:rsidR="00AF4390" w:rsidRPr="004D6174">
        <w:rPr>
          <w:rFonts w:ascii="Times New Roman" w:hAnsi="Times New Roman" w:cs="Times New Roman"/>
          <w:sz w:val="24"/>
        </w:rPr>
        <w:t xml:space="preserve">time-series of </w:t>
      </w:r>
      <w:r w:rsidR="00325D4A" w:rsidRPr="004D6174">
        <w:rPr>
          <w:rFonts w:ascii="Times New Roman" w:hAnsi="Times New Roman" w:cs="Times New Roman"/>
          <w:sz w:val="24"/>
        </w:rPr>
        <w:t xml:space="preserve">abundance </w:t>
      </w:r>
      <w:r w:rsidR="00AF4390" w:rsidRPr="004D6174">
        <w:rPr>
          <w:rFonts w:ascii="Times New Roman" w:hAnsi="Times New Roman" w:cs="Times New Roman"/>
          <w:sz w:val="24"/>
        </w:rPr>
        <w:t xml:space="preserve">for </w:t>
      </w:r>
      <w:r w:rsidR="00325D4A" w:rsidRPr="004D6174">
        <w:rPr>
          <w:rFonts w:ascii="Times New Roman" w:hAnsi="Times New Roman" w:cs="Times New Roman"/>
          <w:sz w:val="24"/>
        </w:rPr>
        <w:t>six species groups that are common important members of the Olympic coast n</w:t>
      </w:r>
      <w:r w:rsidR="00B928AA" w:rsidRPr="004D6174">
        <w:rPr>
          <w:rFonts w:ascii="Times New Roman" w:hAnsi="Times New Roman" w:cs="Times New Roman"/>
          <w:sz w:val="24"/>
        </w:rPr>
        <w:t>earshore invertebrate community: sea urchins</w:t>
      </w:r>
      <w:r w:rsidR="00CC22CD" w:rsidRPr="004D6174">
        <w:rPr>
          <w:rFonts w:ascii="Times New Roman" w:hAnsi="Times New Roman" w:cs="Times New Roman"/>
          <w:sz w:val="24"/>
        </w:rPr>
        <w:t xml:space="preserve"> (</w:t>
      </w:r>
      <w:r w:rsidR="001A0A96">
        <w:rPr>
          <w:rFonts w:ascii="Times New Roman" w:hAnsi="Times New Roman" w:cs="Times New Roman"/>
          <w:sz w:val="24"/>
        </w:rPr>
        <w:t>genera</w:t>
      </w:r>
      <w:r w:rsidR="00547D7D" w:rsidRPr="004D6174">
        <w:rPr>
          <w:rFonts w:ascii="Times New Roman" w:hAnsi="Times New Roman" w:cs="Times New Roman"/>
          <w:sz w:val="24"/>
        </w:rPr>
        <w:t xml:space="preserve"> </w:t>
      </w:r>
      <w:proofErr w:type="spellStart"/>
      <w:r w:rsidR="0046456B" w:rsidRPr="004D6174">
        <w:rPr>
          <w:rFonts w:ascii="Times New Roman" w:hAnsi="Times New Roman" w:cs="Times New Roman"/>
          <w:i/>
          <w:sz w:val="24"/>
          <w:szCs w:val="24"/>
        </w:rPr>
        <w:t>Mesocentrotus</w:t>
      </w:r>
      <w:proofErr w:type="spellEnd"/>
      <w:r w:rsidR="001A0A96">
        <w:rPr>
          <w:rFonts w:ascii="Times New Roman" w:hAnsi="Times New Roman" w:cs="Times New Roman"/>
          <w:i/>
          <w:sz w:val="24"/>
          <w:szCs w:val="24"/>
        </w:rPr>
        <w:t xml:space="preserve"> </w:t>
      </w:r>
      <w:r w:rsidR="001A0A96">
        <w:rPr>
          <w:rFonts w:ascii="Times New Roman" w:hAnsi="Times New Roman" w:cs="Times New Roman"/>
          <w:sz w:val="24"/>
          <w:szCs w:val="24"/>
        </w:rPr>
        <w:t xml:space="preserve">and </w:t>
      </w:r>
      <w:proofErr w:type="spellStart"/>
      <w:r w:rsidR="001A0A96">
        <w:rPr>
          <w:rFonts w:ascii="Times New Roman" w:hAnsi="Times New Roman" w:cs="Times New Roman"/>
          <w:i/>
          <w:sz w:val="24"/>
          <w:szCs w:val="24"/>
        </w:rPr>
        <w:t>Strongylocentrotus</w:t>
      </w:r>
      <w:proofErr w:type="spellEnd"/>
      <w:r w:rsidR="00CC22CD" w:rsidRPr="004D6174">
        <w:rPr>
          <w:rFonts w:ascii="Times New Roman" w:hAnsi="Times New Roman" w:cs="Times New Roman"/>
          <w:sz w:val="24"/>
        </w:rPr>
        <w:t>)</w:t>
      </w:r>
      <w:r w:rsidR="00B928AA" w:rsidRPr="004D6174">
        <w:rPr>
          <w:rFonts w:ascii="Times New Roman" w:hAnsi="Times New Roman" w:cs="Times New Roman"/>
          <w:sz w:val="24"/>
        </w:rPr>
        <w:t>, sea cucumbers</w:t>
      </w:r>
      <w:r w:rsidR="00CC22CD" w:rsidRPr="004D6174">
        <w:rPr>
          <w:rFonts w:ascii="Times New Roman" w:hAnsi="Times New Roman" w:cs="Times New Roman"/>
          <w:sz w:val="24"/>
        </w:rPr>
        <w:t xml:space="preserve"> (genera </w:t>
      </w:r>
      <w:proofErr w:type="spellStart"/>
      <w:r w:rsidR="00CC22CD" w:rsidRPr="004D6174">
        <w:rPr>
          <w:rFonts w:ascii="Times New Roman" w:hAnsi="Times New Roman" w:cs="Times New Roman"/>
          <w:i/>
          <w:sz w:val="24"/>
        </w:rPr>
        <w:t>Cucumaria</w:t>
      </w:r>
      <w:proofErr w:type="spellEnd"/>
      <w:r w:rsidR="00CC22CD" w:rsidRPr="004D6174">
        <w:rPr>
          <w:rFonts w:ascii="Times New Roman" w:hAnsi="Times New Roman" w:cs="Times New Roman"/>
          <w:i/>
          <w:sz w:val="24"/>
        </w:rPr>
        <w:t xml:space="preserve">, </w:t>
      </w:r>
      <w:proofErr w:type="spellStart"/>
      <w:r w:rsidR="00547D7D" w:rsidRPr="004D6174">
        <w:rPr>
          <w:rFonts w:ascii="Times New Roman" w:eastAsia="Times New Roman" w:hAnsi="Times New Roman" w:cs="Times New Roman"/>
          <w:i/>
          <w:sz w:val="24"/>
          <w:szCs w:val="24"/>
        </w:rPr>
        <w:t>Parastichopus</w:t>
      </w:r>
      <w:proofErr w:type="spellEnd"/>
      <w:r w:rsidR="00547D7D" w:rsidRPr="004D6174">
        <w:rPr>
          <w:rFonts w:ascii="Times New Roman" w:eastAsia="Times New Roman" w:hAnsi="Times New Roman" w:cs="Times New Roman"/>
          <w:i/>
          <w:sz w:val="24"/>
          <w:szCs w:val="24"/>
        </w:rPr>
        <w:t>)</w:t>
      </w:r>
      <w:r w:rsidR="00B928AA" w:rsidRPr="004D6174">
        <w:rPr>
          <w:rFonts w:ascii="Times New Roman" w:hAnsi="Times New Roman" w:cs="Times New Roman"/>
          <w:sz w:val="24"/>
        </w:rPr>
        <w:t>, crab (</w:t>
      </w:r>
      <w:r w:rsidR="00CA12C2" w:rsidRPr="004D6174">
        <w:rPr>
          <w:rFonts w:ascii="Times New Roman" w:hAnsi="Times New Roman" w:cs="Times New Roman"/>
          <w:sz w:val="24"/>
        </w:rPr>
        <w:t xml:space="preserve">primarily </w:t>
      </w:r>
      <w:r w:rsidR="00B928AA" w:rsidRPr="004D6174">
        <w:rPr>
          <w:rFonts w:ascii="Times New Roman" w:hAnsi="Times New Roman" w:cs="Times New Roman"/>
          <w:sz w:val="24"/>
        </w:rPr>
        <w:t>gen</w:t>
      </w:r>
      <w:r w:rsidR="00CA12C2" w:rsidRPr="004D6174">
        <w:rPr>
          <w:rFonts w:ascii="Times New Roman" w:hAnsi="Times New Roman" w:cs="Times New Roman"/>
          <w:sz w:val="24"/>
        </w:rPr>
        <w:t>era</w:t>
      </w:r>
      <w:r w:rsidR="00B928AA" w:rsidRPr="004D6174">
        <w:rPr>
          <w:rFonts w:ascii="Times New Roman" w:hAnsi="Times New Roman" w:cs="Times New Roman"/>
          <w:sz w:val="24"/>
        </w:rPr>
        <w:t xml:space="preserve"> </w:t>
      </w:r>
      <w:proofErr w:type="spellStart"/>
      <w:r w:rsidR="00F76E00" w:rsidRPr="004D6174">
        <w:rPr>
          <w:rFonts w:ascii="Times New Roman" w:hAnsi="Times New Roman" w:cs="Times New Roman"/>
          <w:i/>
          <w:sz w:val="24"/>
        </w:rPr>
        <w:t>Pugettia</w:t>
      </w:r>
      <w:proofErr w:type="spellEnd"/>
      <w:r w:rsidR="00F76E00" w:rsidRPr="004D6174">
        <w:rPr>
          <w:rFonts w:ascii="Times New Roman" w:hAnsi="Times New Roman" w:cs="Times New Roman"/>
          <w:i/>
          <w:sz w:val="24"/>
        </w:rPr>
        <w:t xml:space="preserve"> </w:t>
      </w:r>
      <w:r w:rsidR="00F76E00" w:rsidRPr="004D6174">
        <w:rPr>
          <w:rFonts w:ascii="Times New Roman" w:hAnsi="Times New Roman" w:cs="Times New Roman"/>
          <w:sz w:val="24"/>
        </w:rPr>
        <w:t xml:space="preserve">and </w:t>
      </w:r>
      <w:r w:rsidR="00B928AA" w:rsidRPr="004D6174">
        <w:rPr>
          <w:rFonts w:ascii="Times New Roman" w:hAnsi="Times New Roman" w:cs="Times New Roman"/>
          <w:i/>
          <w:sz w:val="24"/>
        </w:rPr>
        <w:t>Cancer)</w:t>
      </w:r>
      <w:r w:rsidR="00B928AA" w:rsidRPr="004D6174">
        <w:rPr>
          <w:rFonts w:ascii="Times New Roman" w:hAnsi="Times New Roman" w:cs="Times New Roman"/>
          <w:sz w:val="24"/>
        </w:rPr>
        <w:t>,</w:t>
      </w:r>
      <w:r w:rsidR="00AA6923" w:rsidRPr="004D6174">
        <w:rPr>
          <w:rFonts w:ascii="Times New Roman" w:hAnsi="Times New Roman" w:cs="Times New Roman"/>
          <w:sz w:val="24"/>
        </w:rPr>
        <w:t xml:space="preserve"> bivalve</w:t>
      </w:r>
      <w:r w:rsidR="00332BDB" w:rsidRPr="004D6174">
        <w:rPr>
          <w:rFonts w:ascii="Times New Roman" w:hAnsi="Times New Roman" w:cs="Times New Roman"/>
          <w:sz w:val="24"/>
        </w:rPr>
        <w:t>s</w:t>
      </w:r>
      <w:r w:rsidR="00AA6923" w:rsidRPr="004D6174">
        <w:rPr>
          <w:rFonts w:ascii="Times New Roman" w:hAnsi="Times New Roman" w:cs="Times New Roman"/>
          <w:sz w:val="24"/>
        </w:rPr>
        <w:t xml:space="preserve"> (primarily rock scallops, </w:t>
      </w:r>
      <w:proofErr w:type="spellStart"/>
      <w:r w:rsidR="00AA6923" w:rsidRPr="004D6174">
        <w:rPr>
          <w:rFonts w:ascii="Times New Roman" w:hAnsi="Times New Roman" w:cs="Times New Roman"/>
          <w:i/>
          <w:sz w:val="24"/>
        </w:rPr>
        <w:t>Crassadoma</w:t>
      </w:r>
      <w:proofErr w:type="spellEnd"/>
      <w:r w:rsidR="00AA6923" w:rsidRPr="004D6174">
        <w:rPr>
          <w:rFonts w:ascii="Times New Roman" w:hAnsi="Times New Roman" w:cs="Times New Roman"/>
          <w:i/>
          <w:sz w:val="24"/>
        </w:rPr>
        <w:t xml:space="preserve"> </w:t>
      </w:r>
      <w:proofErr w:type="spellStart"/>
      <w:r w:rsidR="00AA6923" w:rsidRPr="004D6174">
        <w:rPr>
          <w:rFonts w:ascii="Times New Roman" w:hAnsi="Times New Roman" w:cs="Times New Roman"/>
          <w:i/>
          <w:sz w:val="24"/>
        </w:rPr>
        <w:t>gigantea</w:t>
      </w:r>
      <w:proofErr w:type="spellEnd"/>
      <w:r w:rsidR="00B928AA" w:rsidRPr="004D6174">
        <w:rPr>
          <w:rFonts w:ascii="Times New Roman" w:hAnsi="Times New Roman" w:cs="Times New Roman"/>
          <w:sz w:val="24"/>
        </w:rPr>
        <w:t xml:space="preserve">), </w:t>
      </w:r>
      <w:r w:rsidR="00AA6923" w:rsidRPr="004D6174">
        <w:rPr>
          <w:rFonts w:ascii="Times New Roman" w:hAnsi="Times New Roman" w:cs="Times New Roman"/>
          <w:sz w:val="24"/>
        </w:rPr>
        <w:t>and sea</w:t>
      </w:r>
      <w:r w:rsidR="00F76E00" w:rsidRPr="004D6174">
        <w:rPr>
          <w:rFonts w:ascii="Times New Roman" w:hAnsi="Times New Roman" w:cs="Times New Roman"/>
          <w:sz w:val="24"/>
        </w:rPr>
        <w:t xml:space="preserve"> </w:t>
      </w:r>
      <w:r w:rsidR="00AA6923" w:rsidRPr="004D6174">
        <w:rPr>
          <w:rFonts w:ascii="Times New Roman" w:hAnsi="Times New Roman" w:cs="Times New Roman"/>
          <w:sz w:val="24"/>
        </w:rPr>
        <w:t xml:space="preserve">stars (including genera </w:t>
      </w:r>
      <w:proofErr w:type="spellStart"/>
      <w:r w:rsidR="00AA6923" w:rsidRPr="004D6174">
        <w:rPr>
          <w:rFonts w:ascii="Times New Roman" w:hAnsi="Times New Roman" w:cs="Times New Roman"/>
          <w:i/>
          <w:sz w:val="24"/>
        </w:rPr>
        <w:t>Pisaster</w:t>
      </w:r>
      <w:proofErr w:type="spellEnd"/>
      <w:r w:rsidR="00AA6923" w:rsidRPr="004D6174">
        <w:rPr>
          <w:rFonts w:ascii="Times New Roman" w:hAnsi="Times New Roman" w:cs="Times New Roman"/>
          <w:i/>
          <w:sz w:val="24"/>
        </w:rPr>
        <w:t>,</w:t>
      </w:r>
      <w:r w:rsidR="00CA12C2" w:rsidRPr="004D6174">
        <w:rPr>
          <w:rFonts w:ascii="Times New Roman" w:hAnsi="Times New Roman" w:cs="Times New Roman"/>
          <w:i/>
          <w:sz w:val="24"/>
        </w:rPr>
        <w:t xml:space="preserve"> </w:t>
      </w:r>
      <w:proofErr w:type="spellStart"/>
      <w:r w:rsidR="00CA12C2" w:rsidRPr="004D6174">
        <w:rPr>
          <w:rFonts w:ascii="Times New Roman" w:hAnsi="Times New Roman" w:cs="Times New Roman"/>
          <w:i/>
          <w:sz w:val="24"/>
        </w:rPr>
        <w:t>Orthaster</w:t>
      </w:r>
      <w:r w:rsidR="001A0A96">
        <w:rPr>
          <w:rFonts w:ascii="Times New Roman" w:hAnsi="Times New Roman" w:cs="Times New Roman"/>
          <w:i/>
          <w:sz w:val="24"/>
        </w:rPr>
        <w:t>ias</w:t>
      </w:r>
      <w:proofErr w:type="spellEnd"/>
      <w:r w:rsidR="00CA12C2" w:rsidRPr="004D6174">
        <w:rPr>
          <w:rFonts w:ascii="Times New Roman" w:hAnsi="Times New Roman" w:cs="Times New Roman"/>
          <w:i/>
          <w:sz w:val="24"/>
        </w:rPr>
        <w:t>,</w:t>
      </w:r>
      <w:r w:rsidR="00AA6923" w:rsidRPr="004D6174">
        <w:rPr>
          <w:rFonts w:ascii="Times New Roman" w:hAnsi="Times New Roman" w:cs="Times New Roman"/>
          <w:i/>
          <w:sz w:val="24"/>
        </w:rPr>
        <w:t xml:space="preserve"> </w:t>
      </w:r>
      <w:proofErr w:type="spellStart"/>
      <w:r w:rsidR="00AA6923" w:rsidRPr="004D6174">
        <w:rPr>
          <w:rFonts w:ascii="Times New Roman" w:eastAsia="Times New Roman" w:hAnsi="Times New Roman" w:cs="Times New Roman"/>
          <w:i/>
          <w:iCs/>
          <w:sz w:val="24"/>
          <w:szCs w:val="24"/>
        </w:rPr>
        <w:t>Dermasterias</w:t>
      </w:r>
      <w:proofErr w:type="spellEnd"/>
      <w:r w:rsidR="00AA6923" w:rsidRPr="004D6174">
        <w:rPr>
          <w:rFonts w:ascii="Times New Roman" w:eastAsia="Times New Roman" w:hAnsi="Times New Roman" w:cs="Times New Roman"/>
          <w:i/>
          <w:iCs/>
          <w:sz w:val="24"/>
          <w:szCs w:val="24"/>
        </w:rPr>
        <w:t>,</w:t>
      </w:r>
      <w:r w:rsidR="00AA6923" w:rsidRPr="004D6174">
        <w:rPr>
          <w:rFonts w:ascii="Times New Roman" w:hAnsi="Times New Roman" w:cs="Times New Roman"/>
          <w:i/>
          <w:sz w:val="24"/>
        </w:rPr>
        <w:t xml:space="preserve"> </w:t>
      </w:r>
      <w:proofErr w:type="spellStart"/>
      <w:r w:rsidR="00AA6923" w:rsidRPr="004D6174">
        <w:rPr>
          <w:rFonts w:ascii="Times New Roman" w:hAnsi="Times New Roman" w:cs="Times New Roman"/>
          <w:i/>
          <w:sz w:val="24"/>
        </w:rPr>
        <w:t>Henricia</w:t>
      </w:r>
      <w:proofErr w:type="spellEnd"/>
      <w:r w:rsidR="00AA6923" w:rsidRPr="004D6174">
        <w:rPr>
          <w:rFonts w:ascii="Times New Roman" w:hAnsi="Times New Roman" w:cs="Times New Roman"/>
          <w:i/>
          <w:sz w:val="24"/>
        </w:rPr>
        <w:t xml:space="preserve">, </w:t>
      </w:r>
      <w:proofErr w:type="spellStart"/>
      <w:r w:rsidR="00AA6923" w:rsidRPr="004D6174">
        <w:rPr>
          <w:rFonts w:ascii="Times New Roman" w:hAnsi="Times New Roman" w:cs="Times New Roman"/>
          <w:i/>
          <w:sz w:val="24"/>
        </w:rPr>
        <w:t>Pycnopodia</w:t>
      </w:r>
      <w:proofErr w:type="spellEnd"/>
      <w:r w:rsidR="00AA6923" w:rsidRPr="004D6174">
        <w:rPr>
          <w:rFonts w:ascii="Times New Roman" w:hAnsi="Times New Roman" w:cs="Times New Roman"/>
          <w:i/>
          <w:sz w:val="24"/>
        </w:rPr>
        <w:t>)</w:t>
      </w:r>
      <w:r w:rsidR="00264472" w:rsidRPr="004D6174">
        <w:rPr>
          <w:rFonts w:ascii="Times New Roman" w:hAnsi="Times New Roman" w:cs="Times New Roman"/>
          <w:sz w:val="24"/>
        </w:rPr>
        <w:t xml:space="preserve">. Consistent with </w:t>
      </w:r>
      <w:r w:rsidR="00264472" w:rsidRPr="004D6174">
        <w:rPr>
          <w:rFonts w:ascii="Times New Roman" w:hAnsi="Times New Roman" w:cs="Times New Roman"/>
          <w:sz w:val="24"/>
        </w:rPr>
        <w:lastRenderedPageBreak/>
        <w:t xml:space="preserve">previous research, we identified sea urchins as the dominant invertebrate grazer in this system and contrast the trends in sea urchin abundance with the other invertebrate groups. </w:t>
      </w:r>
      <w:r w:rsidR="00AA6923" w:rsidRPr="004D6174">
        <w:rPr>
          <w:rFonts w:ascii="Times New Roman" w:hAnsi="Times New Roman" w:cs="Times New Roman"/>
          <w:sz w:val="24"/>
        </w:rPr>
        <w:t xml:space="preserve">Based on sea otter diet information </w:t>
      </w:r>
      <w:r w:rsidR="00AA6923" w:rsidRPr="004D6174">
        <w:rPr>
          <w:rFonts w:ascii="Times New Roman" w:hAnsi="Times New Roman" w:cs="Times New Roman"/>
          <w:sz w:val="24"/>
          <w:highlight w:val="yellow"/>
        </w:rPr>
        <w:t xml:space="preserve">provided </w:t>
      </w:r>
      <w:commentRangeStart w:id="7"/>
      <w:r w:rsidR="00AA6923" w:rsidRPr="004D6174">
        <w:rPr>
          <w:rFonts w:ascii="Times New Roman" w:hAnsi="Times New Roman" w:cs="Times New Roman"/>
          <w:sz w:val="24"/>
          <w:highlight w:val="yellow"/>
        </w:rPr>
        <w:t>by Jesse</w:t>
      </w:r>
      <w:commentRangeEnd w:id="7"/>
      <w:r w:rsidR="000F51AE" w:rsidRPr="004D6174">
        <w:rPr>
          <w:rStyle w:val="CommentReference"/>
          <w:rFonts w:ascii="Times New Roman" w:hAnsi="Times New Roman" w:cs="Times New Roman"/>
          <w:highlight w:val="yellow"/>
        </w:rPr>
        <w:commentReference w:id="7"/>
      </w:r>
      <w:r w:rsidR="00AA6923" w:rsidRPr="004D6174">
        <w:rPr>
          <w:rFonts w:ascii="Times New Roman" w:hAnsi="Times New Roman" w:cs="Times New Roman"/>
          <w:sz w:val="24"/>
        </w:rPr>
        <w:t xml:space="preserve">, we classified these groups </w:t>
      </w:r>
      <w:r w:rsidR="00CA12C2" w:rsidRPr="004D6174">
        <w:rPr>
          <w:rFonts w:ascii="Times New Roman" w:hAnsi="Times New Roman" w:cs="Times New Roman"/>
          <w:sz w:val="24"/>
        </w:rPr>
        <w:t>based on their frequency of occurrence in otter diets</w:t>
      </w:r>
      <w:r w:rsidR="008F7061">
        <w:rPr>
          <w:rFonts w:ascii="Times New Roman" w:hAnsi="Times New Roman" w:cs="Times New Roman"/>
          <w:sz w:val="24"/>
        </w:rPr>
        <w:t xml:space="preserve"> </w:t>
      </w:r>
      <w:r w:rsidR="008F7061">
        <w:rPr>
          <w:rFonts w:ascii="Times New Roman" w:hAnsi="Times New Roman" w:cs="Times New Roman"/>
          <w:sz w:val="24"/>
        </w:rPr>
        <w:fldChar w:fldCharType="begin"/>
      </w:r>
      <w:r w:rsidR="008F7061">
        <w:rPr>
          <w:rFonts w:ascii="Times New Roman" w:hAnsi="Times New Roman" w:cs="Times New Roman"/>
          <w:sz w:val="24"/>
        </w:rPr>
        <w:instrText xml:space="preserve"> ADDIN PAPERS2_CITATIONS &lt;citation&gt;&lt;uuid&gt;9ECCD520-1804-42DD-95A0-7C3F97190F8A&lt;/uuid&gt;&lt;priority&gt;0&lt;/priority&gt;&lt;publications&gt;&lt;publication&gt;&lt;volume&gt;34&lt;/volume&gt;&lt;publication_date&gt;99200812011200000000222000&lt;/publication_date&gt;&lt;number&gt;4&lt;/number&gt;&lt;doi&gt;10.1578/AM.34.4.2008.393&lt;/doi&gt;&lt;startpage&gt;393&lt;/startpage&gt;&lt;title&gt;Activity Budgets and Prey Consumption of Sea Otters (&amp;lt;I&amp;gt;Enhydra lutris kenyoni&amp;lt;/I&amp;gt;) in Washington&lt;/title&gt;&lt;uuid&gt;66C33C99-11A4-4BF7-A826-506B31E23C4A&lt;/uuid&gt;&lt;subtype&gt;400&lt;/subtype&gt;&lt;endpage&gt;401&lt;/endpage&gt;&lt;type&gt;400&lt;/type&gt;&lt;url&gt;http://www.aquaticmammalsjournal.org/index.php?option=com_content&amp;amp;view=article&amp;amp;id=385:activity-budgets-and-prey-consumption-of-sea-otters-enhydra-lutris-kenyoni-in-washington-&amp;amp;catid=31:volume-34-issue-4&amp;amp;Itemid=97&lt;/url&gt;&lt;bundle&gt;&lt;publication&gt;&lt;title&gt;Aquatic Mammals&lt;/title&gt;&lt;type&gt;-100&lt;/type&gt;&lt;subtype&gt;-100&lt;/subtype&gt;&lt;uuid&gt;EB4F4E9D-73F0-4BC6-938C-BB1F7AECDCFC&lt;/uuid&gt;&lt;/publication&gt;&lt;/bundle&gt;&lt;authors&gt;&lt;author&gt;&lt;firstName&gt;Kristen&lt;/firstName&gt;&lt;middleNames&gt;A&lt;/middleNames&gt;&lt;lastName&gt;Walker&lt;/lastName&gt;&lt;/author&gt;&lt;author&gt;&lt;firstName&gt;Jay&lt;/firstName&gt;&lt;middleNames&gt;W&lt;/middleNames&gt;&lt;lastName&gt;Davis&lt;/lastName&gt;&lt;/author&gt;&lt;author&gt;&lt;firstName&gt;Deborah&lt;/firstName&gt;&lt;middleNames&gt;A&lt;/middleNames&gt;&lt;lastName&gt;Duffield&lt;/lastName&gt;&lt;/author&gt;&lt;/authors&gt;&lt;/publication&gt;&lt;/publications&gt;&lt;cites&gt;&lt;/cites&gt;&lt;/citation&gt;</w:instrText>
      </w:r>
      <w:r w:rsidR="008F7061">
        <w:rPr>
          <w:rFonts w:ascii="Times New Roman" w:hAnsi="Times New Roman" w:cs="Times New Roman"/>
          <w:sz w:val="24"/>
        </w:rPr>
        <w:fldChar w:fldCharType="separate"/>
      </w:r>
      <w:r w:rsidR="008F7061">
        <w:rPr>
          <w:rFonts w:ascii="Helvetica" w:hAnsi="Helvetica" w:cs="Helvetica"/>
          <w:sz w:val="24"/>
          <w:szCs w:val="24"/>
        </w:rPr>
        <w:t>(Walker et al. 2008)</w:t>
      </w:r>
      <w:r w:rsidR="008F7061">
        <w:rPr>
          <w:rFonts w:ascii="Times New Roman" w:hAnsi="Times New Roman" w:cs="Times New Roman"/>
          <w:sz w:val="24"/>
        </w:rPr>
        <w:fldChar w:fldCharType="end"/>
      </w:r>
      <w:r w:rsidR="00CA12C2" w:rsidRPr="004D6174">
        <w:rPr>
          <w:rFonts w:ascii="Times New Roman" w:hAnsi="Times New Roman" w:cs="Times New Roman"/>
          <w:sz w:val="24"/>
          <w:highlight w:val="yellow"/>
        </w:rPr>
        <w:t xml:space="preserve">.  </w:t>
      </w:r>
      <w:r w:rsidR="00AF6161" w:rsidRPr="004D6174">
        <w:rPr>
          <w:rFonts w:ascii="Times New Roman" w:hAnsi="Times New Roman" w:cs="Times New Roman"/>
          <w:sz w:val="24"/>
        </w:rPr>
        <w:t>We identified sea urchins, scallops</w:t>
      </w:r>
      <w:r w:rsidR="0060001F" w:rsidRPr="004D6174">
        <w:rPr>
          <w:rFonts w:ascii="Times New Roman" w:hAnsi="Times New Roman" w:cs="Times New Roman"/>
          <w:sz w:val="24"/>
        </w:rPr>
        <w:t xml:space="preserve"> (bivalves)</w:t>
      </w:r>
      <w:r w:rsidR="00AF6161" w:rsidRPr="004D6174">
        <w:rPr>
          <w:rFonts w:ascii="Times New Roman" w:hAnsi="Times New Roman" w:cs="Times New Roman"/>
          <w:sz w:val="24"/>
        </w:rPr>
        <w:t>, and limpets as common prey items</w:t>
      </w:r>
      <w:r w:rsidR="00FA2A30">
        <w:rPr>
          <w:rFonts w:ascii="Times New Roman" w:hAnsi="Times New Roman" w:cs="Times New Roman"/>
          <w:sz w:val="24"/>
        </w:rPr>
        <w:t xml:space="preserve"> (&gt;5% of observed successful sea otter foraging dives)</w:t>
      </w:r>
      <w:r w:rsidR="00AF6161" w:rsidRPr="004D6174">
        <w:rPr>
          <w:rFonts w:ascii="Times New Roman" w:hAnsi="Times New Roman" w:cs="Times New Roman"/>
          <w:sz w:val="24"/>
        </w:rPr>
        <w:t>; crabs as occasional prey items</w:t>
      </w:r>
      <w:r w:rsidR="00FA2A30">
        <w:rPr>
          <w:rFonts w:ascii="Times New Roman" w:hAnsi="Times New Roman" w:cs="Times New Roman"/>
          <w:sz w:val="24"/>
        </w:rPr>
        <w:t xml:space="preserve"> (1%-5% of foraging dives)</w:t>
      </w:r>
      <w:r w:rsidR="00AF6161" w:rsidRPr="004D6174">
        <w:rPr>
          <w:rFonts w:ascii="Times New Roman" w:hAnsi="Times New Roman" w:cs="Times New Roman"/>
          <w:sz w:val="24"/>
        </w:rPr>
        <w:t>; chitons, sea stars, and sea cucumbers as rare prey items</w:t>
      </w:r>
      <w:r w:rsidR="00FA2A30">
        <w:rPr>
          <w:rFonts w:ascii="Times New Roman" w:hAnsi="Times New Roman" w:cs="Times New Roman"/>
          <w:sz w:val="24"/>
        </w:rPr>
        <w:t xml:space="preserve"> (&lt;1%</w:t>
      </w:r>
      <w:r w:rsidR="00C2452D">
        <w:rPr>
          <w:rFonts w:ascii="Times New Roman" w:hAnsi="Times New Roman" w:cs="Times New Roman"/>
          <w:sz w:val="24"/>
        </w:rPr>
        <w:t>)</w:t>
      </w:r>
      <w:r w:rsidR="00AF6161" w:rsidRPr="004D6174">
        <w:rPr>
          <w:rFonts w:ascii="Times New Roman" w:hAnsi="Times New Roman" w:cs="Times New Roman"/>
          <w:sz w:val="24"/>
        </w:rPr>
        <w:t xml:space="preserve">; and, anemones, tunicates, and nudibranchs as </w:t>
      </w:r>
      <w:r w:rsidR="0078236D">
        <w:rPr>
          <w:rFonts w:ascii="Times New Roman" w:hAnsi="Times New Roman" w:cs="Times New Roman"/>
          <w:sz w:val="24"/>
        </w:rPr>
        <w:t>non-</w:t>
      </w:r>
      <w:r w:rsidR="00AF6161" w:rsidRPr="004D6174">
        <w:rPr>
          <w:rFonts w:ascii="Times New Roman" w:hAnsi="Times New Roman" w:cs="Times New Roman"/>
          <w:sz w:val="24"/>
        </w:rPr>
        <w:t>prey items</w:t>
      </w:r>
      <w:r w:rsidR="00C2452D">
        <w:rPr>
          <w:rFonts w:ascii="Times New Roman" w:hAnsi="Times New Roman" w:cs="Times New Roman"/>
          <w:sz w:val="24"/>
        </w:rPr>
        <w:t xml:space="preserve"> (not observed)</w:t>
      </w:r>
      <w:r w:rsidR="00AF6161" w:rsidRPr="004D6174">
        <w:rPr>
          <w:rFonts w:ascii="Times New Roman" w:hAnsi="Times New Roman" w:cs="Times New Roman"/>
          <w:sz w:val="24"/>
        </w:rPr>
        <w:t xml:space="preserve">.  </w:t>
      </w:r>
    </w:p>
    <w:p w14:paraId="02D6454F" w14:textId="77777777" w:rsidR="00264472" w:rsidRPr="004D6174" w:rsidRDefault="00264472" w:rsidP="0084260D">
      <w:pPr>
        <w:spacing w:before="120" w:after="0" w:line="480" w:lineRule="auto"/>
        <w:rPr>
          <w:rFonts w:ascii="Times New Roman" w:hAnsi="Times New Roman" w:cs="Times New Roman"/>
          <w:i/>
          <w:color w:val="151518"/>
          <w:sz w:val="24"/>
          <w:szCs w:val="24"/>
        </w:rPr>
      </w:pPr>
    </w:p>
    <w:p w14:paraId="02436215" w14:textId="6177B614" w:rsidR="006C337C" w:rsidRPr="004D6174" w:rsidRDefault="00332BDB" w:rsidP="003E6C90">
      <w:pPr>
        <w:spacing w:before="120" w:after="0" w:line="480" w:lineRule="auto"/>
        <w:outlineLvl w:val="0"/>
        <w:rPr>
          <w:rFonts w:ascii="Times New Roman" w:hAnsi="Times New Roman" w:cs="Times New Roman"/>
          <w:i/>
          <w:color w:val="151518"/>
          <w:sz w:val="24"/>
          <w:szCs w:val="24"/>
        </w:rPr>
      </w:pPr>
      <w:r w:rsidRPr="004D6174">
        <w:rPr>
          <w:rFonts w:ascii="Times New Roman" w:hAnsi="Times New Roman" w:cs="Times New Roman"/>
          <w:i/>
          <w:color w:val="151518"/>
          <w:sz w:val="24"/>
          <w:szCs w:val="24"/>
        </w:rPr>
        <w:t>Statistical Analyses</w:t>
      </w:r>
      <w:r w:rsidR="00142BB4" w:rsidRPr="004D6174">
        <w:rPr>
          <w:rFonts w:ascii="Times New Roman" w:hAnsi="Times New Roman" w:cs="Times New Roman"/>
          <w:i/>
          <w:color w:val="151518"/>
          <w:sz w:val="24"/>
          <w:szCs w:val="24"/>
        </w:rPr>
        <w:t xml:space="preserve"> </w:t>
      </w:r>
    </w:p>
    <w:p w14:paraId="1FB63C4C" w14:textId="5C48398E" w:rsidR="0084260D" w:rsidRPr="004D6174" w:rsidRDefault="0084260D" w:rsidP="0084260D">
      <w:pPr>
        <w:spacing w:before="120"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To ask if local changes in sea otter abundance resulted in subsequent changes in kelp area among the 10 focal sites, we regressed exponential trends in sea otter abundance against kelp area. We performed this analysis for the entire time-series (1989-2015) and separately for each half of the study period (1989-2001 and 2002-2015), using region and otter growth rate as fixed effects. In the model with two time periods we allowed for a period </w:t>
      </w:r>
      <m:oMath>
        <m:r>
          <w:rPr>
            <w:rFonts w:ascii="Cambria Math" w:hAnsi="Cambria Math" w:cs="Times New Roman"/>
            <w:color w:val="151518"/>
            <w:sz w:val="24"/>
            <w:szCs w:val="24"/>
          </w:rPr>
          <m:t>×</m:t>
        </m:r>
      </m:oMath>
      <w:r w:rsidRPr="004D6174">
        <w:rPr>
          <w:rFonts w:ascii="Times New Roman" w:hAnsi="Times New Roman" w:cs="Times New Roman"/>
          <w:color w:val="151518"/>
          <w:sz w:val="24"/>
          <w:szCs w:val="24"/>
        </w:rPr>
        <w:t xml:space="preserve"> otter growth rate interaction to ask if the </w:t>
      </w:r>
      <w:r w:rsidR="00AB29B4" w:rsidRPr="004D6174">
        <w:rPr>
          <w:rFonts w:ascii="Times New Roman" w:hAnsi="Times New Roman" w:cs="Times New Roman"/>
          <w:color w:val="151518"/>
          <w:sz w:val="24"/>
          <w:szCs w:val="24"/>
        </w:rPr>
        <w:t>relationship</w:t>
      </w:r>
      <w:r w:rsidR="00B44F9D" w:rsidRPr="004D6174">
        <w:rPr>
          <w:rFonts w:ascii="Times New Roman" w:hAnsi="Times New Roman" w:cs="Times New Roman"/>
          <w:color w:val="151518"/>
          <w:sz w:val="24"/>
          <w:szCs w:val="24"/>
        </w:rPr>
        <w:t xml:space="preserve"> between sea otters and kelp shifted between periods.</w:t>
      </w:r>
      <w:r w:rsidR="00EF6080" w:rsidRPr="004D6174">
        <w:rPr>
          <w:rFonts w:ascii="Times New Roman" w:hAnsi="Times New Roman" w:cs="Times New Roman"/>
          <w:color w:val="151518"/>
          <w:sz w:val="24"/>
          <w:szCs w:val="24"/>
        </w:rPr>
        <w:t xml:space="preserve"> We also included our measure of wave exposure as a potential covariate in all models.</w:t>
      </w:r>
    </w:p>
    <w:p w14:paraId="16C685EB" w14:textId="293A0683" w:rsidR="001110EE" w:rsidRPr="004D6174" w:rsidRDefault="0084260D" w:rsidP="00C00310">
      <w:pPr>
        <w:spacing w:before="120"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To assess the effect of otter abundance on the variability of kelp</w:t>
      </w:r>
      <w:r w:rsidR="00027B04">
        <w:rPr>
          <w:rFonts w:ascii="Times New Roman" w:hAnsi="Times New Roman" w:cs="Times New Roman"/>
          <w:color w:val="151518"/>
          <w:sz w:val="24"/>
          <w:szCs w:val="24"/>
        </w:rPr>
        <w:t xml:space="preserve"> cover</w:t>
      </w:r>
      <w:r w:rsidRPr="004D6174">
        <w:rPr>
          <w:rFonts w:ascii="Times New Roman" w:hAnsi="Times New Roman" w:cs="Times New Roman"/>
          <w:color w:val="151518"/>
          <w:sz w:val="24"/>
          <w:szCs w:val="24"/>
        </w:rPr>
        <w:t xml:space="preserve">, we </w:t>
      </w:r>
      <w:r w:rsidR="0054174A" w:rsidRPr="004D6174">
        <w:rPr>
          <w:rFonts w:ascii="Times New Roman" w:hAnsi="Times New Roman" w:cs="Times New Roman"/>
          <w:color w:val="151518"/>
          <w:sz w:val="24"/>
          <w:szCs w:val="24"/>
        </w:rPr>
        <w:t xml:space="preserve">used </w:t>
      </w:r>
      <w:r w:rsidR="005A399E" w:rsidRPr="004D6174">
        <w:rPr>
          <w:rFonts w:ascii="Times New Roman" w:hAnsi="Times New Roman" w:cs="Times New Roman"/>
          <w:color w:val="151518"/>
          <w:sz w:val="24"/>
          <w:szCs w:val="24"/>
        </w:rPr>
        <w:t xml:space="preserve">the </w:t>
      </w:r>
      <w:r w:rsidR="0054174A" w:rsidRPr="004D6174">
        <w:rPr>
          <w:rFonts w:ascii="Times New Roman" w:hAnsi="Times New Roman" w:cs="Times New Roman"/>
          <w:color w:val="151518"/>
          <w:sz w:val="24"/>
          <w:szCs w:val="24"/>
        </w:rPr>
        <w:t xml:space="preserve">difference in CV </w:t>
      </w:r>
      <w:r w:rsidR="0078236D">
        <w:rPr>
          <w:rFonts w:ascii="Times New Roman" w:hAnsi="Times New Roman" w:cs="Times New Roman"/>
          <w:color w:val="151518"/>
          <w:sz w:val="24"/>
          <w:szCs w:val="24"/>
        </w:rPr>
        <w:t xml:space="preserve">of kelp area </w:t>
      </w:r>
      <w:r w:rsidR="0054174A" w:rsidRPr="004D6174">
        <w:rPr>
          <w:rFonts w:ascii="Times New Roman" w:hAnsi="Times New Roman" w:cs="Times New Roman"/>
          <w:color w:val="151518"/>
          <w:sz w:val="24"/>
          <w:szCs w:val="24"/>
        </w:rPr>
        <w:t>at each site between period</w:t>
      </w:r>
      <w:r w:rsidR="005A112B">
        <w:rPr>
          <w:rFonts w:ascii="Times New Roman" w:hAnsi="Times New Roman" w:cs="Times New Roman"/>
          <w:color w:val="151518"/>
          <w:sz w:val="24"/>
          <w:szCs w:val="24"/>
        </w:rPr>
        <w:t xml:space="preserve">s as the response variable </w:t>
      </w:r>
      <w:r w:rsidR="00027B04">
        <w:rPr>
          <w:rFonts w:ascii="Times New Roman" w:hAnsi="Times New Roman" w:cs="Times New Roman"/>
          <w:color w:val="151518"/>
          <w:sz w:val="24"/>
          <w:szCs w:val="24"/>
        </w:rPr>
        <w:t>with</w:t>
      </w:r>
      <w:r w:rsidR="005A112B">
        <w:rPr>
          <w:rFonts w:ascii="Times New Roman" w:hAnsi="Times New Roman" w:cs="Times New Roman"/>
          <w:color w:val="151518"/>
          <w:sz w:val="24"/>
          <w:szCs w:val="24"/>
        </w:rPr>
        <w:t xml:space="preserve"> r</w:t>
      </w:r>
      <w:r w:rsidR="0054174A" w:rsidRPr="004D6174">
        <w:rPr>
          <w:rFonts w:ascii="Times New Roman" w:hAnsi="Times New Roman" w:cs="Times New Roman"/>
          <w:color w:val="151518"/>
          <w:sz w:val="24"/>
          <w:szCs w:val="24"/>
        </w:rPr>
        <w:t xml:space="preserve">egion, </w:t>
      </w:r>
      <w:r w:rsidR="007B0686" w:rsidRPr="004D6174">
        <w:rPr>
          <w:rFonts w:ascii="Times New Roman" w:hAnsi="Times New Roman" w:cs="Times New Roman"/>
          <w:color w:val="151518"/>
          <w:sz w:val="24"/>
          <w:szCs w:val="24"/>
        </w:rPr>
        <w:t xml:space="preserve">wave exposure, </w:t>
      </w:r>
      <w:r w:rsidR="0054174A" w:rsidRPr="004D6174">
        <w:rPr>
          <w:rFonts w:ascii="Times New Roman" w:hAnsi="Times New Roman" w:cs="Times New Roman"/>
          <w:color w:val="151518"/>
          <w:sz w:val="24"/>
          <w:szCs w:val="24"/>
        </w:rPr>
        <w:t>difference in otter abundance</w:t>
      </w:r>
      <w:r w:rsidR="00227428" w:rsidRPr="004D6174">
        <w:rPr>
          <w:rFonts w:ascii="Times New Roman" w:hAnsi="Times New Roman" w:cs="Times New Roman"/>
          <w:color w:val="151518"/>
          <w:sz w:val="24"/>
          <w:szCs w:val="24"/>
        </w:rPr>
        <w:t xml:space="preserve"> between periods</w:t>
      </w:r>
      <w:r w:rsidR="0054174A" w:rsidRPr="004D6174">
        <w:rPr>
          <w:rFonts w:ascii="Times New Roman" w:hAnsi="Times New Roman" w:cs="Times New Roman"/>
          <w:color w:val="151518"/>
          <w:sz w:val="24"/>
          <w:szCs w:val="24"/>
        </w:rPr>
        <w:t xml:space="preserve"> at each site, and CV of kelp area in the 1989-2001 period as predictors. We explored </w:t>
      </w:r>
      <w:r w:rsidR="00774C7A" w:rsidRPr="004D6174">
        <w:rPr>
          <w:rFonts w:ascii="Times New Roman" w:hAnsi="Times New Roman" w:cs="Times New Roman"/>
          <w:color w:val="151518"/>
          <w:sz w:val="24"/>
          <w:szCs w:val="24"/>
        </w:rPr>
        <w:t xml:space="preserve">only </w:t>
      </w:r>
      <w:r w:rsidR="0028595E" w:rsidRPr="004D6174">
        <w:rPr>
          <w:rFonts w:ascii="Times New Roman" w:hAnsi="Times New Roman" w:cs="Times New Roman"/>
          <w:color w:val="151518"/>
          <w:sz w:val="24"/>
          <w:szCs w:val="24"/>
        </w:rPr>
        <w:t xml:space="preserve">additive </w:t>
      </w:r>
      <w:r w:rsidR="0054174A" w:rsidRPr="004D6174">
        <w:rPr>
          <w:rFonts w:ascii="Times New Roman" w:hAnsi="Times New Roman" w:cs="Times New Roman"/>
          <w:color w:val="151518"/>
          <w:sz w:val="24"/>
          <w:szCs w:val="24"/>
        </w:rPr>
        <w:t xml:space="preserve">main effects </w:t>
      </w:r>
      <w:r w:rsidR="00774C7A" w:rsidRPr="004D6174">
        <w:rPr>
          <w:rFonts w:ascii="Times New Roman" w:hAnsi="Times New Roman" w:cs="Times New Roman"/>
          <w:color w:val="151518"/>
          <w:sz w:val="24"/>
          <w:szCs w:val="24"/>
        </w:rPr>
        <w:t xml:space="preserve">due to a sample size of 10 </w:t>
      </w:r>
      <w:r w:rsidR="0054174A" w:rsidRPr="004D6174">
        <w:rPr>
          <w:rFonts w:ascii="Times New Roman" w:hAnsi="Times New Roman" w:cs="Times New Roman"/>
          <w:color w:val="151518"/>
          <w:sz w:val="24"/>
          <w:szCs w:val="24"/>
        </w:rPr>
        <w:t xml:space="preserve">and selected among models </w:t>
      </w:r>
      <w:r w:rsidR="00774C7A" w:rsidRPr="004D6174">
        <w:rPr>
          <w:rFonts w:ascii="Times New Roman" w:hAnsi="Times New Roman" w:cs="Times New Roman"/>
          <w:color w:val="151518"/>
          <w:sz w:val="24"/>
          <w:szCs w:val="24"/>
        </w:rPr>
        <w:t xml:space="preserve">using </w:t>
      </w:r>
      <w:r w:rsidR="007D0372" w:rsidRPr="004D6174">
        <w:rPr>
          <w:rFonts w:ascii="Times New Roman" w:hAnsi="Times New Roman" w:cs="Times New Roman"/>
          <w:color w:val="151518"/>
          <w:sz w:val="24"/>
          <w:szCs w:val="24"/>
        </w:rPr>
        <w:t>AIC corrected for small sampl</w:t>
      </w:r>
      <w:r w:rsidR="0060001F" w:rsidRPr="004D6174">
        <w:rPr>
          <w:rFonts w:ascii="Times New Roman" w:hAnsi="Times New Roman" w:cs="Times New Roman"/>
          <w:color w:val="151518"/>
          <w:sz w:val="24"/>
          <w:szCs w:val="24"/>
        </w:rPr>
        <w:t>e sizes</w:t>
      </w:r>
      <w:r w:rsidR="007D0372" w:rsidRPr="004D6174">
        <w:rPr>
          <w:rFonts w:ascii="Times New Roman" w:hAnsi="Times New Roman" w:cs="Times New Roman"/>
          <w:color w:val="151518"/>
          <w:sz w:val="24"/>
          <w:szCs w:val="24"/>
        </w:rPr>
        <w:t xml:space="preserve"> (</w:t>
      </w:r>
      <w:proofErr w:type="spellStart"/>
      <w:r w:rsidR="007D0372" w:rsidRPr="004D6174">
        <w:rPr>
          <w:rFonts w:ascii="Times New Roman" w:hAnsi="Times New Roman" w:cs="Times New Roman"/>
          <w:color w:val="151518"/>
          <w:sz w:val="24"/>
          <w:szCs w:val="24"/>
        </w:rPr>
        <w:t>AICc</w:t>
      </w:r>
      <w:proofErr w:type="spellEnd"/>
      <w:r w:rsidR="007D0372" w:rsidRPr="004D6174">
        <w:rPr>
          <w:rFonts w:ascii="Times New Roman" w:hAnsi="Times New Roman" w:cs="Times New Roman"/>
          <w:color w:val="151518"/>
          <w:sz w:val="24"/>
          <w:szCs w:val="24"/>
        </w:rPr>
        <w:t>)</w:t>
      </w:r>
      <w:r w:rsidR="00774C7A" w:rsidRPr="004D6174">
        <w:rPr>
          <w:rFonts w:ascii="Times New Roman" w:hAnsi="Times New Roman" w:cs="Times New Roman"/>
          <w:color w:val="151518"/>
          <w:sz w:val="24"/>
          <w:szCs w:val="24"/>
        </w:rPr>
        <w:t>.</w:t>
      </w:r>
    </w:p>
    <w:p w14:paraId="3F473CF5" w14:textId="1CB25655" w:rsidR="00AF6161" w:rsidRPr="004D6174" w:rsidRDefault="00AF6161" w:rsidP="00AF6161">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lastRenderedPageBreak/>
        <w:t xml:space="preserve">To examine changes in the abundance of sea urchins, bivalves, crabs, sea stars, and sea cucumbers </w:t>
      </w:r>
      <w:r w:rsidR="00027B04">
        <w:rPr>
          <w:rFonts w:ascii="Times New Roman" w:hAnsi="Times New Roman" w:cs="Times New Roman"/>
          <w:sz w:val="24"/>
          <w:szCs w:val="24"/>
        </w:rPr>
        <w:t>over time, we used permutation-based multivariate</w:t>
      </w:r>
      <w:r w:rsidRPr="004D6174">
        <w:rPr>
          <w:rFonts w:ascii="Times New Roman" w:hAnsi="Times New Roman" w:cs="Times New Roman"/>
          <w:sz w:val="24"/>
          <w:szCs w:val="24"/>
        </w:rPr>
        <w:t xml:space="preserve"> analysis of variance (PERMANOVA) to compare community structure acros</w:t>
      </w:r>
      <w:r w:rsidR="0060001F" w:rsidRPr="004D6174">
        <w:rPr>
          <w:rFonts w:ascii="Times New Roman" w:hAnsi="Times New Roman" w:cs="Times New Roman"/>
          <w:sz w:val="24"/>
          <w:szCs w:val="24"/>
        </w:rPr>
        <w:t>s three time periods (1987, 1999</w:t>
      </w:r>
      <w:r w:rsidRPr="004D6174">
        <w:rPr>
          <w:rFonts w:ascii="Times New Roman" w:hAnsi="Times New Roman" w:cs="Times New Roman"/>
          <w:sz w:val="24"/>
          <w:szCs w:val="24"/>
        </w:rPr>
        <w:t xml:space="preserve">, 2015) or three regions (northern, central, and southern) using the </w:t>
      </w:r>
      <w:proofErr w:type="spellStart"/>
      <w:r w:rsidRPr="004D6174">
        <w:rPr>
          <w:rFonts w:ascii="Times New Roman" w:hAnsi="Times New Roman" w:cs="Times New Roman"/>
          <w:sz w:val="24"/>
          <w:szCs w:val="24"/>
        </w:rPr>
        <w:t>adonis</w:t>
      </w:r>
      <w:proofErr w:type="spellEnd"/>
      <w:r w:rsidRPr="004D6174">
        <w:rPr>
          <w:rFonts w:ascii="Times New Roman" w:hAnsi="Times New Roman" w:cs="Times New Roman"/>
          <w:sz w:val="24"/>
          <w:szCs w:val="24"/>
        </w:rPr>
        <w:t xml:space="preserve"> function in R.</w:t>
      </w:r>
      <w:r w:rsidR="0060001F" w:rsidRPr="004D6174">
        <w:rPr>
          <w:rFonts w:ascii="Times New Roman" w:hAnsi="Times New Roman" w:cs="Times New Roman"/>
          <w:sz w:val="24"/>
          <w:szCs w:val="24"/>
        </w:rPr>
        <w:t xml:space="preserve"> We exclude data from 1995 because sea star data </w:t>
      </w:r>
      <w:r w:rsidR="0078236D">
        <w:rPr>
          <w:rFonts w:ascii="Times New Roman" w:hAnsi="Times New Roman" w:cs="Times New Roman"/>
          <w:sz w:val="24"/>
          <w:szCs w:val="24"/>
        </w:rPr>
        <w:t>were</w:t>
      </w:r>
      <w:r w:rsidR="0060001F" w:rsidRPr="004D6174">
        <w:rPr>
          <w:rFonts w:ascii="Times New Roman" w:hAnsi="Times New Roman" w:cs="Times New Roman"/>
          <w:sz w:val="24"/>
          <w:szCs w:val="24"/>
        </w:rPr>
        <w:t xml:space="preserve"> absent.</w:t>
      </w:r>
      <w:r w:rsidRPr="004D6174">
        <w:rPr>
          <w:rFonts w:ascii="Times New Roman" w:hAnsi="Times New Roman" w:cs="Times New Roman"/>
          <w:sz w:val="24"/>
          <w:szCs w:val="24"/>
        </w:rPr>
        <w:t xml:space="preserve"> The taxa-specific average densities (individuals m</w:t>
      </w:r>
      <w:r w:rsidRPr="004D6174">
        <w:rPr>
          <w:rFonts w:ascii="Times New Roman" w:hAnsi="Times New Roman" w:cs="Times New Roman"/>
          <w:sz w:val="24"/>
          <w:szCs w:val="24"/>
          <w:vertAlign w:val="superscript"/>
        </w:rPr>
        <w:t>-2</w:t>
      </w:r>
      <w:r w:rsidRPr="004D6174">
        <w:rPr>
          <w:rFonts w:ascii="Times New Roman" w:hAnsi="Times New Roman" w:cs="Times New Roman"/>
          <w:sz w:val="24"/>
          <w:szCs w:val="24"/>
        </w:rPr>
        <w:t xml:space="preserve">) for each site-year-region were used as the dependent variables, and converted to dissimilarity matrices using Manhattan </w:t>
      </w:r>
      <w:proofErr w:type="gramStart"/>
      <w:r w:rsidRPr="004D6174">
        <w:rPr>
          <w:rFonts w:ascii="Times New Roman" w:hAnsi="Times New Roman" w:cs="Times New Roman"/>
          <w:sz w:val="24"/>
          <w:szCs w:val="24"/>
        </w:rPr>
        <w:t>log(</w:t>
      </w:r>
      <w:proofErr w:type="gramEnd"/>
      <w:r w:rsidRPr="004D6174">
        <w:rPr>
          <w:rFonts w:ascii="Times New Roman" w:hAnsi="Times New Roman" w:cs="Times New Roman"/>
          <w:i/>
          <w:sz w:val="24"/>
          <w:szCs w:val="24"/>
        </w:rPr>
        <w:t>x</w:t>
      </w:r>
      <w:r w:rsidRPr="004D6174">
        <w:rPr>
          <w:rFonts w:ascii="Times New Roman" w:hAnsi="Times New Roman" w:cs="Times New Roman"/>
          <w:sz w:val="24"/>
          <w:szCs w:val="24"/>
        </w:rPr>
        <w:t xml:space="preserve"> + 1) distances.</w:t>
      </w:r>
      <w:r w:rsidR="00027B04">
        <w:rPr>
          <w:rFonts w:ascii="Times New Roman" w:hAnsi="Times New Roman" w:cs="Times New Roman"/>
          <w:sz w:val="24"/>
          <w:szCs w:val="24"/>
        </w:rPr>
        <w:t xml:space="preserve"> We used Manhattan dissimilarity measures because we viewed joint absences of species as informative and wanted to include that information. The more commonly used Bray-Curtis dissimilarity excluded information about joint absences </w:t>
      </w:r>
      <w:r w:rsidR="009E6D2B">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E7918C9A-4743-4D19-9A87-C09733CC9890&lt;/uuid&gt;&lt;priority&gt;0&lt;/priority&gt;&lt;publications&gt;&lt;publication&gt;&lt;volume&gt;75&lt;/volume&gt;&lt;publication_date&gt;99200511001200000000220000&lt;/publication_date&gt;&lt;number&gt;4&lt;/number&gt;&lt;doi&gt;10.1890/05-0549&lt;/doi&gt;&lt;startpage&gt;435&lt;/startpage&gt;&lt;title&gt;ANALYZING BETA DIVERSITY: PARTITIONING THE SPATIAL VARIATION OF COMMUNITY COMPOSITION DATA&lt;/title&gt;&lt;uuid&gt;08C46A1C-DA2A-4015-B653-9DC1C3A2FB6E&lt;/uuid&gt;&lt;subtype&gt;400&lt;/subtype&gt;&lt;endpage&gt;450&lt;/endpage&gt;&lt;type&gt;400&lt;/type&gt;&lt;url&gt;http://www.esajournals.org/doi/abs/10.1890/05-0549&lt;/url&gt;&lt;bundle&gt;&lt;publication&gt;&lt;publisher&gt; ap &lt;/publisher&gt;&lt;title&gt;Ecological Monographs&lt;/title&gt;&lt;type&gt;-100&lt;/type&gt;&lt;subtype&gt;-100&lt;/subtype&gt;&lt;uuid&gt;F9DF2E26-C6FE-4CA2-85FA-FEB00F39E796&lt;/uuid&gt;&lt;/publication&gt;&lt;/bundle&gt;&lt;authors&gt;&lt;author&gt;&lt;firstName&gt;Pierre&lt;/firstName&gt;&lt;lastName&gt;Legendre&lt;/lastName&gt;&lt;/author&gt;&lt;author&gt;&lt;firstName&gt;Daniel&lt;/firstName&gt;&lt;lastName&gt;Borcard&lt;/lastName&gt;&lt;/author&gt;&lt;author&gt;&lt;firstName&gt;Pedro&lt;/firstName&gt;&lt;middleNames&gt;R&lt;/middleNames&gt;&lt;lastName&gt;Peres-Neto&lt;/lastName&gt;&lt;/author&gt;&lt;/authors&gt;&lt;/publication&gt;&lt;/publications&gt;&lt;cites&gt;&lt;/cites&gt;&lt;/citation&gt;</w:instrText>
      </w:r>
      <w:r w:rsidR="009E6D2B">
        <w:rPr>
          <w:rFonts w:ascii="Times New Roman" w:hAnsi="Times New Roman" w:cs="Times New Roman"/>
          <w:sz w:val="24"/>
          <w:szCs w:val="24"/>
        </w:rPr>
        <w:fldChar w:fldCharType="separate"/>
      </w:r>
      <w:r w:rsidR="008F7061">
        <w:rPr>
          <w:rFonts w:ascii="Helvetica" w:hAnsi="Helvetica" w:cs="Helvetica"/>
          <w:sz w:val="24"/>
          <w:szCs w:val="24"/>
        </w:rPr>
        <w:t>(Legendre et al. 2005)</w:t>
      </w:r>
      <w:r w:rsidR="009E6D2B">
        <w:rPr>
          <w:rFonts w:ascii="Times New Roman" w:hAnsi="Times New Roman" w:cs="Times New Roman"/>
          <w:sz w:val="24"/>
          <w:szCs w:val="24"/>
        </w:rPr>
        <w:fldChar w:fldCharType="end"/>
      </w:r>
      <w:r w:rsidR="00027B04" w:rsidRPr="00027B04">
        <w:rPr>
          <w:rFonts w:ascii="Times New Roman" w:hAnsi="Times New Roman" w:cs="Times New Roman"/>
          <w:sz w:val="24"/>
          <w:szCs w:val="24"/>
          <w:highlight w:val="yellow"/>
        </w:rPr>
        <w:t>(</w:t>
      </w:r>
      <w:commentRangeStart w:id="8"/>
      <w:r w:rsidR="00027B04" w:rsidRPr="00027B04">
        <w:rPr>
          <w:rFonts w:ascii="Times New Roman" w:hAnsi="Times New Roman" w:cs="Times New Roman"/>
          <w:sz w:val="24"/>
          <w:szCs w:val="24"/>
          <w:highlight w:val="yellow"/>
        </w:rPr>
        <w:t>REF… Andersen et al…</w:t>
      </w:r>
      <w:r w:rsidR="005D71E2">
        <w:rPr>
          <w:rFonts w:ascii="Times New Roman" w:hAnsi="Times New Roman" w:cs="Times New Roman"/>
          <w:sz w:val="24"/>
          <w:szCs w:val="24"/>
          <w:highlight w:val="yellow"/>
        </w:rPr>
        <w:t xml:space="preserve"> JAMEAL A LITTLE HELP</w:t>
      </w:r>
      <w:commentRangeEnd w:id="8"/>
      <w:r w:rsidR="00BB7F81">
        <w:rPr>
          <w:rStyle w:val="CommentReference"/>
        </w:rPr>
        <w:commentReference w:id="8"/>
      </w:r>
      <w:r w:rsidR="00027B04" w:rsidRPr="00027B04">
        <w:rPr>
          <w:rFonts w:ascii="Times New Roman" w:hAnsi="Times New Roman" w:cs="Times New Roman"/>
          <w:sz w:val="24"/>
          <w:szCs w:val="24"/>
          <w:highlight w:val="yellow"/>
        </w:rPr>
        <w:t>?</w:t>
      </w:r>
      <w:r w:rsidR="00027B04">
        <w:rPr>
          <w:rFonts w:ascii="Times New Roman" w:hAnsi="Times New Roman" w:cs="Times New Roman"/>
          <w:sz w:val="24"/>
          <w:szCs w:val="24"/>
        </w:rPr>
        <w:t xml:space="preserve">). </w:t>
      </w:r>
      <w:r w:rsidRPr="004D6174">
        <w:rPr>
          <w:rFonts w:ascii="Times New Roman" w:hAnsi="Times New Roman" w:cs="Times New Roman"/>
          <w:sz w:val="24"/>
          <w:szCs w:val="24"/>
        </w:rPr>
        <w:t>We performed randomizations within strata based on regions or time periods. We also tested whether community composition was more variable in some regions than others an</w:t>
      </w:r>
      <w:r w:rsidR="0078236D">
        <w:rPr>
          <w:rFonts w:ascii="Times New Roman" w:hAnsi="Times New Roman" w:cs="Times New Roman"/>
          <w:sz w:val="24"/>
          <w:szCs w:val="24"/>
        </w:rPr>
        <w:t>d</w:t>
      </w:r>
      <w:r w:rsidRPr="004D6174">
        <w:rPr>
          <w:rFonts w:ascii="Times New Roman" w:hAnsi="Times New Roman" w:cs="Times New Roman"/>
          <w:sz w:val="24"/>
          <w:szCs w:val="24"/>
        </w:rPr>
        <w:t xml:space="preserve"> in some time periods rather than others by examining multivariate dispersion in community composition using the </w:t>
      </w:r>
      <w:proofErr w:type="spellStart"/>
      <w:r w:rsidRPr="004D6174">
        <w:rPr>
          <w:rFonts w:ascii="Times New Roman" w:hAnsi="Times New Roman" w:cs="Times New Roman"/>
          <w:sz w:val="24"/>
          <w:szCs w:val="24"/>
        </w:rPr>
        <w:t>betadisper</w:t>
      </w:r>
      <w:proofErr w:type="spellEnd"/>
      <w:r w:rsidRPr="004D6174">
        <w:rPr>
          <w:rFonts w:ascii="Times New Roman" w:hAnsi="Times New Roman" w:cs="Times New Roman"/>
          <w:sz w:val="24"/>
          <w:szCs w:val="24"/>
        </w:rPr>
        <w:t xml:space="preserve"> function in R. To visualize differences among time periods or regions in invertebrate community structure, we used non-metric multidimensional scaling (</w:t>
      </w:r>
      <w:commentRangeStart w:id="9"/>
      <w:proofErr w:type="spellStart"/>
      <w:r w:rsidRPr="004D6174">
        <w:rPr>
          <w:rFonts w:ascii="Times New Roman" w:hAnsi="Times New Roman" w:cs="Times New Roman"/>
          <w:sz w:val="24"/>
          <w:szCs w:val="24"/>
        </w:rPr>
        <w:t>nMDS</w:t>
      </w:r>
      <w:commentRangeEnd w:id="9"/>
      <w:proofErr w:type="spellEnd"/>
      <w:r w:rsidR="00027B04">
        <w:rPr>
          <w:rStyle w:val="CommentReference"/>
        </w:rPr>
        <w:commentReference w:id="9"/>
      </w:r>
      <w:r w:rsidRPr="004D6174">
        <w:rPr>
          <w:rFonts w:ascii="Times New Roman" w:hAnsi="Times New Roman" w:cs="Times New Roman"/>
          <w:sz w:val="24"/>
          <w:szCs w:val="24"/>
        </w:rPr>
        <w:t xml:space="preserve">) based on the </w:t>
      </w:r>
      <w:proofErr w:type="spellStart"/>
      <w:r w:rsidRPr="004D6174">
        <w:rPr>
          <w:rFonts w:ascii="Times New Roman" w:hAnsi="Times New Roman" w:cs="Times New Roman"/>
          <w:sz w:val="24"/>
          <w:szCs w:val="24"/>
        </w:rPr>
        <w:t>nmds</w:t>
      </w:r>
      <w:proofErr w:type="spellEnd"/>
      <w:r w:rsidRPr="004D6174">
        <w:rPr>
          <w:rFonts w:ascii="Times New Roman" w:hAnsi="Times New Roman" w:cs="Times New Roman"/>
          <w:sz w:val="24"/>
          <w:szCs w:val="24"/>
        </w:rPr>
        <w:t xml:space="preserve"> function and plotted vectors explaining how variation in the densities of individual taxa related to community dissimilarity using the </w:t>
      </w:r>
      <w:proofErr w:type="spellStart"/>
      <w:r w:rsidRPr="004D6174">
        <w:rPr>
          <w:rFonts w:ascii="Times New Roman" w:hAnsi="Times New Roman" w:cs="Times New Roman"/>
          <w:sz w:val="24"/>
          <w:szCs w:val="24"/>
        </w:rPr>
        <w:t>envfit</w:t>
      </w:r>
      <w:proofErr w:type="spellEnd"/>
      <w:r w:rsidRPr="004D6174">
        <w:rPr>
          <w:rFonts w:ascii="Times New Roman" w:hAnsi="Times New Roman" w:cs="Times New Roman"/>
          <w:sz w:val="24"/>
          <w:szCs w:val="24"/>
        </w:rPr>
        <w:t xml:space="preserve"> function. Because information about gastropod densities was not collected at some sites in 199</w:t>
      </w:r>
      <w:r w:rsidR="0060001F" w:rsidRPr="004D6174">
        <w:rPr>
          <w:rFonts w:ascii="Times New Roman" w:hAnsi="Times New Roman" w:cs="Times New Roman"/>
          <w:sz w:val="24"/>
          <w:szCs w:val="24"/>
        </w:rPr>
        <w:t>9</w:t>
      </w:r>
      <w:r w:rsidRPr="004D6174">
        <w:rPr>
          <w:rFonts w:ascii="Times New Roman" w:hAnsi="Times New Roman" w:cs="Times New Roman"/>
          <w:sz w:val="24"/>
          <w:szCs w:val="24"/>
        </w:rPr>
        <w:t xml:space="preserve">, we repeated all of the above analyses for 1987 and 2015 data only to determine if doing so modified our inferences about changes in the mean or variability in community composition. All multivariate analyses and visualizations were conducted in the R package vegan. We also calculated proportional declines in mean abundance and used paired </w:t>
      </w:r>
      <w:r w:rsidRPr="004D6174">
        <w:rPr>
          <w:rFonts w:ascii="Times New Roman" w:hAnsi="Times New Roman" w:cs="Times New Roman"/>
          <w:i/>
          <w:sz w:val="24"/>
          <w:szCs w:val="24"/>
        </w:rPr>
        <w:t>t</w:t>
      </w:r>
      <w:r w:rsidRPr="004D6174">
        <w:rPr>
          <w:rFonts w:ascii="Times New Roman" w:hAnsi="Times New Roman" w:cs="Times New Roman"/>
          <w:sz w:val="24"/>
          <w:szCs w:val="24"/>
        </w:rPr>
        <w:t>-tests to evaluate their significance.</w:t>
      </w:r>
    </w:p>
    <w:p w14:paraId="385EB0DD" w14:textId="77777777" w:rsidR="000A3EF8" w:rsidRPr="004D6174" w:rsidRDefault="000A3EF8" w:rsidP="0084260D">
      <w:pPr>
        <w:spacing w:before="120" w:after="0" w:line="480" w:lineRule="auto"/>
        <w:ind w:firstLine="720"/>
        <w:rPr>
          <w:rFonts w:ascii="Times New Roman" w:hAnsi="Times New Roman" w:cs="Times New Roman"/>
          <w:color w:val="151518"/>
          <w:sz w:val="24"/>
          <w:szCs w:val="24"/>
        </w:rPr>
      </w:pPr>
    </w:p>
    <w:p w14:paraId="3FF44EE9" w14:textId="6789A477" w:rsidR="003211A7" w:rsidRPr="004D6174" w:rsidRDefault="003211A7"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lastRenderedPageBreak/>
        <w:t>Results</w:t>
      </w:r>
    </w:p>
    <w:p w14:paraId="20A2A5BB" w14:textId="27821D88" w:rsidR="00D44BB8" w:rsidRPr="004D6174" w:rsidRDefault="00B84F55" w:rsidP="003E6C90">
      <w:pPr>
        <w:spacing w:before="120" w:after="0" w:line="480" w:lineRule="auto"/>
        <w:outlineLvl w:val="0"/>
        <w:rPr>
          <w:rFonts w:ascii="Times New Roman" w:hAnsi="Times New Roman" w:cs="Times New Roman"/>
          <w:sz w:val="24"/>
          <w:szCs w:val="24"/>
        </w:rPr>
      </w:pPr>
      <w:r w:rsidRPr="004D6174">
        <w:rPr>
          <w:rFonts w:ascii="Times New Roman" w:hAnsi="Times New Roman" w:cs="Times New Roman"/>
          <w:i/>
          <w:sz w:val="24"/>
          <w:szCs w:val="24"/>
        </w:rPr>
        <w:t>Spatiotemporal trends of sea otters</w:t>
      </w:r>
      <w:r w:rsidR="00863FD5" w:rsidRPr="004D6174">
        <w:rPr>
          <w:rFonts w:ascii="Times New Roman" w:hAnsi="Times New Roman" w:cs="Times New Roman"/>
          <w:i/>
          <w:sz w:val="24"/>
          <w:szCs w:val="24"/>
        </w:rPr>
        <w:t xml:space="preserve"> and kelp</w:t>
      </w:r>
    </w:p>
    <w:p w14:paraId="48A2C14E" w14:textId="7F0EF4D0" w:rsidR="00BE26FC" w:rsidRPr="004D6174" w:rsidRDefault="00086774" w:rsidP="005A112B">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ea otter density trends have</w:t>
      </w:r>
      <w:r w:rsidR="00BE26FC" w:rsidRPr="004D6174">
        <w:rPr>
          <w:rFonts w:ascii="Times New Roman" w:hAnsi="Times New Roman" w:cs="Times New Roman"/>
          <w:sz w:val="24"/>
          <w:szCs w:val="24"/>
        </w:rPr>
        <w:t xml:space="preserve"> followed</w:t>
      </w:r>
      <w:r w:rsidR="00A33D46" w:rsidRPr="004D6174">
        <w:rPr>
          <w:rFonts w:ascii="Times New Roman" w:hAnsi="Times New Roman" w:cs="Times New Roman"/>
          <w:sz w:val="24"/>
          <w:szCs w:val="24"/>
        </w:rPr>
        <w:t xml:space="preserve"> </w:t>
      </w:r>
      <w:r w:rsidR="0046713D" w:rsidRPr="004D6174">
        <w:rPr>
          <w:rFonts w:ascii="Times New Roman" w:hAnsi="Times New Roman" w:cs="Times New Roman"/>
          <w:sz w:val="24"/>
          <w:szCs w:val="24"/>
        </w:rPr>
        <w:t xml:space="preserve">three spatially distinct patterns along </w:t>
      </w:r>
      <w:r w:rsidR="000D788C" w:rsidRPr="004D6174">
        <w:rPr>
          <w:rFonts w:ascii="Times New Roman" w:hAnsi="Times New Roman" w:cs="Times New Roman"/>
          <w:sz w:val="24"/>
          <w:szCs w:val="24"/>
        </w:rPr>
        <w:t xml:space="preserve">the Olympic Coast </w:t>
      </w:r>
      <w:r w:rsidRPr="004D6174">
        <w:rPr>
          <w:rFonts w:ascii="Times New Roman" w:hAnsi="Times New Roman" w:cs="Times New Roman"/>
          <w:sz w:val="24"/>
          <w:szCs w:val="24"/>
        </w:rPr>
        <w:t xml:space="preserve">since the 1970s </w:t>
      </w:r>
      <w:r w:rsidR="00FA31AE" w:rsidRPr="004D6174">
        <w:rPr>
          <w:rFonts w:ascii="Times New Roman" w:hAnsi="Times New Roman" w:cs="Times New Roman"/>
          <w:sz w:val="24"/>
          <w:szCs w:val="24"/>
        </w:rPr>
        <w:t>(Fig. 2</w:t>
      </w:r>
      <w:r w:rsidR="0078236D">
        <w:rPr>
          <w:rFonts w:ascii="Times New Roman" w:hAnsi="Times New Roman" w:cs="Times New Roman"/>
          <w:sz w:val="24"/>
          <w:szCs w:val="24"/>
        </w:rPr>
        <w:t xml:space="preserve">a - </w:t>
      </w:r>
      <w:r w:rsidR="001815AF" w:rsidRPr="004D6174">
        <w:rPr>
          <w:rFonts w:ascii="Times New Roman" w:hAnsi="Times New Roman" w:cs="Times New Roman"/>
          <w:sz w:val="24"/>
          <w:szCs w:val="24"/>
        </w:rPr>
        <w:t>c</w:t>
      </w:r>
      <w:r w:rsidR="00FA31AE" w:rsidRPr="004D6174">
        <w:rPr>
          <w:rFonts w:ascii="Times New Roman" w:hAnsi="Times New Roman" w:cs="Times New Roman"/>
          <w:sz w:val="24"/>
          <w:szCs w:val="24"/>
        </w:rPr>
        <w:t>)</w:t>
      </w:r>
      <w:r w:rsidR="00A33D46" w:rsidRPr="004D6174">
        <w:rPr>
          <w:rFonts w:ascii="Times New Roman" w:hAnsi="Times New Roman" w:cs="Times New Roman"/>
          <w:sz w:val="24"/>
          <w:szCs w:val="24"/>
        </w:rPr>
        <w:t xml:space="preserve">. </w:t>
      </w:r>
      <w:r w:rsidR="00863FD5" w:rsidRPr="004D6174">
        <w:rPr>
          <w:rFonts w:ascii="Times New Roman" w:hAnsi="Times New Roman" w:cs="Times New Roman"/>
          <w:sz w:val="24"/>
          <w:szCs w:val="24"/>
        </w:rPr>
        <w:t xml:space="preserve">In </w:t>
      </w:r>
      <w:r w:rsidR="005A112B">
        <w:rPr>
          <w:rFonts w:ascii="Times New Roman" w:hAnsi="Times New Roman" w:cs="Times New Roman"/>
          <w:sz w:val="24"/>
          <w:szCs w:val="24"/>
        </w:rPr>
        <w:t>general</w:t>
      </w:r>
      <w:r w:rsidR="00863FD5" w:rsidRPr="004D6174">
        <w:rPr>
          <w:rFonts w:ascii="Times New Roman" w:hAnsi="Times New Roman" w:cs="Times New Roman"/>
          <w:sz w:val="24"/>
          <w:szCs w:val="24"/>
        </w:rPr>
        <w:t>, local trend</w:t>
      </w:r>
      <w:r w:rsidR="005A112B">
        <w:rPr>
          <w:rFonts w:ascii="Times New Roman" w:hAnsi="Times New Roman" w:cs="Times New Roman"/>
          <w:sz w:val="24"/>
          <w:szCs w:val="24"/>
        </w:rPr>
        <w:t>s</w:t>
      </w:r>
      <w:r w:rsidR="00863FD5" w:rsidRPr="004D6174">
        <w:rPr>
          <w:rFonts w:ascii="Times New Roman" w:hAnsi="Times New Roman" w:cs="Times New Roman"/>
          <w:sz w:val="24"/>
          <w:szCs w:val="24"/>
        </w:rPr>
        <w:t xml:space="preserve"> in sea otters differ substantially from the </w:t>
      </w:r>
      <w:proofErr w:type="spellStart"/>
      <w:r w:rsidR="00863FD5" w:rsidRPr="004D6174">
        <w:rPr>
          <w:rFonts w:ascii="Times New Roman" w:hAnsi="Times New Roman" w:cs="Times New Roman"/>
          <w:sz w:val="24"/>
          <w:szCs w:val="24"/>
        </w:rPr>
        <w:t>coastwide</w:t>
      </w:r>
      <w:proofErr w:type="spellEnd"/>
      <w:r w:rsidR="00863FD5" w:rsidRPr="004D6174">
        <w:rPr>
          <w:rFonts w:ascii="Times New Roman" w:hAnsi="Times New Roman" w:cs="Times New Roman"/>
          <w:sz w:val="24"/>
          <w:szCs w:val="24"/>
        </w:rPr>
        <w:t xml:space="preserve"> trend. </w:t>
      </w:r>
      <w:r w:rsidR="0046713D" w:rsidRPr="004D6174">
        <w:rPr>
          <w:rFonts w:ascii="Times New Roman" w:hAnsi="Times New Roman" w:cs="Times New Roman"/>
          <w:sz w:val="24"/>
          <w:szCs w:val="24"/>
        </w:rPr>
        <w:t>Near the</w:t>
      </w:r>
      <w:r w:rsidR="00D742F8" w:rsidRPr="004D6174">
        <w:rPr>
          <w:rFonts w:ascii="Times New Roman" w:hAnsi="Times New Roman" w:cs="Times New Roman"/>
          <w:sz w:val="24"/>
          <w:szCs w:val="24"/>
        </w:rPr>
        <w:t xml:space="preserve"> most northerly </w:t>
      </w:r>
      <w:r w:rsidRPr="004D6174">
        <w:rPr>
          <w:rFonts w:ascii="Times New Roman" w:hAnsi="Times New Roman" w:cs="Times New Roman"/>
          <w:sz w:val="24"/>
          <w:szCs w:val="24"/>
        </w:rPr>
        <w:t>study</w:t>
      </w:r>
      <w:r w:rsidR="00D742F8" w:rsidRPr="004D6174">
        <w:rPr>
          <w:rFonts w:ascii="Times New Roman" w:hAnsi="Times New Roman" w:cs="Times New Roman"/>
          <w:sz w:val="24"/>
          <w:szCs w:val="24"/>
        </w:rPr>
        <w:t xml:space="preserve"> sites, </w:t>
      </w:r>
      <w:r w:rsidRPr="004D6174">
        <w:rPr>
          <w:rFonts w:ascii="Times New Roman" w:hAnsi="Times New Roman" w:cs="Times New Roman"/>
          <w:sz w:val="24"/>
          <w:szCs w:val="24"/>
        </w:rPr>
        <w:t>sea otter densities showed the greatest increase from the mid-1980s until the early 1990s before declining slightly and then remaining stable from the mid-1990s to present (Fi</w:t>
      </w:r>
      <w:r w:rsidR="005022BB" w:rsidRPr="004D6174">
        <w:rPr>
          <w:rFonts w:ascii="Times New Roman" w:hAnsi="Times New Roman" w:cs="Times New Roman"/>
          <w:sz w:val="24"/>
          <w:szCs w:val="24"/>
        </w:rPr>
        <w:t>g. 2a)</w:t>
      </w:r>
      <w:r w:rsidR="00D742F8" w:rsidRPr="004D6174">
        <w:rPr>
          <w:rFonts w:ascii="Times New Roman" w:hAnsi="Times New Roman" w:cs="Times New Roman"/>
          <w:sz w:val="24"/>
          <w:szCs w:val="24"/>
        </w:rPr>
        <w:t>.</w:t>
      </w:r>
      <w:r w:rsidRPr="004D6174">
        <w:rPr>
          <w:rFonts w:ascii="Times New Roman" w:hAnsi="Times New Roman" w:cs="Times New Roman"/>
          <w:sz w:val="24"/>
          <w:szCs w:val="24"/>
        </w:rPr>
        <w:t xml:space="preserve"> </w:t>
      </w:r>
      <w:r w:rsidR="00804CA4" w:rsidRPr="004D6174">
        <w:rPr>
          <w:rFonts w:ascii="Times New Roman" w:hAnsi="Times New Roman" w:cs="Times New Roman"/>
          <w:sz w:val="24"/>
          <w:szCs w:val="24"/>
        </w:rPr>
        <w:t>Sea otter densities in t</w:t>
      </w:r>
      <w:r w:rsidR="005022BB" w:rsidRPr="004D6174">
        <w:rPr>
          <w:rFonts w:ascii="Times New Roman" w:hAnsi="Times New Roman" w:cs="Times New Roman"/>
          <w:sz w:val="24"/>
          <w:szCs w:val="24"/>
        </w:rPr>
        <w:t xml:space="preserve">he </w:t>
      </w:r>
      <w:r w:rsidR="00227428" w:rsidRPr="004D6174">
        <w:rPr>
          <w:rFonts w:ascii="Times New Roman" w:hAnsi="Times New Roman" w:cs="Times New Roman"/>
          <w:sz w:val="24"/>
          <w:szCs w:val="24"/>
        </w:rPr>
        <w:t>C</w:t>
      </w:r>
      <w:r w:rsidR="0084429D" w:rsidRPr="004D6174">
        <w:rPr>
          <w:rFonts w:ascii="Times New Roman" w:hAnsi="Times New Roman" w:cs="Times New Roman"/>
          <w:sz w:val="24"/>
          <w:szCs w:val="24"/>
        </w:rPr>
        <w:t xml:space="preserve">entral </w:t>
      </w:r>
      <w:r w:rsidR="005B503D" w:rsidRPr="004D6174">
        <w:rPr>
          <w:rFonts w:ascii="Times New Roman" w:hAnsi="Times New Roman" w:cs="Times New Roman"/>
          <w:sz w:val="24"/>
          <w:szCs w:val="24"/>
        </w:rPr>
        <w:t xml:space="preserve">region of the </w:t>
      </w:r>
      <w:r w:rsidR="00804CA4" w:rsidRPr="004D6174">
        <w:rPr>
          <w:rFonts w:ascii="Times New Roman" w:hAnsi="Times New Roman" w:cs="Times New Roman"/>
          <w:sz w:val="24"/>
          <w:szCs w:val="24"/>
        </w:rPr>
        <w:t>study area</w:t>
      </w:r>
      <w:r w:rsidR="005B503D" w:rsidRPr="004D6174">
        <w:rPr>
          <w:rFonts w:ascii="Times New Roman" w:hAnsi="Times New Roman" w:cs="Times New Roman"/>
          <w:sz w:val="24"/>
          <w:szCs w:val="24"/>
        </w:rPr>
        <w:t xml:space="preserve"> </w:t>
      </w:r>
      <w:r w:rsidR="00E13A50" w:rsidRPr="004D6174">
        <w:rPr>
          <w:rFonts w:ascii="Times New Roman" w:hAnsi="Times New Roman" w:cs="Times New Roman"/>
          <w:sz w:val="24"/>
          <w:szCs w:val="24"/>
        </w:rPr>
        <w:t>including</w:t>
      </w:r>
      <w:r w:rsidR="005B503D" w:rsidRPr="004D6174">
        <w:rPr>
          <w:rFonts w:ascii="Times New Roman" w:hAnsi="Times New Roman" w:cs="Times New Roman"/>
          <w:sz w:val="24"/>
          <w:szCs w:val="24"/>
        </w:rPr>
        <w:t xml:space="preserve"> Anderson Point, Point of the Arches and Cape Alava experienced exponential growth from the late 1970s until the mid</w:t>
      </w:r>
      <w:r w:rsidR="003C5294" w:rsidRPr="004D6174">
        <w:rPr>
          <w:rFonts w:ascii="Times New Roman" w:hAnsi="Times New Roman" w:cs="Times New Roman"/>
          <w:sz w:val="24"/>
          <w:szCs w:val="24"/>
        </w:rPr>
        <w:t>-</w:t>
      </w:r>
      <w:r w:rsidR="005B503D" w:rsidRPr="004D6174">
        <w:rPr>
          <w:rFonts w:ascii="Times New Roman" w:hAnsi="Times New Roman" w:cs="Times New Roman"/>
          <w:sz w:val="24"/>
          <w:szCs w:val="24"/>
        </w:rPr>
        <w:t xml:space="preserve">1990s, but </w:t>
      </w:r>
      <w:r w:rsidR="00804CA4" w:rsidRPr="004D6174">
        <w:rPr>
          <w:rFonts w:ascii="Times New Roman" w:hAnsi="Times New Roman" w:cs="Times New Roman"/>
          <w:sz w:val="24"/>
          <w:szCs w:val="24"/>
        </w:rPr>
        <w:t>have</w:t>
      </w:r>
      <w:r w:rsidR="005B503D" w:rsidRPr="004D6174">
        <w:rPr>
          <w:rFonts w:ascii="Times New Roman" w:hAnsi="Times New Roman" w:cs="Times New Roman"/>
          <w:sz w:val="24"/>
          <w:szCs w:val="24"/>
        </w:rPr>
        <w:t xml:space="preserve"> remained </w:t>
      </w:r>
      <w:r w:rsidR="00B928AA" w:rsidRPr="004D6174">
        <w:rPr>
          <w:rFonts w:ascii="Times New Roman" w:hAnsi="Times New Roman" w:cs="Times New Roman"/>
          <w:sz w:val="24"/>
          <w:szCs w:val="24"/>
        </w:rPr>
        <w:t xml:space="preserve">largely </w:t>
      </w:r>
      <w:r w:rsidR="005B503D" w:rsidRPr="004D6174">
        <w:rPr>
          <w:rFonts w:ascii="Times New Roman" w:hAnsi="Times New Roman" w:cs="Times New Roman"/>
          <w:sz w:val="24"/>
          <w:szCs w:val="24"/>
        </w:rPr>
        <w:t>stable at densities just above those observed in 1990 (</w:t>
      </w:r>
      <w:r w:rsidR="005022BB" w:rsidRPr="004D6174">
        <w:rPr>
          <w:rFonts w:ascii="Times New Roman" w:hAnsi="Times New Roman" w:cs="Times New Roman"/>
          <w:sz w:val="24"/>
          <w:szCs w:val="24"/>
        </w:rPr>
        <w:t>Fig. 2</w:t>
      </w:r>
      <w:r w:rsidR="001815AF" w:rsidRPr="004D6174">
        <w:rPr>
          <w:rFonts w:ascii="Times New Roman" w:hAnsi="Times New Roman" w:cs="Times New Roman"/>
          <w:sz w:val="24"/>
          <w:szCs w:val="24"/>
        </w:rPr>
        <w:t>b</w:t>
      </w:r>
      <w:r w:rsidR="005022BB" w:rsidRPr="004D6174">
        <w:rPr>
          <w:rFonts w:ascii="Times New Roman" w:hAnsi="Times New Roman" w:cs="Times New Roman"/>
          <w:sz w:val="24"/>
          <w:szCs w:val="24"/>
        </w:rPr>
        <w:t>).</w:t>
      </w:r>
      <w:r w:rsidR="005B503D" w:rsidRPr="004D6174">
        <w:rPr>
          <w:rFonts w:ascii="Times New Roman" w:hAnsi="Times New Roman" w:cs="Times New Roman"/>
          <w:sz w:val="24"/>
          <w:szCs w:val="24"/>
        </w:rPr>
        <w:t xml:space="preserve"> </w:t>
      </w:r>
      <w:r w:rsidR="003C5294" w:rsidRPr="004D6174">
        <w:rPr>
          <w:rFonts w:ascii="Times New Roman" w:hAnsi="Times New Roman" w:cs="Times New Roman"/>
          <w:sz w:val="24"/>
          <w:szCs w:val="24"/>
        </w:rPr>
        <w:t>This represents a longer period of increasing otter densities than the northernmost region</w:t>
      </w:r>
      <w:r w:rsidR="001B1B95" w:rsidRPr="004D6174">
        <w:rPr>
          <w:rFonts w:ascii="Times New Roman" w:hAnsi="Times New Roman" w:cs="Times New Roman"/>
          <w:sz w:val="24"/>
          <w:szCs w:val="24"/>
        </w:rPr>
        <w:t xml:space="preserve">. </w:t>
      </w:r>
      <w:r w:rsidR="005022BB" w:rsidRPr="004D6174">
        <w:rPr>
          <w:rFonts w:ascii="Times New Roman" w:hAnsi="Times New Roman" w:cs="Times New Roman"/>
          <w:sz w:val="24"/>
          <w:szCs w:val="24"/>
        </w:rPr>
        <w:t>T</w:t>
      </w:r>
      <w:r w:rsidR="00A33D46" w:rsidRPr="004D6174">
        <w:rPr>
          <w:rFonts w:ascii="Times New Roman" w:hAnsi="Times New Roman" w:cs="Times New Roman"/>
          <w:sz w:val="24"/>
          <w:szCs w:val="24"/>
        </w:rPr>
        <w:t>he increase in sea otter</w:t>
      </w:r>
      <w:r w:rsidR="003C5294" w:rsidRPr="004D6174">
        <w:rPr>
          <w:rFonts w:ascii="Times New Roman" w:hAnsi="Times New Roman" w:cs="Times New Roman"/>
          <w:sz w:val="24"/>
          <w:szCs w:val="24"/>
        </w:rPr>
        <w:t xml:space="preserve"> density</w:t>
      </w:r>
      <w:r w:rsidR="00A33D46" w:rsidRPr="004D6174">
        <w:rPr>
          <w:rFonts w:ascii="Times New Roman" w:hAnsi="Times New Roman" w:cs="Times New Roman"/>
          <w:sz w:val="24"/>
          <w:szCs w:val="24"/>
        </w:rPr>
        <w:t xml:space="preserve"> </w:t>
      </w:r>
      <w:r w:rsidR="005022BB" w:rsidRPr="004D6174">
        <w:rPr>
          <w:rFonts w:ascii="Times New Roman" w:hAnsi="Times New Roman" w:cs="Times New Roman"/>
          <w:sz w:val="24"/>
          <w:szCs w:val="24"/>
        </w:rPr>
        <w:t xml:space="preserve">has been </w:t>
      </w:r>
      <w:r w:rsidR="00A33D46" w:rsidRPr="004D6174">
        <w:rPr>
          <w:rFonts w:ascii="Times New Roman" w:hAnsi="Times New Roman" w:cs="Times New Roman"/>
          <w:sz w:val="24"/>
          <w:szCs w:val="24"/>
        </w:rPr>
        <w:t xml:space="preserve">strongest </w:t>
      </w:r>
      <w:r w:rsidR="005022BB" w:rsidRPr="004D6174">
        <w:rPr>
          <w:rFonts w:ascii="Times New Roman" w:hAnsi="Times New Roman" w:cs="Times New Roman"/>
          <w:sz w:val="24"/>
          <w:szCs w:val="24"/>
        </w:rPr>
        <w:t xml:space="preserve">and most consistent </w:t>
      </w:r>
      <w:r w:rsidR="00A33D46" w:rsidRPr="004D6174">
        <w:rPr>
          <w:rFonts w:ascii="Times New Roman" w:hAnsi="Times New Roman" w:cs="Times New Roman"/>
          <w:sz w:val="24"/>
          <w:szCs w:val="24"/>
        </w:rPr>
        <w:t>in the southern region</w:t>
      </w:r>
      <w:r w:rsidR="003C5294" w:rsidRPr="004D6174">
        <w:rPr>
          <w:rFonts w:ascii="Times New Roman" w:hAnsi="Times New Roman" w:cs="Times New Roman"/>
          <w:sz w:val="24"/>
          <w:szCs w:val="24"/>
        </w:rPr>
        <w:t xml:space="preserve"> of the study area</w:t>
      </w:r>
      <w:r w:rsidR="00420C32" w:rsidRPr="004D6174">
        <w:rPr>
          <w:rFonts w:ascii="Times New Roman" w:hAnsi="Times New Roman" w:cs="Times New Roman"/>
          <w:sz w:val="24"/>
          <w:szCs w:val="24"/>
        </w:rPr>
        <w:t xml:space="preserve"> (Fig. 2</w:t>
      </w:r>
      <w:r w:rsidR="001815AF" w:rsidRPr="004D6174">
        <w:rPr>
          <w:rFonts w:ascii="Times New Roman" w:hAnsi="Times New Roman" w:cs="Times New Roman"/>
          <w:sz w:val="24"/>
          <w:szCs w:val="24"/>
        </w:rPr>
        <w:t>c</w:t>
      </w:r>
      <w:r w:rsidR="00420C32" w:rsidRPr="004D6174">
        <w:rPr>
          <w:rFonts w:ascii="Times New Roman" w:hAnsi="Times New Roman" w:cs="Times New Roman"/>
          <w:sz w:val="24"/>
          <w:szCs w:val="24"/>
        </w:rPr>
        <w:t>)</w:t>
      </w:r>
      <w:r w:rsidR="00A33D46" w:rsidRPr="004D6174">
        <w:rPr>
          <w:rFonts w:ascii="Times New Roman" w:hAnsi="Times New Roman" w:cs="Times New Roman"/>
          <w:sz w:val="24"/>
          <w:szCs w:val="24"/>
        </w:rPr>
        <w:t xml:space="preserve">. </w:t>
      </w:r>
      <w:r w:rsidR="0033217D" w:rsidRPr="004D6174">
        <w:rPr>
          <w:rFonts w:ascii="Times New Roman" w:hAnsi="Times New Roman" w:cs="Times New Roman"/>
          <w:sz w:val="24"/>
          <w:szCs w:val="24"/>
        </w:rPr>
        <w:t>Sea o</w:t>
      </w:r>
      <w:r w:rsidR="00E847C4" w:rsidRPr="004D6174">
        <w:rPr>
          <w:rFonts w:ascii="Times New Roman" w:hAnsi="Times New Roman" w:cs="Times New Roman"/>
          <w:sz w:val="24"/>
          <w:szCs w:val="24"/>
        </w:rPr>
        <w:t>tter</w:t>
      </w:r>
      <w:r w:rsidR="0033217D" w:rsidRPr="004D6174">
        <w:rPr>
          <w:rFonts w:ascii="Times New Roman" w:hAnsi="Times New Roman" w:cs="Times New Roman"/>
          <w:sz w:val="24"/>
          <w:szCs w:val="24"/>
        </w:rPr>
        <w:t xml:space="preserve"> densitie</w:t>
      </w:r>
      <w:r w:rsidR="00E847C4" w:rsidRPr="004D6174">
        <w:rPr>
          <w:rFonts w:ascii="Times New Roman" w:hAnsi="Times New Roman" w:cs="Times New Roman"/>
          <w:sz w:val="24"/>
          <w:szCs w:val="24"/>
        </w:rPr>
        <w:t>s</w:t>
      </w:r>
      <w:r w:rsidR="0033217D" w:rsidRPr="004D6174">
        <w:rPr>
          <w:rFonts w:ascii="Times New Roman" w:hAnsi="Times New Roman" w:cs="Times New Roman"/>
          <w:sz w:val="24"/>
          <w:szCs w:val="24"/>
        </w:rPr>
        <w:t xml:space="preserve"> near</w:t>
      </w:r>
      <w:r w:rsidR="00FA31AE" w:rsidRPr="004D6174">
        <w:rPr>
          <w:rFonts w:ascii="Times New Roman" w:hAnsi="Times New Roman" w:cs="Times New Roman"/>
          <w:sz w:val="24"/>
          <w:szCs w:val="24"/>
        </w:rPr>
        <w:t xml:space="preserve"> </w:t>
      </w:r>
      <w:r w:rsidR="003A401F" w:rsidRPr="004D6174">
        <w:rPr>
          <w:rFonts w:ascii="Times New Roman" w:hAnsi="Times New Roman" w:cs="Times New Roman"/>
          <w:sz w:val="24"/>
          <w:szCs w:val="24"/>
        </w:rPr>
        <w:t>the southern</w:t>
      </w:r>
      <w:r w:rsidR="00FA31AE" w:rsidRPr="004D6174">
        <w:rPr>
          <w:rFonts w:ascii="Times New Roman" w:hAnsi="Times New Roman" w:cs="Times New Roman"/>
          <w:sz w:val="24"/>
          <w:szCs w:val="24"/>
        </w:rPr>
        <w:t xml:space="preserve"> sites </w:t>
      </w:r>
      <w:r w:rsidR="003C5294" w:rsidRPr="004D6174">
        <w:rPr>
          <w:rFonts w:ascii="Times New Roman" w:hAnsi="Times New Roman" w:cs="Times New Roman"/>
          <w:sz w:val="24"/>
          <w:szCs w:val="24"/>
        </w:rPr>
        <w:t>have increased exponentially</w:t>
      </w:r>
      <w:r w:rsidR="00FA31AE" w:rsidRPr="004D6174">
        <w:rPr>
          <w:rFonts w:ascii="Times New Roman" w:hAnsi="Times New Roman" w:cs="Times New Roman"/>
          <w:sz w:val="24"/>
          <w:szCs w:val="24"/>
        </w:rPr>
        <w:t xml:space="preserve"> </w:t>
      </w:r>
      <w:r w:rsidR="003C5294" w:rsidRPr="004D6174">
        <w:rPr>
          <w:rFonts w:ascii="Times New Roman" w:hAnsi="Times New Roman" w:cs="Times New Roman"/>
          <w:sz w:val="24"/>
          <w:szCs w:val="24"/>
        </w:rPr>
        <w:t>since</w:t>
      </w:r>
      <w:r w:rsidR="00FA31AE" w:rsidRPr="004D6174">
        <w:rPr>
          <w:rFonts w:ascii="Times New Roman" w:hAnsi="Times New Roman" w:cs="Times New Roman"/>
          <w:sz w:val="24"/>
          <w:szCs w:val="24"/>
        </w:rPr>
        <w:t xml:space="preserve"> the </w:t>
      </w:r>
      <w:r w:rsidR="003C5294" w:rsidRPr="004D6174">
        <w:rPr>
          <w:rFonts w:ascii="Times New Roman" w:hAnsi="Times New Roman" w:cs="Times New Roman"/>
          <w:sz w:val="24"/>
          <w:szCs w:val="24"/>
        </w:rPr>
        <w:t xml:space="preserve">late </w:t>
      </w:r>
      <w:r w:rsidR="00FA31AE" w:rsidRPr="004D6174">
        <w:rPr>
          <w:rFonts w:ascii="Times New Roman" w:hAnsi="Times New Roman" w:cs="Times New Roman"/>
          <w:sz w:val="24"/>
          <w:szCs w:val="24"/>
        </w:rPr>
        <w:t>19</w:t>
      </w:r>
      <w:r w:rsidR="003C5294" w:rsidRPr="004D6174">
        <w:rPr>
          <w:rFonts w:ascii="Times New Roman" w:hAnsi="Times New Roman" w:cs="Times New Roman"/>
          <w:sz w:val="24"/>
          <w:szCs w:val="24"/>
        </w:rPr>
        <w:t>7</w:t>
      </w:r>
      <w:r w:rsidR="00FA31AE" w:rsidRPr="004D6174">
        <w:rPr>
          <w:rFonts w:ascii="Times New Roman" w:hAnsi="Times New Roman" w:cs="Times New Roman"/>
          <w:sz w:val="24"/>
          <w:szCs w:val="24"/>
        </w:rPr>
        <w:t>0s</w:t>
      </w:r>
      <w:r w:rsidR="0033217D" w:rsidRPr="004D6174">
        <w:rPr>
          <w:rFonts w:ascii="Times New Roman" w:hAnsi="Times New Roman" w:cs="Times New Roman"/>
          <w:sz w:val="24"/>
          <w:szCs w:val="24"/>
        </w:rPr>
        <w:t xml:space="preserve">; </w:t>
      </w:r>
      <w:r w:rsidR="003C5294" w:rsidRPr="004D6174">
        <w:rPr>
          <w:rFonts w:ascii="Times New Roman" w:hAnsi="Times New Roman" w:cs="Times New Roman"/>
          <w:sz w:val="24"/>
          <w:szCs w:val="24"/>
        </w:rPr>
        <w:t xml:space="preserve">since roughly 2000, </w:t>
      </w:r>
      <w:r w:rsidR="009C5D3E" w:rsidRPr="004D6174">
        <w:rPr>
          <w:rFonts w:ascii="Times New Roman" w:hAnsi="Times New Roman" w:cs="Times New Roman"/>
          <w:sz w:val="24"/>
          <w:szCs w:val="24"/>
        </w:rPr>
        <w:t xml:space="preserve">the </w:t>
      </w:r>
      <w:r w:rsidR="0033217D" w:rsidRPr="004D6174">
        <w:rPr>
          <w:rFonts w:ascii="Times New Roman" w:hAnsi="Times New Roman" w:cs="Times New Roman"/>
          <w:sz w:val="24"/>
          <w:szCs w:val="24"/>
        </w:rPr>
        <w:t xml:space="preserve">rate of increase in the Destruction Island area </w:t>
      </w:r>
      <w:r w:rsidR="003C5294" w:rsidRPr="004D6174">
        <w:rPr>
          <w:rFonts w:ascii="Times New Roman" w:hAnsi="Times New Roman" w:cs="Times New Roman"/>
          <w:sz w:val="24"/>
          <w:szCs w:val="24"/>
        </w:rPr>
        <w:t>ha</w:t>
      </w:r>
      <w:r w:rsidR="009C5D3E" w:rsidRPr="004D6174">
        <w:rPr>
          <w:rFonts w:ascii="Times New Roman" w:hAnsi="Times New Roman" w:cs="Times New Roman"/>
          <w:sz w:val="24"/>
          <w:szCs w:val="24"/>
        </w:rPr>
        <w:t>s</w:t>
      </w:r>
      <w:r w:rsidR="003C5294" w:rsidRPr="004D6174">
        <w:rPr>
          <w:rFonts w:ascii="Times New Roman" w:hAnsi="Times New Roman" w:cs="Times New Roman"/>
          <w:sz w:val="24"/>
          <w:szCs w:val="24"/>
        </w:rPr>
        <w:t xml:space="preserve"> </w:t>
      </w:r>
      <w:r w:rsidR="0033217D" w:rsidRPr="004D6174">
        <w:rPr>
          <w:rFonts w:ascii="Times New Roman" w:hAnsi="Times New Roman" w:cs="Times New Roman"/>
          <w:sz w:val="24"/>
          <w:szCs w:val="24"/>
        </w:rPr>
        <w:t xml:space="preserve">outpaced rates of increase near </w:t>
      </w:r>
      <w:proofErr w:type="spellStart"/>
      <w:r w:rsidR="0033217D" w:rsidRPr="004D6174">
        <w:rPr>
          <w:rFonts w:ascii="Times New Roman" w:hAnsi="Times New Roman" w:cs="Times New Roman"/>
          <w:sz w:val="24"/>
          <w:szCs w:val="24"/>
        </w:rPr>
        <w:t>Teahwhit</w:t>
      </w:r>
      <w:proofErr w:type="spellEnd"/>
      <w:r w:rsidR="0033217D" w:rsidRPr="004D6174">
        <w:rPr>
          <w:rFonts w:ascii="Times New Roman" w:hAnsi="Times New Roman" w:cs="Times New Roman"/>
          <w:sz w:val="24"/>
          <w:szCs w:val="24"/>
        </w:rPr>
        <w:t xml:space="preserve"> Head and Cape Johnson / Rock 305</w:t>
      </w:r>
      <w:r w:rsidR="00FA31AE" w:rsidRPr="004D6174">
        <w:rPr>
          <w:rFonts w:ascii="Times New Roman" w:hAnsi="Times New Roman" w:cs="Times New Roman"/>
          <w:sz w:val="24"/>
          <w:szCs w:val="24"/>
        </w:rPr>
        <w:t>.</w:t>
      </w:r>
      <w:r w:rsidR="005D0665" w:rsidRPr="004D6174">
        <w:rPr>
          <w:rFonts w:ascii="Times New Roman" w:hAnsi="Times New Roman" w:cs="Times New Roman"/>
          <w:sz w:val="24"/>
          <w:szCs w:val="24"/>
        </w:rPr>
        <w:t xml:space="preserve"> </w:t>
      </w:r>
      <w:r w:rsidR="008B4674">
        <w:rPr>
          <w:rFonts w:ascii="Times New Roman" w:hAnsi="Times New Roman" w:cs="Times New Roman"/>
          <w:sz w:val="24"/>
          <w:szCs w:val="24"/>
        </w:rPr>
        <w:t>At present, t</w:t>
      </w:r>
      <w:r w:rsidR="005D0665" w:rsidRPr="004D6174">
        <w:rPr>
          <w:rFonts w:ascii="Times New Roman" w:hAnsi="Times New Roman" w:cs="Times New Roman"/>
          <w:sz w:val="24"/>
          <w:szCs w:val="24"/>
        </w:rPr>
        <w:t xml:space="preserve">he absolute abundance </w:t>
      </w:r>
      <w:r w:rsidR="005A112B">
        <w:rPr>
          <w:rFonts w:ascii="Times New Roman" w:hAnsi="Times New Roman" w:cs="Times New Roman"/>
          <w:sz w:val="24"/>
          <w:szCs w:val="24"/>
        </w:rPr>
        <w:t>of sea otters is also greatest</w:t>
      </w:r>
      <w:r w:rsidR="005D0665" w:rsidRPr="004D6174">
        <w:rPr>
          <w:rFonts w:ascii="Times New Roman" w:hAnsi="Times New Roman" w:cs="Times New Roman"/>
          <w:sz w:val="24"/>
          <w:szCs w:val="24"/>
        </w:rPr>
        <w:t xml:space="preserve"> in </w:t>
      </w:r>
      <w:r w:rsidR="005A112B">
        <w:rPr>
          <w:rFonts w:ascii="Times New Roman" w:hAnsi="Times New Roman" w:cs="Times New Roman"/>
          <w:sz w:val="24"/>
          <w:szCs w:val="24"/>
        </w:rPr>
        <w:t>the southern</w:t>
      </w:r>
      <w:r w:rsidR="005D0665" w:rsidRPr="004D6174">
        <w:rPr>
          <w:rFonts w:ascii="Times New Roman" w:hAnsi="Times New Roman" w:cs="Times New Roman"/>
          <w:sz w:val="24"/>
          <w:szCs w:val="24"/>
        </w:rPr>
        <w:t xml:space="preserve"> </w:t>
      </w:r>
      <w:r w:rsidR="005A112B">
        <w:rPr>
          <w:rFonts w:ascii="Times New Roman" w:hAnsi="Times New Roman" w:cs="Times New Roman"/>
          <w:sz w:val="24"/>
          <w:szCs w:val="24"/>
        </w:rPr>
        <w:t>region</w:t>
      </w:r>
      <w:r w:rsidR="00227428" w:rsidRPr="004D6174">
        <w:rPr>
          <w:rFonts w:ascii="Times New Roman" w:hAnsi="Times New Roman" w:cs="Times New Roman"/>
          <w:sz w:val="24"/>
          <w:szCs w:val="24"/>
        </w:rPr>
        <w:t xml:space="preserve">; </w:t>
      </w:r>
      <w:r w:rsidR="003A401F" w:rsidRPr="004D6174">
        <w:rPr>
          <w:rFonts w:ascii="Times New Roman" w:hAnsi="Times New Roman" w:cs="Times New Roman"/>
          <w:sz w:val="24"/>
          <w:szCs w:val="24"/>
        </w:rPr>
        <w:t>sea otter abundances in the northern region</w:t>
      </w:r>
      <w:r w:rsidR="005D0665" w:rsidRPr="004D6174">
        <w:rPr>
          <w:rFonts w:ascii="Times New Roman" w:hAnsi="Times New Roman" w:cs="Times New Roman"/>
          <w:sz w:val="24"/>
          <w:szCs w:val="24"/>
        </w:rPr>
        <w:t xml:space="preserve"> </w:t>
      </w:r>
      <w:r w:rsidR="003A401F" w:rsidRPr="004D6174">
        <w:rPr>
          <w:rFonts w:ascii="Times New Roman" w:hAnsi="Times New Roman" w:cs="Times New Roman"/>
          <w:sz w:val="24"/>
          <w:szCs w:val="24"/>
        </w:rPr>
        <w:t>are the lowest by at least an order of magnitude</w:t>
      </w:r>
      <w:r w:rsidR="005D0665" w:rsidRPr="004D6174">
        <w:rPr>
          <w:rFonts w:ascii="Times New Roman" w:hAnsi="Times New Roman" w:cs="Times New Roman"/>
          <w:sz w:val="24"/>
          <w:szCs w:val="24"/>
        </w:rPr>
        <w:t xml:space="preserve"> (</w:t>
      </w:r>
      <w:r w:rsidR="00E65C0F" w:rsidRPr="004D6174">
        <w:rPr>
          <w:rFonts w:ascii="Times New Roman" w:hAnsi="Times New Roman" w:cs="Times New Roman"/>
          <w:sz w:val="24"/>
          <w:szCs w:val="24"/>
        </w:rPr>
        <w:t xml:space="preserve">estimated </w:t>
      </w:r>
      <w:r w:rsidR="00CA3641" w:rsidRPr="004D6174">
        <w:rPr>
          <w:rFonts w:ascii="Times New Roman" w:hAnsi="Times New Roman" w:cs="Times New Roman"/>
          <w:sz w:val="24"/>
          <w:szCs w:val="24"/>
        </w:rPr>
        <w:t xml:space="preserve">2015 sea otter abundance of </w:t>
      </w:r>
      <w:r w:rsidR="003A1E6A">
        <w:rPr>
          <w:rFonts w:ascii="Times New Roman" w:hAnsi="Times New Roman" w:cs="Times New Roman"/>
          <w:sz w:val="24"/>
          <w:szCs w:val="24"/>
        </w:rPr>
        <w:t>18,</w:t>
      </w:r>
      <w:r w:rsidR="00E65C0F" w:rsidRPr="004D6174">
        <w:rPr>
          <w:rFonts w:ascii="Times New Roman" w:hAnsi="Times New Roman" w:cs="Times New Roman"/>
          <w:sz w:val="24"/>
          <w:szCs w:val="24"/>
        </w:rPr>
        <w:t xml:space="preserve"> 207, and </w:t>
      </w:r>
      <w:r w:rsidR="003A1E6A">
        <w:rPr>
          <w:rFonts w:ascii="Times New Roman" w:hAnsi="Times New Roman" w:cs="Times New Roman"/>
          <w:sz w:val="24"/>
          <w:szCs w:val="24"/>
        </w:rPr>
        <w:t>439</w:t>
      </w:r>
      <w:r w:rsidR="00E65C0F" w:rsidRPr="004D6174">
        <w:rPr>
          <w:rFonts w:ascii="Times New Roman" w:hAnsi="Times New Roman" w:cs="Times New Roman"/>
          <w:sz w:val="24"/>
          <w:szCs w:val="24"/>
        </w:rPr>
        <w:t xml:space="preserve"> </w:t>
      </w:r>
      <w:r w:rsidR="00CA3641" w:rsidRPr="004D6174">
        <w:rPr>
          <w:rFonts w:ascii="Times New Roman" w:hAnsi="Times New Roman" w:cs="Times New Roman"/>
          <w:sz w:val="24"/>
          <w:szCs w:val="24"/>
        </w:rPr>
        <w:t xml:space="preserve">for </w:t>
      </w:r>
      <w:proofErr w:type="spellStart"/>
      <w:r w:rsidR="003A1E6A" w:rsidRPr="004D6174">
        <w:rPr>
          <w:rFonts w:ascii="Times New Roman" w:hAnsi="Times New Roman" w:cs="Times New Roman"/>
          <w:sz w:val="24"/>
          <w:szCs w:val="24"/>
        </w:rPr>
        <w:t>Tatoosh</w:t>
      </w:r>
      <w:proofErr w:type="spellEnd"/>
      <w:r w:rsidR="003A1E6A" w:rsidRPr="004D6174">
        <w:rPr>
          <w:rFonts w:ascii="Times New Roman" w:hAnsi="Times New Roman" w:cs="Times New Roman"/>
          <w:sz w:val="24"/>
          <w:szCs w:val="24"/>
        </w:rPr>
        <w:t xml:space="preserve"> Island (Northern</w:t>
      </w:r>
      <w:r w:rsidR="003A1E6A">
        <w:rPr>
          <w:rFonts w:ascii="Times New Roman" w:hAnsi="Times New Roman" w:cs="Times New Roman"/>
          <w:sz w:val="24"/>
          <w:szCs w:val="24"/>
        </w:rPr>
        <w:t xml:space="preserve"> region</w:t>
      </w:r>
      <w:r w:rsidR="003A1E6A" w:rsidRPr="004D6174">
        <w:rPr>
          <w:rFonts w:ascii="Times New Roman" w:hAnsi="Times New Roman" w:cs="Times New Roman"/>
          <w:sz w:val="24"/>
          <w:szCs w:val="24"/>
        </w:rPr>
        <w:t>),</w:t>
      </w:r>
      <w:r w:rsidR="003A1E6A">
        <w:rPr>
          <w:rFonts w:ascii="Times New Roman" w:hAnsi="Times New Roman" w:cs="Times New Roman"/>
          <w:sz w:val="24"/>
          <w:szCs w:val="24"/>
        </w:rPr>
        <w:t xml:space="preserve"> </w:t>
      </w:r>
      <w:r w:rsidR="00CA3641" w:rsidRPr="004D6174">
        <w:rPr>
          <w:rFonts w:ascii="Times New Roman" w:hAnsi="Times New Roman" w:cs="Times New Roman"/>
          <w:sz w:val="24"/>
          <w:szCs w:val="24"/>
        </w:rPr>
        <w:t>Cape Alava</w:t>
      </w:r>
      <w:r w:rsidR="00E65C0F" w:rsidRPr="004D6174">
        <w:rPr>
          <w:rFonts w:ascii="Times New Roman" w:hAnsi="Times New Roman" w:cs="Times New Roman"/>
          <w:sz w:val="24"/>
          <w:szCs w:val="24"/>
        </w:rPr>
        <w:t xml:space="preserve"> (Central)</w:t>
      </w:r>
      <w:r w:rsidR="00CA3641" w:rsidRPr="004D6174">
        <w:rPr>
          <w:rFonts w:ascii="Times New Roman" w:hAnsi="Times New Roman" w:cs="Times New Roman"/>
          <w:sz w:val="24"/>
          <w:szCs w:val="24"/>
        </w:rPr>
        <w:t>, and</w:t>
      </w:r>
      <w:r w:rsidR="003A1E6A">
        <w:rPr>
          <w:rFonts w:ascii="Times New Roman" w:hAnsi="Times New Roman" w:cs="Times New Roman"/>
          <w:sz w:val="24"/>
          <w:szCs w:val="24"/>
        </w:rPr>
        <w:t xml:space="preserve"> </w:t>
      </w:r>
      <w:r w:rsidR="003A1E6A" w:rsidRPr="004D6174">
        <w:rPr>
          <w:rFonts w:ascii="Times New Roman" w:hAnsi="Times New Roman" w:cs="Times New Roman"/>
          <w:sz w:val="24"/>
          <w:szCs w:val="24"/>
        </w:rPr>
        <w:t>Destruction Island</w:t>
      </w:r>
      <w:r w:rsidR="003A1E6A">
        <w:rPr>
          <w:rFonts w:ascii="Times New Roman" w:hAnsi="Times New Roman" w:cs="Times New Roman"/>
          <w:sz w:val="24"/>
          <w:szCs w:val="24"/>
        </w:rPr>
        <w:t xml:space="preserve"> (Southern</w:t>
      </w:r>
      <w:r w:rsidR="003A1E6A" w:rsidRPr="004D6174">
        <w:rPr>
          <w:rFonts w:ascii="Times New Roman" w:hAnsi="Times New Roman" w:cs="Times New Roman"/>
          <w:sz w:val="24"/>
          <w:szCs w:val="24"/>
        </w:rPr>
        <w:t>)</w:t>
      </w:r>
      <w:r w:rsidR="00CA3641" w:rsidRPr="004D6174">
        <w:rPr>
          <w:rFonts w:ascii="Times New Roman" w:hAnsi="Times New Roman" w:cs="Times New Roman"/>
          <w:sz w:val="24"/>
          <w:szCs w:val="24"/>
        </w:rPr>
        <w:t xml:space="preserve"> respectively)</w:t>
      </w:r>
      <w:r w:rsidR="005D0665" w:rsidRPr="004D6174">
        <w:rPr>
          <w:rFonts w:ascii="Times New Roman" w:hAnsi="Times New Roman" w:cs="Times New Roman"/>
          <w:sz w:val="24"/>
          <w:szCs w:val="24"/>
        </w:rPr>
        <w:t>.</w:t>
      </w:r>
      <w:r w:rsidR="0033217D" w:rsidRPr="004D6174">
        <w:rPr>
          <w:rFonts w:ascii="Times New Roman" w:hAnsi="Times New Roman" w:cs="Times New Roman"/>
          <w:sz w:val="24"/>
          <w:szCs w:val="24"/>
        </w:rPr>
        <w:t xml:space="preserve"> </w:t>
      </w:r>
      <w:r w:rsidR="009C5D3E" w:rsidRPr="004D6174">
        <w:rPr>
          <w:rFonts w:ascii="Times New Roman" w:hAnsi="Times New Roman" w:cs="Times New Roman"/>
          <w:sz w:val="24"/>
          <w:szCs w:val="24"/>
        </w:rPr>
        <w:t xml:space="preserve">Cape Johnson and Rock 305 have essentially the same trend </w:t>
      </w:r>
      <w:r w:rsidR="001815AF" w:rsidRPr="004D6174">
        <w:rPr>
          <w:rFonts w:ascii="Times New Roman" w:hAnsi="Times New Roman" w:cs="Times New Roman"/>
          <w:sz w:val="24"/>
          <w:szCs w:val="24"/>
        </w:rPr>
        <w:t>in Fig</w:t>
      </w:r>
      <w:r w:rsidR="00CA3641" w:rsidRPr="004D6174">
        <w:rPr>
          <w:rFonts w:ascii="Times New Roman" w:hAnsi="Times New Roman" w:cs="Times New Roman"/>
          <w:sz w:val="24"/>
          <w:szCs w:val="24"/>
        </w:rPr>
        <w:t>.</w:t>
      </w:r>
      <w:r w:rsidR="001815AF" w:rsidRPr="004D6174">
        <w:rPr>
          <w:rFonts w:ascii="Times New Roman" w:hAnsi="Times New Roman" w:cs="Times New Roman"/>
          <w:sz w:val="24"/>
          <w:szCs w:val="24"/>
        </w:rPr>
        <w:t xml:space="preserve"> 2c</w:t>
      </w:r>
      <w:r w:rsidR="005D0665" w:rsidRPr="004D6174">
        <w:rPr>
          <w:rFonts w:ascii="Times New Roman" w:hAnsi="Times New Roman" w:cs="Times New Roman"/>
          <w:sz w:val="24"/>
          <w:szCs w:val="24"/>
        </w:rPr>
        <w:t xml:space="preserve"> </w:t>
      </w:r>
      <w:r w:rsidR="0084429D" w:rsidRPr="004D6174">
        <w:rPr>
          <w:rFonts w:ascii="Times New Roman" w:hAnsi="Times New Roman" w:cs="Times New Roman"/>
          <w:sz w:val="24"/>
          <w:szCs w:val="24"/>
        </w:rPr>
        <w:t xml:space="preserve">due </w:t>
      </w:r>
      <w:r w:rsidR="009C5D3E" w:rsidRPr="004D6174">
        <w:rPr>
          <w:rFonts w:ascii="Times New Roman" w:hAnsi="Times New Roman" w:cs="Times New Roman"/>
          <w:sz w:val="24"/>
          <w:szCs w:val="24"/>
        </w:rPr>
        <w:t>to their</w:t>
      </w:r>
      <w:r w:rsidR="0084429D" w:rsidRPr="004D6174">
        <w:rPr>
          <w:rFonts w:ascii="Times New Roman" w:hAnsi="Times New Roman" w:cs="Times New Roman"/>
          <w:sz w:val="24"/>
          <w:szCs w:val="24"/>
        </w:rPr>
        <w:t xml:space="preserve"> proximity relative to the </w:t>
      </w:r>
      <w:r w:rsidR="007D0372" w:rsidRPr="004D6174">
        <w:rPr>
          <w:rFonts w:ascii="Times New Roman" w:hAnsi="Times New Roman" w:cs="Times New Roman"/>
          <w:sz w:val="24"/>
          <w:szCs w:val="24"/>
        </w:rPr>
        <w:t xml:space="preserve">kernel bandwidth </w:t>
      </w:r>
      <w:r w:rsidR="00657F65" w:rsidRPr="004D6174">
        <w:rPr>
          <w:rFonts w:ascii="Times New Roman" w:hAnsi="Times New Roman" w:cs="Times New Roman"/>
          <w:sz w:val="24"/>
          <w:szCs w:val="24"/>
        </w:rPr>
        <w:t>used for home range estimation (</w:t>
      </w:r>
      <w:r w:rsidR="00E529B5" w:rsidRPr="004D6174">
        <w:rPr>
          <w:rFonts w:ascii="Times New Roman" w:hAnsi="Times New Roman" w:cs="Times New Roman"/>
          <w:sz w:val="24"/>
          <w:szCs w:val="24"/>
        </w:rPr>
        <w:t>Fig.</w:t>
      </w:r>
      <w:r w:rsidR="00CA3641" w:rsidRPr="004D6174">
        <w:rPr>
          <w:rFonts w:ascii="Times New Roman" w:hAnsi="Times New Roman" w:cs="Times New Roman"/>
          <w:sz w:val="24"/>
          <w:szCs w:val="24"/>
        </w:rPr>
        <w:t xml:space="preserve"> </w:t>
      </w:r>
      <w:r w:rsidR="00E529B5" w:rsidRPr="004D6174">
        <w:rPr>
          <w:rFonts w:ascii="Times New Roman" w:hAnsi="Times New Roman" w:cs="Times New Roman"/>
          <w:sz w:val="24"/>
          <w:szCs w:val="24"/>
        </w:rPr>
        <w:t>1</w:t>
      </w:r>
      <w:r w:rsidR="00CA3641" w:rsidRPr="004D6174">
        <w:rPr>
          <w:rFonts w:ascii="Times New Roman" w:hAnsi="Times New Roman" w:cs="Times New Roman"/>
          <w:sz w:val="24"/>
          <w:szCs w:val="24"/>
        </w:rPr>
        <w:t>;</w:t>
      </w:r>
      <w:r w:rsidR="00E529B5" w:rsidRPr="004D6174">
        <w:rPr>
          <w:rFonts w:ascii="Times New Roman" w:hAnsi="Times New Roman" w:cs="Times New Roman"/>
          <w:sz w:val="24"/>
          <w:szCs w:val="24"/>
        </w:rPr>
        <w:t xml:space="preserve"> </w:t>
      </w:r>
      <w:r w:rsidR="007D0372" w:rsidRPr="004D6174">
        <w:rPr>
          <w:rFonts w:ascii="Times New Roman" w:hAnsi="Times New Roman" w:cs="Times New Roman"/>
          <w:sz w:val="24"/>
          <w:szCs w:val="24"/>
        </w:rPr>
        <w:t xml:space="preserve">see </w:t>
      </w:r>
      <w:r w:rsidR="0060001F" w:rsidRPr="004D6174">
        <w:rPr>
          <w:rFonts w:ascii="Times New Roman" w:hAnsi="Times New Roman" w:cs="Times New Roman"/>
          <w:sz w:val="24"/>
          <w:szCs w:val="24"/>
        </w:rPr>
        <w:t>Methods</w:t>
      </w:r>
      <w:r w:rsidR="00657F65" w:rsidRPr="004D6174">
        <w:rPr>
          <w:rFonts w:ascii="Times New Roman" w:hAnsi="Times New Roman" w:cs="Times New Roman"/>
          <w:sz w:val="24"/>
          <w:szCs w:val="24"/>
        </w:rPr>
        <w:t>)</w:t>
      </w:r>
      <w:r w:rsidR="0084429D" w:rsidRPr="004D6174">
        <w:rPr>
          <w:rFonts w:ascii="Times New Roman" w:hAnsi="Times New Roman" w:cs="Times New Roman"/>
          <w:sz w:val="24"/>
          <w:szCs w:val="24"/>
        </w:rPr>
        <w:t>.</w:t>
      </w:r>
    </w:p>
    <w:p w14:paraId="06A7B62C" w14:textId="2D6AD6DF" w:rsidR="001B1B95" w:rsidRPr="004D6174" w:rsidRDefault="00316106" w:rsidP="001B1B95">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Further analysis of sea otter data shows that the distribution of the Olympic Coast population has shifted over time</w:t>
      </w:r>
      <w:r w:rsidR="00331DFA" w:rsidRPr="004D6174">
        <w:rPr>
          <w:rFonts w:ascii="Times New Roman" w:hAnsi="Times New Roman" w:cs="Times New Roman"/>
          <w:sz w:val="24"/>
          <w:szCs w:val="24"/>
        </w:rPr>
        <w:t xml:space="preserve"> (see also Jeffer</w:t>
      </w:r>
      <w:r w:rsidR="005D6920" w:rsidRPr="004D6174">
        <w:rPr>
          <w:rFonts w:ascii="Times New Roman" w:hAnsi="Times New Roman" w:cs="Times New Roman"/>
          <w:sz w:val="24"/>
          <w:szCs w:val="24"/>
        </w:rPr>
        <w:t>ies and Jameson 2014)</w:t>
      </w:r>
      <w:r w:rsidRPr="004D6174">
        <w:rPr>
          <w:rFonts w:ascii="Times New Roman" w:hAnsi="Times New Roman" w:cs="Times New Roman"/>
          <w:sz w:val="24"/>
          <w:szCs w:val="24"/>
        </w:rPr>
        <w:t xml:space="preserve">. The population has had a bimodal or multimodal distribution for much of the study period, with the most significant </w:t>
      </w:r>
      <w:r w:rsidRPr="004D6174">
        <w:rPr>
          <w:rFonts w:ascii="Times New Roman" w:hAnsi="Times New Roman" w:cs="Times New Roman"/>
          <w:sz w:val="24"/>
          <w:szCs w:val="24"/>
        </w:rPr>
        <w:lastRenderedPageBreak/>
        <w:t xml:space="preserve">modes in the area between Cape Alava and Cape Johnson, and another further south </w:t>
      </w:r>
      <w:r w:rsidR="00167CFD" w:rsidRPr="004D6174">
        <w:rPr>
          <w:rFonts w:ascii="Times New Roman" w:hAnsi="Times New Roman" w:cs="Times New Roman"/>
          <w:sz w:val="24"/>
          <w:szCs w:val="24"/>
        </w:rPr>
        <w:t>near</w:t>
      </w:r>
      <w:r w:rsidRPr="004D6174">
        <w:rPr>
          <w:rFonts w:ascii="Times New Roman" w:hAnsi="Times New Roman" w:cs="Times New Roman"/>
          <w:sz w:val="24"/>
          <w:szCs w:val="24"/>
        </w:rPr>
        <w:t xml:space="preserve"> Destruction Island (Fig. 3). The center of gravity of the population was in the vicinity of </w:t>
      </w:r>
      <w:proofErr w:type="spellStart"/>
      <w:r w:rsidRPr="004D6174">
        <w:rPr>
          <w:rFonts w:ascii="Times New Roman" w:hAnsi="Times New Roman" w:cs="Times New Roman"/>
          <w:sz w:val="24"/>
          <w:szCs w:val="24"/>
        </w:rPr>
        <w:t>Teahw</w:t>
      </w:r>
      <w:r w:rsidR="005D71E2">
        <w:rPr>
          <w:rFonts w:ascii="Times New Roman" w:hAnsi="Times New Roman" w:cs="Times New Roman"/>
          <w:sz w:val="24"/>
          <w:szCs w:val="24"/>
        </w:rPr>
        <w:t>h</w:t>
      </w:r>
      <w:r w:rsidRPr="004D6174">
        <w:rPr>
          <w:rFonts w:ascii="Times New Roman" w:hAnsi="Times New Roman" w:cs="Times New Roman"/>
          <w:sz w:val="24"/>
          <w:szCs w:val="24"/>
        </w:rPr>
        <w:t>it</w:t>
      </w:r>
      <w:proofErr w:type="spellEnd"/>
      <w:r w:rsidRPr="004D6174">
        <w:rPr>
          <w:rFonts w:ascii="Times New Roman" w:hAnsi="Times New Roman" w:cs="Times New Roman"/>
          <w:sz w:val="24"/>
          <w:szCs w:val="24"/>
        </w:rPr>
        <w:t xml:space="preserve"> Head in the late 1970s, but then shifted north to the area around Cape Alava </w:t>
      </w:r>
      <w:r w:rsidR="007D0372" w:rsidRPr="004D6174">
        <w:rPr>
          <w:rFonts w:ascii="Times New Roman" w:hAnsi="Times New Roman" w:cs="Times New Roman"/>
          <w:sz w:val="24"/>
          <w:szCs w:val="24"/>
        </w:rPr>
        <w:t>for</w:t>
      </w:r>
      <w:r w:rsidRPr="004D6174">
        <w:rPr>
          <w:rFonts w:ascii="Times New Roman" w:hAnsi="Times New Roman" w:cs="Times New Roman"/>
          <w:sz w:val="24"/>
          <w:szCs w:val="24"/>
        </w:rPr>
        <w:t xml:space="preserve"> much of the 1980s and 1990s. </w:t>
      </w:r>
      <w:r w:rsidR="007D0372" w:rsidRPr="004D6174">
        <w:rPr>
          <w:rFonts w:ascii="Times New Roman" w:hAnsi="Times New Roman" w:cs="Times New Roman"/>
          <w:sz w:val="24"/>
          <w:szCs w:val="24"/>
        </w:rPr>
        <w:t>Starting in the</w:t>
      </w:r>
      <w:r w:rsidR="00C31C3A" w:rsidRPr="004D6174">
        <w:rPr>
          <w:rFonts w:ascii="Times New Roman" w:hAnsi="Times New Roman" w:cs="Times New Roman"/>
          <w:sz w:val="24"/>
          <w:szCs w:val="24"/>
        </w:rPr>
        <w:t xml:space="preserve"> late 1990s, the center of gravity rapidly shifted south to</w:t>
      </w:r>
      <w:r w:rsidR="00167CFD" w:rsidRPr="004D6174">
        <w:rPr>
          <w:rFonts w:ascii="Times New Roman" w:hAnsi="Times New Roman" w:cs="Times New Roman"/>
          <w:sz w:val="24"/>
          <w:szCs w:val="24"/>
        </w:rPr>
        <w:t xml:space="preserve"> near</w:t>
      </w:r>
      <w:r w:rsidR="00C31C3A" w:rsidRPr="004D6174">
        <w:rPr>
          <w:rFonts w:ascii="Times New Roman" w:hAnsi="Times New Roman" w:cs="Times New Roman"/>
          <w:sz w:val="24"/>
          <w:szCs w:val="24"/>
        </w:rPr>
        <w:t xml:space="preserve"> Destruction Island, where it has remained. </w:t>
      </w:r>
      <w:r w:rsidR="007D0372" w:rsidRPr="004D6174">
        <w:rPr>
          <w:rFonts w:ascii="Times New Roman" w:hAnsi="Times New Roman" w:cs="Times New Roman"/>
          <w:sz w:val="24"/>
          <w:szCs w:val="24"/>
        </w:rPr>
        <w:t>In recent years s</w:t>
      </w:r>
      <w:r w:rsidR="00C31C3A" w:rsidRPr="004D6174">
        <w:rPr>
          <w:rFonts w:ascii="Times New Roman" w:hAnsi="Times New Roman" w:cs="Times New Roman"/>
          <w:sz w:val="24"/>
          <w:szCs w:val="24"/>
        </w:rPr>
        <w:t xml:space="preserve">ea otter observations </w:t>
      </w:r>
      <w:r w:rsidR="007D0372" w:rsidRPr="004D6174">
        <w:rPr>
          <w:rFonts w:ascii="Times New Roman" w:hAnsi="Times New Roman" w:cs="Times New Roman"/>
          <w:sz w:val="24"/>
          <w:szCs w:val="24"/>
        </w:rPr>
        <w:t xml:space="preserve">are </w:t>
      </w:r>
      <w:r w:rsidR="00C31C3A" w:rsidRPr="004D6174">
        <w:rPr>
          <w:rFonts w:ascii="Times New Roman" w:hAnsi="Times New Roman" w:cs="Times New Roman"/>
          <w:sz w:val="24"/>
          <w:szCs w:val="24"/>
        </w:rPr>
        <w:t>rare inside the Strait of Juan de Fuca (Fig. 3</w:t>
      </w:r>
      <w:r w:rsidR="007D0372" w:rsidRPr="004D6174">
        <w:rPr>
          <w:rFonts w:ascii="Times New Roman" w:hAnsi="Times New Roman" w:cs="Times New Roman"/>
          <w:sz w:val="24"/>
          <w:szCs w:val="24"/>
        </w:rPr>
        <w:t>, above dashed line) but common at most point</w:t>
      </w:r>
      <w:r w:rsidR="001815AF" w:rsidRPr="004D6174">
        <w:rPr>
          <w:rFonts w:ascii="Times New Roman" w:hAnsi="Times New Roman" w:cs="Times New Roman"/>
          <w:sz w:val="24"/>
          <w:szCs w:val="24"/>
        </w:rPr>
        <w:t>s</w:t>
      </w:r>
      <w:r w:rsidR="007D0372" w:rsidRPr="004D6174">
        <w:rPr>
          <w:rFonts w:ascii="Times New Roman" w:hAnsi="Times New Roman" w:cs="Times New Roman"/>
          <w:sz w:val="24"/>
          <w:szCs w:val="24"/>
        </w:rPr>
        <w:t xml:space="preserve"> </w:t>
      </w:r>
      <w:r w:rsidR="0078236D">
        <w:rPr>
          <w:rFonts w:ascii="Times New Roman" w:hAnsi="Times New Roman" w:cs="Times New Roman"/>
          <w:sz w:val="24"/>
          <w:szCs w:val="24"/>
        </w:rPr>
        <w:t>to Point Grenville in the south</w:t>
      </w:r>
      <w:r w:rsidR="007D0372" w:rsidRPr="004D6174">
        <w:rPr>
          <w:rFonts w:ascii="Times New Roman" w:hAnsi="Times New Roman" w:cs="Times New Roman"/>
          <w:sz w:val="24"/>
          <w:szCs w:val="24"/>
        </w:rPr>
        <w:t xml:space="preserve"> (Fig. 3)</w:t>
      </w:r>
      <w:r w:rsidR="00C31C3A" w:rsidRPr="004D6174">
        <w:rPr>
          <w:rFonts w:ascii="Times New Roman" w:hAnsi="Times New Roman" w:cs="Times New Roman"/>
          <w:sz w:val="24"/>
          <w:szCs w:val="24"/>
        </w:rPr>
        <w:t xml:space="preserve">. </w:t>
      </w:r>
    </w:p>
    <w:p w14:paraId="34E09CC5" w14:textId="1AFE6A8F" w:rsidR="0076083F" w:rsidRPr="004D6174" w:rsidRDefault="00E529B5" w:rsidP="00D21A85">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Canopy</w:t>
      </w:r>
      <w:r w:rsidR="00F61DFC" w:rsidRPr="004D6174">
        <w:rPr>
          <w:rFonts w:ascii="Times New Roman" w:hAnsi="Times New Roman" w:cs="Times New Roman"/>
          <w:sz w:val="24"/>
          <w:szCs w:val="24"/>
        </w:rPr>
        <w:t xml:space="preserve"> </w:t>
      </w:r>
      <w:r w:rsidR="00E66F6B" w:rsidRPr="004D6174">
        <w:rPr>
          <w:rFonts w:ascii="Times New Roman" w:hAnsi="Times New Roman" w:cs="Times New Roman"/>
          <w:sz w:val="24"/>
          <w:szCs w:val="24"/>
        </w:rPr>
        <w:t xml:space="preserve">kelp </w:t>
      </w:r>
      <w:r w:rsidR="00E367A0" w:rsidRPr="004D6174">
        <w:rPr>
          <w:rFonts w:ascii="Times New Roman" w:hAnsi="Times New Roman" w:cs="Times New Roman"/>
          <w:sz w:val="24"/>
          <w:szCs w:val="24"/>
        </w:rPr>
        <w:t>area exhibited spatiotemporally distinct patterns</w:t>
      </w:r>
      <w:r w:rsidR="00E66F6B" w:rsidRPr="004D6174">
        <w:rPr>
          <w:rFonts w:ascii="Times New Roman" w:hAnsi="Times New Roman" w:cs="Times New Roman"/>
          <w:sz w:val="24"/>
          <w:szCs w:val="24"/>
        </w:rPr>
        <w:t xml:space="preserve"> </w:t>
      </w:r>
      <w:r w:rsidR="009A608F" w:rsidRPr="004D6174">
        <w:rPr>
          <w:rFonts w:ascii="Times New Roman" w:hAnsi="Times New Roman" w:cs="Times New Roman"/>
          <w:sz w:val="24"/>
          <w:szCs w:val="24"/>
        </w:rPr>
        <w:t xml:space="preserve">in the three regions of the study area from 1989-2015 </w:t>
      </w:r>
      <w:r w:rsidR="00E66F6B" w:rsidRPr="004D6174">
        <w:rPr>
          <w:rFonts w:ascii="Times New Roman" w:hAnsi="Times New Roman" w:cs="Times New Roman"/>
          <w:sz w:val="24"/>
          <w:szCs w:val="24"/>
        </w:rPr>
        <w:t>(Fig. 2</w:t>
      </w:r>
      <w:r w:rsidR="00133D8A">
        <w:rPr>
          <w:rFonts w:ascii="Times New Roman" w:hAnsi="Times New Roman" w:cs="Times New Roman"/>
          <w:sz w:val="24"/>
          <w:szCs w:val="24"/>
        </w:rPr>
        <w:t>d</w:t>
      </w:r>
      <w:r w:rsidR="00CD4F92">
        <w:rPr>
          <w:rFonts w:ascii="Times New Roman" w:hAnsi="Times New Roman" w:cs="Times New Roman"/>
          <w:sz w:val="24"/>
          <w:szCs w:val="24"/>
        </w:rPr>
        <w:t>-</w:t>
      </w:r>
      <w:r w:rsidR="00531481" w:rsidRPr="004D6174">
        <w:rPr>
          <w:rFonts w:ascii="Times New Roman" w:hAnsi="Times New Roman" w:cs="Times New Roman"/>
          <w:sz w:val="24"/>
          <w:szCs w:val="24"/>
        </w:rPr>
        <w:t>f</w:t>
      </w:r>
      <w:r w:rsidR="00E66F6B"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Kelp area showed substantial </w:t>
      </w:r>
      <w:proofErr w:type="spellStart"/>
      <w:r w:rsidR="00863FD5" w:rsidRPr="004D6174">
        <w:rPr>
          <w:rFonts w:ascii="Times New Roman" w:hAnsi="Times New Roman" w:cs="Times New Roman"/>
          <w:sz w:val="24"/>
          <w:szCs w:val="24"/>
        </w:rPr>
        <w:t>interannual</w:t>
      </w:r>
      <w:proofErr w:type="spellEnd"/>
      <w:r w:rsidR="00863FD5" w:rsidRPr="004D6174">
        <w:rPr>
          <w:rFonts w:ascii="Times New Roman" w:hAnsi="Times New Roman" w:cs="Times New Roman"/>
          <w:sz w:val="24"/>
          <w:szCs w:val="24"/>
        </w:rPr>
        <w:t xml:space="preserve"> variation both at the individual sites and the </w:t>
      </w:r>
      <w:proofErr w:type="spellStart"/>
      <w:r w:rsidR="00863FD5" w:rsidRPr="004D6174">
        <w:rPr>
          <w:rFonts w:ascii="Times New Roman" w:hAnsi="Times New Roman" w:cs="Times New Roman"/>
          <w:sz w:val="24"/>
          <w:szCs w:val="24"/>
        </w:rPr>
        <w:t>coastwide</w:t>
      </w:r>
      <w:proofErr w:type="spellEnd"/>
      <w:r w:rsidR="00863FD5" w:rsidRPr="004D6174">
        <w:rPr>
          <w:rFonts w:ascii="Times New Roman" w:hAnsi="Times New Roman" w:cs="Times New Roman"/>
          <w:sz w:val="24"/>
          <w:szCs w:val="24"/>
        </w:rPr>
        <w:t xml:space="preserve"> scale</w:t>
      </w:r>
      <w:r w:rsidRPr="004D6174">
        <w:rPr>
          <w:rFonts w:ascii="Times New Roman" w:hAnsi="Times New Roman" w:cs="Times New Roman"/>
          <w:sz w:val="24"/>
          <w:szCs w:val="24"/>
        </w:rPr>
        <w:t xml:space="preserve"> (</w:t>
      </w:r>
      <w:r w:rsidR="00FB14FC" w:rsidRPr="004D6174">
        <w:rPr>
          <w:rFonts w:ascii="Times New Roman" w:hAnsi="Times New Roman" w:cs="Times New Roman"/>
          <w:sz w:val="24"/>
          <w:szCs w:val="24"/>
        </w:rPr>
        <w:t xml:space="preserve">Fig. 1; </w:t>
      </w:r>
      <w:r w:rsidRPr="004D6174">
        <w:rPr>
          <w:rFonts w:ascii="Times New Roman" w:hAnsi="Times New Roman" w:cs="Times New Roman"/>
          <w:sz w:val="24"/>
          <w:szCs w:val="24"/>
        </w:rPr>
        <w:t>see also</w:t>
      </w:r>
      <w:r w:rsidR="005A1AC8" w:rsidRPr="004D6174">
        <w:rPr>
          <w:rFonts w:ascii="Times New Roman" w:hAnsi="Times New Roman" w:cs="Times New Roman"/>
          <w:sz w:val="24"/>
          <w:szCs w:val="24"/>
        </w:rPr>
        <w:t xml:space="preserve"> </w:t>
      </w:r>
      <w:r w:rsidR="005A1AC8" w:rsidRPr="004D6174">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C3F2A6DF-69DF-4675-8232-7AE6BF99C22D&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4D6174">
        <w:rPr>
          <w:rFonts w:ascii="Times New Roman" w:hAnsi="Times New Roman" w:cs="Times New Roman"/>
          <w:sz w:val="24"/>
          <w:szCs w:val="24"/>
        </w:rPr>
        <w:fldChar w:fldCharType="separate"/>
      </w:r>
      <w:r w:rsidR="001E6FFA" w:rsidRPr="004D6174">
        <w:rPr>
          <w:rFonts w:ascii="Times New Roman" w:hAnsi="Times New Roman" w:cs="Times New Roman"/>
          <w:sz w:val="24"/>
          <w:szCs w:val="24"/>
        </w:rPr>
        <w:t>(</w:t>
      </w:r>
      <w:proofErr w:type="spellStart"/>
      <w:r w:rsidR="001E6FFA" w:rsidRPr="004D6174">
        <w:rPr>
          <w:rFonts w:ascii="Times New Roman" w:hAnsi="Times New Roman" w:cs="Times New Roman"/>
          <w:sz w:val="24"/>
          <w:szCs w:val="24"/>
        </w:rPr>
        <w:t>Pfister</w:t>
      </w:r>
      <w:proofErr w:type="spellEnd"/>
      <w:r w:rsidR="001E6FFA" w:rsidRPr="004D6174">
        <w:rPr>
          <w:rFonts w:ascii="Times New Roman" w:hAnsi="Times New Roman" w:cs="Times New Roman"/>
          <w:sz w:val="24"/>
          <w:szCs w:val="24"/>
        </w:rPr>
        <w:t xml:space="preserve"> et al. 2017)</w:t>
      </w:r>
      <w:r w:rsidR="005A1AC8"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While the area of kelp in absolute terms varied substantially among sites within a region (Table </w:t>
      </w:r>
      <w:r w:rsidR="00FB14FC" w:rsidRPr="004D6174">
        <w:rPr>
          <w:rFonts w:ascii="Times New Roman" w:hAnsi="Times New Roman" w:cs="Times New Roman"/>
          <w:sz w:val="24"/>
          <w:szCs w:val="24"/>
        </w:rPr>
        <w:t xml:space="preserve">3; </w:t>
      </w:r>
      <w:proofErr w:type="spellStart"/>
      <w:r w:rsidR="00FB14FC" w:rsidRPr="004D6174">
        <w:rPr>
          <w:rFonts w:ascii="Times New Roman" w:hAnsi="Times New Roman" w:cs="Times New Roman"/>
          <w:sz w:val="24"/>
          <w:szCs w:val="24"/>
        </w:rPr>
        <w:t>Pfister</w:t>
      </w:r>
      <w:proofErr w:type="spellEnd"/>
      <w:r w:rsidR="00FB14FC" w:rsidRPr="004D6174">
        <w:rPr>
          <w:rFonts w:ascii="Times New Roman" w:hAnsi="Times New Roman" w:cs="Times New Roman"/>
          <w:sz w:val="24"/>
          <w:szCs w:val="24"/>
        </w:rPr>
        <w:t xml:space="preserve"> et al. 2017</w:t>
      </w:r>
      <w:r w:rsidR="00863FD5" w:rsidRPr="004D6174">
        <w:rPr>
          <w:rFonts w:ascii="Times New Roman" w:hAnsi="Times New Roman" w:cs="Times New Roman"/>
          <w:sz w:val="24"/>
          <w:szCs w:val="24"/>
        </w:rPr>
        <w:t>), kelp trends varied predominantly by region within the Olympic coast.</w:t>
      </w:r>
      <w:r w:rsidR="00E66F6B" w:rsidRPr="004D6174">
        <w:rPr>
          <w:rFonts w:ascii="Times New Roman" w:hAnsi="Times New Roman" w:cs="Times New Roman"/>
          <w:sz w:val="24"/>
          <w:szCs w:val="24"/>
        </w:rPr>
        <w:t xml:space="preserve"> </w:t>
      </w:r>
      <w:r w:rsidR="009A608F" w:rsidRPr="004D6174">
        <w:rPr>
          <w:rFonts w:ascii="Times New Roman" w:hAnsi="Times New Roman" w:cs="Times New Roman"/>
          <w:sz w:val="24"/>
          <w:szCs w:val="24"/>
        </w:rPr>
        <w:t xml:space="preserve">At the furthest north sites, </w:t>
      </w:r>
      <w:r w:rsidR="006E335D" w:rsidRPr="004D6174">
        <w:rPr>
          <w:rFonts w:ascii="Times New Roman" w:hAnsi="Times New Roman" w:cs="Times New Roman"/>
          <w:sz w:val="24"/>
          <w:szCs w:val="24"/>
        </w:rPr>
        <w:t>kelp area indices</w:t>
      </w:r>
      <w:r w:rsidR="009A608F" w:rsidRPr="004D6174">
        <w:rPr>
          <w:rFonts w:ascii="Times New Roman" w:hAnsi="Times New Roman" w:cs="Times New Roman"/>
          <w:sz w:val="24"/>
          <w:szCs w:val="24"/>
        </w:rPr>
        <w:t xml:space="preserve"> showed </w:t>
      </w:r>
      <w:r w:rsidR="00E367A0" w:rsidRPr="004D6174">
        <w:rPr>
          <w:rFonts w:ascii="Times New Roman" w:hAnsi="Times New Roman" w:cs="Times New Roman"/>
          <w:sz w:val="24"/>
          <w:szCs w:val="24"/>
        </w:rPr>
        <w:t>no clear long-term trends</w:t>
      </w:r>
      <w:r w:rsidR="00863FD5" w:rsidRPr="004D6174">
        <w:rPr>
          <w:rFonts w:ascii="Times New Roman" w:hAnsi="Times New Roman" w:cs="Times New Roman"/>
          <w:sz w:val="24"/>
          <w:szCs w:val="24"/>
        </w:rPr>
        <w:t xml:space="preserve"> but with notably higher </w:t>
      </w:r>
      <w:proofErr w:type="spellStart"/>
      <w:r w:rsidR="00863FD5" w:rsidRPr="004D6174">
        <w:rPr>
          <w:rFonts w:ascii="Times New Roman" w:hAnsi="Times New Roman" w:cs="Times New Roman"/>
          <w:sz w:val="24"/>
          <w:szCs w:val="24"/>
        </w:rPr>
        <w:t>interannual</w:t>
      </w:r>
      <w:proofErr w:type="spellEnd"/>
      <w:r w:rsidR="00863FD5" w:rsidRPr="004D6174">
        <w:rPr>
          <w:rFonts w:ascii="Times New Roman" w:hAnsi="Times New Roman" w:cs="Times New Roman"/>
          <w:sz w:val="24"/>
          <w:szCs w:val="24"/>
        </w:rPr>
        <w:t xml:space="preserve"> variability at </w:t>
      </w:r>
      <w:proofErr w:type="spellStart"/>
      <w:r w:rsidR="009A608F" w:rsidRPr="004D6174">
        <w:rPr>
          <w:rFonts w:ascii="Times New Roman" w:hAnsi="Times New Roman" w:cs="Times New Roman"/>
          <w:sz w:val="24"/>
          <w:szCs w:val="24"/>
        </w:rPr>
        <w:t>Tatoosh</w:t>
      </w:r>
      <w:proofErr w:type="spellEnd"/>
      <w:r w:rsidR="009A608F" w:rsidRPr="004D6174">
        <w:rPr>
          <w:rFonts w:ascii="Times New Roman" w:hAnsi="Times New Roman" w:cs="Times New Roman"/>
          <w:sz w:val="24"/>
          <w:szCs w:val="24"/>
        </w:rPr>
        <w:t xml:space="preserve"> Island </w:t>
      </w:r>
      <w:r w:rsidR="00863FD5" w:rsidRPr="004D6174">
        <w:rPr>
          <w:rFonts w:ascii="Times New Roman" w:hAnsi="Times New Roman" w:cs="Times New Roman"/>
          <w:sz w:val="24"/>
          <w:szCs w:val="24"/>
        </w:rPr>
        <w:t>than</w:t>
      </w:r>
      <w:r w:rsidR="009A608F" w:rsidRPr="004D6174">
        <w:rPr>
          <w:rFonts w:ascii="Times New Roman" w:hAnsi="Times New Roman" w:cs="Times New Roman"/>
          <w:sz w:val="24"/>
          <w:szCs w:val="24"/>
        </w:rPr>
        <w:t xml:space="preserve"> </w:t>
      </w:r>
      <w:proofErr w:type="spellStart"/>
      <w:r w:rsidR="009A608F" w:rsidRPr="004D6174">
        <w:rPr>
          <w:rFonts w:ascii="Times New Roman" w:hAnsi="Times New Roman" w:cs="Times New Roman"/>
          <w:sz w:val="24"/>
          <w:szCs w:val="24"/>
        </w:rPr>
        <w:t>Neah</w:t>
      </w:r>
      <w:proofErr w:type="spellEnd"/>
      <w:r w:rsidR="009A608F" w:rsidRPr="004D6174">
        <w:rPr>
          <w:rFonts w:ascii="Times New Roman" w:hAnsi="Times New Roman" w:cs="Times New Roman"/>
          <w:sz w:val="24"/>
          <w:szCs w:val="24"/>
        </w:rPr>
        <w:t xml:space="preserve"> Bay and </w:t>
      </w:r>
      <w:proofErr w:type="spellStart"/>
      <w:r w:rsidR="009A608F" w:rsidRPr="004D6174">
        <w:rPr>
          <w:rFonts w:ascii="Times New Roman" w:hAnsi="Times New Roman" w:cs="Times New Roman"/>
          <w:sz w:val="24"/>
          <w:szCs w:val="24"/>
        </w:rPr>
        <w:t>Chibadehl</w:t>
      </w:r>
      <w:proofErr w:type="spellEnd"/>
      <w:r w:rsidR="009A608F" w:rsidRPr="004D6174">
        <w:rPr>
          <w:rFonts w:ascii="Times New Roman" w:hAnsi="Times New Roman" w:cs="Times New Roman"/>
          <w:sz w:val="24"/>
          <w:szCs w:val="24"/>
        </w:rPr>
        <w:t xml:space="preserve"> Rocks inside the Strait of Juan</w:t>
      </w:r>
      <w:r w:rsidR="00863FD5" w:rsidRPr="004D6174">
        <w:rPr>
          <w:rFonts w:ascii="Times New Roman" w:hAnsi="Times New Roman" w:cs="Times New Roman"/>
          <w:sz w:val="24"/>
          <w:szCs w:val="24"/>
        </w:rPr>
        <w:t xml:space="preserve"> de Fuca (Fig. 2</w:t>
      </w:r>
      <w:r w:rsidR="001815AF" w:rsidRPr="004D6174">
        <w:rPr>
          <w:rFonts w:ascii="Times New Roman" w:hAnsi="Times New Roman" w:cs="Times New Roman"/>
          <w:sz w:val="24"/>
          <w:szCs w:val="24"/>
        </w:rPr>
        <w:t>d</w:t>
      </w:r>
      <w:r w:rsidR="00863FD5" w:rsidRPr="004D6174">
        <w:rPr>
          <w:rFonts w:ascii="Times New Roman" w:hAnsi="Times New Roman" w:cs="Times New Roman"/>
          <w:sz w:val="24"/>
          <w:szCs w:val="24"/>
        </w:rPr>
        <w:t xml:space="preserve">; note that </w:t>
      </w:r>
      <w:proofErr w:type="spellStart"/>
      <w:r w:rsidR="00531481" w:rsidRPr="004D6174">
        <w:rPr>
          <w:rFonts w:ascii="Times New Roman" w:hAnsi="Times New Roman" w:cs="Times New Roman"/>
          <w:sz w:val="24"/>
          <w:szCs w:val="24"/>
        </w:rPr>
        <w:t>Neah</w:t>
      </w:r>
      <w:proofErr w:type="spellEnd"/>
      <w:r w:rsidR="00531481" w:rsidRPr="004D6174">
        <w:rPr>
          <w:rFonts w:ascii="Times New Roman" w:hAnsi="Times New Roman" w:cs="Times New Roman"/>
          <w:sz w:val="24"/>
          <w:szCs w:val="24"/>
        </w:rPr>
        <w:t xml:space="preserve"> Bay and </w:t>
      </w:r>
      <w:proofErr w:type="spellStart"/>
      <w:r w:rsidR="00531481" w:rsidRPr="004D6174">
        <w:rPr>
          <w:rFonts w:ascii="Times New Roman" w:hAnsi="Times New Roman" w:cs="Times New Roman"/>
          <w:sz w:val="24"/>
          <w:szCs w:val="24"/>
        </w:rPr>
        <w:t>Chibadehl</w:t>
      </w:r>
      <w:proofErr w:type="spellEnd"/>
      <w:r w:rsidR="00531481" w:rsidRPr="004D6174">
        <w:rPr>
          <w:rFonts w:ascii="Times New Roman" w:hAnsi="Times New Roman" w:cs="Times New Roman"/>
          <w:sz w:val="24"/>
          <w:szCs w:val="24"/>
        </w:rPr>
        <w:t xml:space="preserve"> Rocks are in the same kelp monitoring </w:t>
      </w:r>
      <w:r w:rsidR="007D0372" w:rsidRPr="004D6174">
        <w:rPr>
          <w:rFonts w:ascii="Times New Roman" w:hAnsi="Times New Roman" w:cs="Times New Roman"/>
          <w:sz w:val="24"/>
          <w:szCs w:val="24"/>
        </w:rPr>
        <w:t>strata</w:t>
      </w:r>
      <w:r w:rsidR="00531481" w:rsidRPr="004D6174">
        <w:rPr>
          <w:rFonts w:ascii="Times New Roman" w:hAnsi="Times New Roman" w:cs="Times New Roman"/>
          <w:sz w:val="24"/>
          <w:szCs w:val="24"/>
        </w:rPr>
        <w:t xml:space="preserve"> (Fig</w:t>
      </w:r>
      <w:r w:rsidR="00ED34B2" w:rsidRPr="004D6174">
        <w:rPr>
          <w:rFonts w:ascii="Times New Roman" w:hAnsi="Times New Roman" w:cs="Times New Roman"/>
          <w:sz w:val="24"/>
          <w:szCs w:val="24"/>
        </w:rPr>
        <w:t>. 1</w:t>
      </w:r>
      <w:r w:rsidR="00531481"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and thus share a </w:t>
      </w:r>
      <w:r w:rsidR="007D0372" w:rsidRPr="004D6174">
        <w:rPr>
          <w:rFonts w:ascii="Times New Roman" w:hAnsi="Times New Roman" w:cs="Times New Roman"/>
          <w:sz w:val="24"/>
          <w:szCs w:val="24"/>
        </w:rPr>
        <w:t xml:space="preserve">single </w:t>
      </w:r>
      <w:r w:rsidR="00863FD5" w:rsidRPr="004D6174">
        <w:rPr>
          <w:rFonts w:ascii="Times New Roman" w:hAnsi="Times New Roman" w:cs="Times New Roman"/>
          <w:sz w:val="24"/>
          <w:szCs w:val="24"/>
        </w:rPr>
        <w:t>kelp time-series).</w:t>
      </w:r>
      <w:r w:rsidR="00531481" w:rsidRPr="004D6174">
        <w:rPr>
          <w:rFonts w:ascii="Times New Roman" w:hAnsi="Times New Roman" w:cs="Times New Roman"/>
          <w:sz w:val="24"/>
          <w:szCs w:val="24"/>
        </w:rPr>
        <w:t xml:space="preserve"> </w:t>
      </w:r>
      <w:r w:rsidR="00223D08" w:rsidRPr="004D6174">
        <w:rPr>
          <w:rFonts w:ascii="Times New Roman" w:hAnsi="Times New Roman" w:cs="Times New Roman"/>
          <w:sz w:val="24"/>
          <w:szCs w:val="24"/>
        </w:rPr>
        <w:t>T</w:t>
      </w:r>
      <w:r w:rsidR="007C21D6" w:rsidRPr="004D6174">
        <w:rPr>
          <w:rFonts w:ascii="Times New Roman" w:hAnsi="Times New Roman" w:cs="Times New Roman"/>
          <w:sz w:val="24"/>
          <w:szCs w:val="24"/>
        </w:rPr>
        <w:t xml:space="preserve">he central region </w:t>
      </w:r>
      <w:r w:rsidR="00A947EC">
        <w:rPr>
          <w:rFonts w:ascii="Times New Roman" w:hAnsi="Times New Roman" w:cs="Times New Roman"/>
          <w:sz w:val="24"/>
          <w:szCs w:val="24"/>
        </w:rPr>
        <w:t xml:space="preserve">also showed within-region </w:t>
      </w:r>
      <w:r w:rsidR="007C21D6" w:rsidRPr="004D6174">
        <w:rPr>
          <w:rFonts w:ascii="Times New Roman" w:hAnsi="Times New Roman" w:cs="Times New Roman"/>
          <w:sz w:val="24"/>
          <w:szCs w:val="24"/>
        </w:rPr>
        <w:t>di</w:t>
      </w:r>
      <w:r w:rsidR="001815AF" w:rsidRPr="004D6174">
        <w:rPr>
          <w:rFonts w:ascii="Times New Roman" w:hAnsi="Times New Roman" w:cs="Times New Roman"/>
          <w:sz w:val="24"/>
          <w:szCs w:val="24"/>
        </w:rPr>
        <w:t xml:space="preserve">fferences </w:t>
      </w:r>
      <w:r w:rsidR="00A947EC">
        <w:rPr>
          <w:rFonts w:ascii="Times New Roman" w:hAnsi="Times New Roman" w:cs="Times New Roman"/>
          <w:sz w:val="24"/>
          <w:szCs w:val="24"/>
        </w:rPr>
        <w:t xml:space="preserve">among </w:t>
      </w:r>
      <w:r w:rsidR="001815AF" w:rsidRPr="004D6174">
        <w:rPr>
          <w:rFonts w:ascii="Times New Roman" w:hAnsi="Times New Roman" w:cs="Times New Roman"/>
          <w:sz w:val="24"/>
          <w:szCs w:val="24"/>
        </w:rPr>
        <w:t>sites (Fig. 2e</w:t>
      </w:r>
      <w:r w:rsidR="007C21D6" w:rsidRPr="004D6174">
        <w:rPr>
          <w:rFonts w:ascii="Times New Roman" w:hAnsi="Times New Roman" w:cs="Times New Roman"/>
          <w:sz w:val="24"/>
          <w:szCs w:val="24"/>
        </w:rPr>
        <w:t>)</w:t>
      </w:r>
      <w:r w:rsidR="00A947EC">
        <w:rPr>
          <w:rFonts w:ascii="Times New Roman" w:hAnsi="Times New Roman" w:cs="Times New Roman"/>
          <w:sz w:val="24"/>
          <w:szCs w:val="24"/>
        </w:rPr>
        <w:t>. C</w:t>
      </w:r>
      <w:r w:rsidR="003372E1" w:rsidRPr="004D6174">
        <w:rPr>
          <w:rFonts w:ascii="Times New Roman" w:hAnsi="Times New Roman" w:cs="Times New Roman"/>
          <w:sz w:val="24"/>
          <w:szCs w:val="24"/>
        </w:rPr>
        <w:t>anopy area at Cape Alava increas</w:t>
      </w:r>
      <w:r w:rsidR="00A947EC">
        <w:rPr>
          <w:rFonts w:ascii="Times New Roman" w:hAnsi="Times New Roman" w:cs="Times New Roman"/>
          <w:sz w:val="24"/>
          <w:szCs w:val="24"/>
        </w:rPr>
        <w:t>ed</w:t>
      </w:r>
      <w:r w:rsidR="003372E1" w:rsidRPr="004D6174">
        <w:rPr>
          <w:rFonts w:ascii="Times New Roman" w:hAnsi="Times New Roman" w:cs="Times New Roman"/>
          <w:sz w:val="24"/>
          <w:szCs w:val="24"/>
        </w:rPr>
        <w:t xml:space="preserve"> from 1989 to 2000 before stabilizing and poss</w:t>
      </w:r>
      <w:r w:rsidR="00212303">
        <w:rPr>
          <w:rFonts w:ascii="Times New Roman" w:hAnsi="Times New Roman" w:cs="Times New Roman"/>
          <w:sz w:val="24"/>
          <w:szCs w:val="24"/>
        </w:rPr>
        <w:t>ibly declining in recent years, while</w:t>
      </w:r>
      <w:r w:rsidR="00FB14FC" w:rsidRPr="004D6174">
        <w:rPr>
          <w:rFonts w:ascii="Times New Roman" w:hAnsi="Times New Roman" w:cs="Times New Roman"/>
          <w:sz w:val="24"/>
          <w:szCs w:val="24"/>
        </w:rPr>
        <w:t xml:space="preserve"> </w:t>
      </w:r>
      <w:r w:rsidR="003372E1" w:rsidRPr="004D6174">
        <w:rPr>
          <w:rFonts w:ascii="Times New Roman" w:hAnsi="Times New Roman" w:cs="Times New Roman"/>
          <w:sz w:val="24"/>
          <w:szCs w:val="24"/>
        </w:rPr>
        <w:t xml:space="preserve">Point of the Arches and Anderson Point </w:t>
      </w:r>
      <w:r w:rsidR="00212303">
        <w:rPr>
          <w:rFonts w:ascii="Times New Roman" w:hAnsi="Times New Roman" w:cs="Times New Roman"/>
          <w:sz w:val="24"/>
          <w:szCs w:val="24"/>
        </w:rPr>
        <w:t xml:space="preserve">decreased </w:t>
      </w:r>
      <w:r w:rsidR="003372E1" w:rsidRPr="004D6174">
        <w:rPr>
          <w:rFonts w:ascii="Times New Roman" w:hAnsi="Times New Roman" w:cs="Times New Roman"/>
          <w:sz w:val="24"/>
          <w:szCs w:val="24"/>
        </w:rPr>
        <w:t xml:space="preserve">in the early 1990s before following a qualitative pattern similar to Cape Alava. </w:t>
      </w:r>
      <w:r w:rsidR="00863FD5" w:rsidRPr="004D6174">
        <w:rPr>
          <w:rFonts w:ascii="Times New Roman" w:hAnsi="Times New Roman" w:cs="Times New Roman"/>
          <w:sz w:val="24"/>
          <w:szCs w:val="24"/>
        </w:rPr>
        <w:t>The index of canopy area</w:t>
      </w:r>
      <w:r w:rsidR="003372E1" w:rsidRPr="004D6174">
        <w:rPr>
          <w:rFonts w:ascii="Times New Roman" w:hAnsi="Times New Roman" w:cs="Times New Roman"/>
          <w:sz w:val="24"/>
          <w:szCs w:val="24"/>
        </w:rPr>
        <w:t xml:space="preserve"> at Cape Alava was far less variable than the other two central sites</w:t>
      </w:r>
      <w:r w:rsidR="00223D08" w:rsidRPr="004D6174">
        <w:rPr>
          <w:rFonts w:ascii="Times New Roman" w:hAnsi="Times New Roman" w:cs="Times New Roman"/>
          <w:sz w:val="24"/>
          <w:szCs w:val="24"/>
        </w:rPr>
        <w:t xml:space="preserve">. </w:t>
      </w:r>
      <w:r w:rsidR="00A14C05" w:rsidRPr="004D6174">
        <w:rPr>
          <w:rFonts w:ascii="Times New Roman" w:hAnsi="Times New Roman" w:cs="Times New Roman"/>
          <w:sz w:val="24"/>
          <w:szCs w:val="24"/>
        </w:rPr>
        <w:t>At t</w:t>
      </w:r>
      <w:r w:rsidR="00212303">
        <w:rPr>
          <w:rFonts w:ascii="Times New Roman" w:hAnsi="Times New Roman" w:cs="Times New Roman"/>
          <w:sz w:val="24"/>
          <w:szCs w:val="24"/>
        </w:rPr>
        <w:t>he southern</w:t>
      </w:r>
      <w:r w:rsidR="000B22EB" w:rsidRPr="004D6174">
        <w:rPr>
          <w:rFonts w:ascii="Times New Roman" w:hAnsi="Times New Roman" w:cs="Times New Roman"/>
          <w:sz w:val="24"/>
          <w:szCs w:val="24"/>
        </w:rPr>
        <w:t xml:space="preserve"> sites</w:t>
      </w:r>
      <w:r w:rsidR="003372E1" w:rsidRPr="004D6174">
        <w:rPr>
          <w:rFonts w:ascii="Times New Roman" w:hAnsi="Times New Roman" w:cs="Times New Roman"/>
          <w:sz w:val="24"/>
          <w:szCs w:val="24"/>
        </w:rPr>
        <w:t xml:space="preserve">, canopy area </w:t>
      </w:r>
      <w:r w:rsidR="00531481" w:rsidRPr="004D6174">
        <w:rPr>
          <w:rFonts w:ascii="Times New Roman" w:hAnsi="Times New Roman" w:cs="Times New Roman"/>
          <w:sz w:val="24"/>
          <w:szCs w:val="24"/>
        </w:rPr>
        <w:t xml:space="preserve">generally </w:t>
      </w:r>
      <w:r w:rsidR="003372E1" w:rsidRPr="004D6174">
        <w:rPr>
          <w:rFonts w:ascii="Times New Roman" w:hAnsi="Times New Roman" w:cs="Times New Roman"/>
          <w:sz w:val="24"/>
          <w:szCs w:val="24"/>
        </w:rPr>
        <w:t>increased until the</w:t>
      </w:r>
      <w:r w:rsidR="000B22EB" w:rsidRPr="004D6174">
        <w:rPr>
          <w:rFonts w:ascii="Times New Roman" w:hAnsi="Times New Roman" w:cs="Times New Roman"/>
          <w:sz w:val="24"/>
          <w:szCs w:val="24"/>
        </w:rPr>
        <w:t xml:space="preserve"> early 2000s</w:t>
      </w:r>
      <w:r w:rsidR="00A14C05" w:rsidRPr="004D6174">
        <w:rPr>
          <w:rFonts w:ascii="Times New Roman" w:hAnsi="Times New Roman" w:cs="Times New Roman"/>
          <w:sz w:val="24"/>
          <w:szCs w:val="24"/>
        </w:rPr>
        <w:t xml:space="preserve"> before </w:t>
      </w:r>
      <w:r w:rsidR="003372E1" w:rsidRPr="004D6174">
        <w:rPr>
          <w:rFonts w:ascii="Times New Roman" w:hAnsi="Times New Roman" w:cs="Times New Roman"/>
          <w:sz w:val="24"/>
          <w:szCs w:val="24"/>
        </w:rPr>
        <w:t xml:space="preserve">stabilizing or </w:t>
      </w:r>
      <w:r w:rsidR="00A14C05" w:rsidRPr="004D6174">
        <w:rPr>
          <w:rFonts w:ascii="Times New Roman" w:hAnsi="Times New Roman" w:cs="Times New Roman"/>
          <w:sz w:val="24"/>
          <w:szCs w:val="24"/>
        </w:rPr>
        <w:t>declining</w:t>
      </w:r>
      <w:r w:rsidR="003372E1" w:rsidRPr="004D6174">
        <w:rPr>
          <w:rFonts w:ascii="Times New Roman" w:hAnsi="Times New Roman" w:cs="Times New Roman"/>
          <w:sz w:val="24"/>
          <w:szCs w:val="24"/>
        </w:rPr>
        <w:t xml:space="preserve"> slightly</w:t>
      </w:r>
      <w:r w:rsidR="00531481" w:rsidRPr="004D6174">
        <w:rPr>
          <w:rFonts w:ascii="Times New Roman" w:hAnsi="Times New Roman" w:cs="Times New Roman"/>
          <w:sz w:val="24"/>
          <w:szCs w:val="24"/>
        </w:rPr>
        <w:t xml:space="preserve"> (Fig. 2f); as </w:t>
      </w:r>
      <w:r w:rsidR="001815AF" w:rsidRPr="004D6174">
        <w:rPr>
          <w:rFonts w:ascii="Times New Roman" w:hAnsi="Times New Roman" w:cs="Times New Roman"/>
          <w:sz w:val="24"/>
          <w:szCs w:val="24"/>
        </w:rPr>
        <w:t>with the central region (Fig. 2e</w:t>
      </w:r>
      <w:r w:rsidR="00A85E05">
        <w:rPr>
          <w:rFonts w:ascii="Times New Roman" w:hAnsi="Times New Roman" w:cs="Times New Roman"/>
          <w:sz w:val="24"/>
          <w:szCs w:val="24"/>
        </w:rPr>
        <w:t>)</w:t>
      </w:r>
      <w:r w:rsidR="00531481" w:rsidRPr="004D6174">
        <w:rPr>
          <w:rFonts w:ascii="Times New Roman" w:hAnsi="Times New Roman" w:cs="Times New Roman"/>
          <w:sz w:val="24"/>
          <w:szCs w:val="24"/>
        </w:rPr>
        <w:t xml:space="preserve"> there were some </w:t>
      </w:r>
      <w:r w:rsidR="00531481" w:rsidRPr="004D6174">
        <w:rPr>
          <w:rFonts w:ascii="Times New Roman" w:hAnsi="Times New Roman" w:cs="Times New Roman"/>
          <w:sz w:val="24"/>
          <w:szCs w:val="24"/>
        </w:rPr>
        <w:lastRenderedPageBreak/>
        <w:t xml:space="preserve">differences in the signs of short-term trends across the four southern sites early in the time series, although the degree of </w:t>
      </w:r>
      <w:proofErr w:type="spellStart"/>
      <w:r w:rsidR="00531481" w:rsidRPr="004D6174">
        <w:rPr>
          <w:rFonts w:ascii="Times New Roman" w:hAnsi="Times New Roman" w:cs="Times New Roman"/>
          <w:sz w:val="24"/>
          <w:szCs w:val="24"/>
        </w:rPr>
        <w:t>interannual</w:t>
      </w:r>
      <w:proofErr w:type="spellEnd"/>
      <w:r w:rsidR="00531481" w:rsidRPr="004D6174">
        <w:rPr>
          <w:rFonts w:ascii="Times New Roman" w:hAnsi="Times New Roman" w:cs="Times New Roman"/>
          <w:sz w:val="24"/>
          <w:szCs w:val="24"/>
        </w:rPr>
        <w:t xml:space="preserve"> variability was fairly consistent across the sites</w:t>
      </w:r>
      <w:r w:rsidR="000B22EB" w:rsidRPr="004D6174">
        <w:rPr>
          <w:rFonts w:ascii="Times New Roman" w:hAnsi="Times New Roman" w:cs="Times New Roman"/>
          <w:sz w:val="24"/>
          <w:szCs w:val="24"/>
        </w:rPr>
        <w:t xml:space="preserve">. </w:t>
      </w:r>
    </w:p>
    <w:p w14:paraId="03092D72" w14:textId="77777777" w:rsidR="006A10D8" w:rsidRPr="004D6174" w:rsidRDefault="006A10D8" w:rsidP="00E53822">
      <w:pPr>
        <w:spacing w:before="120" w:after="0" w:line="480" w:lineRule="auto"/>
        <w:rPr>
          <w:rFonts w:ascii="Times New Roman" w:hAnsi="Times New Roman" w:cs="Times New Roman"/>
          <w:i/>
          <w:sz w:val="24"/>
          <w:szCs w:val="24"/>
        </w:rPr>
      </w:pPr>
    </w:p>
    <w:p w14:paraId="0965DEE6" w14:textId="4456141D" w:rsidR="005E690A" w:rsidRPr="004D6174" w:rsidRDefault="00EF0972" w:rsidP="003E6C90">
      <w:pPr>
        <w:spacing w:before="120" w:after="0" w:line="480" w:lineRule="auto"/>
        <w:outlineLvl w:val="0"/>
        <w:rPr>
          <w:rFonts w:ascii="Times New Roman" w:hAnsi="Times New Roman" w:cs="Times New Roman"/>
          <w:i/>
          <w:sz w:val="24"/>
          <w:szCs w:val="24"/>
        </w:rPr>
      </w:pPr>
      <w:r w:rsidRPr="004D6174">
        <w:rPr>
          <w:rFonts w:ascii="Times New Roman" w:hAnsi="Times New Roman" w:cs="Times New Roman"/>
          <w:i/>
          <w:sz w:val="24"/>
          <w:szCs w:val="24"/>
        </w:rPr>
        <w:t xml:space="preserve">Connections between sea otters, invertebrates, and </w:t>
      </w:r>
      <w:r w:rsidR="006A10D8" w:rsidRPr="004D6174">
        <w:rPr>
          <w:rFonts w:ascii="Times New Roman" w:hAnsi="Times New Roman" w:cs="Times New Roman"/>
          <w:i/>
          <w:sz w:val="24"/>
          <w:szCs w:val="24"/>
        </w:rPr>
        <w:t>kelp</w:t>
      </w:r>
    </w:p>
    <w:p w14:paraId="69C3C380" w14:textId="46130438" w:rsidR="001C6B10" w:rsidRPr="004D6174" w:rsidRDefault="00EB67E6" w:rsidP="006577A2">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We detected </w:t>
      </w:r>
      <w:r w:rsidR="005D6920" w:rsidRPr="004D6174">
        <w:rPr>
          <w:rFonts w:ascii="Times New Roman" w:hAnsi="Times New Roman" w:cs="Times New Roman"/>
          <w:sz w:val="24"/>
          <w:szCs w:val="24"/>
        </w:rPr>
        <w:t xml:space="preserve">differences </w:t>
      </w:r>
      <w:r w:rsidR="00866B9D" w:rsidRPr="004D6174">
        <w:rPr>
          <w:rFonts w:ascii="Times New Roman" w:hAnsi="Times New Roman" w:cs="Times New Roman"/>
          <w:sz w:val="24"/>
          <w:szCs w:val="24"/>
        </w:rPr>
        <w:t xml:space="preserve">in the </w:t>
      </w:r>
      <w:r w:rsidR="00CD19C9" w:rsidRPr="004D6174">
        <w:rPr>
          <w:rFonts w:ascii="Times New Roman" w:hAnsi="Times New Roman" w:cs="Times New Roman"/>
          <w:sz w:val="24"/>
          <w:szCs w:val="24"/>
        </w:rPr>
        <w:t xml:space="preserve">kelp </w:t>
      </w:r>
      <w:r w:rsidR="00A85E05">
        <w:rPr>
          <w:rFonts w:ascii="Times New Roman" w:hAnsi="Times New Roman" w:cs="Times New Roman"/>
          <w:sz w:val="24"/>
          <w:szCs w:val="24"/>
        </w:rPr>
        <w:t xml:space="preserve">population </w:t>
      </w:r>
      <w:r w:rsidR="00CD19C9" w:rsidRPr="004D6174">
        <w:rPr>
          <w:rFonts w:ascii="Times New Roman" w:hAnsi="Times New Roman" w:cs="Times New Roman"/>
          <w:sz w:val="24"/>
          <w:szCs w:val="24"/>
        </w:rPr>
        <w:t>growth rate betw</w:t>
      </w:r>
      <w:r w:rsidR="00AA3FD2" w:rsidRPr="004D6174">
        <w:rPr>
          <w:rFonts w:ascii="Times New Roman" w:hAnsi="Times New Roman" w:cs="Times New Roman"/>
          <w:sz w:val="24"/>
          <w:szCs w:val="24"/>
        </w:rPr>
        <w:t>een period</w:t>
      </w:r>
      <w:r w:rsidR="00EF0972" w:rsidRPr="004D6174">
        <w:rPr>
          <w:rFonts w:ascii="Times New Roman" w:hAnsi="Times New Roman" w:cs="Times New Roman"/>
          <w:sz w:val="24"/>
          <w:szCs w:val="24"/>
        </w:rPr>
        <w:t>s</w:t>
      </w:r>
      <w:r w:rsidR="00651A31">
        <w:rPr>
          <w:rFonts w:ascii="Times New Roman" w:hAnsi="Times New Roman" w:cs="Times New Roman"/>
          <w:sz w:val="24"/>
          <w:szCs w:val="24"/>
        </w:rPr>
        <w:t xml:space="preserve"> with a </w:t>
      </w:r>
      <w:proofErr w:type="spellStart"/>
      <w:r w:rsidR="00651A31">
        <w:rPr>
          <w:rFonts w:ascii="Times New Roman" w:hAnsi="Times New Roman" w:cs="Times New Roman"/>
          <w:sz w:val="24"/>
          <w:szCs w:val="24"/>
        </w:rPr>
        <w:t>coastwide</w:t>
      </w:r>
      <w:proofErr w:type="spellEnd"/>
      <w:r w:rsidR="00651A31">
        <w:rPr>
          <w:rFonts w:ascii="Times New Roman" w:hAnsi="Times New Roman" w:cs="Times New Roman"/>
          <w:sz w:val="24"/>
          <w:szCs w:val="24"/>
        </w:rPr>
        <w:t xml:space="preserve"> average growth rate of </w:t>
      </w:r>
      <w:r w:rsidR="00911703">
        <w:rPr>
          <w:rFonts w:ascii="Times New Roman" w:hAnsi="Times New Roman" w:cs="Times New Roman"/>
          <w:sz w:val="24"/>
          <w:szCs w:val="24"/>
        </w:rPr>
        <w:t>0.056</w:t>
      </w:r>
      <w:r w:rsidR="00651A31">
        <w:rPr>
          <w:rFonts w:ascii="Times New Roman" w:hAnsi="Times New Roman" w:cs="Times New Roman"/>
          <w:sz w:val="24"/>
          <w:szCs w:val="24"/>
        </w:rPr>
        <w:t xml:space="preserve"> for 2002-15 and of </w:t>
      </w:r>
      <w:r w:rsidR="00911703">
        <w:rPr>
          <w:rFonts w:ascii="Times New Roman" w:hAnsi="Times New Roman" w:cs="Times New Roman"/>
          <w:sz w:val="24"/>
          <w:szCs w:val="24"/>
        </w:rPr>
        <w:t xml:space="preserve">-0.037 </w:t>
      </w:r>
      <w:r w:rsidR="00651A31">
        <w:rPr>
          <w:rFonts w:ascii="Times New Roman" w:hAnsi="Times New Roman" w:cs="Times New Roman"/>
          <w:sz w:val="24"/>
          <w:szCs w:val="24"/>
        </w:rPr>
        <w:t xml:space="preserve">for </w:t>
      </w:r>
      <w:r w:rsidR="00CD19C9" w:rsidRPr="004D6174">
        <w:rPr>
          <w:rFonts w:ascii="Times New Roman" w:hAnsi="Times New Roman" w:cs="Times New Roman"/>
          <w:sz w:val="24"/>
          <w:szCs w:val="24"/>
        </w:rPr>
        <w:t xml:space="preserve">1989-2002 period (difference between periods </w:t>
      </w:r>
      <w:r w:rsidR="00CD19C9" w:rsidRPr="004D6174">
        <w:rPr>
          <w:rFonts w:ascii="Times New Roman" w:hAnsi="Times New Roman" w:cs="Times New Roman"/>
          <w:i/>
          <w:sz w:val="24"/>
          <w:szCs w:val="24"/>
        </w:rPr>
        <w:t>p</w:t>
      </w:r>
      <w:r w:rsidR="00CD19C9" w:rsidRPr="004D6174">
        <w:rPr>
          <w:rFonts w:ascii="Times New Roman" w:hAnsi="Times New Roman" w:cs="Times New Roman"/>
          <w:sz w:val="24"/>
          <w:szCs w:val="24"/>
        </w:rPr>
        <w:t xml:space="preserve"> =0.012</w:t>
      </w:r>
      <w:r w:rsidR="0059708B" w:rsidRPr="004D6174">
        <w:rPr>
          <w:rFonts w:ascii="Times New Roman" w:hAnsi="Times New Roman" w:cs="Times New Roman"/>
          <w:sz w:val="24"/>
          <w:szCs w:val="24"/>
        </w:rPr>
        <w:t xml:space="preserve">; Fig. </w:t>
      </w:r>
      <w:r w:rsidR="006E2C9D">
        <w:rPr>
          <w:rFonts w:ascii="Times New Roman" w:hAnsi="Times New Roman" w:cs="Times New Roman"/>
          <w:sz w:val="24"/>
          <w:szCs w:val="24"/>
        </w:rPr>
        <w:t>4</w:t>
      </w:r>
      <w:r w:rsidR="00CD19C9" w:rsidRPr="004D6174">
        <w:rPr>
          <w:rFonts w:ascii="Times New Roman" w:hAnsi="Times New Roman" w:cs="Times New Roman"/>
          <w:sz w:val="24"/>
          <w:szCs w:val="24"/>
        </w:rPr>
        <w:t>)</w:t>
      </w:r>
      <w:r w:rsidR="002C1F54" w:rsidRPr="004D6174">
        <w:rPr>
          <w:rFonts w:ascii="Times New Roman" w:hAnsi="Times New Roman" w:cs="Times New Roman"/>
          <w:sz w:val="24"/>
          <w:szCs w:val="24"/>
        </w:rPr>
        <w:t xml:space="preserve">. While the temporal effect is </w:t>
      </w:r>
      <w:r w:rsidR="002270F6" w:rsidRPr="004D6174">
        <w:rPr>
          <w:rFonts w:ascii="Times New Roman" w:hAnsi="Times New Roman" w:cs="Times New Roman"/>
          <w:sz w:val="24"/>
          <w:szCs w:val="24"/>
        </w:rPr>
        <w:t>intriguing</w:t>
      </w:r>
      <w:r w:rsidR="002C1F54" w:rsidRPr="004D6174">
        <w:rPr>
          <w:rFonts w:ascii="Times New Roman" w:hAnsi="Times New Roman" w:cs="Times New Roman"/>
          <w:sz w:val="24"/>
          <w:szCs w:val="24"/>
        </w:rPr>
        <w:t xml:space="preserve">, more interesting is </w:t>
      </w:r>
      <w:r w:rsidR="00DC5900" w:rsidRPr="004D6174">
        <w:rPr>
          <w:rFonts w:ascii="Times New Roman" w:hAnsi="Times New Roman" w:cs="Times New Roman"/>
          <w:sz w:val="24"/>
          <w:szCs w:val="24"/>
        </w:rPr>
        <w:t xml:space="preserve">the </w:t>
      </w:r>
      <w:r w:rsidR="00F21E8C" w:rsidRPr="004D6174">
        <w:rPr>
          <w:rFonts w:ascii="Times New Roman" w:hAnsi="Times New Roman" w:cs="Times New Roman"/>
          <w:sz w:val="24"/>
          <w:szCs w:val="24"/>
        </w:rPr>
        <w:t xml:space="preserve">interaction </w:t>
      </w:r>
      <w:r w:rsidR="006E2C9D">
        <w:rPr>
          <w:rFonts w:ascii="Times New Roman" w:hAnsi="Times New Roman" w:cs="Times New Roman"/>
          <w:sz w:val="24"/>
          <w:szCs w:val="24"/>
        </w:rPr>
        <w:t>between</w:t>
      </w:r>
      <w:r w:rsidR="00CD19C9" w:rsidRPr="004D6174">
        <w:rPr>
          <w:rFonts w:ascii="Times New Roman" w:hAnsi="Times New Roman" w:cs="Times New Roman"/>
          <w:sz w:val="24"/>
          <w:szCs w:val="24"/>
        </w:rPr>
        <w:t xml:space="preserve"> </w:t>
      </w:r>
      <w:r w:rsidR="002C1F54" w:rsidRPr="004D6174">
        <w:rPr>
          <w:rFonts w:ascii="Times New Roman" w:hAnsi="Times New Roman" w:cs="Times New Roman"/>
          <w:sz w:val="24"/>
          <w:szCs w:val="24"/>
        </w:rPr>
        <w:t xml:space="preserve">sea </w:t>
      </w:r>
      <w:r w:rsidR="00CD19C9" w:rsidRPr="004D6174">
        <w:rPr>
          <w:rFonts w:ascii="Times New Roman" w:hAnsi="Times New Roman" w:cs="Times New Roman"/>
          <w:sz w:val="24"/>
          <w:szCs w:val="24"/>
        </w:rPr>
        <w:t>otter</w:t>
      </w:r>
      <w:r w:rsidR="002C1F54" w:rsidRPr="004D6174">
        <w:rPr>
          <w:rFonts w:ascii="Times New Roman" w:hAnsi="Times New Roman" w:cs="Times New Roman"/>
          <w:sz w:val="24"/>
          <w:szCs w:val="24"/>
        </w:rPr>
        <w:t xml:space="preserve"> </w:t>
      </w:r>
      <w:r w:rsidR="00A85E05">
        <w:rPr>
          <w:rFonts w:ascii="Times New Roman" w:hAnsi="Times New Roman" w:cs="Times New Roman"/>
          <w:sz w:val="24"/>
          <w:szCs w:val="24"/>
        </w:rPr>
        <w:t xml:space="preserve">population </w:t>
      </w:r>
      <w:r w:rsidR="006A10D8" w:rsidRPr="004D6174">
        <w:rPr>
          <w:rFonts w:ascii="Times New Roman" w:hAnsi="Times New Roman" w:cs="Times New Roman"/>
          <w:sz w:val="24"/>
          <w:szCs w:val="24"/>
        </w:rPr>
        <w:t>g</w:t>
      </w:r>
      <w:r w:rsidR="00B94BB5">
        <w:rPr>
          <w:rFonts w:ascii="Times New Roman" w:hAnsi="Times New Roman" w:cs="Times New Roman"/>
          <w:sz w:val="24"/>
          <w:szCs w:val="24"/>
        </w:rPr>
        <w:t>rowth rate</w:t>
      </w:r>
      <w:r w:rsidR="006E2C9D">
        <w:rPr>
          <w:rFonts w:ascii="Times New Roman" w:hAnsi="Times New Roman" w:cs="Times New Roman"/>
          <w:sz w:val="24"/>
          <w:szCs w:val="24"/>
        </w:rPr>
        <w:t xml:space="preserve"> and time period</w:t>
      </w:r>
      <w:r w:rsidR="00B94BB5">
        <w:rPr>
          <w:rFonts w:ascii="Times New Roman" w:hAnsi="Times New Roman" w:cs="Times New Roman"/>
          <w:sz w:val="24"/>
          <w:szCs w:val="24"/>
        </w:rPr>
        <w:t>.</w:t>
      </w:r>
      <w:r w:rsidR="006A10D8" w:rsidRPr="004D6174">
        <w:rPr>
          <w:rFonts w:ascii="Times New Roman" w:hAnsi="Times New Roman" w:cs="Times New Roman"/>
          <w:sz w:val="24"/>
          <w:szCs w:val="24"/>
        </w:rPr>
        <w:t xml:space="preserve"> </w:t>
      </w:r>
      <w:r w:rsidR="00B94BB5">
        <w:rPr>
          <w:rFonts w:ascii="Times New Roman" w:hAnsi="Times New Roman" w:cs="Times New Roman"/>
          <w:sz w:val="24"/>
          <w:szCs w:val="24"/>
        </w:rPr>
        <w:t>S</w:t>
      </w:r>
      <w:r w:rsidR="006A10D8" w:rsidRPr="004D6174">
        <w:rPr>
          <w:rFonts w:ascii="Times New Roman" w:hAnsi="Times New Roman" w:cs="Times New Roman"/>
          <w:sz w:val="24"/>
          <w:szCs w:val="24"/>
        </w:rPr>
        <w:t xml:space="preserve">ea otter growth </w:t>
      </w:r>
      <w:r w:rsidR="00B94BB5">
        <w:rPr>
          <w:rFonts w:ascii="Times New Roman" w:hAnsi="Times New Roman" w:cs="Times New Roman"/>
          <w:sz w:val="24"/>
          <w:szCs w:val="24"/>
        </w:rPr>
        <w:t xml:space="preserve">had a positive effect on </w:t>
      </w:r>
      <w:r w:rsidR="006A10D8" w:rsidRPr="004D6174">
        <w:rPr>
          <w:rFonts w:ascii="Times New Roman" w:hAnsi="Times New Roman" w:cs="Times New Roman"/>
          <w:sz w:val="24"/>
          <w:szCs w:val="24"/>
        </w:rPr>
        <w:t>kelp during the earlier period (point estimate of slope = 0.28</w:t>
      </w:r>
      <w:r w:rsidR="006654D6" w:rsidRPr="004D6174">
        <w:rPr>
          <w:rFonts w:ascii="Times New Roman" w:hAnsi="Times New Roman" w:cs="Times New Roman"/>
          <w:sz w:val="24"/>
          <w:szCs w:val="24"/>
        </w:rPr>
        <w:t>5</w:t>
      </w:r>
      <w:r w:rsidR="006A10D8" w:rsidRPr="004D6174">
        <w:rPr>
          <w:rFonts w:ascii="Times New Roman" w:hAnsi="Times New Roman" w:cs="Times New Roman"/>
          <w:sz w:val="24"/>
          <w:szCs w:val="24"/>
        </w:rPr>
        <w:t xml:space="preserve">) </w:t>
      </w:r>
      <w:r w:rsidR="00D45CDB">
        <w:rPr>
          <w:rFonts w:ascii="Times New Roman" w:hAnsi="Times New Roman" w:cs="Times New Roman"/>
          <w:sz w:val="24"/>
          <w:szCs w:val="24"/>
        </w:rPr>
        <w:t xml:space="preserve">but </w:t>
      </w:r>
      <w:r w:rsidR="006A10D8" w:rsidRPr="004D6174">
        <w:rPr>
          <w:rFonts w:ascii="Times New Roman" w:hAnsi="Times New Roman" w:cs="Times New Roman"/>
          <w:sz w:val="24"/>
          <w:szCs w:val="24"/>
        </w:rPr>
        <w:t xml:space="preserve">a negative effect of sea otters during the later period (point estimate </w:t>
      </w:r>
      <w:r w:rsidR="006E2C9D" w:rsidRPr="004D6174">
        <w:rPr>
          <w:rFonts w:ascii="Times New Roman" w:hAnsi="Times New Roman" w:cs="Times New Roman"/>
          <w:sz w:val="24"/>
          <w:szCs w:val="24"/>
        </w:rPr>
        <w:t xml:space="preserve">of slope </w:t>
      </w:r>
      <w:proofErr w:type="gramStart"/>
      <w:r w:rsidR="006654D6" w:rsidRPr="004D6174">
        <w:rPr>
          <w:rFonts w:ascii="Times New Roman" w:hAnsi="Times New Roman" w:cs="Times New Roman"/>
          <w:sz w:val="24"/>
          <w:szCs w:val="24"/>
        </w:rPr>
        <w:t xml:space="preserve">= </w:t>
      </w:r>
      <w:r w:rsidR="006A10D8" w:rsidRPr="004D6174">
        <w:rPr>
          <w:rFonts w:ascii="Times New Roman" w:hAnsi="Times New Roman" w:cs="Times New Roman"/>
          <w:sz w:val="24"/>
          <w:szCs w:val="24"/>
        </w:rPr>
        <w:t xml:space="preserve"> </w:t>
      </w:r>
      <w:r w:rsidR="006654D6" w:rsidRPr="004D6174">
        <w:rPr>
          <w:rFonts w:ascii="Times New Roman" w:hAnsi="Times New Roman" w:cs="Times New Roman"/>
          <w:sz w:val="24"/>
          <w:szCs w:val="24"/>
        </w:rPr>
        <w:t>-</w:t>
      </w:r>
      <w:proofErr w:type="gramEnd"/>
      <w:r w:rsidR="006654D6" w:rsidRPr="004D6174">
        <w:rPr>
          <w:rFonts w:ascii="Times New Roman" w:hAnsi="Times New Roman" w:cs="Times New Roman"/>
          <w:sz w:val="24"/>
          <w:szCs w:val="24"/>
        </w:rPr>
        <w:t>0.507</w:t>
      </w:r>
      <w:r w:rsidR="006A10D8" w:rsidRPr="004D6174">
        <w:rPr>
          <w:rFonts w:ascii="Times New Roman" w:hAnsi="Times New Roman" w:cs="Times New Roman"/>
          <w:sz w:val="24"/>
          <w:szCs w:val="24"/>
        </w:rPr>
        <w:t xml:space="preserve">; interaction term </w:t>
      </w:r>
      <w:r w:rsidR="006A10D8" w:rsidRPr="004D6174">
        <w:rPr>
          <w:rFonts w:ascii="Times New Roman" w:hAnsi="Times New Roman" w:cs="Times New Roman"/>
          <w:i/>
          <w:sz w:val="24"/>
          <w:szCs w:val="24"/>
        </w:rPr>
        <w:t>p</w:t>
      </w:r>
      <w:r w:rsidR="006A10D8" w:rsidRPr="004D6174">
        <w:rPr>
          <w:rFonts w:ascii="Times New Roman" w:hAnsi="Times New Roman" w:cs="Times New Roman"/>
          <w:sz w:val="24"/>
          <w:szCs w:val="24"/>
        </w:rPr>
        <w:t xml:space="preserve"> = 0.045).</w:t>
      </w:r>
      <w:r w:rsidR="006654D6" w:rsidRPr="004D6174">
        <w:rPr>
          <w:rFonts w:ascii="Times New Roman" w:hAnsi="Times New Roman" w:cs="Times New Roman"/>
          <w:sz w:val="24"/>
          <w:szCs w:val="24"/>
        </w:rPr>
        <w:t xml:space="preserve">  There was no support for regional variation in kelp </w:t>
      </w:r>
      <w:r w:rsidR="00A85E05">
        <w:rPr>
          <w:rFonts w:ascii="Times New Roman" w:hAnsi="Times New Roman" w:cs="Times New Roman"/>
          <w:sz w:val="24"/>
          <w:szCs w:val="24"/>
        </w:rPr>
        <w:t xml:space="preserve">population </w:t>
      </w:r>
      <w:r w:rsidR="006654D6" w:rsidRPr="004D6174">
        <w:rPr>
          <w:rFonts w:ascii="Times New Roman" w:hAnsi="Times New Roman" w:cs="Times New Roman"/>
          <w:sz w:val="24"/>
          <w:szCs w:val="24"/>
        </w:rPr>
        <w:t xml:space="preserve">growth after accounting for </w:t>
      </w:r>
      <w:r w:rsidR="00CD2E36" w:rsidRPr="004D6174">
        <w:rPr>
          <w:rFonts w:ascii="Times New Roman" w:hAnsi="Times New Roman" w:cs="Times New Roman"/>
          <w:sz w:val="24"/>
          <w:szCs w:val="24"/>
        </w:rPr>
        <w:t>other factors</w:t>
      </w:r>
      <w:r w:rsidR="006654D6" w:rsidRPr="004D6174">
        <w:rPr>
          <w:rFonts w:ascii="Times New Roman" w:hAnsi="Times New Roman" w:cs="Times New Roman"/>
          <w:sz w:val="24"/>
          <w:szCs w:val="24"/>
        </w:rPr>
        <w:t xml:space="preserve"> (</w:t>
      </w:r>
      <w:r w:rsidR="006654D6" w:rsidRPr="004D6174">
        <w:rPr>
          <w:rFonts w:ascii="Times New Roman" w:hAnsi="Times New Roman" w:cs="Times New Roman"/>
          <w:i/>
          <w:sz w:val="24"/>
          <w:szCs w:val="24"/>
        </w:rPr>
        <w:t>p</w:t>
      </w:r>
      <w:r w:rsidR="006654D6" w:rsidRPr="004D6174">
        <w:rPr>
          <w:rFonts w:ascii="Times New Roman" w:hAnsi="Times New Roman" w:cs="Times New Roman"/>
          <w:sz w:val="24"/>
          <w:szCs w:val="24"/>
        </w:rPr>
        <w:t xml:space="preserve"> = 0.128).  The model considering </w:t>
      </w:r>
      <w:r w:rsidR="00CD2E36" w:rsidRPr="004D6174">
        <w:rPr>
          <w:rFonts w:ascii="Times New Roman" w:hAnsi="Times New Roman" w:cs="Times New Roman"/>
          <w:sz w:val="24"/>
          <w:szCs w:val="24"/>
        </w:rPr>
        <w:t xml:space="preserve">only a </w:t>
      </w:r>
      <w:r w:rsidR="006654D6" w:rsidRPr="004D6174">
        <w:rPr>
          <w:rFonts w:ascii="Times New Roman" w:hAnsi="Times New Roman" w:cs="Times New Roman"/>
          <w:sz w:val="24"/>
          <w:szCs w:val="24"/>
        </w:rPr>
        <w:t>single</w:t>
      </w:r>
      <w:r w:rsidR="005A112B">
        <w:rPr>
          <w:rFonts w:ascii="Times New Roman" w:hAnsi="Times New Roman" w:cs="Times New Roman"/>
          <w:sz w:val="24"/>
          <w:szCs w:val="24"/>
        </w:rPr>
        <w:t xml:space="preserve"> time</w:t>
      </w:r>
      <w:r w:rsidR="006654D6" w:rsidRPr="004D6174">
        <w:rPr>
          <w:rFonts w:ascii="Times New Roman" w:hAnsi="Times New Roman" w:cs="Times New Roman"/>
          <w:sz w:val="24"/>
          <w:szCs w:val="24"/>
        </w:rPr>
        <w:t xml:space="preserve"> period found no effect of sea otters on kelp (</w:t>
      </w:r>
      <w:r w:rsidR="006654D6" w:rsidRPr="004D6174">
        <w:rPr>
          <w:rFonts w:ascii="Times New Roman" w:hAnsi="Times New Roman" w:cs="Times New Roman"/>
          <w:i/>
          <w:sz w:val="24"/>
          <w:szCs w:val="24"/>
        </w:rPr>
        <w:t>p =</w:t>
      </w:r>
      <w:r w:rsidR="006654D6" w:rsidRPr="004D6174">
        <w:rPr>
          <w:rFonts w:ascii="Times New Roman" w:hAnsi="Times New Roman" w:cs="Times New Roman"/>
          <w:sz w:val="24"/>
          <w:szCs w:val="24"/>
        </w:rPr>
        <w:t xml:space="preserve"> 0.40) but differences</w:t>
      </w:r>
      <w:r w:rsidR="0087767F" w:rsidRPr="004D6174">
        <w:rPr>
          <w:rFonts w:ascii="Times New Roman" w:hAnsi="Times New Roman" w:cs="Times New Roman"/>
          <w:sz w:val="24"/>
          <w:szCs w:val="24"/>
        </w:rPr>
        <w:t xml:space="preserve"> in ke</w:t>
      </w:r>
      <w:r w:rsidR="002834A5" w:rsidRPr="004D6174">
        <w:rPr>
          <w:rFonts w:ascii="Times New Roman" w:hAnsi="Times New Roman" w:cs="Times New Roman"/>
          <w:sz w:val="24"/>
          <w:szCs w:val="24"/>
        </w:rPr>
        <w:t>l</w:t>
      </w:r>
      <w:r w:rsidR="0087767F" w:rsidRPr="004D6174">
        <w:rPr>
          <w:rFonts w:ascii="Times New Roman" w:hAnsi="Times New Roman" w:cs="Times New Roman"/>
          <w:sz w:val="24"/>
          <w:szCs w:val="24"/>
        </w:rPr>
        <w:t xml:space="preserve">p </w:t>
      </w:r>
      <w:r w:rsidR="005949EC">
        <w:rPr>
          <w:rFonts w:ascii="Times New Roman" w:hAnsi="Times New Roman" w:cs="Times New Roman"/>
          <w:sz w:val="24"/>
          <w:szCs w:val="24"/>
        </w:rPr>
        <w:t xml:space="preserve">population </w:t>
      </w:r>
      <w:r w:rsidR="0087767F" w:rsidRPr="004D6174">
        <w:rPr>
          <w:rFonts w:ascii="Times New Roman" w:hAnsi="Times New Roman" w:cs="Times New Roman"/>
          <w:sz w:val="24"/>
          <w:szCs w:val="24"/>
        </w:rPr>
        <w:t>growth</w:t>
      </w:r>
      <w:r w:rsidR="006654D6" w:rsidRPr="004D6174">
        <w:rPr>
          <w:rFonts w:ascii="Times New Roman" w:hAnsi="Times New Roman" w:cs="Times New Roman"/>
          <w:sz w:val="24"/>
          <w:szCs w:val="24"/>
        </w:rPr>
        <w:t xml:space="preserve"> </w:t>
      </w:r>
      <w:r w:rsidR="002834A5" w:rsidRPr="004D6174">
        <w:rPr>
          <w:rFonts w:ascii="Times New Roman" w:hAnsi="Times New Roman" w:cs="Times New Roman"/>
          <w:sz w:val="24"/>
          <w:szCs w:val="24"/>
        </w:rPr>
        <w:t xml:space="preserve">rate </w:t>
      </w:r>
      <w:r w:rsidR="006654D6" w:rsidRPr="004D6174">
        <w:rPr>
          <w:rFonts w:ascii="Times New Roman" w:hAnsi="Times New Roman" w:cs="Times New Roman"/>
          <w:sz w:val="24"/>
          <w:szCs w:val="24"/>
        </w:rPr>
        <w:t>among regions (</w:t>
      </w:r>
      <w:r w:rsidR="006654D6" w:rsidRPr="004D6174">
        <w:rPr>
          <w:rFonts w:ascii="Times New Roman" w:hAnsi="Times New Roman" w:cs="Times New Roman"/>
          <w:i/>
          <w:sz w:val="24"/>
          <w:szCs w:val="24"/>
        </w:rPr>
        <w:t xml:space="preserve">p = </w:t>
      </w:r>
      <w:r w:rsidR="006654D6" w:rsidRPr="004D6174">
        <w:rPr>
          <w:rFonts w:ascii="Times New Roman" w:hAnsi="Times New Roman" w:cs="Times New Roman"/>
          <w:sz w:val="24"/>
          <w:szCs w:val="24"/>
        </w:rPr>
        <w:t>0.024</w:t>
      </w:r>
      <w:r w:rsidR="006654D6" w:rsidRPr="004D6174">
        <w:rPr>
          <w:rFonts w:ascii="Times New Roman" w:hAnsi="Times New Roman" w:cs="Times New Roman"/>
          <w:i/>
          <w:sz w:val="24"/>
          <w:szCs w:val="24"/>
        </w:rPr>
        <w:t>)</w:t>
      </w:r>
      <w:r w:rsidR="005B7857" w:rsidRPr="004D6174">
        <w:rPr>
          <w:rFonts w:ascii="Times New Roman" w:hAnsi="Times New Roman" w:cs="Times New Roman"/>
          <w:i/>
          <w:sz w:val="24"/>
          <w:szCs w:val="24"/>
        </w:rPr>
        <w:t>.</w:t>
      </w:r>
      <w:r w:rsidR="0087767F" w:rsidRPr="004D6174">
        <w:rPr>
          <w:rFonts w:ascii="Times New Roman" w:hAnsi="Times New Roman" w:cs="Times New Roman"/>
          <w:i/>
          <w:sz w:val="24"/>
          <w:szCs w:val="24"/>
        </w:rPr>
        <w:t xml:space="preserve"> </w:t>
      </w:r>
      <w:r w:rsidR="0087767F" w:rsidRPr="004D6174">
        <w:rPr>
          <w:rFonts w:ascii="Times New Roman" w:hAnsi="Times New Roman" w:cs="Times New Roman"/>
          <w:sz w:val="24"/>
          <w:szCs w:val="24"/>
        </w:rPr>
        <w:t xml:space="preserve">This result shows </w:t>
      </w:r>
      <w:r w:rsidR="005568F0" w:rsidRPr="004D6174">
        <w:rPr>
          <w:rFonts w:ascii="Times New Roman" w:hAnsi="Times New Roman" w:cs="Times New Roman"/>
          <w:sz w:val="24"/>
          <w:szCs w:val="24"/>
        </w:rPr>
        <w:t xml:space="preserve">how the temporal </w:t>
      </w:r>
      <w:r w:rsidR="00C65B61" w:rsidRPr="004D6174">
        <w:rPr>
          <w:rFonts w:ascii="Times New Roman" w:hAnsi="Times New Roman" w:cs="Times New Roman"/>
          <w:sz w:val="24"/>
          <w:szCs w:val="24"/>
        </w:rPr>
        <w:t xml:space="preserve">context </w:t>
      </w:r>
      <w:r w:rsidR="002270F6" w:rsidRPr="004D6174">
        <w:rPr>
          <w:rFonts w:ascii="Times New Roman" w:hAnsi="Times New Roman" w:cs="Times New Roman"/>
          <w:sz w:val="24"/>
          <w:szCs w:val="24"/>
        </w:rPr>
        <w:t xml:space="preserve">can </w:t>
      </w:r>
      <w:r w:rsidR="00C65B61" w:rsidRPr="004D6174">
        <w:rPr>
          <w:rFonts w:ascii="Times New Roman" w:hAnsi="Times New Roman" w:cs="Times New Roman"/>
          <w:sz w:val="24"/>
          <w:szCs w:val="24"/>
        </w:rPr>
        <w:t xml:space="preserve">substantively </w:t>
      </w:r>
      <w:proofErr w:type="gramStart"/>
      <w:r w:rsidR="00C65B61" w:rsidRPr="004D6174">
        <w:rPr>
          <w:rFonts w:ascii="Times New Roman" w:hAnsi="Times New Roman" w:cs="Times New Roman"/>
          <w:sz w:val="24"/>
          <w:szCs w:val="24"/>
        </w:rPr>
        <w:t>alters</w:t>
      </w:r>
      <w:proofErr w:type="gramEnd"/>
      <w:r w:rsidR="00C65B61" w:rsidRPr="004D6174">
        <w:rPr>
          <w:rFonts w:ascii="Times New Roman" w:hAnsi="Times New Roman" w:cs="Times New Roman"/>
          <w:sz w:val="24"/>
          <w:szCs w:val="24"/>
        </w:rPr>
        <w:t xml:space="preserve"> the interpretation of </w:t>
      </w:r>
      <w:r w:rsidR="009B5122" w:rsidRPr="004D6174">
        <w:rPr>
          <w:rFonts w:ascii="Times New Roman" w:hAnsi="Times New Roman" w:cs="Times New Roman"/>
          <w:sz w:val="24"/>
          <w:szCs w:val="24"/>
        </w:rPr>
        <w:t>mechanisms driving kelp</w:t>
      </w:r>
      <w:r w:rsidR="00A85E05">
        <w:rPr>
          <w:rFonts w:ascii="Times New Roman" w:hAnsi="Times New Roman" w:cs="Times New Roman"/>
          <w:sz w:val="24"/>
          <w:szCs w:val="24"/>
        </w:rPr>
        <w:t xml:space="preserve"> population</w:t>
      </w:r>
      <w:r w:rsidR="009B5122" w:rsidRPr="004D6174">
        <w:rPr>
          <w:rFonts w:ascii="Times New Roman" w:hAnsi="Times New Roman" w:cs="Times New Roman"/>
          <w:sz w:val="24"/>
          <w:szCs w:val="24"/>
        </w:rPr>
        <w:t xml:space="preserve"> </w:t>
      </w:r>
      <w:commentRangeStart w:id="10"/>
      <w:r w:rsidR="009B5122" w:rsidRPr="004D6174">
        <w:rPr>
          <w:rFonts w:ascii="Times New Roman" w:hAnsi="Times New Roman" w:cs="Times New Roman"/>
          <w:sz w:val="24"/>
          <w:szCs w:val="24"/>
        </w:rPr>
        <w:t>growth</w:t>
      </w:r>
      <w:commentRangeEnd w:id="10"/>
      <w:r w:rsidR="001C6B10" w:rsidRPr="004D6174">
        <w:rPr>
          <w:rStyle w:val="CommentReference"/>
          <w:rFonts w:ascii="Times New Roman" w:hAnsi="Times New Roman" w:cs="Times New Roman"/>
        </w:rPr>
        <w:commentReference w:id="10"/>
      </w:r>
      <w:r w:rsidR="009B5122" w:rsidRPr="004D6174">
        <w:rPr>
          <w:rFonts w:ascii="Times New Roman" w:hAnsi="Times New Roman" w:cs="Times New Roman"/>
          <w:sz w:val="24"/>
          <w:szCs w:val="24"/>
        </w:rPr>
        <w:t>.</w:t>
      </w:r>
      <w:r w:rsidR="006577A2">
        <w:rPr>
          <w:rFonts w:ascii="Times New Roman" w:hAnsi="Times New Roman" w:cs="Times New Roman"/>
          <w:sz w:val="24"/>
          <w:szCs w:val="24"/>
        </w:rPr>
        <w:t xml:space="preserve"> </w:t>
      </w:r>
      <w:r w:rsidR="006577A2">
        <w:rPr>
          <w:rFonts w:ascii="Times New Roman" w:hAnsi="Times New Roman" w:cs="Times New Roman"/>
          <w:sz w:val="24"/>
        </w:rPr>
        <w:t xml:space="preserve">Importantly, our analyses should not be taken to suggest a discrete break </w:t>
      </w:r>
      <w:r w:rsidR="005949EC">
        <w:rPr>
          <w:rFonts w:ascii="Times New Roman" w:hAnsi="Times New Roman" w:cs="Times New Roman"/>
          <w:sz w:val="24"/>
        </w:rPr>
        <w:t xml:space="preserve">population time-series in </w:t>
      </w:r>
      <w:r w:rsidR="006577A2">
        <w:rPr>
          <w:rFonts w:ascii="Times New Roman" w:hAnsi="Times New Roman" w:cs="Times New Roman"/>
          <w:sz w:val="24"/>
        </w:rPr>
        <w:t>2001 – using alternate breakpoints in the time series between 1999 and 2003 yield qualitatively similar results – rather dividing the time series is a convenient way of summarizing changes in a continuous time-series (see Fig. 2).</w:t>
      </w:r>
    </w:p>
    <w:p w14:paraId="7B77B694" w14:textId="4E15154F" w:rsidR="00D65AF5" w:rsidRPr="00911703" w:rsidRDefault="003536A3" w:rsidP="00911703">
      <w:pPr>
        <w:spacing w:before="120"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After accounting for kelp </w:t>
      </w:r>
      <w:r w:rsidR="005949EC">
        <w:rPr>
          <w:rFonts w:ascii="Times New Roman" w:hAnsi="Times New Roman" w:cs="Times New Roman"/>
          <w:sz w:val="24"/>
          <w:szCs w:val="24"/>
        </w:rPr>
        <w:t xml:space="preserve">population </w:t>
      </w:r>
      <w:r w:rsidRPr="004D6174">
        <w:rPr>
          <w:rFonts w:ascii="Times New Roman" w:hAnsi="Times New Roman" w:cs="Times New Roman"/>
          <w:sz w:val="24"/>
          <w:szCs w:val="24"/>
        </w:rPr>
        <w:t xml:space="preserve">growth rates, </w:t>
      </w:r>
      <w:r w:rsidR="002C122D" w:rsidRPr="004D6174">
        <w:rPr>
          <w:rFonts w:ascii="Times New Roman" w:hAnsi="Times New Roman" w:cs="Times New Roman"/>
          <w:sz w:val="24"/>
          <w:szCs w:val="24"/>
        </w:rPr>
        <w:t xml:space="preserve">the </w:t>
      </w:r>
      <w:r w:rsidR="0036255F" w:rsidRPr="004D6174">
        <w:rPr>
          <w:rFonts w:ascii="Times New Roman" w:hAnsi="Times New Roman" w:cs="Times New Roman"/>
          <w:sz w:val="24"/>
          <w:szCs w:val="24"/>
        </w:rPr>
        <w:t xml:space="preserve">variability </w:t>
      </w:r>
      <w:r w:rsidR="002C122D" w:rsidRPr="004D6174">
        <w:rPr>
          <w:rFonts w:ascii="Times New Roman" w:hAnsi="Times New Roman" w:cs="Times New Roman"/>
          <w:sz w:val="24"/>
          <w:szCs w:val="24"/>
        </w:rPr>
        <w:t xml:space="preserve">in kelp area </w:t>
      </w:r>
      <w:r w:rsidR="00106D92" w:rsidRPr="004D6174">
        <w:rPr>
          <w:rFonts w:ascii="Times New Roman" w:hAnsi="Times New Roman" w:cs="Times New Roman"/>
          <w:sz w:val="24"/>
          <w:szCs w:val="24"/>
        </w:rPr>
        <w:t xml:space="preserve">declined at most sites between the </w:t>
      </w:r>
      <w:proofErr w:type="gramStart"/>
      <w:r w:rsidR="00106D92" w:rsidRPr="004D6174">
        <w:rPr>
          <w:rFonts w:ascii="Times New Roman" w:hAnsi="Times New Roman" w:cs="Times New Roman"/>
          <w:sz w:val="24"/>
          <w:szCs w:val="24"/>
        </w:rPr>
        <w:t>two time</w:t>
      </w:r>
      <w:proofErr w:type="gramEnd"/>
      <w:r w:rsidR="00106D92" w:rsidRPr="004D6174">
        <w:rPr>
          <w:rFonts w:ascii="Times New Roman" w:hAnsi="Times New Roman" w:cs="Times New Roman"/>
          <w:sz w:val="24"/>
          <w:szCs w:val="24"/>
        </w:rPr>
        <w:t xml:space="preserve"> periods </w:t>
      </w:r>
      <w:r w:rsidR="00DC5900" w:rsidRPr="004D6174">
        <w:rPr>
          <w:rFonts w:ascii="Times New Roman" w:hAnsi="Times New Roman" w:cs="Times New Roman"/>
          <w:sz w:val="24"/>
          <w:szCs w:val="24"/>
        </w:rPr>
        <w:t>(</w:t>
      </w:r>
      <w:r w:rsidR="009F52CD" w:rsidRPr="004D6174">
        <w:rPr>
          <w:rFonts w:ascii="Times New Roman" w:hAnsi="Times New Roman" w:cs="Times New Roman"/>
          <w:sz w:val="24"/>
          <w:szCs w:val="24"/>
        </w:rPr>
        <w:t xml:space="preserve">Fig. 5). Specifically, </w:t>
      </w:r>
      <w:r w:rsidR="00D24F14" w:rsidRPr="004D6174">
        <w:rPr>
          <w:rFonts w:ascii="Times New Roman" w:hAnsi="Times New Roman" w:cs="Times New Roman"/>
          <w:sz w:val="24"/>
          <w:szCs w:val="24"/>
        </w:rPr>
        <w:t>bootstrapped estimates of CV showed</w:t>
      </w:r>
      <w:r w:rsidR="00911703">
        <w:rPr>
          <w:rFonts w:ascii="Times New Roman" w:hAnsi="Times New Roman" w:cs="Times New Roman"/>
          <w:sz w:val="24"/>
          <w:szCs w:val="24"/>
        </w:rPr>
        <w:t xml:space="preserve"> that</w:t>
      </w:r>
      <w:r w:rsidR="00D24F14" w:rsidRPr="004D6174">
        <w:rPr>
          <w:rFonts w:ascii="Times New Roman" w:hAnsi="Times New Roman" w:cs="Times New Roman"/>
          <w:sz w:val="24"/>
          <w:szCs w:val="24"/>
        </w:rPr>
        <w:t xml:space="preserve"> </w:t>
      </w:r>
      <w:r w:rsidR="00911703">
        <w:rPr>
          <w:rFonts w:ascii="Times New Roman" w:hAnsi="Times New Roman" w:cs="Times New Roman"/>
          <w:sz w:val="24"/>
          <w:szCs w:val="24"/>
        </w:rPr>
        <w:t xml:space="preserve">variability at </w:t>
      </w:r>
      <w:r w:rsidR="00AF5154" w:rsidRPr="004D6174">
        <w:rPr>
          <w:rFonts w:ascii="Times New Roman" w:hAnsi="Times New Roman" w:cs="Times New Roman"/>
          <w:sz w:val="24"/>
          <w:szCs w:val="24"/>
        </w:rPr>
        <w:t>all sites but one (</w:t>
      </w:r>
      <w:proofErr w:type="spellStart"/>
      <w:r w:rsidR="00AF5154" w:rsidRPr="004D6174">
        <w:rPr>
          <w:rFonts w:ascii="Times New Roman" w:hAnsi="Times New Roman" w:cs="Times New Roman"/>
          <w:sz w:val="24"/>
          <w:szCs w:val="24"/>
        </w:rPr>
        <w:t>Tatoosh</w:t>
      </w:r>
      <w:proofErr w:type="spellEnd"/>
      <w:r w:rsidR="00AF5154" w:rsidRPr="004D6174">
        <w:rPr>
          <w:rFonts w:ascii="Times New Roman" w:hAnsi="Times New Roman" w:cs="Times New Roman"/>
          <w:sz w:val="24"/>
          <w:szCs w:val="24"/>
        </w:rPr>
        <w:t xml:space="preserve"> Is.) </w:t>
      </w:r>
      <w:r w:rsidR="00D24F14" w:rsidRPr="004D6174">
        <w:rPr>
          <w:rFonts w:ascii="Times New Roman" w:hAnsi="Times New Roman" w:cs="Times New Roman"/>
          <w:sz w:val="24"/>
          <w:szCs w:val="24"/>
        </w:rPr>
        <w:t>d</w:t>
      </w:r>
      <w:r w:rsidR="00AF5154" w:rsidRPr="004D6174">
        <w:rPr>
          <w:rFonts w:ascii="Times New Roman" w:hAnsi="Times New Roman" w:cs="Times New Roman"/>
          <w:sz w:val="24"/>
          <w:szCs w:val="24"/>
        </w:rPr>
        <w:t>ecline</w:t>
      </w:r>
      <w:r w:rsidR="00D24F14" w:rsidRPr="004D6174">
        <w:rPr>
          <w:rFonts w:ascii="Times New Roman" w:hAnsi="Times New Roman" w:cs="Times New Roman"/>
          <w:sz w:val="24"/>
          <w:szCs w:val="24"/>
        </w:rPr>
        <w:t>d</w:t>
      </w:r>
      <w:r w:rsidR="00106D92" w:rsidRPr="004D6174">
        <w:rPr>
          <w:rFonts w:ascii="Times New Roman" w:hAnsi="Times New Roman" w:cs="Times New Roman"/>
          <w:sz w:val="24"/>
          <w:szCs w:val="24"/>
        </w:rPr>
        <w:t xml:space="preserve">, though the magnitude of decline varied substantially by region. </w:t>
      </w:r>
      <w:r w:rsidR="00961156" w:rsidRPr="004D6174">
        <w:rPr>
          <w:rFonts w:ascii="Times New Roman" w:hAnsi="Times New Roman" w:cs="Times New Roman"/>
          <w:sz w:val="24"/>
          <w:szCs w:val="24"/>
        </w:rPr>
        <w:t xml:space="preserve">The three northern sites had virtually no change in </w:t>
      </w:r>
      <w:r w:rsidR="00106D92" w:rsidRPr="004D6174">
        <w:rPr>
          <w:rFonts w:ascii="Times New Roman" w:hAnsi="Times New Roman" w:cs="Times New Roman"/>
          <w:sz w:val="24"/>
          <w:szCs w:val="24"/>
        </w:rPr>
        <w:t xml:space="preserve">CV </w:t>
      </w:r>
      <w:r w:rsidR="00106D92" w:rsidRPr="004D6174">
        <w:rPr>
          <w:rFonts w:ascii="Times New Roman" w:hAnsi="Times New Roman" w:cs="Times New Roman"/>
          <w:sz w:val="24"/>
          <w:szCs w:val="24"/>
        </w:rPr>
        <w:lastRenderedPageBreak/>
        <w:t>(changes of</w:t>
      </w:r>
      <w:r w:rsidR="00BB338B" w:rsidRPr="004D6174">
        <w:rPr>
          <w:rFonts w:ascii="Times New Roman" w:hAnsi="Times New Roman" w:cs="Times New Roman"/>
          <w:sz w:val="24"/>
          <w:szCs w:val="24"/>
        </w:rPr>
        <w:t xml:space="preserve"> less than </w:t>
      </w:r>
      <m:oMath>
        <m:r>
          <w:rPr>
            <w:rFonts w:ascii="Cambria Math" w:hAnsi="Cambria Math" w:cs="Times New Roman"/>
            <w:sz w:val="24"/>
            <w:szCs w:val="24"/>
          </w:rPr>
          <m:t>±</m:t>
        </m:r>
      </m:oMath>
      <w:r w:rsidR="00106D92" w:rsidRPr="004D6174">
        <w:rPr>
          <w:rFonts w:ascii="Times New Roman" w:hAnsi="Times New Roman" w:cs="Times New Roman"/>
          <w:sz w:val="24"/>
          <w:szCs w:val="24"/>
        </w:rPr>
        <w:t xml:space="preserve">0.05 for all sites), </w:t>
      </w:r>
      <w:r w:rsidR="00911703">
        <w:rPr>
          <w:rFonts w:ascii="Times New Roman" w:hAnsi="Times New Roman" w:cs="Times New Roman"/>
          <w:sz w:val="24"/>
          <w:szCs w:val="24"/>
        </w:rPr>
        <w:t xml:space="preserve">the central region also showed declines in CV but with variability </w:t>
      </w:r>
      <w:proofErr w:type="spellStart"/>
      <w:r w:rsidR="00911703">
        <w:rPr>
          <w:rFonts w:ascii="Times New Roman" w:hAnsi="Times New Roman" w:cs="Times New Roman"/>
          <w:sz w:val="24"/>
          <w:szCs w:val="24"/>
        </w:rPr>
        <w:t>amongh</w:t>
      </w:r>
      <w:proofErr w:type="spellEnd"/>
      <w:r w:rsidR="00911703">
        <w:rPr>
          <w:rFonts w:ascii="Times New Roman" w:hAnsi="Times New Roman" w:cs="Times New Roman"/>
          <w:sz w:val="24"/>
          <w:szCs w:val="24"/>
        </w:rPr>
        <w:t xml:space="preserve"> sites </w:t>
      </w:r>
      <w:r w:rsidR="00911703" w:rsidRPr="004D6174">
        <w:rPr>
          <w:rFonts w:ascii="Times New Roman" w:hAnsi="Times New Roman" w:cs="Times New Roman"/>
          <w:sz w:val="24"/>
          <w:szCs w:val="24"/>
        </w:rPr>
        <w:t>(declines of 0.033, 0.343, and 0.351, for Cape Alava, Anderson Point, and Point of the Arches, respectively)</w:t>
      </w:r>
      <w:r w:rsidR="00911703">
        <w:rPr>
          <w:rFonts w:ascii="Times New Roman" w:hAnsi="Times New Roman" w:cs="Times New Roman"/>
          <w:sz w:val="24"/>
          <w:szCs w:val="24"/>
        </w:rPr>
        <w:t xml:space="preserve">, while </w:t>
      </w:r>
      <w:r w:rsidR="00106D92" w:rsidRPr="004D6174">
        <w:rPr>
          <w:rFonts w:ascii="Times New Roman" w:hAnsi="Times New Roman" w:cs="Times New Roman"/>
          <w:sz w:val="24"/>
          <w:szCs w:val="24"/>
        </w:rPr>
        <w:t xml:space="preserve">the southern sites showed substantial </w:t>
      </w:r>
      <w:r w:rsidR="00BB338B" w:rsidRPr="004D6174">
        <w:rPr>
          <w:rFonts w:ascii="Times New Roman" w:hAnsi="Times New Roman" w:cs="Times New Roman"/>
          <w:sz w:val="24"/>
          <w:szCs w:val="24"/>
        </w:rPr>
        <w:t xml:space="preserve">declines in CV </w:t>
      </w:r>
      <w:r w:rsidR="0049066F" w:rsidRPr="004D6174">
        <w:rPr>
          <w:rFonts w:ascii="Times New Roman" w:hAnsi="Times New Roman" w:cs="Times New Roman"/>
          <w:sz w:val="24"/>
          <w:szCs w:val="24"/>
        </w:rPr>
        <w:t>(declines of 0.1</w:t>
      </w:r>
      <w:r w:rsidR="00AA3FD2" w:rsidRPr="004D6174">
        <w:rPr>
          <w:rFonts w:ascii="Times New Roman" w:hAnsi="Times New Roman" w:cs="Times New Roman"/>
          <w:sz w:val="24"/>
          <w:szCs w:val="24"/>
        </w:rPr>
        <w:t>75 to 0.694</w:t>
      </w:r>
      <w:r w:rsidR="00106D92" w:rsidRPr="004D6174">
        <w:rPr>
          <w:rFonts w:ascii="Times New Roman" w:hAnsi="Times New Roman" w:cs="Times New Roman"/>
          <w:sz w:val="24"/>
          <w:szCs w:val="24"/>
        </w:rPr>
        <w:t>)</w:t>
      </w:r>
      <w:r w:rsidR="00911703">
        <w:rPr>
          <w:rFonts w:ascii="Times New Roman" w:hAnsi="Times New Roman" w:cs="Times New Roman"/>
          <w:sz w:val="24"/>
          <w:szCs w:val="24"/>
        </w:rPr>
        <w:t xml:space="preserve">. </w:t>
      </w:r>
      <w:r w:rsidR="005A112B">
        <w:rPr>
          <w:rFonts w:ascii="Times New Roman" w:hAnsi="Times New Roman" w:cs="Times New Roman"/>
          <w:sz w:val="24"/>
          <w:szCs w:val="24"/>
        </w:rPr>
        <w:t>For most sites, these are large and</w:t>
      </w:r>
      <w:r w:rsidR="00106D92" w:rsidRPr="004D6174">
        <w:rPr>
          <w:rFonts w:ascii="Times New Roman" w:hAnsi="Times New Roman" w:cs="Times New Roman"/>
          <w:sz w:val="24"/>
          <w:szCs w:val="24"/>
        </w:rPr>
        <w:t xml:space="preserve"> biologically significant changes in kelp variability</w:t>
      </w:r>
      <w:r w:rsidR="009762D4" w:rsidRPr="004D6174">
        <w:rPr>
          <w:rFonts w:ascii="Times New Roman" w:hAnsi="Times New Roman" w:cs="Times New Roman"/>
          <w:sz w:val="24"/>
          <w:szCs w:val="24"/>
        </w:rPr>
        <w:t xml:space="preserve">. </w:t>
      </w:r>
      <w:commentRangeStart w:id="11"/>
      <w:r w:rsidR="001A6CCE" w:rsidRPr="004D6174">
        <w:rPr>
          <w:rFonts w:ascii="Times New Roman" w:hAnsi="Times New Roman" w:cs="Times New Roman"/>
          <w:sz w:val="24"/>
          <w:szCs w:val="24"/>
        </w:rPr>
        <w:t>L</w:t>
      </w:r>
      <w:r w:rsidR="00AB651E" w:rsidRPr="004D6174">
        <w:rPr>
          <w:rFonts w:ascii="Times New Roman" w:hAnsi="Times New Roman" w:cs="Times New Roman"/>
          <w:sz w:val="24"/>
          <w:szCs w:val="24"/>
        </w:rPr>
        <w:t xml:space="preserve">inear </w:t>
      </w:r>
      <w:commentRangeEnd w:id="11"/>
      <w:r w:rsidR="007D1754" w:rsidRPr="004D6174">
        <w:rPr>
          <w:rStyle w:val="CommentReference"/>
          <w:rFonts w:ascii="Times New Roman" w:hAnsi="Times New Roman" w:cs="Times New Roman"/>
        </w:rPr>
        <w:commentReference w:id="11"/>
      </w:r>
      <w:r w:rsidR="00AB651E" w:rsidRPr="004D6174">
        <w:rPr>
          <w:rFonts w:ascii="Times New Roman" w:hAnsi="Times New Roman" w:cs="Times New Roman"/>
          <w:sz w:val="24"/>
          <w:szCs w:val="24"/>
        </w:rPr>
        <w:t xml:space="preserve">models </w:t>
      </w:r>
      <w:r w:rsidR="001A6CCE" w:rsidRPr="004D6174">
        <w:rPr>
          <w:rFonts w:ascii="Times New Roman" w:hAnsi="Times New Roman" w:cs="Times New Roman"/>
          <w:sz w:val="24"/>
          <w:szCs w:val="24"/>
        </w:rPr>
        <w:t xml:space="preserve">showed that </w:t>
      </w:r>
      <w:r w:rsidR="007D1754" w:rsidRPr="004D6174">
        <w:rPr>
          <w:rFonts w:ascii="Times New Roman" w:hAnsi="Times New Roman" w:cs="Times New Roman"/>
          <w:sz w:val="24"/>
          <w:szCs w:val="24"/>
        </w:rPr>
        <w:t xml:space="preserve">including </w:t>
      </w:r>
      <w:r w:rsidR="001A6CCE" w:rsidRPr="004D6174">
        <w:rPr>
          <w:rFonts w:ascii="Times New Roman" w:hAnsi="Times New Roman" w:cs="Times New Roman"/>
          <w:sz w:val="24"/>
          <w:szCs w:val="24"/>
        </w:rPr>
        <w:t>kelp CV in 1989-2001</w:t>
      </w:r>
      <w:r w:rsidR="00D65AF5" w:rsidRPr="004D6174">
        <w:rPr>
          <w:rFonts w:ascii="Times New Roman" w:hAnsi="Times New Roman" w:cs="Times New Roman"/>
          <w:sz w:val="24"/>
          <w:szCs w:val="24"/>
        </w:rPr>
        <w:t xml:space="preserve"> </w:t>
      </w:r>
      <w:r w:rsidR="007D1754" w:rsidRPr="004D6174">
        <w:rPr>
          <w:rFonts w:ascii="Times New Roman" w:hAnsi="Times New Roman" w:cs="Times New Roman"/>
          <w:sz w:val="24"/>
          <w:szCs w:val="24"/>
        </w:rPr>
        <w:t xml:space="preserve">alone </w:t>
      </w:r>
      <w:r w:rsidR="00D65AF5" w:rsidRPr="004D6174">
        <w:rPr>
          <w:rFonts w:ascii="Times New Roman" w:hAnsi="Times New Roman" w:cs="Times New Roman"/>
          <w:sz w:val="24"/>
          <w:szCs w:val="24"/>
        </w:rPr>
        <w:t>best predicted t</w:t>
      </w:r>
      <w:r w:rsidR="007D1754" w:rsidRPr="004D6174">
        <w:rPr>
          <w:rFonts w:ascii="Times New Roman" w:hAnsi="Times New Roman" w:cs="Times New Roman"/>
          <w:sz w:val="24"/>
          <w:szCs w:val="24"/>
        </w:rPr>
        <w:t xml:space="preserve">he change in CV between periods </w:t>
      </w:r>
      <w:commentRangeStart w:id="12"/>
      <w:r w:rsidR="007D1754" w:rsidRPr="004D6174">
        <w:rPr>
          <w:rFonts w:ascii="Times New Roman" w:hAnsi="Times New Roman" w:cs="Times New Roman"/>
          <w:sz w:val="24"/>
          <w:szCs w:val="24"/>
        </w:rPr>
        <w:t>(</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sidRPr="004D6174">
        <w:rPr>
          <w:rFonts w:ascii="Times New Roman" w:eastAsiaTheme="minorEastAsia" w:hAnsi="Times New Roman" w:cs="Times New Roman"/>
          <w:sz w:val="24"/>
          <w:szCs w:val="24"/>
        </w:rPr>
        <w:t xml:space="preserve"> </w:t>
      </w:r>
      <w:r w:rsidR="008874C1" w:rsidRPr="004D6174">
        <w:rPr>
          <w:rFonts w:ascii="Times New Roman" w:eastAsiaTheme="minorEastAsia" w:hAnsi="Times New Roman" w:cs="Times New Roman"/>
          <w:i/>
          <w:sz w:val="24"/>
          <w:szCs w:val="24"/>
        </w:rPr>
        <w:t>adj. R</w:t>
      </w:r>
      <w:r w:rsidR="008874C1" w:rsidRPr="004D6174">
        <w:rPr>
          <w:rFonts w:ascii="Times New Roman" w:eastAsiaTheme="minorEastAsia" w:hAnsi="Times New Roman" w:cs="Times New Roman"/>
          <w:i/>
          <w:sz w:val="24"/>
          <w:szCs w:val="24"/>
          <w:vertAlign w:val="superscript"/>
        </w:rPr>
        <w:t>2</w:t>
      </w:r>
      <w:r w:rsidR="008874C1" w:rsidRPr="004D6174">
        <w:rPr>
          <w:rFonts w:ascii="Times New Roman" w:eastAsiaTheme="minorEastAsia" w:hAnsi="Times New Roman" w:cs="Times New Roman"/>
          <w:sz w:val="24"/>
          <w:szCs w:val="24"/>
        </w:rPr>
        <w:t xml:space="preserve"> = 0.54)</w:t>
      </w:r>
      <w:commentRangeEnd w:id="12"/>
      <w:r w:rsidR="00162251">
        <w:rPr>
          <w:rStyle w:val="CommentReference"/>
        </w:rPr>
        <w:commentReference w:id="12"/>
      </w:r>
      <w:r w:rsidR="008874C1" w:rsidRPr="004D6174">
        <w:rPr>
          <w:rFonts w:ascii="Times New Roman" w:eastAsiaTheme="minorEastAsia" w:hAnsi="Times New Roman" w:cs="Times New Roman"/>
          <w:sz w:val="24"/>
          <w:szCs w:val="24"/>
        </w:rPr>
        <w:t xml:space="preserve">.  Sites with high CV in the first </w:t>
      </w:r>
      <w:r w:rsidR="00FB14FC" w:rsidRPr="004D6174">
        <w:rPr>
          <w:rFonts w:ascii="Times New Roman" w:eastAsiaTheme="minorEastAsia" w:hAnsi="Times New Roman" w:cs="Times New Roman"/>
          <w:sz w:val="24"/>
          <w:szCs w:val="24"/>
        </w:rPr>
        <w:t xml:space="preserve">half of the </w:t>
      </w:r>
      <w:r w:rsidR="008874C1" w:rsidRPr="004D6174">
        <w:rPr>
          <w:rFonts w:ascii="Times New Roman" w:eastAsiaTheme="minorEastAsia" w:hAnsi="Times New Roman" w:cs="Times New Roman"/>
          <w:sz w:val="24"/>
          <w:szCs w:val="24"/>
        </w:rPr>
        <w:t xml:space="preserve">period </w:t>
      </w:r>
      <w:r w:rsidR="00FB14FC" w:rsidRPr="004D6174">
        <w:rPr>
          <w:rFonts w:ascii="Times New Roman" w:eastAsiaTheme="minorEastAsia" w:hAnsi="Times New Roman" w:cs="Times New Roman"/>
          <w:sz w:val="24"/>
          <w:szCs w:val="24"/>
        </w:rPr>
        <w:t xml:space="preserve">showed reduced CV in the second. </w:t>
      </w:r>
      <w:r w:rsidR="008874C1" w:rsidRPr="004D6174">
        <w:rPr>
          <w:rFonts w:ascii="Times New Roman" w:eastAsiaTheme="minorEastAsia" w:hAnsi="Times New Roman" w:cs="Times New Roman"/>
          <w:sz w:val="24"/>
          <w:szCs w:val="24"/>
        </w:rPr>
        <w:t xml:space="preserve">The only other model with a small amount of statistical </w:t>
      </w:r>
      <w:r w:rsidR="004B1ABF" w:rsidRPr="004D6174">
        <w:rPr>
          <w:rFonts w:ascii="Times New Roman" w:eastAsiaTheme="minorEastAsia" w:hAnsi="Times New Roman" w:cs="Times New Roman"/>
          <w:sz w:val="24"/>
          <w:szCs w:val="24"/>
        </w:rPr>
        <w:t>support</w:t>
      </w:r>
      <w:r w:rsidR="008874C1" w:rsidRPr="004D6174">
        <w:rPr>
          <w:rFonts w:ascii="Times New Roman" w:eastAsiaTheme="minorEastAsia" w:hAnsi="Times New Roman" w:cs="Times New Roman"/>
          <w:sz w:val="24"/>
          <w:szCs w:val="24"/>
        </w:rPr>
        <w:t xml:space="preserve"> </w:t>
      </w:r>
      <w:r w:rsidR="007D1754" w:rsidRPr="004D6174">
        <w:rPr>
          <w:rFonts w:ascii="Times New Roman" w:eastAsiaTheme="minorEastAsia" w:hAnsi="Times New Roman" w:cs="Times New Roman"/>
          <w:sz w:val="24"/>
          <w:szCs w:val="24"/>
        </w:rPr>
        <w:t>included both</w:t>
      </w:r>
      <w:r w:rsidR="008874C1" w:rsidRPr="004D6174">
        <w:rPr>
          <w:rFonts w:ascii="Times New Roman" w:eastAsiaTheme="minorEastAsia" w:hAnsi="Times New Roman" w:cs="Times New Roman"/>
          <w:sz w:val="24"/>
          <w:szCs w:val="24"/>
        </w:rPr>
        <w:t xml:space="preserve"> kelp CV in 1989-2001 and the change in the number of otters</w:t>
      </w:r>
      <w:r w:rsidR="007D1754" w:rsidRPr="004D6174">
        <w:rPr>
          <w:rFonts w:ascii="Times New Roman" w:eastAsiaTheme="minorEastAsia" w:hAnsi="Times New Roman" w:cs="Times New Roman"/>
          <w:sz w:val="24"/>
          <w:szCs w:val="24"/>
        </w:rPr>
        <w:t xml:space="preserve"> </w:t>
      </w:r>
      <w:r w:rsidR="008874C1" w:rsidRPr="004D6174">
        <w:rPr>
          <w:rFonts w:ascii="Times New Roman" w:hAnsi="Times New Roman" w:cs="Times New Roman"/>
          <w:sz w:val="24"/>
          <w:szCs w:val="24"/>
        </w:rPr>
        <w:t>(</w:t>
      </w:r>
      <m:oMath>
        <m:r>
          <m:rPr>
            <m:sty m:val="p"/>
          </m:rPr>
          <w:rPr>
            <w:rFonts w:ascii="Cambria Math" w:hAnsi="Cambria Math" w:cs="Times New Roman"/>
            <w:sz w:val="24"/>
            <w:szCs w:val="24"/>
          </w:rPr>
          <m:t>Δ</m:t>
        </m:r>
        <m:r>
          <w:rPr>
            <w:rFonts w:ascii="Cambria Math" w:hAnsi="Cambria Math" w:cs="Cambria Math"/>
            <w:sz w:val="24"/>
            <w:szCs w:val="24"/>
          </w:rPr>
          <m:t>A</m:t>
        </m:r>
        <m:r>
          <w:rPr>
            <w:rFonts w:ascii="Cambria Math" w:hAnsi="Cambria Math" w:cs="Times New Roman"/>
            <w:sz w:val="24"/>
            <w:szCs w:val="24"/>
          </w:rPr>
          <m:t>ICc=2,</m:t>
        </m:r>
      </m:oMath>
      <w:r w:rsidR="008874C1" w:rsidRPr="004D6174">
        <w:rPr>
          <w:rFonts w:ascii="Times New Roman" w:eastAsiaTheme="minorEastAsia" w:hAnsi="Times New Roman" w:cs="Times New Roman"/>
          <w:sz w:val="24"/>
          <w:szCs w:val="24"/>
        </w:rPr>
        <w:t xml:space="preserve"> </w:t>
      </w:r>
      <w:r w:rsidR="008874C1" w:rsidRPr="004D6174">
        <w:rPr>
          <w:rFonts w:ascii="Times New Roman" w:eastAsiaTheme="minorEastAsia" w:hAnsi="Times New Roman" w:cs="Times New Roman"/>
          <w:i/>
          <w:sz w:val="24"/>
          <w:szCs w:val="24"/>
        </w:rPr>
        <w:t>adj. R</w:t>
      </w:r>
      <w:r w:rsidR="008874C1" w:rsidRPr="004D6174">
        <w:rPr>
          <w:rFonts w:ascii="Times New Roman" w:eastAsiaTheme="minorEastAsia" w:hAnsi="Times New Roman" w:cs="Times New Roman"/>
          <w:i/>
          <w:sz w:val="24"/>
          <w:szCs w:val="24"/>
          <w:vertAlign w:val="superscript"/>
        </w:rPr>
        <w:t>2</w:t>
      </w:r>
      <w:r w:rsidR="008874C1" w:rsidRPr="004D6174">
        <w:rPr>
          <w:rFonts w:ascii="Times New Roman" w:eastAsiaTheme="minorEastAsia" w:hAnsi="Times New Roman" w:cs="Times New Roman"/>
          <w:sz w:val="24"/>
          <w:szCs w:val="24"/>
        </w:rPr>
        <w:t xml:space="preserve"> = 0.64).  </w:t>
      </w:r>
      <w:r w:rsidR="000336C9" w:rsidRPr="004D6174">
        <w:rPr>
          <w:rFonts w:ascii="Times New Roman" w:eastAsiaTheme="minorEastAsia" w:hAnsi="Times New Roman" w:cs="Times New Roman"/>
          <w:sz w:val="24"/>
          <w:szCs w:val="24"/>
        </w:rPr>
        <w:t>In this model</w:t>
      </w:r>
      <w:r w:rsidR="006E2C9D">
        <w:rPr>
          <w:rFonts w:ascii="Times New Roman" w:eastAsiaTheme="minorEastAsia" w:hAnsi="Times New Roman" w:cs="Times New Roman"/>
          <w:sz w:val="24"/>
          <w:szCs w:val="24"/>
        </w:rPr>
        <w:t>, the</w:t>
      </w:r>
      <w:r w:rsidR="000336C9" w:rsidRPr="004D6174">
        <w:rPr>
          <w:rFonts w:ascii="Times New Roman" w:eastAsiaTheme="minorEastAsia" w:hAnsi="Times New Roman" w:cs="Times New Roman"/>
          <w:sz w:val="24"/>
          <w:szCs w:val="24"/>
        </w:rPr>
        <w:t xml:space="preserve"> coefficient for the change in otters was negative, indicating increased </w:t>
      </w:r>
      <w:r w:rsidR="003C3FFA" w:rsidRPr="004D6174">
        <w:rPr>
          <w:rFonts w:ascii="Times New Roman" w:eastAsiaTheme="minorEastAsia" w:hAnsi="Times New Roman" w:cs="Times New Roman"/>
          <w:sz w:val="24"/>
          <w:szCs w:val="24"/>
        </w:rPr>
        <w:t xml:space="preserve">sea </w:t>
      </w:r>
      <w:r w:rsidR="000336C9" w:rsidRPr="004D6174">
        <w:rPr>
          <w:rFonts w:ascii="Times New Roman" w:eastAsiaTheme="minorEastAsia" w:hAnsi="Times New Roman" w:cs="Times New Roman"/>
          <w:sz w:val="24"/>
          <w:szCs w:val="24"/>
        </w:rPr>
        <w:t xml:space="preserve">otter </w:t>
      </w:r>
      <w:r w:rsidR="003C3FFA" w:rsidRPr="004D6174">
        <w:rPr>
          <w:rFonts w:ascii="Times New Roman" w:eastAsiaTheme="minorEastAsia" w:hAnsi="Times New Roman" w:cs="Times New Roman"/>
          <w:sz w:val="24"/>
          <w:szCs w:val="24"/>
        </w:rPr>
        <w:t xml:space="preserve">abundance was associated with reduced </w:t>
      </w:r>
      <w:r w:rsidR="00443DCB" w:rsidRPr="004D6174">
        <w:rPr>
          <w:rFonts w:ascii="Times New Roman" w:eastAsiaTheme="minorEastAsia" w:hAnsi="Times New Roman" w:cs="Times New Roman"/>
          <w:sz w:val="24"/>
          <w:szCs w:val="24"/>
        </w:rPr>
        <w:t xml:space="preserve">kelp </w:t>
      </w:r>
      <w:r w:rsidR="003C3FFA" w:rsidRPr="004D6174">
        <w:rPr>
          <w:rFonts w:ascii="Times New Roman" w:eastAsiaTheme="minorEastAsia" w:hAnsi="Times New Roman" w:cs="Times New Roman"/>
          <w:sz w:val="24"/>
          <w:szCs w:val="24"/>
        </w:rPr>
        <w:t>CV</w:t>
      </w:r>
      <w:r w:rsidR="00443DCB" w:rsidRPr="004D6174">
        <w:rPr>
          <w:rFonts w:ascii="Times New Roman" w:eastAsiaTheme="minorEastAsia" w:hAnsi="Times New Roman" w:cs="Times New Roman"/>
          <w:sz w:val="24"/>
          <w:szCs w:val="24"/>
        </w:rPr>
        <w:t xml:space="preserve"> (point estimates correspond to an increase of approximately 13 otters leading to a decrease of 0.01 in CV).</w:t>
      </w:r>
      <w:r w:rsidR="003C3FFA" w:rsidRPr="004D6174">
        <w:rPr>
          <w:rFonts w:ascii="Times New Roman" w:eastAsiaTheme="minorEastAsia" w:hAnsi="Times New Roman" w:cs="Times New Roman"/>
          <w:sz w:val="24"/>
          <w:szCs w:val="24"/>
        </w:rPr>
        <w:t xml:space="preserve"> </w:t>
      </w:r>
      <w:r w:rsidR="00443DCB" w:rsidRPr="004D6174">
        <w:rPr>
          <w:rFonts w:ascii="Times New Roman" w:eastAsiaTheme="minorEastAsia" w:hAnsi="Times New Roman" w:cs="Times New Roman"/>
          <w:sz w:val="24"/>
          <w:szCs w:val="24"/>
        </w:rPr>
        <w:t xml:space="preserve">As we only </w:t>
      </w:r>
      <w:r w:rsidR="00732281" w:rsidRPr="004D6174">
        <w:rPr>
          <w:rFonts w:ascii="Times New Roman" w:eastAsiaTheme="minorEastAsia" w:hAnsi="Times New Roman" w:cs="Times New Roman"/>
          <w:sz w:val="24"/>
          <w:szCs w:val="24"/>
        </w:rPr>
        <w:t>have</w:t>
      </w:r>
      <w:r w:rsidR="00443DCB" w:rsidRPr="004D6174">
        <w:rPr>
          <w:rFonts w:ascii="Times New Roman" w:eastAsiaTheme="minorEastAsia" w:hAnsi="Times New Roman" w:cs="Times New Roman"/>
          <w:sz w:val="24"/>
          <w:szCs w:val="24"/>
        </w:rPr>
        <w:t xml:space="preserve"> 10 sites for comparison, our</w:t>
      </w:r>
      <w:r w:rsidR="00EF0972" w:rsidRPr="004D6174">
        <w:rPr>
          <w:rFonts w:ascii="Times New Roman" w:eastAsiaTheme="minorEastAsia" w:hAnsi="Times New Roman" w:cs="Times New Roman"/>
          <w:sz w:val="24"/>
          <w:szCs w:val="24"/>
        </w:rPr>
        <w:t xml:space="preserve"> statistical power and</w:t>
      </w:r>
      <w:r w:rsidR="00443DCB" w:rsidRPr="004D6174">
        <w:rPr>
          <w:rFonts w:ascii="Times New Roman" w:eastAsiaTheme="minorEastAsia" w:hAnsi="Times New Roman" w:cs="Times New Roman"/>
          <w:sz w:val="24"/>
          <w:szCs w:val="24"/>
        </w:rPr>
        <w:t xml:space="preserve"> precision of these estimates is low.</w:t>
      </w:r>
      <w:r w:rsidR="00EF0972" w:rsidRPr="004D6174">
        <w:rPr>
          <w:rFonts w:ascii="Times New Roman" w:eastAsiaTheme="minorEastAsia" w:hAnsi="Times New Roman" w:cs="Times New Roman"/>
          <w:sz w:val="24"/>
          <w:szCs w:val="24"/>
        </w:rPr>
        <w:t xml:space="preserve"> </w:t>
      </w:r>
      <w:r w:rsidR="00306611" w:rsidRPr="004D6174">
        <w:rPr>
          <w:rFonts w:ascii="Times New Roman" w:eastAsiaTheme="minorEastAsia" w:hAnsi="Times New Roman" w:cs="Times New Roman"/>
          <w:sz w:val="24"/>
          <w:szCs w:val="24"/>
        </w:rPr>
        <w:t xml:space="preserve">Estimates of wave exposure were not </w:t>
      </w:r>
      <w:r w:rsidR="00312A26">
        <w:rPr>
          <w:rFonts w:ascii="Times New Roman" w:eastAsiaTheme="minorEastAsia" w:hAnsi="Times New Roman" w:cs="Times New Roman"/>
          <w:sz w:val="24"/>
          <w:szCs w:val="24"/>
        </w:rPr>
        <w:t xml:space="preserve">a </w:t>
      </w:r>
      <w:r w:rsidR="00306611" w:rsidRPr="004D6174">
        <w:rPr>
          <w:rFonts w:ascii="Times New Roman" w:eastAsiaTheme="minorEastAsia" w:hAnsi="Times New Roman" w:cs="Times New Roman"/>
          <w:sz w:val="24"/>
          <w:szCs w:val="24"/>
        </w:rPr>
        <w:t>significant explanatory variable for any aspect of kelp CV.</w:t>
      </w:r>
    </w:p>
    <w:p w14:paraId="0F47EA56" w14:textId="2A2E866E" w:rsidR="00AF6161" w:rsidRPr="004D6174" w:rsidRDefault="00326F2B" w:rsidP="005A112B">
      <w:pPr>
        <w:spacing w:before="120" w:after="0" w:line="480" w:lineRule="auto"/>
        <w:ind w:firstLine="720"/>
        <w:rPr>
          <w:rFonts w:ascii="Times New Roman" w:hAnsi="Times New Roman" w:cs="Times New Roman"/>
          <w:sz w:val="24"/>
          <w:szCs w:val="24"/>
        </w:rPr>
      </w:pPr>
      <w:r>
        <w:rPr>
          <w:rFonts w:ascii="Times New Roman" w:hAnsi="Times New Roman" w:cs="Times New Roman"/>
          <w:sz w:val="24"/>
          <w:szCs w:val="24"/>
        </w:rPr>
        <w:t>As</w:t>
      </w:r>
      <w:r>
        <w:rPr>
          <w:rFonts w:ascii="Times New Roman" w:hAnsi="Times New Roman" w:cs="Times New Roman"/>
          <w:sz w:val="24"/>
          <w:szCs w:val="24"/>
        </w:rPr>
        <w:t xml:space="preserve"> both</w:t>
      </w:r>
      <w:r>
        <w:rPr>
          <w:rFonts w:ascii="Times New Roman" w:hAnsi="Times New Roman" w:cs="Times New Roman"/>
          <w:sz w:val="24"/>
          <w:szCs w:val="24"/>
        </w:rPr>
        <w:t xml:space="preserve"> primary </w:t>
      </w:r>
      <w:r w:rsidRPr="004D6174">
        <w:rPr>
          <w:rFonts w:ascii="Times New Roman" w:hAnsi="Times New Roman" w:cs="Times New Roman"/>
          <w:sz w:val="24"/>
          <w:szCs w:val="24"/>
        </w:rPr>
        <w:t>sea otter prey and the major grazers of kelp</w:t>
      </w:r>
      <w:r>
        <w:rPr>
          <w:rFonts w:ascii="Times New Roman" w:hAnsi="Times New Roman" w:cs="Times New Roman"/>
          <w:sz w:val="24"/>
          <w:szCs w:val="24"/>
        </w:rPr>
        <w:t>, benthic invertebrates are the</w:t>
      </w:r>
      <w:r w:rsidR="00AF6161" w:rsidRPr="004D6174">
        <w:rPr>
          <w:rFonts w:ascii="Times New Roman" w:hAnsi="Times New Roman" w:cs="Times New Roman"/>
          <w:sz w:val="24"/>
          <w:szCs w:val="24"/>
        </w:rPr>
        <w:t xml:space="preserve"> mechanistic link betw</w:t>
      </w:r>
      <w:r>
        <w:rPr>
          <w:rFonts w:ascii="Times New Roman" w:hAnsi="Times New Roman" w:cs="Times New Roman"/>
          <w:sz w:val="24"/>
          <w:szCs w:val="24"/>
        </w:rPr>
        <w:t>een sea otters and kelp, comprising</w:t>
      </w:r>
      <w:r w:rsidR="00AF6161" w:rsidRPr="004D6174">
        <w:rPr>
          <w:rFonts w:ascii="Times New Roman" w:hAnsi="Times New Roman" w:cs="Times New Roman"/>
          <w:sz w:val="24"/>
          <w:szCs w:val="24"/>
        </w:rPr>
        <w:t xml:space="preserve">. While we lack continuous time-series for invertebrates at OCNMS, available information shows significant variation in the benthic invertebrate community over </w:t>
      </w:r>
      <w:r>
        <w:rPr>
          <w:rFonts w:ascii="Times New Roman" w:hAnsi="Times New Roman" w:cs="Times New Roman"/>
          <w:sz w:val="24"/>
          <w:szCs w:val="24"/>
        </w:rPr>
        <w:t>years</w:t>
      </w:r>
      <w:r w:rsidR="00AF6161" w:rsidRPr="004D6174">
        <w:rPr>
          <w:rFonts w:ascii="Times New Roman" w:hAnsi="Times New Roman" w:cs="Times New Roman"/>
          <w:sz w:val="24"/>
          <w:szCs w:val="24"/>
        </w:rPr>
        <w:t xml:space="preserve"> but not across regions (Fig. </w:t>
      </w:r>
      <w:r w:rsidR="00BC5FE5" w:rsidRPr="004D6174">
        <w:rPr>
          <w:rFonts w:ascii="Times New Roman" w:hAnsi="Times New Roman" w:cs="Times New Roman"/>
          <w:sz w:val="24"/>
          <w:szCs w:val="24"/>
        </w:rPr>
        <w:t>6</w:t>
      </w:r>
      <w:r w:rsidR="005A112B">
        <w:rPr>
          <w:rFonts w:ascii="Times New Roman" w:hAnsi="Times New Roman" w:cs="Times New Roman"/>
          <w:sz w:val="24"/>
          <w:szCs w:val="24"/>
        </w:rPr>
        <w:t>; Table 2</w:t>
      </w:r>
      <w:r w:rsidR="00AF6161" w:rsidRPr="004D6174">
        <w:rPr>
          <w:rFonts w:ascii="Times New Roman" w:hAnsi="Times New Roman" w:cs="Times New Roman"/>
          <w:sz w:val="24"/>
          <w:szCs w:val="24"/>
        </w:rPr>
        <w:t xml:space="preserve">). Not only was there a shift in mean community composition between 1987 and the two later survey years, but community composition </w:t>
      </w:r>
      <w:r w:rsidR="00793E79" w:rsidRPr="004D6174">
        <w:rPr>
          <w:rFonts w:ascii="Times New Roman" w:hAnsi="Times New Roman" w:cs="Times New Roman"/>
          <w:sz w:val="24"/>
          <w:szCs w:val="24"/>
        </w:rPr>
        <w:t xml:space="preserve">among sites </w:t>
      </w:r>
      <w:r w:rsidR="00AF6161" w:rsidRPr="004D6174">
        <w:rPr>
          <w:rFonts w:ascii="Times New Roman" w:hAnsi="Times New Roman" w:cs="Times New Roman"/>
          <w:sz w:val="24"/>
          <w:szCs w:val="24"/>
        </w:rPr>
        <w:t>became le</w:t>
      </w:r>
      <w:r w:rsidR="005A112B">
        <w:rPr>
          <w:rFonts w:ascii="Times New Roman" w:hAnsi="Times New Roman" w:cs="Times New Roman"/>
          <w:sz w:val="24"/>
          <w:szCs w:val="24"/>
        </w:rPr>
        <w:t>ss variable after 1987 (Table 3</w:t>
      </w:r>
      <w:r w:rsidR="00AF6161" w:rsidRPr="004D6174">
        <w:rPr>
          <w:rFonts w:ascii="Times New Roman" w:hAnsi="Times New Roman" w:cs="Times New Roman"/>
          <w:sz w:val="24"/>
          <w:szCs w:val="24"/>
        </w:rPr>
        <w:t xml:space="preserve">). The differences in community composition among years reflected substantial declines in all 5 </w:t>
      </w:r>
      <w:r>
        <w:rPr>
          <w:rFonts w:ascii="Times New Roman" w:hAnsi="Times New Roman" w:cs="Times New Roman"/>
          <w:sz w:val="24"/>
          <w:szCs w:val="24"/>
        </w:rPr>
        <w:t xml:space="preserve">major </w:t>
      </w:r>
      <w:r w:rsidR="00AF6161" w:rsidRPr="004D6174">
        <w:rPr>
          <w:rFonts w:ascii="Times New Roman" w:hAnsi="Times New Roman" w:cs="Times New Roman"/>
          <w:sz w:val="24"/>
          <w:szCs w:val="24"/>
        </w:rPr>
        <w:t>taxo</w:t>
      </w:r>
      <w:r w:rsidR="00F306C8" w:rsidRPr="004D6174">
        <w:rPr>
          <w:rFonts w:ascii="Times New Roman" w:hAnsi="Times New Roman" w:cs="Times New Roman"/>
          <w:sz w:val="24"/>
          <w:szCs w:val="24"/>
        </w:rPr>
        <w:t>nomic groups from 1987-2015 (Fig</w:t>
      </w:r>
      <w:r w:rsidR="00AF6161" w:rsidRPr="004D6174">
        <w:rPr>
          <w:rFonts w:ascii="Times New Roman" w:hAnsi="Times New Roman" w:cs="Times New Roman"/>
          <w:sz w:val="24"/>
          <w:szCs w:val="24"/>
        </w:rPr>
        <w:t xml:space="preserve">. 7). </w:t>
      </w:r>
      <w:r w:rsidR="00312A26">
        <w:rPr>
          <w:rFonts w:ascii="Times New Roman" w:hAnsi="Times New Roman" w:cs="Times New Roman"/>
          <w:sz w:val="24"/>
          <w:szCs w:val="24"/>
        </w:rPr>
        <w:t>S</w:t>
      </w:r>
      <w:r w:rsidR="00AF6161" w:rsidRPr="004D6174">
        <w:rPr>
          <w:rFonts w:ascii="Times New Roman" w:hAnsi="Times New Roman" w:cs="Times New Roman"/>
          <w:sz w:val="24"/>
          <w:szCs w:val="24"/>
        </w:rPr>
        <w:t>ea urchins declined precipitously with the across</w:t>
      </w:r>
      <w:r w:rsidR="00312A26">
        <w:rPr>
          <w:rFonts w:ascii="Times New Roman" w:hAnsi="Times New Roman" w:cs="Times New Roman"/>
          <w:sz w:val="24"/>
          <w:szCs w:val="24"/>
        </w:rPr>
        <w:t>-</w:t>
      </w:r>
      <w:r w:rsidR="00AF6161" w:rsidRPr="004D6174">
        <w:rPr>
          <w:rFonts w:ascii="Times New Roman" w:hAnsi="Times New Roman" w:cs="Times New Roman"/>
          <w:sz w:val="24"/>
          <w:szCs w:val="24"/>
        </w:rPr>
        <w:t>site mean</w:t>
      </w:r>
      <w:r w:rsidR="005A112B">
        <w:rPr>
          <w:rFonts w:ascii="Times New Roman" w:hAnsi="Times New Roman" w:cs="Times New Roman"/>
          <w:sz w:val="24"/>
          <w:szCs w:val="24"/>
        </w:rPr>
        <w:t xml:space="preserve"> density</w:t>
      </w:r>
      <w:r w:rsidR="00AF6161" w:rsidRPr="004D6174">
        <w:rPr>
          <w:rFonts w:ascii="Times New Roman" w:hAnsi="Times New Roman" w:cs="Times New Roman"/>
          <w:sz w:val="24"/>
          <w:szCs w:val="24"/>
        </w:rPr>
        <w:t xml:space="preserve"> falling by more than 99% between 1987 to 2015 (from 3.7 m</w:t>
      </w:r>
      <w:r w:rsidR="00AF6161" w:rsidRPr="004D6174">
        <w:rPr>
          <w:rFonts w:ascii="Times New Roman" w:hAnsi="Times New Roman" w:cs="Times New Roman"/>
          <w:sz w:val="24"/>
          <w:szCs w:val="24"/>
          <w:vertAlign w:val="superscript"/>
        </w:rPr>
        <w:t>-2</w:t>
      </w:r>
      <w:r w:rsidR="00AF6161" w:rsidRPr="004D6174">
        <w:rPr>
          <w:rFonts w:ascii="Times New Roman" w:hAnsi="Times New Roman" w:cs="Times New Roman"/>
          <w:sz w:val="24"/>
          <w:szCs w:val="24"/>
        </w:rPr>
        <w:t xml:space="preserve"> to 0.01 m</w:t>
      </w:r>
      <w:r w:rsidR="00AF6161" w:rsidRPr="004D6174">
        <w:rPr>
          <w:rFonts w:ascii="Times New Roman" w:hAnsi="Times New Roman" w:cs="Times New Roman"/>
          <w:sz w:val="24"/>
          <w:szCs w:val="24"/>
          <w:vertAlign w:val="superscript"/>
        </w:rPr>
        <w:t>-2</w:t>
      </w:r>
      <w:r w:rsidR="005A112B">
        <w:rPr>
          <w:rFonts w:ascii="Times New Roman" w:hAnsi="Times New Roman" w:cs="Times New Roman"/>
          <w:sz w:val="24"/>
          <w:szCs w:val="24"/>
        </w:rPr>
        <w:t xml:space="preserve">). </w:t>
      </w:r>
      <w:r w:rsidR="00AF6161" w:rsidRPr="004D6174">
        <w:rPr>
          <w:rFonts w:ascii="Times New Roman" w:hAnsi="Times New Roman" w:cs="Times New Roman"/>
          <w:sz w:val="24"/>
          <w:szCs w:val="24"/>
        </w:rPr>
        <w:t xml:space="preserve">While the </w:t>
      </w:r>
      <w:r w:rsidR="00AF6161" w:rsidRPr="004D6174">
        <w:rPr>
          <w:rFonts w:ascii="Times New Roman" w:hAnsi="Times New Roman" w:cs="Times New Roman"/>
          <w:sz w:val="24"/>
          <w:szCs w:val="24"/>
        </w:rPr>
        <w:lastRenderedPageBreak/>
        <w:t xml:space="preserve">other five species groups did not decline as dramatically as urchins, they all showed substantial declines from 1987 to 2015: bivalves (decline of 90%), sea cucumbers (86%), crabs (84%), and sea stars (70%). All of these declines </w:t>
      </w:r>
      <w:r w:rsidR="00162251">
        <w:rPr>
          <w:rFonts w:ascii="Times New Roman" w:hAnsi="Times New Roman" w:cs="Times New Roman"/>
          <w:sz w:val="24"/>
          <w:szCs w:val="24"/>
        </w:rPr>
        <w:t>were</w:t>
      </w:r>
      <w:r w:rsidR="00AF6161" w:rsidRPr="004D6174">
        <w:rPr>
          <w:rFonts w:ascii="Times New Roman" w:hAnsi="Times New Roman" w:cs="Times New Roman"/>
          <w:sz w:val="24"/>
          <w:szCs w:val="24"/>
        </w:rPr>
        <w:t xml:space="preserve"> significant (paired t-tests, </w:t>
      </w:r>
      <w:r w:rsidR="00AF6161" w:rsidRPr="004D6174">
        <w:rPr>
          <w:rFonts w:ascii="Times New Roman" w:hAnsi="Times New Roman" w:cs="Times New Roman"/>
          <w:i/>
          <w:sz w:val="24"/>
          <w:szCs w:val="24"/>
        </w:rPr>
        <w:t>p</w:t>
      </w:r>
      <w:r w:rsidR="005A112B">
        <w:rPr>
          <w:rFonts w:ascii="Times New Roman" w:hAnsi="Times New Roman" w:cs="Times New Roman"/>
          <w:sz w:val="24"/>
          <w:szCs w:val="24"/>
        </w:rPr>
        <w:t xml:space="preserve">&lt;0.01 for all species groups). </w:t>
      </w:r>
      <w:r w:rsidR="00AF6161" w:rsidRPr="004D6174">
        <w:rPr>
          <w:rFonts w:ascii="Times New Roman" w:hAnsi="Times New Roman" w:cs="Times New Roman"/>
          <w:sz w:val="24"/>
          <w:szCs w:val="24"/>
        </w:rPr>
        <w:t xml:space="preserve">Only sea urchins showed a pattern in which the highest density occurred in the three sites defined by </w:t>
      </w:r>
      <w:proofErr w:type="spellStart"/>
      <w:r w:rsidR="00AF6161" w:rsidRPr="004D6174">
        <w:rPr>
          <w:rFonts w:ascii="Times New Roman" w:hAnsi="Times New Roman" w:cs="Times New Roman"/>
          <w:sz w:val="24"/>
          <w:szCs w:val="24"/>
        </w:rPr>
        <w:t>Kvitek</w:t>
      </w:r>
      <w:proofErr w:type="spellEnd"/>
      <w:r w:rsidR="00AF6161" w:rsidRPr="004D6174">
        <w:rPr>
          <w:rFonts w:ascii="Times New Roman" w:hAnsi="Times New Roman" w:cs="Times New Roman"/>
          <w:sz w:val="24"/>
          <w:szCs w:val="24"/>
        </w:rPr>
        <w:t xml:space="preserve"> et al. (1989) as outside of the range of sea otters (</w:t>
      </w:r>
      <w:proofErr w:type="spellStart"/>
      <w:r w:rsidR="00AF6161" w:rsidRPr="004D6174">
        <w:rPr>
          <w:rFonts w:ascii="Times New Roman" w:hAnsi="Times New Roman" w:cs="Times New Roman"/>
          <w:sz w:val="24"/>
          <w:szCs w:val="24"/>
        </w:rPr>
        <w:t>Neah</w:t>
      </w:r>
      <w:proofErr w:type="spellEnd"/>
      <w:r w:rsidR="00AF6161" w:rsidRPr="004D6174">
        <w:rPr>
          <w:rFonts w:ascii="Times New Roman" w:hAnsi="Times New Roman" w:cs="Times New Roman"/>
          <w:sz w:val="24"/>
          <w:szCs w:val="24"/>
        </w:rPr>
        <w:t xml:space="preserve"> Bay, Anderson Po</w:t>
      </w:r>
      <w:r w:rsidR="00F306C8" w:rsidRPr="004D6174">
        <w:rPr>
          <w:rFonts w:ascii="Times New Roman" w:hAnsi="Times New Roman" w:cs="Times New Roman"/>
          <w:sz w:val="24"/>
          <w:szCs w:val="24"/>
        </w:rPr>
        <w:t>int, Point of the Arches; Fig. 7</w:t>
      </w:r>
      <w:r w:rsidR="00AF6161" w:rsidRPr="004D6174">
        <w:rPr>
          <w:rFonts w:ascii="Times New Roman" w:hAnsi="Times New Roman" w:cs="Times New Roman"/>
          <w:sz w:val="24"/>
          <w:szCs w:val="24"/>
        </w:rPr>
        <w:t>a). For</w:t>
      </w:r>
      <w:r w:rsidR="00793E79" w:rsidRPr="004D6174">
        <w:rPr>
          <w:rFonts w:ascii="Times New Roman" w:hAnsi="Times New Roman" w:cs="Times New Roman"/>
          <w:sz w:val="24"/>
          <w:szCs w:val="24"/>
        </w:rPr>
        <w:t xml:space="preserve"> the</w:t>
      </w:r>
      <w:r w:rsidR="00AF6161" w:rsidRPr="004D6174">
        <w:rPr>
          <w:rFonts w:ascii="Times New Roman" w:hAnsi="Times New Roman" w:cs="Times New Roman"/>
          <w:sz w:val="24"/>
          <w:szCs w:val="24"/>
        </w:rPr>
        <w:t xml:space="preserve"> four other species groups, densities were not notably different between sites inside and outside of the otter range in 1987. This suggests that the dramatic and immediate effect of otters</w:t>
      </w:r>
      <w:r w:rsidR="005949EC">
        <w:rPr>
          <w:rFonts w:ascii="Times New Roman" w:hAnsi="Times New Roman" w:cs="Times New Roman"/>
          <w:sz w:val="24"/>
          <w:szCs w:val="24"/>
        </w:rPr>
        <w:t xml:space="preserve"> on invertebrates</w:t>
      </w:r>
      <w:r w:rsidR="00AF6161" w:rsidRPr="004D6174">
        <w:rPr>
          <w:rFonts w:ascii="Times New Roman" w:hAnsi="Times New Roman" w:cs="Times New Roman"/>
          <w:sz w:val="24"/>
          <w:szCs w:val="24"/>
        </w:rPr>
        <w:t xml:space="preserve"> </w:t>
      </w:r>
      <w:r w:rsidR="00162251">
        <w:rPr>
          <w:rFonts w:ascii="Times New Roman" w:hAnsi="Times New Roman" w:cs="Times New Roman"/>
          <w:sz w:val="24"/>
          <w:szCs w:val="24"/>
        </w:rPr>
        <w:t>is</w:t>
      </w:r>
      <w:r w:rsidR="00AF6161" w:rsidRPr="004D6174">
        <w:rPr>
          <w:rFonts w:ascii="Times New Roman" w:hAnsi="Times New Roman" w:cs="Times New Roman"/>
          <w:sz w:val="24"/>
          <w:szCs w:val="24"/>
        </w:rPr>
        <w:t xml:space="preserve"> limited to a few species or species groups, even if over time there are substantial but gradual c</w:t>
      </w:r>
      <w:r w:rsidR="005A112B">
        <w:rPr>
          <w:rFonts w:ascii="Times New Roman" w:hAnsi="Times New Roman" w:cs="Times New Roman"/>
          <w:sz w:val="24"/>
          <w:szCs w:val="24"/>
        </w:rPr>
        <w:t>hanges in invertebrate communities</w:t>
      </w:r>
      <w:r w:rsidR="00AF6161" w:rsidRPr="004D6174">
        <w:rPr>
          <w:rFonts w:ascii="Times New Roman" w:hAnsi="Times New Roman" w:cs="Times New Roman"/>
          <w:sz w:val="24"/>
          <w:szCs w:val="24"/>
        </w:rPr>
        <w:t>. Beyond declines in mean densities, all five species also sho</w:t>
      </w:r>
      <w:r w:rsidR="00496B29">
        <w:rPr>
          <w:rFonts w:ascii="Times New Roman" w:hAnsi="Times New Roman" w:cs="Times New Roman"/>
          <w:sz w:val="24"/>
          <w:szCs w:val="24"/>
        </w:rPr>
        <w:t>w notable declines in the among-</w:t>
      </w:r>
      <w:r w:rsidR="00AF6161" w:rsidRPr="004D6174">
        <w:rPr>
          <w:rFonts w:ascii="Times New Roman" w:hAnsi="Times New Roman" w:cs="Times New Roman"/>
          <w:sz w:val="24"/>
          <w:szCs w:val="24"/>
        </w:rPr>
        <w:t>site variation in density; the among site standard deviation among site means fell by 75 to 99% for our six species groups</w:t>
      </w:r>
      <w:r w:rsidR="00F306C8" w:rsidRPr="004D6174">
        <w:rPr>
          <w:rFonts w:ascii="Times New Roman" w:hAnsi="Times New Roman" w:cs="Times New Roman"/>
          <w:sz w:val="24"/>
          <w:szCs w:val="24"/>
        </w:rPr>
        <w:t xml:space="preserve">. </w:t>
      </w:r>
      <w:r w:rsidR="00793E79" w:rsidRPr="004D6174">
        <w:rPr>
          <w:rFonts w:ascii="Times New Roman" w:hAnsi="Times New Roman" w:cs="Times New Roman"/>
          <w:sz w:val="24"/>
          <w:szCs w:val="24"/>
        </w:rPr>
        <w:t xml:space="preserve">By all measures, the </w:t>
      </w:r>
      <w:r w:rsidR="00AF6161" w:rsidRPr="004D6174">
        <w:rPr>
          <w:rFonts w:ascii="Times New Roman" w:hAnsi="Times New Roman" w:cs="Times New Roman"/>
          <w:sz w:val="24"/>
          <w:szCs w:val="24"/>
        </w:rPr>
        <w:t xml:space="preserve">spatial variability in invertebrate densities has </w:t>
      </w:r>
      <w:r w:rsidR="00793E79" w:rsidRPr="004D6174">
        <w:rPr>
          <w:rFonts w:ascii="Times New Roman" w:hAnsi="Times New Roman" w:cs="Times New Roman"/>
          <w:sz w:val="24"/>
          <w:szCs w:val="24"/>
        </w:rPr>
        <w:t xml:space="preserve">declined </w:t>
      </w:r>
      <w:r w:rsidR="00AF6161" w:rsidRPr="004D6174">
        <w:rPr>
          <w:rFonts w:ascii="Times New Roman" w:hAnsi="Times New Roman" w:cs="Times New Roman"/>
          <w:sz w:val="24"/>
          <w:szCs w:val="24"/>
        </w:rPr>
        <w:t>over the past 30 years.</w:t>
      </w:r>
    </w:p>
    <w:p w14:paraId="01EC50B4" w14:textId="77777777" w:rsidR="00680FF7" w:rsidRPr="004D6174" w:rsidRDefault="00680FF7" w:rsidP="00680FF7">
      <w:pPr>
        <w:spacing w:before="120" w:after="0" w:line="480" w:lineRule="auto"/>
        <w:ind w:firstLine="720"/>
        <w:rPr>
          <w:rFonts w:ascii="Times New Roman" w:hAnsi="Times New Roman" w:cs="Times New Roman"/>
          <w:sz w:val="24"/>
          <w:szCs w:val="24"/>
        </w:rPr>
      </w:pPr>
    </w:p>
    <w:p w14:paraId="093D93E0" w14:textId="75A734F4" w:rsidR="003211A7" w:rsidRPr="004D6174" w:rsidRDefault="003211A7"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Discussion</w:t>
      </w:r>
    </w:p>
    <w:p w14:paraId="280E9E73" w14:textId="3258F04E" w:rsidR="009A451E" w:rsidRPr="004D6174" w:rsidRDefault="00DF0A11" w:rsidP="0099573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Sea otters are iconic </w:t>
      </w:r>
      <w:r w:rsidR="001477B3" w:rsidRPr="004D6174">
        <w:rPr>
          <w:rFonts w:ascii="Times New Roman" w:hAnsi="Times New Roman" w:cs="Times New Roman"/>
          <w:sz w:val="24"/>
          <w:szCs w:val="24"/>
        </w:rPr>
        <w:t xml:space="preserve">keystone </w:t>
      </w:r>
      <w:r w:rsidRPr="004D6174">
        <w:rPr>
          <w:rFonts w:ascii="Times New Roman" w:hAnsi="Times New Roman" w:cs="Times New Roman"/>
          <w:sz w:val="24"/>
          <w:szCs w:val="24"/>
        </w:rPr>
        <w:t>predators in coastal ecosyst</w:t>
      </w:r>
      <w:r w:rsidR="001477B3" w:rsidRPr="004D6174">
        <w:rPr>
          <w:rFonts w:ascii="Times New Roman" w:hAnsi="Times New Roman" w:cs="Times New Roman"/>
          <w:sz w:val="24"/>
          <w:szCs w:val="24"/>
        </w:rPr>
        <w:t xml:space="preserve">ems of the northeastern Pacific whose presence radically affects invertebrate and algal communities </w:t>
      </w:r>
      <w:r w:rsidR="000D6CA9" w:rsidRPr="004D6174">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963975C7-BB4C-469F-8752-EB20B5E12C49&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0D6CA9"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0D6CA9" w:rsidRPr="004D6174">
        <w:rPr>
          <w:rFonts w:ascii="Times New Roman" w:hAnsi="Times New Roman" w:cs="Times New Roman"/>
          <w:sz w:val="24"/>
          <w:szCs w:val="24"/>
        </w:rPr>
        <w:fldChar w:fldCharType="end"/>
      </w:r>
      <w:r w:rsidR="000D6CA9" w:rsidRPr="004D6174">
        <w:rPr>
          <w:rFonts w:ascii="Times New Roman" w:hAnsi="Times New Roman" w:cs="Times New Roman"/>
          <w:sz w:val="24"/>
          <w:szCs w:val="24"/>
        </w:rPr>
        <w:t xml:space="preserve"> </w:t>
      </w:r>
      <w:r w:rsidR="00D006C1" w:rsidRPr="004D6174">
        <w:rPr>
          <w:rFonts w:ascii="Times New Roman" w:hAnsi="Times New Roman" w:cs="Times New Roman"/>
          <w:sz w:val="24"/>
          <w:szCs w:val="24"/>
        </w:rPr>
        <w:t xml:space="preserve">Estes and </w:t>
      </w:r>
      <w:proofErr w:type="spellStart"/>
      <w:r w:rsidR="00D006C1" w:rsidRPr="004D6174">
        <w:rPr>
          <w:rFonts w:ascii="Times New Roman" w:hAnsi="Times New Roman" w:cs="Times New Roman"/>
          <w:sz w:val="24"/>
          <w:szCs w:val="24"/>
        </w:rPr>
        <w:t>Duggins</w:t>
      </w:r>
      <w:proofErr w:type="spellEnd"/>
      <w:r w:rsidR="00D006C1" w:rsidRPr="004D6174">
        <w:rPr>
          <w:rFonts w:ascii="Times New Roman" w:hAnsi="Times New Roman" w:cs="Times New Roman"/>
          <w:sz w:val="24"/>
          <w:szCs w:val="24"/>
        </w:rPr>
        <w:t xml:space="preserve"> 1995, </w:t>
      </w:r>
      <w:proofErr w:type="spellStart"/>
      <w:r w:rsidR="00D006C1" w:rsidRPr="004D6174">
        <w:rPr>
          <w:rFonts w:ascii="Times New Roman" w:hAnsi="Times New Roman" w:cs="Times New Roman"/>
          <w:sz w:val="24"/>
          <w:szCs w:val="24"/>
        </w:rPr>
        <w:t>Steneck</w:t>
      </w:r>
      <w:proofErr w:type="spellEnd"/>
      <w:r w:rsidR="00D006C1" w:rsidRPr="004D6174">
        <w:rPr>
          <w:rFonts w:ascii="Times New Roman" w:hAnsi="Times New Roman" w:cs="Times New Roman"/>
          <w:sz w:val="24"/>
          <w:szCs w:val="24"/>
        </w:rPr>
        <w:t xml:space="preserve"> et al. 2002</w:t>
      </w:r>
      <w:r w:rsidR="001477B3" w:rsidRPr="004D6174">
        <w:rPr>
          <w:rFonts w:ascii="Times New Roman" w:hAnsi="Times New Roman" w:cs="Times New Roman"/>
          <w:sz w:val="24"/>
          <w:szCs w:val="24"/>
        </w:rPr>
        <w:t>)</w:t>
      </w:r>
      <w:r w:rsidR="005A112B">
        <w:rPr>
          <w:rFonts w:ascii="Times New Roman" w:hAnsi="Times New Roman" w:cs="Times New Roman"/>
          <w:sz w:val="24"/>
          <w:szCs w:val="24"/>
        </w:rPr>
        <w:t xml:space="preserve"> (Breen et al. 1982)</w:t>
      </w:r>
      <w:r w:rsidR="001477B3" w:rsidRPr="004D6174">
        <w:rPr>
          <w:rFonts w:ascii="Times New Roman" w:hAnsi="Times New Roman" w:cs="Times New Roman"/>
          <w:sz w:val="24"/>
          <w:szCs w:val="24"/>
        </w:rPr>
        <w:t>.</w:t>
      </w:r>
      <w:r w:rsidR="00051059" w:rsidRPr="004D6174">
        <w:rPr>
          <w:rFonts w:ascii="Times New Roman" w:hAnsi="Times New Roman" w:cs="Times New Roman"/>
          <w:sz w:val="24"/>
          <w:szCs w:val="24"/>
        </w:rPr>
        <w:t xml:space="preserve"> Here we revisit a series of historical invertebrate surveys and complement these surveys with </w:t>
      </w:r>
      <w:r w:rsidR="005949EC">
        <w:rPr>
          <w:rFonts w:ascii="Times New Roman" w:hAnsi="Times New Roman" w:cs="Times New Roman"/>
          <w:sz w:val="24"/>
          <w:szCs w:val="24"/>
        </w:rPr>
        <w:t>independent spatio</w:t>
      </w:r>
      <w:r w:rsidR="006B3A54" w:rsidRPr="004D6174">
        <w:rPr>
          <w:rFonts w:ascii="Times New Roman" w:hAnsi="Times New Roman" w:cs="Times New Roman"/>
          <w:sz w:val="24"/>
          <w:szCs w:val="24"/>
        </w:rPr>
        <w:t>temporal data on kelp and sea otters</w:t>
      </w:r>
      <w:r w:rsidR="006D2E86" w:rsidRPr="004D6174">
        <w:rPr>
          <w:rFonts w:ascii="Times New Roman" w:hAnsi="Times New Roman" w:cs="Times New Roman"/>
          <w:sz w:val="24"/>
          <w:szCs w:val="24"/>
        </w:rPr>
        <w:t xml:space="preserve"> in Wa</w:t>
      </w:r>
      <w:r w:rsidR="000D0C5B" w:rsidRPr="004D6174">
        <w:rPr>
          <w:rFonts w:ascii="Times New Roman" w:hAnsi="Times New Roman" w:cs="Times New Roman"/>
          <w:sz w:val="24"/>
          <w:szCs w:val="24"/>
        </w:rPr>
        <w:t>s</w:t>
      </w:r>
      <w:r w:rsidR="006D2E86" w:rsidRPr="004D6174">
        <w:rPr>
          <w:rFonts w:ascii="Times New Roman" w:hAnsi="Times New Roman" w:cs="Times New Roman"/>
          <w:sz w:val="24"/>
          <w:szCs w:val="24"/>
        </w:rPr>
        <w:t>hington’s OCNMS</w:t>
      </w:r>
      <w:r w:rsidR="00697B44" w:rsidRPr="004D6174">
        <w:rPr>
          <w:rFonts w:ascii="Times New Roman" w:hAnsi="Times New Roman" w:cs="Times New Roman"/>
          <w:sz w:val="24"/>
          <w:szCs w:val="24"/>
        </w:rPr>
        <w:t xml:space="preserve"> since 1987</w:t>
      </w:r>
      <w:r w:rsidR="009A451E" w:rsidRPr="004D6174">
        <w:rPr>
          <w:rFonts w:ascii="Times New Roman" w:hAnsi="Times New Roman" w:cs="Times New Roman"/>
          <w:sz w:val="24"/>
          <w:szCs w:val="24"/>
        </w:rPr>
        <w:t xml:space="preserve"> along with new </w:t>
      </w:r>
      <w:r w:rsidR="009A451E" w:rsidRPr="004D6174">
        <w:rPr>
          <w:rFonts w:ascii="Times New Roman" w:hAnsi="Times New Roman" w:cs="Times New Roman"/>
          <w:i/>
          <w:sz w:val="24"/>
          <w:szCs w:val="24"/>
        </w:rPr>
        <w:t xml:space="preserve">in situ </w:t>
      </w:r>
      <w:r w:rsidR="009A451E" w:rsidRPr="004D6174">
        <w:rPr>
          <w:rFonts w:ascii="Times New Roman" w:hAnsi="Times New Roman" w:cs="Times New Roman"/>
          <w:sz w:val="24"/>
          <w:szCs w:val="24"/>
        </w:rPr>
        <w:t>invertebrate surveys</w:t>
      </w:r>
      <w:r w:rsidR="005C1320" w:rsidRPr="004D6174">
        <w:rPr>
          <w:rFonts w:ascii="Times New Roman" w:hAnsi="Times New Roman" w:cs="Times New Roman"/>
          <w:sz w:val="24"/>
          <w:szCs w:val="24"/>
        </w:rPr>
        <w:t xml:space="preserve">. </w:t>
      </w:r>
      <w:r w:rsidR="009A451E" w:rsidRPr="004D6174">
        <w:rPr>
          <w:rFonts w:ascii="Times New Roman" w:hAnsi="Times New Roman" w:cs="Times New Roman"/>
          <w:sz w:val="24"/>
          <w:szCs w:val="24"/>
        </w:rPr>
        <w:t>Our analyses reveal a strong correlation</w:t>
      </w:r>
      <w:r w:rsidR="00F81784" w:rsidRPr="004D6174">
        <w:rPr>
          <w:rFonts w:ascii="Times New Roman" w:hAnsi="Times New Roman" w:cs="Times New Roman"/>
          <w:sz w:val="24"/>
          <w:szCs w:val="24"/>
        </w:rPr>
        <w:t xml:space="preserve"> </w:t>
      </w:r>
      <w:r w:rsidR="009A451E" w:rsidRPr="004D6174">
        <w:rPr>
          <w:rFonts w:ascii="Times New Roman" w:hAnsi="Times New Roman" w:cs="Times New Roman"/>
          <w:sz w:val="24"/>
          <w:szCs w:val="24"/>
        </w:rPr>
        <w:t>between sea otter and kelp popul</w:t>
      </w:r>
      <w:r w:rsidR="00BE2D22">
        <w:rPr>
          <w:rFonts w:ascii="Times New Roman" w:hAnsi="Times New Roman" w:cs="Times New Roman"/>
          <w:sz w:val="24"/>
          <w:szCs w:val="24"/>
        </w:rPr>
        <w:t>ation growth at the local scale during the rapid expansion of sea otter populations</w:t>
      </w:r>
      <w:r w:rsidR="009A451E" w:rsidRPr="004D6174">
        <w:rPr>
          <w:rFonts w:ascii="Times New Roman" w:hAnsi="Times New Roman" w:cs="Times New Roman"/>
          <w:sz w:val="24"/>
          <w:szCs w:val="24"/>
        </w:rPr>
        <w:t>. However, there is a temporal component to these associations</w:t>
      </w:r>
      <w:r w:rsidR="006419AD" w:rsidRPr="004D6174">
        <w:rPr>
          <w:rFonts w:ascii="Times New Roman" w:hAnsi="Times New Roman" w:cs="Times New Roman"/>
          <w:sz w:val="24"/>
          <w:szCs w:val="24"/>
        </w:rPr>
        <w:t xml:space="preserve">: </w:t>
      </w:r>
      <w:r w:rsidR="009A451E" w:rsidRPr="004D6174">
        <w:rPr>
          <w:rFonts w:ascii="Times New Roman" w:hAnsi="Times New Roman" w:cs="Times New Roman"/>
          <w:sz w:val="24"/>
          <w:szCs w:val="24"/>
        </w:rPr>
        <w:t xml:space="preserve">the relationship between kelp and </w:t>
      </w:r>
      <w:r w:rsidR="009A451E" w:rsidRPr="004D6174">
        <w:rPr>
          <w:rFonts w:ascii="Times New Roman" w:hAnsi="Times New Roman" w:cs="Times New Roman"/>
          <w:sz w:val="24"/>
          <w:szCs w:val="24"/>
        </w:rPr>
        <w:lastRenderedPageBreak/>
        <w:t>sea otter growth rates shifted from positive during the 1990s to neutral or possibly slightly negative post-2000 (Fig. 4). In addition</w:t>
      </w:r>
      <w:r w:rsidR="00AB7CC6" w:rsidRPr="004D6174">
        <w:rPr>
          <w:rFonts w:ascii="Times New Roman" w:hAnsi="Times New Roman" w:cs="Times New Roman"/>
          <w:sz w:val="24"/>
          <w:szCs w:val="24"/>
        </w:rPr>
        <w:t xml:space="preserve">, contrary to </w:t>
      </w:r>
      <w:r w:rsidR="009A451E" w:rsidRPr="004D6174">
        <w:rPr>
          <w:rFonts w:ascii="Times New Roman" w:hAnsi="Times New Roman" w:cs="Times New Roman"/>
          <w:sz w:val="24"/>
          <w:szCs w:val="24"/>
        </w:rPr>
        <w:t xml:space="preserve">predictions from </w:t>
      </w:r>
      <w:r w:rsidR="00AB7CC6" w:rsidRPr="004D6174">
        <w:rPr>
          <w:rFonts w:ascii="Times New Roman" w:hAnsi="Times New Roman" w:cs="Times New Roman"/>
          <w:sz w:val="24"/>
          <w:szCs w:val="24"/>
        </w:rPr>
        <w:t>trophic cascade theory (Estes et al. 2011),</w:t>
      </w:r>
      <w:r w:rsidR="00F81784" w:rsidRPr="004D6174">
        <w:rPr>
          <w:rFonts w:ascii="Times New Roman" w:hAnsi="Times New Roman" w:cs="Times New Roman"/>
          <w:sz w:val="24"/>
          <w:szCs w:val="24"/>
        </w:rPr>
        <w:t xml:space="preserve"> kelp and sea otter abundance are statistically decoupled when viewed</w:t>
      </w:r>
      <w:r w:rsidR="00F12E0E" w:rsidRPr="004D6174">
        <w:rPr>
          <w:rFonts w:ascii="Times New Roman" w:hAnsi="Times New Roman" w:cs="Times New Roman"/>
          <w:sz w:val="24"/>
          <w:szCs w:val="24"/>
        </w:rPr>
        <w:t xml:space="preserve"> </w:t>
      </w:r>
      <w:proofErr w:type="spellStart"/>
      <w:r w:rsidR="00F12E0E" w:rsidRPr="004D6174">
        <w:rPr>
          <w:rFonts w:ascii="Times New Roman" w:hAnsi="Times New Roman" w:cs="Times New Roman"/>
          <w:sz w:val="24"/>
          <w:szCs w:val="24"/>
        </w:rPr>
        <w:t>coastwide</w:t>
      </w:r>
      <w:proofErr w:type="spellEnd"/>
      <w:r w:rsidR="00F81784" w:rsidRPr="004D6174">
        <w:rPr>
          <w:rFonts w:ascii="Times New Roman" w:hAnsi="Times New Roman" w:cs="Times New Roman"/>
          <w:sz w:val="24"/>
          <w:szCs w:val="24"/>
        </w:rPr>
        <w:t xml:space="preserve"> </w:t>
      </w:r>
      <w:r w:rsidR="000A50D1" w:rsidRPr="004D6174">
        <w:rPr>
          <w:rFonts w:ascii="Times New Roman" w:hAnsi="Times New Roman" w:cs="Times New Roman"/>
          <w:sz w:val="24"/>
          <w:szCs w:val="24"/>
        </w:rPr>
        <w:t xml:space="preserve">and </w:t>
      </w:r>
      <w:r w:rsidR="00F81784" w:rsidRPr="004D6174">
        <w:rPr>
          <w:rFonts w:ascii="Times New Roman" w:hAnsi="Times New Roman" w:cs="Times New Roman"/>
          <w:sz w:val="24"/>
          <w:szCs w:val="24"/>
        </w:rPr>
        <w:t xml:space="preserve">over the </w:t>
      </w:r>
      <w:r w:rsidR="000A50D1" w:rsidRPr="004D6174">
        <w:rPr>
          <w:rFonts w:ascii="Times New Roman" w:hAnsi="Times New Roman" w:cs="Times New Roman"/>
          <w:sz w:val="24"/>
          <w:szCs w:val="24"/>
        </w:rPr>
        <w:t xml:space="preserve">entirety of the </w:t>
      </w:r>
      <w:r w:rsidR="001D4637" w:rsidRPr="004D6174">
        <w:rPr>
          <w:rFonts w:ascii="Times New Roman" w:hAnsi="Times New Roman" w:cs="Times New Roman"/>
          <w:sz w:val="24"/>
          <w:szCs w:val="24"/>
        </w:rPr>
        <w:t>30-year</w:t>
      </w:r>
      <w:r w:rsidR="00F81784" w:rsidRPr="004D6174">
        <w:rPr>
          <w:rFonts w:ascii="Times New Roman" w:hAnsi="Times New Roman" w:cs="Times New Roman"/>
          <w:sz w:val="24"/>
          <w:szCs w:val="24"/>
        </w:rPr>
        <w:t xml:space="preserve"> </w:t>
      </w:r>
      <w:r w:rsidR="00F12E0E" w:rsidRPr="004D6174">
        <w:rPr>
          <w:rFonts w:ascii="Times New Roman" w:hAnsi="Times New Roman" w:cs="Times New Roman"/>
          <w:sz w:val="24"/>
          <w:szCs w:val="24"/>
        </w:rPr>
        <w:t>period</w:t>
      </w:r>
      <w:r w:rsidR="001D4637" w:rsidRPr="004D6174">
        <w:rPr>
          <w:rFonts w:ascii="Times New Roman" w:hAnsi="Times New Roman" w:cs="Times New Roman"/>
          <w:sz w:val="24"/>
          <w:szCs w:val="24"/>
        </w:rPr>
        <w:t xml:space="preserve">. </w:t>
      </w:r>
      <w:r w:rsidR="00AB7CC6" w:rsidRPr="004D6174">
        <w:rPr>
          <w:rFonts w:ascii="Times New Roman" w:hAnsi="Times New Roman" w:cs="Times New Roman"/>
          <w:sz w:val="24"/>
          <w:szCs w:val="24"/>
        </w:rPr>
        <w:t>Th</w:t>
      </w:r>
      <w:r w:rsidR="009A451E" w:rsidRPr="004D6174">
        <w:rPr>
          <w:rFonts w:ascii="Times New Roman" w:hAnsi="Times New Roman" w:cs="Times New Roman"/>
          <w:sz w:val="24"/>
          <w:szCs w:val="24"/>
        </w:rPr>
        <w:t xml:space="preserve">e decoupling of otter and kelp abundance in more recent years, and the disconnect between </w:t>
      </w:r>
      <w:proofErr w:type="spellStart"/>
      <w:r w:rsidR="009A451E" w:rsidRPr="004D6174">
        <w:rPr>
          <w:rFonts w:ascii="Times New Roman" w:hAnsi="Times New Roman" w:cs="Times New Roman"/>
          <w:sz w:val="24"/>
          <w:szCs w:val="24"/>
        </w:rPr>
        <w:t>coastwide</w:t>
      </w:r>
      <w:proofErr w:type="spellEnd"/>
      <w:r w:rsidR="009A451E" w:rsidRPr="004D6174">
        <w:rPr>
          <w:rFonts w:ascii="Times New Roman" w:hAnsi="Times New Roman" w:cs="Times New Roman"/>
          <w:sz w:val="24"/>
          <w:szCs w:val="24"/>
        </w:rPr>
        <w:t xml:space="preserve"> versus local scale </w:t>
      </w:r>
      <w:r w:rsidR="0043167E" w:rsidRPr="004D6174">
        <w:rPr>
          <w:rFonts w:ascii="Times New Roman" w:hAnsi="Times New Roman" w:cs="Times New Roman"/>
          <w:sz w:val="24"/>
          <w:szCs w:val="24"/>
        </w:rPr>
        <w:t xml:space="preserve">spatial </w:t>
      </w:r>
      <w:r w:rsidR="009A451E" w:rsidRPr="004D6174">
        <w:rPr>
          <w:rFonts w:ascii="Times New Roman" w:hAnsi="Times New Roman" w:cs="Times New Roman"/>
          <w:sz w:val="24"/>
          <w:szCs w:val="24"/>
        </w:rPr>
        <w:t>patterns</w:t>
      </w:r>
      <w:r w:rsidR="006419AD" w:rsidRPr="004D6174">
        <w:rPr>
          <w:rFonts w:ascii="Times New Roman" w:hAnsi="Times New Roman" w:cs="Times New Roman"/>
          <w:sz w:val="24"/>
          <w:szCs w:val="24"/>
        </w:rPr>
        <w:t>,</w:t>
      </w:r>
      <w:r w:rsidR="009A451E" w:rsidRPr="004D6174">
        <w:rPr>
          <w:rFonts w:ascii="Times New Roman" w:hAnsi="Times New Roman" w:cs="Times New Roman"/>
          <w:sz w:val="24"/>
          <w:szCs w:val="24"/>
        </w:rPr>
        <w:t xml:space="preserve"> </w:t>
      </w:r>
      <w:r w:rsidR="00AB7CC6" w:rsidRPr="004D6174">
        <w:rPr>
          <w:rFonts w:ascii="Times New Roman" w:hAnsi="Times New Roman" w:cs="Times New Roman"/>
          <w:sz w:val="24"/>
          <w:szCs w:val="24"/>
        </w:rPr>
        <w:t xml:space="preserve">may provide insight into appropriate theoretical expectations for short- vs long-term dynamics following the reintroduction of predators </w:t>
      </w:r>
      <w:r w:rsidR="009A451E" w:rsidRPr="004D6174">
        <w:rPr>
          <w:rFonts w:ascii="Times New Roman" w:hAnsi="Times New Roman" w:cs="Times New Roman"/>
          <w:sz w:val="24"/>
          <w:szCs w:val="24"/>
        </w:rPr>
        <w:t>more generally</w:t>
      </w:r>
      <w:r w:rsidR="00582A3B">
        <w:rPr>
          <w:rFonts w:ascii="Times New Roman" w:hAnsi="Times New Roman" w:cs="Times New Roman"/>
          <w:sz w:val="24"/>
          <w:szCs w:val="24"/>
        </w:rPr>
        <w:t xml:space="preserve"> </w:t>
      </w:r>
      <w:r w:rsidR="00582A3B">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3EBC86DD-BCD5-4B8F-ADDF-AF7C67C0B4BB&lt;/uuid&gt;&lt;priority&gt;0&lt;/priority&gt;&lt;publications&gt;&lt;publication&gt;&lt;uuid&gt;E74441C5-3446-46E8-B125-732BA96DDDF9&lt;/uuid&gt;&lt;volume&gt;123&lt;/volume&gt;&lt;doi&gt;10.1111/oik.01468&lt;/doi&gt;&lt;startpage&gt;1234&lt;/startpage&gt;&lt;publication_date&gt;99201410011200000000222000&lt;/publication_date&gt;&lt;url&gt;http://onlinelibrary.wiley.com/doi/10.1111/oik.01468/full&lt;/url&gt;&lt;type&gt;400&lt;/type&gt;&lt;title&gt;Towards a cohesive, holistic view of top predation: a definition, synthesis and perspective&lt;/title&gt;&lt;publisher&gt;Blackwell Publishing Ltd&lt;/publisher&gt;&lt;number&gt;10&lt;/number&gt;&lt;subtype&gt;400&lt;/subtype&gt;&lt;endpage&gt;1243&lt;/endpage&gt;&lt;bundle&gt;&lt;publication&gt;&lt;publisher&gt;Blackwell Publishing Ltd&lt;/publisher&gt;&lt;title&gt;Oikos&lt;/title&gt;&lt;type&gt;-100&lt;/type&gt;&lt;subtype&gt;-100&lt;/subtype&gt;&lt;uuid&gt;AB86B7E2-14DC-47EA-8C35-EF5C1CCD31AB&lt;/uuid&gt;&lt;/publication&gt;&lt;/bundle&gt;&lt;authors&gt;&lt;author&gt;&lt;firstName&gt;Fabrizio&lt;/firstName&gt;&lt;lastName&gt;Sergio&lt;/lastName&gt;&lt;/author&gt;&lt;author&gt;&lt;firstName&gt;Oswald&lt;/firstName&gt;&lt;middleNames&gt;J&lt;/middleNames&gt;&lt;lastName&gt;Schmitz&lt;/lastName&gt;&lt;/author&gt;&lt;author&gt;&lt;firstName&gt;Charles&lt;/firstName&gt;&lt;middleNames&gt;J&lt;/middleNames&gt;&lt;lastName&gt;Krebs&lt;/lastName&gt;&lt;/author&gt;&lt;author&gt;&lt;firstName&gt;Robert&lt;/firstName&gt;&lt;middleNames&gt;D&lt;/middleNames&gt;&lt;lastName&gt;Holt&lt;/lastName&gt;&lt;/author&gt;&lt;author&gt;&lt;firstName&gt;Michael&lt;/firstName&gt;&lt;middleNames&gt;R&lt;/middleNames&gt;&lt;lastName&gt;Heithaus&lt;/lastName&gt;&lt;/author&gt;&lt;author&gt;&lt;firstName&gt;Aaron&lt;/firstName&gt;&lt;middleNames&gt;J&lt;/middleNames&gt;&lt;lastName&gt;Wirsing&lt;/lastName&gt;&lt;/author&gt;&lt;author&gt;&lt;firstName&gt;William&lt;/firstName&gt;&lt;middleNames&gt;J&lt;/middleNames&gt;&lt;lastName&gt;Ripple&lt;/lastName&gt;&lt;/author&gt;&lt;author&gt;&lt;firstName&gt;Euan&lt;/firstName&gt;&lt;lastName&gt;Ritchie&lt;/lastName&gt;&lt;/author&gt;&lt;author&gt;&lt;firstName&gt;David&lt;/firstName&gt;&lt;lastName&gt;Ainley&lt;/lastName&gt;&lt;/author&gt;&lt;author&gt;&lt;firstName&gt;Daniel&lt;/firstName&gt;&lt;lastName&gt;Oro&lt;/lastName&gt;&lt;/author&gt;&lt;author&gt;&lt;firstName&gt;Yadvendradev&lt;/firstName&gt;&lt;lastName&gt;Jhala&lt;/lastName&gt;&lt;/author&gt;&lt;author&gt;&lt;firstName&gt;Fernando&lt;/firstName&gt;&lt;lastName&gt;Hiraldo&lt;/lastName&gt;&lt;/author&gt;&lt;author&gt;&lt;firstName&gt;Erkki&lt;/firstName&gt;&lt;lastName&gt;Korpimäki&lt;/lastName&gt;&lt;/author&gt;&lt;/authors&gt;&lt;/publication&gt;&lt;publication&gt;&lt;volume&gt;2&lt;/volume&gt;&lt;publication_date&gt;99201605011200000000222000&lt;/publication_date&gt;&lt;number&gt;5&lt;/number&gt;&lt;doi&gt;10.1126/sciadv.1501769&lt;/doi&gt;&lt;startpage&gt;e1501769&lt;/startpage&gt;&lt;title&gt;Ecosystem context and historical contingency in apex predator recoveries&lt;/title&gt;&lt;uuid&gt;1C31B079-F6F5-4BB2-879C-6EB737190BF7&lt;/uuid&gt;&lt;subtype&gt;400&lt;/subtype&gt;&lt;publisher&gt;American Association for the Advancement of Science&lt;/publisher&gt;&lt;type&gt;400&lt;/type&gt;&lt;url&gt;http://advances.sciencemag.org/content/2/5/e1501769.abstract&lt;/url&gt;&lt;bundle&gt;&lt;publication&gt;&lt;publisher&gt;American Association for the Advancement of Science&lt;/publisher&gt;&lt;title&gt;Science Advances&lt;/title&gt;&lt;type&gt;-100&lt;/type&gt;&lt;subtype&gt;-100&lt;/subtype&gt;&lt;uuid&gt;AAFF5F01-8194-4DB9-A8C6-D6DF2E8C0A88&lt;/uuid&gt;&lt;/publication&gt;&lt;/bundle&gt;&lt;authors&gt;&lt;author&gt;&lt;firstName&gt;Adrian&lt;/firstName&gt;&lt;middleNames&gt;C&lt;/middleNames&gt;&lt;lastName&gt;Stier&lt;/lastName&gt;&lt;/author&gt;&lt;author&gt;&lt;firstName&gt;Jameal&lt;/firstName&gt;&lt;middleNames&gt;F&lt;/middleNames&gt;&lt;lastName&gt;Samhouri&lt;/lastName&gt;&lt;/author&gt;&lt;author&gt;&lt;firstName&gt;Mark&lt;/firstName&gt;&lt;lastName&gt;Novak&lt;/lastName&gt;&lt;/author&gt;&lt;author&gt;&lt;firstName&gt;Kristin&lt;/firstName&gt;&lt;middleNames&gt;N&lt;/middleNames&gt;&lt;lastName&gt;Marshall&lt;/lastName&gt;&lt;/author&gt;&lt;author&gt;&lt;firstName&gt;Eric&lt;/firstName&gt;&lt;middleNames&gt;J&lt;/middleNames&gt;&lt;lastName&gt;Ward&lt;/lastName&gt;&lt;/author&gt;&lt;author&gt;&lt;firstName&gt;Robert&lt;/firstName&gt;&lt;middleNames&gt;D&lt;/middleNames&gt;&lt;lastName&gt;Holt&lt;/lastName&gt;&lt;/author&gt;&lt;author&gt;&lt;firstName&gt;Phillip&lt;/firstName&gt;&lt;middleNames&gt;S&lt;/middleNames&gt;&lt;lastName&gt;Levin&lt;/lastName&gt;&lt;/author&gt;&lt;/authors&gt;&lt;/publication&gt;&lt;/publications&gt;&lt;cites&gt;&lt;/cites&gt;&lt;/citation&gt;</w:instrText>
      </w:r>
      <w:r w:rsidR="00582A3B">
        <w:rPr>
          <w:rFonts w:ascii="Times New Roman" w:hAnsi="Times New Roman" w:cs="Times New Roman"/>
          <w:sz w:val="24"/>
          <w:szCs w:val="24"/>
        </w:rPr>
        <w:fldChar w:fldCharType="separate"/>
      </w:r>
      <w:r w:rsidR="005F1089">
        <w:rPr>
          <w:rFonts w:ascii="Helvetica" w:hAnsi="Helvetica" w:cs="Helvetica"/>
          <w:sz w:val="24"/>
          <w:szCs w:val="24"/>
        </w:rPr>
        <w:t>(Sergio et al. 2014, Stier et al. 2016)</w:t>
      </w:r>
      <w:r w:rsidR="00582A3B">
        <w:rPr>
          <w:rFonts w:ascii="Times New Roman" w:hAnsi="Times New Roman" w:cs="Times New Roman"/>
          <w:sz w:val="24"/>
          <w:szCs w:val="24"/>
        </w:rPr>
        <w:fldChar w:fldCharType="end"/>
      </w:r>
      <w:r w:rsidR="009A451E" w:rsidRPr="004D6174">
        <w:rPr>
          <w:rFonts w:ascii="Times New Roman" w:hAnsi="Times New Roman" w:cs="Times New Roman"/>
          <w:sz w:val="24"/>
          <w:szCs w:val="24"/>
        </w:rPr>
        <w:t>,</w:t>
      </w:r>
      <w:r w:rsidR="00AB7CC6" w:rsidRPr="004D6174">
        <w:rPr>
          <w:rFonts w:ascii="Times New Roman" w:hAnsi="Times New Roman" w:cs="Times New Roman"/>
          <w:sz w:val="24"/>
          <w:szCs w:val="24"/>
        </w:rPr>
        <w:t xml:space="preserve"> and sparks</w:t>
      </w:r>
      <w:r w:rsidR="006419AD" w:rsidRPr="004D6174">
        <w:rPr>
          <w:rFonts w:ascii="Times New Roman" w:hAnsi="Times New Roman" w:cs="Times New Roman"/>
          <w:sz w:val="24"/>
          <w:szCs w:val="24"/>
        </w:rPr>
        <w:t xml:space="preserve"> intriguing</w:t>
      </w:r>
      <w:r w:rsidR="00AB7CC6" w:rsidRPr="004D6174">
        <w:rPr>
          <w:rFonts w:ascii="Times New Roman" w:hAnsi="Times New Roman" w:cs="Times New Roman"/>
          <w:sz w:val="24"/>
          <w:szCs w:val="24"/>
        </w:rPr>
        <w:t xml:space="preserve"> hypotheses about the relative influence of top-down and bottom-up forcing factors in temperate coastal habitats. </w:t>
      </w:r>
    </w:p>
    <w:p w14:paraId="1B704553" w14:textId="381AF7BD" w:rsidR="006419AD" w:rsidRPr="004D6174" w:rsidRDefault="009A451E" w:rsidP="0044624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Classic trophic cascade theory predicts that increased sea otter abundance should reduce the abundance of their prey, including functionally important invertebrate grazers such as sea urchins. In turn, reduced grazer abundance should release kelp and other algae from top-down control and lead to increase</w:t>
      </w:r>
      <w:r w:rsidR="006419AD" w:rsidRPr="004D6174">
        <w:rPr>
          <w:rFonts w:ascii="Times New Roman" w:hAnsi="Times New Roman" w:cs="Times New Roman"/>
          <w:sz w:val="24"/>
          <w:szCs w:val="24"/>
        </w:rPr>
        <w:t xml:space="preserve">s in their abundance. Our results echo those of </w:t>
      </w:r>
      <w:proofErr w:type="spellStart"/>
      <w:r w:rsidR="006419AD" w:rsidRPr="004D6174">
        <w:rPr>
          <w:rFonts w:ascii="Times New Roman" w:hAnsi="Times New Roman" w:cs="Times New Roman"/>
          <w:sz w:val="24"/>
          <w:szCs w:val="24"/>
        </w:rPr>
        <w:t>K</w:t>
      </w:r>
      <w:r w:rsidR="003C723C" w:rsidRPr="004D6174">
        <w:rPr>
          <w:rFonts w:ascii="Times New Roman" w:hAnsi="Times New Roman" w:cs="Times New Roman"/>
          <w:sz w:val="24"/>
          <w:szCs w:val="24"/>
        </w:rPr>
        <w:t>vitek</w:t>
      </w:r>
      <w:proofErr w:type="spellEnd"/>
      <w:r w:rsidR="003C723C" w:rsidRPr="004D6174">
        <w:rPr>
          <w:rFonts w:ascii="Times New Roman" w:hAnsi="Times New Roman" w:cs="Times New Roman"/>
          <w:sz w:val="24"/>
          <w:szCs w:val="24"/>
        </w:rPr>
        <w:t xml:space="preserve"> et al. (1989, 1998</w:t>
      </w:r>
      <w:r w:rsidR="006419AD" w:rsidRPr="004D6174">
        <w:rPr>
          <w:rFonts w:ascii="Times New Roman" w:hAnsi="Times New Roman" w:cs="Times New Roman"/>
          <w:sz w:val="24"/>
          <w:szCs w:val="24"/>
        </w:rPr>
        <w:t xml:space="preserve">, </w:t>
      </w:r>
      <w:r w:rsidR="003C723C" w:rsidRPr="004D6174">
        <w:rPr>
          <w:rFonts w:ascii="Times New Roman" w:hAnsi="Times New Roman" w:cs="Times New Roman"/>
          <w:sz w:val="24"/>
          <w:szCs w:val="24"/>
        </w:rPr>
        <w:t>2000</w:t>
      </w:r>
      <w:r w:rsidR="006419AD" w:rsidRPr="004D6174">
        <w:rPr>
          <w:rFonts w:ascii="Times New Roman" w:hAnsi="Times New Roman" w:cs="Times New Roman"/>
          <w:sz w:val="24"/>
          <w:szCs w:val="24"/>
        </w:rPr>
        <w:t xml:space="preserve">) and demonstrate large, </w:t>
      </w:r>
      <w:r w:rsidR="001110EE" w:rsidRPr="004D6174">
        <w:rPr>
          <w:rFonts w:ascii="Times New Roman" w:hAnsi="Times New Roman" w:cs="Times New Roman"/>
          <w:sz w:val="24"/>
          <w:szCs w:val="24"/>
        </w:rPr>
        <w:t>immediate</w:t>
      </w:r>
      <w:r w:rsidR="006419AD" w:rsidRPr="004D6174">
        <w:rPr>
          <w:rFonts w:ascii="Times New Roman" w:hAnsi="Times New Roman" w:cs="Times New Roman"/>
          <w:sz w:val="24"/>
          <w:szCs w:val="24"/>
        </w:rPr>
        <w:t>,</w:t>
      </w:r>
      <w:r w:rsidR="001110EE" w:rsidRPr="004D6174">
        <w:rPr>
          <w:rFonts w:ascii="Times New Roman" w:hAnsi="Times New Roman" w:cs="Times New Roman"/>
          <w:sz w:val="24"/>
          <w:szCs w:val="24"/>
        </w:rPr>
        <w:t xml:space="preserve"> and </w:t>
      </w:r>
      <w:r w:rsidR="006419AD" w:rsidRPr="004D6174">
        <w:rPr>
          <w:rFonts w:ascii="Times New Roman" w:hAnsi="Times New Roman" w:cs="Times New Roman"/>
          <w:sz w:val="24"/>
          <w:szCs w:val="24"/>
        </w:rPr>
        <w:t xml:space="preserve">persistent </w:t>
      </w:r>
      <w:r w:rsidR="001110EE" w:rsidRPr="004D6174">
        <w:rPr>
          <w:rFonts w:ascii="Times New Roman" w:hAnsi="Times New Roman" w:cs="Times New Roman"/>
          <w:sz w:val="24"/>
          <w:szCs w:val="24"/>
        </w:rPr>
        <w:t xml:space="preserve">effects of sea otter </w:t>
      </w:r>
      <w:r w:rsidR="001B3916" w:rsidRPr="004D6174">
        <w:rPr>
          <w:rFonts w:ascii="Times New Roman" w:hAnsi="Times New Roman" w:cs="Times New Roman"/>
          <w:sz w:val="24"/>
          <w:szCs w:val="24"/>
        </w:rPr>
        <w:t>expansion</w:t>
      </w:r>
      <w:r w:rsidR="001110EE" w:rsidRPr="004D6174">
        <w:rPr>
          <w:rFonts w:ascii="Times New Roman" w:hAnsi="Times New Roman" w:cs="Times New Roman"/>
          <w:sz w:val="24"/>
          <w:szCs w:val="24"/>
        </w:rPr>
        <w:t xml:space="preserve"> on</w:t>
      </w:r>
      <w:r w:rsidR="001B3916" w:rsidRPr="004D6174">
        <w:rPr>
          <w:rFonts w:ascii="Times New Roman" w:hAnsi="Times New Roman" w:cs="Times New Roman"/>
          <w:sz w:val="24"/>
          <w:szCs w:val="24"/>
        </w:rPr>
        <w:t xml:space="preserve"> the</w:t>
      </w:r>
      <w:r w:rsidR="001110EE" w:rsidRPr="004D6174">
        <w:rPr>
          <w:rFonts w:ascii="Times New Roman" w:hAnsi="Times New Roman" w:cs="Times New Roman"/>
          <w:sz w:val="24"/>
          <w:szCs w:val="24"/>
        </w:rPr>
        <w:t xml:space="preserve"> </w:t>
      </w:r>
      <w:r w:rsidR="001B3916" w:rsidRPr="004D6174">
        <w:rPr>
          <w:rFonts w:ascii="Times New Roman" w:hAnsi="Times New Roman" w:cs="Times New Roman"/>
          <w:sz w:val="24"/>
          <w:szCs w:val="24"/>
        </w:rPr>
        <w:t xml:space="preserve">main </w:t>
      </w:r>
      <w:r w:rsidR="006419AD" w:rsidRPr="004D6174">
        <w:rPr>
          <w:rFonts w:ascii="Times New Roman" w:hAnsi="Times New Roman" w:cs="Times New Roman"/>
          <w:sz w:val="24"/>
          <w:szCs w:val="24"/>
        </w:rPr>
        <w:t>invertebrate kelp-</w:t>
      </w:r>
      <w:r w:rsidR="001B3916" w:rsidRPr="004D6174">
        <w:rPr>
          <w:rFonts w:ascii="Times New Roman" w:hAnsi="Times New Roman" w:cs="Times New Roman"/>
          <w:sz w:val="24"/>
          <w:szCs w:val="24"/>
        </w:rPr>
        <w:t>grazer and</w:t>
      </w:r>
      <w:r w:rsidR="001815AF" w:rsidRPr="004D6174">
        <w:rPr>
          <w:rFonts w:ascii="Times New Roman" w:hAnsi="Times New Roman" w:cs="Times New Roman"/>
          <w:sz w:val="24"/>
          <w:szCs w:val="24"/>
        </w:rPr>
        <w:t xml:space="preserve"> a</w:t>
      </w:r>
      <w:r w:rsidR="001B3916" w:rsidRPr="004D6174">
        <w:rPr>
          <w:rFonts w:ascii="Times New Roman" w:hAnsi="Times New Roman" w:cs="Times New Roman"/>
          <w:sz w:val="24"/>
          <w:szCs w:val="24"/>
        </w:rPr>
        <w:t xml:space="preserve"> preferred prey</w:t>
      </w:r>
      <w:r w:rsidR="006419AD" w:rsidRPr="004D6174">
        <w:rPr>
          <w:rFonts w:ascii="Times New Roman" w:hAnsi="Times New Roman" w:cs="Times New Roman"/>
          <w:sz w:val="24"/>
          <w:szCs w:val="24"/>
        </w:rPr>
        <w:t xml:space="preserve">, </w:t>
      </w:r>
      <w:r w:rsidR="001110EE" w:rsidRPr="004D6174">
        <w:rPr>
          <w:rFonts w:ascii="Times New Roman" w:hAnsi="Times New Roman" w:cs="Times New Roman"/>
          <w:sz w:val="24"/>
          <w:szCs w:val="24"/>
        </w:rPr>
        <w:t>sea urchins</w:t>
      </w:r>
      <w:r w:rsidR="006419AD" w:rsidRPr="004D6174">
        <w:rPr>
          <w:rFonts w:ascii="Times New Roman" w:hAnsi="Times New Roman" w:cs="Times New Roman"/>
          <w:sz w:val="24"/>
          <w:szCs w:val="24"/>
        </w:rPr>
        <w:t xml:space="preserve">. We also </w:t>
      </w:r>
      <w:r w:rsidR="00697B44" w:rsidRPr="004D6174">
        <w:rPr>
          <w:rFonts w:ascii="Times New Roman" w:hAnsi="Times New Roman" w:cs="Times New Roman"/>
          <w:sz w:val="24"/>
          <w:szCs w:val="24"/>
        </w:rPr>
        <w:t xml:space="preserve">show </w:t>
      </w:r>
      <w:r w:rsidR="006419AD" w:rsidRPr="004D6174">
        <w:rPr>
          <w:rFonts w:ascii="Times New Roman" w:hAnsi="Times New Roman" w:cs="Times New Roman"/>
          <w:sz w:val="24"/>
          <w:szCs w:val="24"/>
        </w:rPr>
        <w:t xml:space="preserve">that </w:t>
      </w:r>
      <w:r w:rsidR="00D52199" w:rsidRPr="004D6174">
        <w:rPr>
          <w:rFonts w:ascii="Times New Roman" w:hAnsi="Times New Roman" w:cs="Times New Roman"/>
          <w:sz w:val="24"/>
          <w:szCs w:val="24"/>
        </w:rPr>
        <w:t xml:space="preserve">increases </w:t>
      </w:r>
      <w:r w:rsidR="00704510" w:rsidRPr="004D6174">
        <w:rPr>
          <w:rFonts w:ascii="Times New Roman" w:hAnsi="Times New Roman" w:cs="Times New Roman"/>
          <w:sz w:val="24"/>
          <w:szCs w:val="24"/>
        </w:rPr>
        <w:t xml:space="preserve">in otter abundance </w:t>
      </w:r>
      <w:r w:rsidR="00C241E8">
        <w:rPr>
          <w:rFonts w:ascii="Times New Roman" w:hAnsi="Times New Roman" w:cs="Times New Roman"/>
          <w:sz w:val="24"/>
          <w:szCs w:val="24"/>
        </w:rPr>
        <w:t>were correlated with</w:t>
      </w:r>
      <w:r w:rsidR="00704510" w:rsidRPr="004D6174">
        <w:rPr>
          <w:rFonts w:ascii="Times New Roman" w:hAnsi="Times New Roman" w:cs="Times New Roman"/>
          <w:sz w:val="24"/>
          <w:szCs w:val="24"/>
        </w:rPr>
        <w:t xml:space="preserve"> declines </w:t>
      </w:r>
      <w:r w:rsidR="001110EE" w:rsidRPr="004D6174">
        <w:rPr>
          <w:rFonts w:ascii="Times New Roman" w:hAnsi="Times New Roman" w:cs="Times New Roman"/>
          <w:sz w:val="24"/>
          <w:szCs w:val="24"/>
        </w:rPr>
        <w:t xml:space="preserve">for </w:t>
      </w:r>
      <w:r w:rsidR="001B3916" w:rsidRPr="004D6174">
        <w:rPr>
          <w:rFonts w:ascii="Times New Roman" w:hAnsi="Times New Roman" w:cs="Times New Roman"/>
          <w:sz w:val="24"/>
          <w:szCs w:val="24"/>
        </w:rPr>
        <w:t>a</w:t>
      </w:r>
      <w:r w:rsidR="006419AD" w:rsidRPr="004D6174">
        <w:rPr>
          <w:rFonts w:ascii="Times New Roman" w:hAnsi="Times New Roman" w:cs="Times New Roman"/>
          <w:sz w:val="24"/>
          <w:szCs w:val="24"/>
        </w:rPr>
        <w:t xml:space="preserve"> broad</w:t>
      </w:r>
      <w:r w:rsidR="001B3916" w:rsidRPr="004D6174">
        <w:rPr>
          <w:rFonts w:ascii="Times New Roman" w:hAnsi="Times New Roman" w:cs="Times New Roman"/>
          <w:sz w:val="24"/>
          <w:szCs w:val="24"/>
        </w:rPr>
        <w:t xml:space="preserve"> suite of</w:t>
      </w:r>
      <w:r w:rsidR="001110EE" w:rsidRPr="004D6174">
        <w:rPr>
          <w:rFonts w:ascii="Times New Roman" w:hAnsi="Times New Roman" w:cs="Times New Roman"/>
          <w:sz w:val="24"/>
          <w:szCs w:val="24"/>
        </w:rPr>
        <w:t xml:space="preserve"> invertebrate </w:t>
      </w:r>
      <w:r w:rsidR="001B3916" w:rsidRPr="004D6174">
        <w:rPr>
          <w:rFonts w:ascii="Times New Roman" w:hAnsi="Times New Roman" w:cs="Times New Roman"/>
          <w:sz w:val="24"/>
          <w:szCs w:val="24"/>
        </w:rPr>
        <w:t>species</w:t>
      </w:r>
      <w:r w:rsidR="004726C4">
        <w:rPr>
          <w:rFonts w:ascii="Times New Roman" w:hAnsi="Times New Roman" w:cs="Times New Roman"/>
          <w:sz w:val="24"/>
          <w:szCs w:val="24"/>
        </w:rPr>
        <w:t xml:space="preserve"> and </w:t>
      </w:r>
      <w:r w:rsidR="00AB75DB">
        <w:rPr>
          <w:rFonts w:ascii="Times New Roman" w:hAnsi="Times New Roman" w:cs="Times New Roman"/>
          <w:sz w:val="24"/>
          <w:szCs w:val="24"/>
        </w:rPr>
        <w:t>multi-year increases in kelp area</w:t>
      </w:r>
      <w:r w:rsidR="001110EE" w:rsidRPr="004D6174">
        <w:rPr>
          <w:rFonts w:ascii="Times New Roman" w:hAnsi="Times New Roman" w:cs="Times New Roman"/>
          <w:sz w:val="24"/>
          <w:szCs w:val="24"/>
        </w:rPr>
        <w:t>.</w:t>
      </w:r>
      <w:r w:rsidR="001B3916" w:rsidRPr="004D6174">
        <w:rPr>
          <w:rFonts w:ascii="Times New Roman" w:hAnsi="Times New Roman" w:cs="Times New Roman"/>
          <w:sz w:val="24"/>
          <w:szCs w:val="24"/>
        </w:rPr>
        <w:t xml:space="preserve"> </w:t>
      </w:r>
      <w:r w:rsidR="000A50D1" w:rsidRPr="004D6174">
        <w:rPr>
          <w:rFonts w:ascii="Times New Roman" w:hAnsi="Times New Roman" w:cs="Times New Roman"/>
          <w:sz w:val="24"/>
          <w:szCs w:val="24"/>
        </w:rPr>
        <w:t>Th</w:t>
      </w:r>
      <w:r w:rsidR="006419AD" w:rsidRPr="004D6174">
        <w:rPr>
          <w:rFonts w:ascii="Times New Roman" w:hAnsi="Times New Roman" w:cs="Times New Roman"/>
          <w:sz w:val="24"/>
          <w:szCs w:val="24"/>
        </w:rPr>
        <w:t>e</w:t>
      </w:r>
      <w:r w:rsidR="000A50D1" w:rsidRPr="004D6174">
        <w:rPr>
          <w:rFonts w:ascii="Times New Roman" w:hAnsi="Times New Roman" w:cs="Times New Roman"/>
          <w:sz w:val="24"/>
          <w:szCs w:val="24"/>
        </w:rPr>
        <w:t>s</w:t>
      </w:r>
      <w:r w:rsidR="006419AD" w:rsidRPr="004D6174">
        <w:rPr>
          <w:rFonts w:ascii="Times New Roman" w:hAnsi="Times New Roman" w:cs="Times New Roman"/>
          <w:sz w:val="24"/>
          <w:szCs w:val="24"/>
        </w:rPr>
        <w:t>e reductions</w:t>
      </w:r>
      <w:r w:rsidR="00AB75DB">
        <w:rPr>
          <w:rFonts w:ascii="Times New Roman" w:hAnsi="Times New Roman" w:cs="Times New Roman"/>
          <w:sz w:val="24"/>
          <w:szCs w:val="24"/>
        </w:rPr>
        <w:t xml:space="preserve"> in invertebrate abundances</w:t>
      </w:r>
      <w:r w:rsidR="000A50D1" w:rsidRPr="004D6174">
        <w:rPr>
          <w:rFonts w:ascii="Times New Roman" w:hAnsi="Times New Roman" w:cs="Times New Roman"/>
          <w:sz w:val="24"/>
          <w:szCs w:val="24"/>
        </w:rPr>
        <w:t xml:space="preserve"> suggest the consequences of sea otter populations for kelp </w:t>
      </w:r>
      <w:r w:rsidR="00D52199" w:rsidRPr="004D6174">
        <w:rPr>
          <w:rFonts w:ascii="Times New Roman" w:hAnsi="Times New Roman" w:cs="Times New Roman"/>
          <w:sz w:val="24"/>
          <w:szCs w:val="24"/>
        </w:rPr>
        <w:t xml:space="preserve">forest community composition </w:t>
      </w:r>
      <w:r w:rsidR="000A50D1" w:rsidRPr="004D6174">
        <w:rPr>
          <w:rFonts w:ascii="Times New Roman" w:hAnsi="Times New Roman" w:cs="Times New Roman"/>
          <w:sz w:val="24"/>
          <w:szCs w:val="24"/>
        </w:rPr>
        <w:t>are</w:t>
      </w:r>
      <w:r w:rsidR="002305D4" w:rsidRPr="004D6174">
        <w:rPr>
          <w:rFonts w:ascii="Times New Roman" w:hAnsi="Times New Roman" w:cs="Times New Roman"/>
          <w:sz w:val="24"/>
          <w:szCs w:val="24"/>
        </w:rPr>
        <w:t xml:space="preserve"> not exclusively an immediate </w:t>
      </w:r>
      <w:r w:rsidR="001110EE" w:rsidRPr="004D6174">
        <w:rPr>
          <w:rFonts w:ascii="Times New Roman" w:hAnsi="Times New Roman" w:cs="Times New Roman"/>
          <w:sz w:val="24"/>
          <w:szCs w:val="24"/>
        </w:rPr>
        <w:t>shift in state</w:t>
      </w:r>
      <w:r w:rsidR="002305D4" w:rsidRPr="004D6174">
        <w:rPr>
          <w:rFonts w:ascii="Times New Roman" w:hAnsi="Times New Roman" w:cs="Times New Roman"/>
          <w:sz w:val="24"/>
          <w:szCs w:val="24"/>
        </w:rPr>
        <w:t>, but can manifest gradually over the span of decade</w:t>
      </w:r>
      <w:r w:rsidR="00680FF7" w:rsidRPr="004D6174">
        <w:rPr>
          <w:rFonts w:ascii="Times New Roman" w:hAnsi="Times New Roman" w:cs="Times New Roman"/>
          <w:sz w:val="24"/>
          <w:szCs w:val="24"/>
        </w:rPr>
        <w:t>s</w:t>
      </w:r>
      <w:r w:rsidR="00704510" w:rsidRPr="004D6174">
        <w:rPr>
          <w:rFonts w:ascii="Times New Roman" w:hAnsi="Times New Roman" w:cs="Times New Roman"/>
          <w:sz w:val="24"/>
          <w:szCs w:val="24"/>
        </w:rPr>
        <w:t xml:space="preserve"> </w:t>
      </w:r>
      <w:r w:rsidR="00C241E8">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576C5251-0E09-4FA2-B547-C79BC4037081&lt;/uuid&gt;&lt;priority&gt;0&lt;/priority&gt;&lt;publications&gt;&lt;publication&gt;&lt;uuid&gt;C714227A-0B97-48F6-9219-1A9279D01892&lt;/uuid&gt;&lt;volume&gt;94&lt;/volume&gt;&lt;doi&gt;10.1890/13-0561R.1&lt;/doi&gt;&lt;startpage&gt;2654&lt;/startpage&gt;&lt;publication_date&gt;99201311011200000000222000&lt;/publication_date&gt;&lt;url&gt;http://onlinelibrary.wiley.com/doi/10.1890/13-0561R.1/abstract&lt;/url&gt;&lt;type&gt;400&lt;/type&gt;&lt;title&gt;A multi</w:instrText>
      </w:r>
      <w:r w:rsidR="008F7061">
        <w:rPr>
          <w:rFonts w:ascii="Calibri" w:eastAsia="Calibri" w:hAnsi="Calibri" w:cs="Calibri"/>
          <w:sz w:val="24"/>
          <w:szCs w:val="24"/>
        </w:rPr>
        <w:instrText>‐</w:instrText>
      </w:r>
      <w:r w:rsidR="008F7061">
        <w:rPr>
          <w:rFonts w:ascii="Times New Roman" w:hAnsi="Times New Roman" w:cs="Times New Roman"/>
          <w:sz w:val="24"/>
          <w:szCs w:val="24"/>
        </w:rPr>
        <w:instrText>decade time series of kelp forest community structure at San Nicolas Island, California (USA)&lt;/title&gt;&lt;publisher&gt;Ecological Society of America&lt;/publisher&gt;&lt;number&gt;11&lt;/number&gt;&lt;subtype&gt;400&lt;/subtype&gt;&lt;endpage&gt;2654&lt;/endpage&gt;&lt;bundle&gt;&lt;publication&gt;&lt;publisher&gt; Ecological Society of America &lt;/publisher&gt;&lt;title&gt;Ecology Letters&lt;/title&gt;&lt;type&gt;-100&lt;/type&gt;&lt;subtype&gt;-100&lt;/subtype&gt;&lt;uuid&gt;3C2B3A67-D765-48DE-A868-63CD3700347F&lt;/uuid&gt;&lt;/publication&gt;&lt;/bundle&gt;&lt;authors&gt;&lt;author&gt;&lt;firstName&gt;Michael&lt;/firstName&gt;&lt;middleNames&gt;C&lt;/middleNames&gt;&lt;lastName&gt;Kenner&lt;/lastName&gt;&lt;/author&gt;&lt;author&gt;&lt;firstName&gt;James&lt;/firstName&gt;&lt;middleNames&gt;A&lt;/middleNames&gt;&lt;lastName&gt;Estes&lt;/lastName&gt;&lt;/author&gt;&lt;author&gt;&lt;firstName&gt;M&lt;/firstName&gt;&lt;middleNames&gt;Tim&lt;/middleNames&gt;&lt;lastName&gt;Tinker&lt;/lastName&gt;&lt;/author&gt;&lt;author&gt;&lt;firstName&gt;James&lt;/firstName&gt;&lt;middleNames&gt;L&lt;/middleNames&gt;&lt;lastName&gt;Bodkin&lt;/lastName&gt;&lt;/author&gt;&lt;author&gt;&lt;firstName&gt;Robert&lt;/firstName&gt;&lt;middleNames&gt;K&lt;/middleNames&gt;&lt;lastName&gt;Cowen&lt;/lastName&gt;&lt;/author&gt;&lt;author&gt;&lt;firstName&gt;Christopher&lt;/firstName&gt;&lt;lastName&gt;Harrold&lt;/lastName&gt;&lt;/author&gt;&lt;author&gt;&lt;firstName&gt;Brian&lt;/firstName&gt;&lt;middleNames&gt;B&lt;/middleNames&gt;&lt;lastName&gt;Hatfield&lt;/lastName&gt;&lt;/author&gt;&lt;author&gt;&lt;firstName&gt;Mark&lt;/firstName&gt;&lt;lastName&gt;Novak&lt;/lastName&gt;&lt;/author&gt;&lt;author&gt;&lt;firstName&gt;Andrew&lt;/firstName&gt;&lt;lastName&gt;Rassweiler&lt;/lastName&gt;&lt;/author&gt;&lt;author&gt;&lt;firstName&gt;Daniel&lt;/firstName&gt;&lt;middleNames&gt;C&lt;/middleNames&gt;&lt;lastName&gt;Reed&lt;/lastName&gt;&lt;/author&gt;&lt;/authors&gt;&lt;/publication&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C241E8">
        <w:rPr>
          <w:rFonts w:ascii="Times New Roman" w:hAnsi="Times New Roman" w:cs="Times New Roman"/>
          <w:sz w:val="24"/>
          <w:szCs w:val="24"/>
        </w:rPr>
        <w:fldChar w:fldCharType="separate"/>
      </w:r>
      <w:r w:rsidR="005F1089">
        <w:rPr>
          <w:rFonts w:ascii="Helvetica" w:hAnsi="Helvetica" w:cs="Helvetica"/>
          <w:sz w:val="24"/>
          <w:szCs w:val="24"/>
        </w:rPr>
        <w:t>(Watson &amp; Estes 2011, Kenner et al. 2013)</w:t>
      </w:r>
      <w:r w:rsidR="00C241E8">
        <w:rPr>
          <w:rFonts w:ascii="Times New Roman" w:hAnsi="Times New Roman" w:cs="Times New Roman"/>
          <w:sz w:val="24"/>
          <w:szCs w:val="24"/>
        </w:rPr>
        <w:fldChar w:fldCharType="end"/>
      </w:r>
      <w:r w:rsidR="00C241E8">
        <w:rPr>
          <w:rFonts w:ascii="Times New Roman" w:hAnsi="Times New Roman" w:cs="Times New Roman"/>
          <w:sz w:val="24"/>
          <w:szCs w:val="24"/>
        </w:rPr>
        <w:t xml:space="preserve"> OTHER </w:t>
      </w:r>
      <w:proofErr w:type="gramStart"/>
      <w:r w:rsidR="00C241E8">
        <w:rPr>
          <w:rFonts w:ascii="Times New Roman" w:hAnsi="Times New Roman" w:cs="Times New Roman"/>
          <w:sz w:val="24"/>
          <w:szCs w:val="24"/>
        </w:rPr>
        <w:t>REFS?.</w:t>
      </w:r>
      <w:proofErr w:type="gramEnd"/>
      <w:r w:rsidR="000A50D1" w:rsidRPr="004D6174">
        <w:rPr>
          <w:rFonts w:ascii="Times New Roman" w:hAnsi="Times New Roman" w:cs="Times New Roman"/>
          <w:sz w:val="24"/>
          <w:szCs w:val="24"/>
        </w:rPr>
        <w:t xml:space="preserve"> </w:t>
      </w:r>
      <w:r w:rsidR="00AD34E2" w:rsidRPr="004D6174">
        <w:rPr>
          <w:rFonts w:ascii="Times New Roman" w:hAnsi="Times New Roman" w:cs="Times New Roman"/>
          <w:sz w:val="24"/>
          <w:szCs w:val="24"/>
        </w:rPr>
        <w:t xml:space="preserve">Furthermore, because invertebrate densities remain far below historical levels and those associated with shifts to non-kelp dominated states </w:t>
      </w:r>
      <w:r w:rsidR="00582A3B">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057ED40F-1CDA-4909-BB10-D2AF8940DF90&lt;/uuid&gt;&lt;priority&gt;0&lt;/priority&gt;&lt;publications&gt;&lt;publication&gt;&lt;volume&gt;495&lt;/volume&gt;&lt;publication_date&gt;99201401091200000000222000&lt;/publication_date&gt;&lt;doi&gt;10.3354/meps10573&lt;/doi&gt;&lt;startpage&gt;1&lt;/startpage&gt;&lt;title&gt;Sea urchin barrens as alternative stable states of collapsed kelp ecosystems&lt;/title&gt;&lt;uuid&gt;C068C7D7-8AE8-4FF8-A520-A1F9DAF69500&lt;/uuid&gt;&lt;subtype&gt;400&lt;/subtype&gt;&lt;endpage&gt;25&lt;/endpage&gt;&lt;type&gt;400&lt;/type&gt;&lt;url&gt;http://www.int-res.com/abstracts/meps/v495/p1-25/&lt;/url&gt;&lt;bundle&gt;&lt;publication&gt;&lt;publisher&gt;INTER-RESEARCH&lt;/publisher&gt;&lt;title&gt;Marine Ecology Progress Series&lt;/title&gt;&lt;type&gt;-100&lt;/type&gt;&lt;subtype&gt;-100&lt;/subtype&gt;&lt;uuid&gt;B99391F1-52F2-48EA-8AA4-88DBC0C1AD49&lt;/uuid&gt;&lt;/publication&gt;&lt;/bundle&gt;&lt;authors&gt;&lt;author&gt;&lt;firstName&gt;Karen&lt;/firstName&gt;&lt;lastName&gt;Filbee-Dexter&lt;/lastName&gt;&lt;/author&gt;&lt;author&gt;&lt;firstName&gt;Robert&lt;/firstName&gt;&lt;middleNames&gt;E&lt;/middleNames&gt;&lt;lastName&gt;Scheibling&lt;/lastName&gt;&lt;/author&gt;&lt;/authors&gt;&lt;/publication&gt;&lt;/publications&gt;&lt;cites&gt;&lt;/cites&gt;&lt;/citation&gt;</w:instrText>
      </w:r>
      <w:r w:rsidR="00582A3B">
        <w:rPr>
          <w:rFonts w:ascii="Times New Roman" w:hAnsi="Times New Roman" w:cs="Times New Roman"/>
          <w:sz w:val="24"/>
          <w:szCs w:val="24"/>
        </w:rPr>
        <w:fldChar w:fldCharType="separate"/>
      </w:r>
      <w:r w:rsidR="005F1089">
        <w:rPr>
          <w:rFonts w:ascii="Helvetica" w:hAnsi="Helvetica" w:cs="Helvetica"/>
          <w:sz w:val="24"/>
          <w:szCs w:val="24"/>
        </w:rPr>
        <w:t>(</w:t>
      </w:r>
      <w:proofErr w:type="spellStart"/>
      <w:r w:rsidR="005F1089">
        <w:rPr>
          <w:rFonts w:ascii="Helvetica" w:hAnsi="Helvetica" w:cs="Helvetica"/>
          <w:sz w:val="24"/>
          <w:szCs w:val="24"/>
        </w:rPr>
        <w:t>Filbee</w:t>
      </w:r>
      <w:proofErr w:type="spellEnd"/>
      <w:r w:rsidR="005F1089">
        <w:rPr>
          <w:rFonts w:ascii="Helvetica" w:hAnsi="Helvetica" w:cs="Helvetica"/>
          <w:sz w:val="24"/>
          <w:szCs w:val="24"/>
        </w:rPr>
        <w:t xml:space="preserve">-Dexter &amp; </w:t>
      </w:r>
      <w:proofErr w:type="spellStart"/>
      <w:r w:rsidR="005F1089">
        <w:rPr>
          <w:rFonts w:ascii="Helvetica" w:hAnsi="Helvetica" w:cs="Helvetica"/>
          <w:sz w:val="24"/>
          <w:szCs w:val="24"/>
        </w:rPr>
        <w:t>Scheibling</w:t>
      </w:r>
      <w:proofErr w:type="spellEnd"/>
      <w:r w:rsidR="005F1089">
        <w:rPr>
          <w:rFonts w:ascii="Helvetica" w:hAnsi="Helvetica" w:cs="Helvetica"/>
          <w:sz w:val="24"/>
          <w:szCs w:val="24"/>
        </w:rPr>
        <w:t xml:space="preserve"> 2014)</w:t>
      </w:r>
      <w:r w:rsidR="00582A3B">
        <w:rPr>
          <w:rFonts w:ascii="Times New Roman" w:hAnsi="Times New Roman" w:cs="Times New Roman"/>
          <w:sz w:val="24"/>
          <w:szCs w:val="24"/>
        </w:rPr>
        <w:fldChar w:fldCharType="end"/>
      </w:r>
      <w:r w:rsidR="00AD34E2" w:rsidRPr="004D6174">
        <w:rPr>
          <w:rFonts w:ascii="Times New Roman" w:hAnsi="Times New Roman" w:cs="Times New Roman"/>
          <w:sz w:val="24"/>
          <w:szCs w:val="24"/>
        </w:rPr>
        <w:t xml:space="preserve">, the observed decline in kelp </w:t>
      </w:r>
      <w:r w:rsidR="00E65B04">
        <w:rPr>
          <w:rFonts w:ascii="Times New Roman" w:hAnsi="Times New Roman" w:cs="Times New Roman"/>
          <w:sz w:val="24"/>
          <w:szCs w:val="24"/>
        </w:rPr>
        <w:t xml:space="preserve">population </w:t>
      </w:r>
      <w:r w:rsidR="00AD34E2" w:rsidRPr="004D6174">
        <w:rPr>
          <w:rFonts w:ascii="Times New Roman" w:hAnsi="Times New Roman" w:cs="Times New Roman"/>
          <w:sz w:val="24"/>
          <w:szCs w:val="24"/>
        </w:rPr>
        <w:t xml:space="preserve">growth rates (Fig. </w:t>
      </w:r>
      <w:r w:rsidR="00E50496">
        <w:rPr>
          <w:rFonts w:ascii="Times New Roman" w:hAnsi="Times New Roman" w:cs="Times New Roman"/>
          <w:sz w:val="24"/>
          <w:szCs w:val="24"/>
        </w:rPr>
        <w:t>4</w:t>
      </w:r>
      <w:r w:rsidR="00AD34E2" w:rsidRPr="004D6174">
        <w:rPr>
          <w:rFonts w:ascii="Times New Roman" w:hAnsi="Times New Roman" w:cs="Times New Roman"/>
          <w:sz w:val="24"/>
          <w:szCs w:val="24"/>
        </w:rPr>
        <w:t xml:space="preserve">) and total area (Fig.1) in OCNMS since 2000 is unlikely to be </w:t>
      </w:r>
      <w:r w:rsidR="00E50496">
        <w:rPr>
          <w:rFonts w:ascii="Times New Roman" w:hAnsi="Times New Roman" w:cs="Times New Roman"/>
          <w:sz w:val="24"/>
          <w:szCs w:val="24"/>
        </w:rPr>
        <w:t>caused</w:t>
      </w:r>
      <w:r w:rsidR="00AD34E2" w:rsidRPr="004D6174">
        <w:rPr>
          <w:rFonts w:ascii="Times New Roman" w:hAnsi="Times New Roman" w:cs="Times New Roman"/>
          <w:sz w:val="24"/>
          <w:szCs w:val="24"/>
        </w:rPr>
        <w:t xml:space="preserve"> by increased invertebrate </w:t>
      </w:r>
      <w:r w:rsidR="00AD34E2" w:rsidRPr="004D6174">
        <w:rPr>
          <w:rFonts w:ascii="Times New Roman" w:hAnsi="Times New Roman" w:cs="Times New Roman"/>
          <w:sz w:val="24"/>
          <w:szCs w:val="24"/>
        </w:rPr>
        <w:lastRenderedPageBreak/>
        <w:t>grazing pressure.</w:t>
      </w:r>
      <w:r w:rsidR="00AB75DB">
        <w:rPr>
          <w:rFonts w:ascii="Times New Roman" w:hAnsi="Times New Roman" w:cs="Times New Roman"/>
          <w:sz w:val="24"/>
          <w:szCs w:val="24"/>
        </w:rPr>
        <w:t xml:space="preserve"> </w:t>
      </w:r>
      <w:r w:rsidR="00AD34E2" w:rsidRPr="004D6174">
        <w:rPr>
          <w:rFonts w:ascii="Times New Roman" w:hAnsi="Times New Roman" w:cs="Times New Roman"/>
          <w:sz w:val="24"/>
          <w:szCs w:val="24"/>
        </w:rPr>
        <w:t xml:space="preserve">Rather, these results suggest that forces unrelated to otter abundance </w:t>
      </w:r>
      <w:r w:rsidR="00AB75DB">
        <w:rPr>
          <w:rFonts w:ascii="Times New Roman" w:hAnsi="Times New Roman" w:cs="Times New Roman"/>
          <w:sz w:val="24"/>
          <w:szCs w:val="24"/>
        </w:rPr>
        <w:t xml:space="preserve">drive kelp abundance and </w:t>
      </w:r>
      <w:r w:rsidR="006E6864" w:rsidRPr="004D6174">
        <w:rPr>
          <w:rFonts w:ascii="Times New Roman" w:hAnsi="Times New Roman" w:cs="Times New Roman"/>
          <w:sz w:val="24"/>
          <w:szCs w:val="24"/>
        </w:rPr>
        <w:t xml:space="preserve">kelp forest </w:t>
      </w:r>
      <w:r w:rsidR="00AB75DB">
        <w:rPr>
          <w:rFonts w:ascii="Times New Roman" w:hAnsi="Times New Roman" w:cs="Times New Roman"/>
          <w:sz w:val="24"/>
          <w:szCs w:val="24"/>
        </w:rPr>
        <w:t>community structure once kelp have equilibrated to the presence of sea otters</w:t>
      </w:r>
      <w:commentRangeStart w:id="13"/>
      <w:r w:rsidR="00AD34E2" w:rsidRPr="004D6174">
        <w:rPr>
          <w:rFonts w:ascii="Times New Roman" w:hAnsi="Times New Roman" w:cs="Times New Roman"/>
          <w:sz w:val="24"/>
          <w:szCs w:val="24"/>
        </w:rPr>
        <w:t>.</w:t>
      </w:r>
      <w:commentRangeEnd w:id="13"/>
      <w:r w:rsidR="006E6864" w:rsidRPr="004D6174">
        <w:rPr>
          <w:rStyle w:val="CommentReference"/>
          <w:rFonts w:ascii="Times New Roman" w:hAnsi="Times New Roman" w:cs="Times New Roman"/>
        </w:rPr>
        <w:commentReference w:id="13"/>
      </w:r>
    </w:p>
    <w:p w14:paraId="4BD351D5" w14:textId="49FD3A71" w:rsidR="00275032" w:rsidRPr="004D6174" w:rsidRDefault="006E6864" w:rsidP="000D6CA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One hypothesis for the decoupling of kelp and otter growth rates </w:t>
      </w:r>
      <w:r w:rsidR="00AB75DB">
        <w:rPr>
          <w:rFonts w:ascii="Times New Roman" w:hAnsi="Times New Roman" w:cs="Times New Roman"/>
          <w:sz w:val="24"/>
          <w:szCs w:val="24"/>
        </w:rPr>
        <w:t>after</w:t>
      </w:r>
      <w:r w:rsidRPr="004D6174">
        <w:rPr>
          <w:rFonts w:ascii="Times New Roman" w:hAnsi="Times New Roman" w:cs="Times New Roman"/>
          <w:sz w:val="24"/>
          <w:szCs w:val="24"/>
        </w:rPr>
        <w:t xml:space="preserve"> 200</w:t>
      </w:r>
      <w:r w:rsidR="00AB75DB">
        <w:rPr>
          <w:rFonts w:ascii="Times New Roman" w:hAnsi="Times New Roman" w:cs="Times New Roman"/>
          <w:sz w:val="24"/>
          <w:szCs w:val="24"/>
        </w:rPr>
        <w:t>1</w:t>
      </w:r>
      <w:r w:rsidRPr="004D6174">
        <w:rPr>
          <w:rFonts w:ascii="Times New Roman" w:hAnsi="Times New Roman" w:cs="Times New Roman"/>
          <w:sz w:val="24"/>
          <w:szCs w:val="24"/>
        </w:rPr>
        <w:t xml:space="preserve"> is an increase in the influence of abiotic factors. Oceanographic dynamics in the late 1990s and early 2000s in the Northeast Pacific have been the subject of intense study because they were characterized by major El Nino and La Nina events and a shift in productivity regimes (PDO; </w:t>
      </w:r>
      <w:r w:rsidR="003C723C" w:rsidRPr="004D6174">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A78CF937-701D-4335-8F70-C16B2421BFD9&lt;/uuid&gt;&lt;priority&gt;0&lt;/priority&gt;&lt;publications&gt;&lt;publication&gt;&lt;volume&gt;78&lt;/volume&gt;&lt;publication_date&gt;99199700001200000000200000&lt;/publication_date&gt;&lt;number&gt;6&lt;/number&gt;&lt;startpage&gt;1069&lt;/startpage&gt;&lt;title&gt;A Pacific interdecadal climate oscillation with impacts on salmon production&lt;/title&gt;&lt;uuid&gt;70B9985E-084F-460D-A83C-4730AB5A8465&lt;/uuid&gt;&lt;subtype&gt;400&lt;/subtype&gt;&lt;endpage&gt;1079&lt;/endpage&gt;&lt;type&gt;400&lt;/type&gt;&lt;url&gt;http://www.ncbi.nlm.nih.gov/entrez/query.fcgi?db=pubmed&amp;amp;cmd=Retrieve&amp;amp;dopt=AbstractPlus&amp;amp;list_uids=15668581962815968737related:4RW9i0f8cdkJ&lt;/url&gt;&lt;bundle&gt;&lt;publication&gt;&lt;title&gt;Bulletin of the American Meteorological Society&lt;/title&gt;&lt;type&gt;-100&lt;/type&gt;&lt;subtype&gt;-100&lt;/subtype&gt;&lt;uuid&gt;281415DD-C6C5-4048-8B91-9B2FE69A8BD1&lt;/uuid&gt;&lt;/publication&gt;&lt;/bundle&gt;&lt;authors&gt;&lt;author&gt;&lt;firstName&gt;NJ&lt;/firstName&gt;&lt;lastName&gt;Mantua&lt;/lastName&gt;&lt;/author&gt;&lt;author&gt;&lt;firstName&gt;SR&lt;/firstName&gt;&lt;lastName&gt;Hare&lt;/lastName&gt;&lt;/author&gt;&lt;author&gt;&lt;firstName&gt;Y&lt;/firstName&gt;&lt;lastName&gt;Zhang&lt;/lastName&gt;&lt;/author&gt;&lt;author&gt;&lt;firstName&gt;JM&lt;/firstName&gt;&lt;lastName&gt;Wallace&lt;/lastName&gt;&lt;/author&gt;&lt;author&gt;&lt;firstName&gt;RC&lt;/firstName&gt;&lt;lastName&gt;Francis&lt;/lastName&gt;&lt;/author&gt;&lt;/authors&gt;&lt;/publication&gt;&lt;publication&gt;&lt;uuid&gt;F1B02F23-8889-4C7B-8106-787A3B6CD259&lt;/uuid&gt;&lt;volume&gt;58&lt;/volume&gt;&lt;doi&gt;10.1023/A:1015820616384&lt;/doi&gt;&lt;startpage&gt;35&lt;/startpage&gt;&lt;publication_date&gt;99200200001200000000200000&lt;/publication_date&gt;&lt;url&gt;http://link.springer.com/article/10.1023/A%3A1015820616384&lt;/url&gt;&lt;type&gt;400&lt;/type&gt;&lt;title&gt;The Pacific Decadal Oscillation&lt;/title&gt;&lt;publisher&gt;Kluwer Academic Publishers&lt;/publisher&gt;&lt;number&gt;1&lt;/number&gt;&lt;subtype&gt;400&lt;/subtype&gt;&lt;endpage&gt;44&lt;/endpage&gt;&lt;bundle&gt;&lt;publication&gt;&lt;publisher&gt;Kluwer Academic Publishers&lt;/publisher&gt;&lt;title&gt;Journal of Oceanography&lt;/title&gt;&lt;type&gt;-100&lt;/type&gt;&lt;subtype&gt;-100&lt;/subtype&gt;&lt;uuid&gt;A67289EC-3BD4-402E-8FD7-F4AD7DD9D287&lt;/uuid&gt;&lt;/publication&gt;&lt;/bundle&gt;&lt;authors&gt;&lt;author&gt;&lt;firstName&gt;Nathan&lt;/firstName&gt;&lt;middleNames&gt;J&lt;/middleNames&gt;&lt;lastName&gt;Mantua&lt;/lastName&gt;&lt;/author&gt;&lt;author&gt;&lt;firstName&gt;Steven&lt;/firstName&gt;&lt;middleNames&gt;R&lt;/middleNames&gt;&lt;lastName&gt;Hare&lt;/lastName&gt;&lt;/author&gt;&lt;/authors&gt;&lt;/publication&gt;&lt;/publications&gt;&lt;cites&gt;&lt;/cites&gt;&lt;/citation&gt;</w:instrText>
      </w:r>
      <w:r w:rsidR="003C723C" w:rsidRPr="004D6174">
        <w:rPr>
          <w:rFonts w:ascii="Times New Roman" w:hAnsi="Times New Roman" w:cs="Times New Roman"/>
          <w:sz w:val="24"/>
          <w:szCs w:val="24"/>
        </w:rPr>
        <w:fldChar w:fldCharType="separate"/>
      </w:r>
      <w:r w:rsidR="005F1089">
        <w:rPr>
          <w:rFonts w:ascii="Helvetica" w:hAnsi="Helvetica" w:cs="Helvetica"/>
          <w:sz w:val="24"/>
          <w:szCs w:val="24"/>
        </w:rPr>
        <w:t>(Mantua et al. 1997, Mantua &amp; Hare 2002)</w:t>
      </w:r>
      <w:r w:rsidR="003C723C"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It is possible that </w:t>
      </w:r>
      <w:r w:rsidR="00D14B4B" w:rsidRPr="004D6174">
        <w:rPr>
          <w:rFonts w:ascii="Times New Roman" w:hAnsi="Times New Roman" w:cs="Times New Roman"/>
          <w:sz w:val="24"/>
          <w:szCs w:val="24"/>
        </w:rPr>
        <w:t xml:space="preserve">at that time the vast majority of changes in invertebrate grazer abundance due to otter predation had already occurred, and kelp dynamics became more strongly influenced by </w:t>
      </w:r>
      <w:r w:rsidR="00275032" w:rsidRPr="004D6174">
        <w:rPr>
          <w:rFonts w:ascii="Times New Roman" w:hAnsi="Times New Roman" w:cs="Times New Roman"/>
          <w:sz w:val="24"/>
          <w:szCs w:val="24"/>
        </w:rPr>
        <w:t>sea surface temperature, upwelling, nutrient availability and other bottom-up forces</w:t>
      </w:r>
      <w:r w:rsidR="00446249">
        <w:rPr>
          <w:rFonts w:ascii="Times New Roman" w:hAnsi="Times New Roman" w:cs="Times New Roman"/>
          <w:sz w:val="24"/>
          <w:szCs w:val="24"/>
        </w:rPr>
        <w:t xml:space="preserve"> (</w:t>
      </w:r>
      <w:proofErr w:type="spellStart"/>
      <w:r w:rsidR="00446249">
        <w:rPr>
          <w:rFonts w:ascii="Times New Roman" w:hAnsi="Times New Roman" w:cs="Times New Roman"/>
          <w:sz w:val="24"/>
          <w:szCs w:val="24"/>
        </w:rPr>
        <w:t>Pfister</w:t>
      </w:r>
      <w:proofErr w:type="spellEnd"/>
      <w:r w:rsidR="00446249">
        <w:rPr>
          <w:rFonts w:ascii="Times New Roman" w:hAnsi="Times New Roman" w:cs="Times New Roman"/>
          <w:sz w:val="24"/>
          <w:szCs w:val="24"/>
        </w:rPr>
        <w:t xml:space="preserve"> et al. 2017)</w:t>
      </w:r>
      <w:r w:rsidR="00275032" w:rsidRPr="004D6174">
        <w:rPr>
          <w:rFonts w:ascii="Times New Roman" w:hAnsi="Times New Roman" w:cs="Times New Roman"/>
          <w:sz w:val="24"/>
          <w:szCs w:val="24"/>
        </w:rPr>
        <w:t>.</w:t>
      </w:r>
      <w:r w:rsidR="00446249">
        <w:rPr>
          <w:rFonts w:ascii="Times New Roman" w:hAnsi="Times New Roman" w:cs="Times New Roman"/>
          <w:sz w:val="24"/>
          <w:szCs w:val="24"/>
        </w:rPr>
        <w:t xml:space="preserve"> </w:t>
      </w:r>
      <w:r w:rsidR="000D6CA9" w:rsidRPr="004D6174">
        <w:rPr>
          <w:rFonts w:ascii="Times New Roman" w:hAnsi="Times New Roman" w:cs="Times New Roman"/>
          <w:sz w:val="24"/>
          <w:szCs w:val="24"/>
        </w:rPr>
        <w:t>For kelp</w:t>
      </w:r>
      <w:r w:rsidR="001D5A08" w:rsidRPr="004D6174">
        <w:rPr>
          <w:rFonts w:ascii="Times New Roman" w:hAnsi="Times New Roman" w:cs="Times New Roman"/>
          <w:sz w:val="24"/>
          <w:szCs w:val="24"/>
        </w:rPr>
        <w:t xml:space="preserve"> in particular</w:t>
      </w:r>
      <w:r w:rsidR="000D6CA9" w:rsidRPr="004D6174">
        <w:rPr>
          <w:rFonts w:ascii="Times New Roman" w:hAnsi="Times New Roman" w:cs="Times New Roman"/>
          <w:sz w:val="24"/>
          <w:szCs w:val="24"/>
        </w:rPr>
        <w:t xml:space="preserve">, </w:t>
      </w:r>
      <w:r w:rsidR="005F6C85" w:rsidRPr="004D6174">
        <w:rPr>
          <w:rFonts w:ascii="Times New Roman" w:hAnsi="Times New Roman" w:cs="Times New Roman"/>
          <w:sz w:val="24"/>
          <w:szCs w:val="24"/>
        </w:rPr>
        <w:t xml:space="preserve">we expected that the variability in kelp area would be strongly related to </w:t>
      </w:r>
      <w:r w:rsidR="007A66A6">
        <w:rPr>
          <w:rFonts w:ascii="Times New Roman" w:hAnsi="Times New Roman" w:cs="Times New Roman"/>
          <w:sz w:val="24"/>
          <w:szCs w:val="24"/>
        </w:rPr>
        <w:t xml:space="preserve">wave </w:t>
      </w:r>
      <w:r w:rsidR="005F6C85" w:rsidRPr="004D6174">
        <w:rPr>
          <w:rFonts w:ascii="Times New Roman" w:hAnsi="Times New Roman" w:cs="Times New Roman"/>
          <w:sz w:val="24"/>
          <w:szCs w:val="24"/>
        </w:rPr>
        <w:t>exposure at a given site</w:t>
      </w:r>
      <w:r w:rsidR="000D6CA9"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31631818-E742-4571-885C-69774A670473&lt;/uuid&gt;&lt;priority&gt;0&lt;/priority&gt;&lt;publications&gt;&lt;publication&gt;&lt;volume&gt;42&lt;/volume&gt;&lt;publication_date&gt;99201510011200000000222000&lt;/publication_date&gt;&lt;number&gt;10&lt;/number&gt;&lt;doi&gt;10.1111/jbi.12550&lt;/doi&gt;&lt;startpage&gt;2010&lt;/startpage&gt;&lt;title&gt;Geographical variability in the controls of giant kelp biomass dynamics&lt;/title&gt;&lt;uuid&gt;4A42AD08-3D65-481A-B181-892286D4D3FD&lt;/uuid&gt;&lt;subtype&gt;400&lt;/subtype&gt;&lt;endpage&gt;2021&lt;/endpage&gt;&lt;type&gt;400&lt;/type&gt;&lt;url&gt;http://onlinelibrary.wiley.com/doi/10.1111/jbi.12550/full&lt;/url&gt;&lt;bundle&gt;&lt;publication&gt;&lt;title&gt;Journal of Biogeography&lt;/title&gt;&lt;type&gt;-100&lt;/type&gt;&lt;subtype&gt;-100&lt;/subtype&gt;&lt;uuid&gt;9F0EA2CC-9A0E-4029-BF34-7CF0BC8E6A76&lt;/uuid&gt;&lt;/publication&gt;&lt;/bundle&gt;&lt;authors&gt;&lt;author&gt;&lt;firstName&gt;Tom&lt;/firstName&gt;&lt;middleNames&gt;W&lt;/middleNames&gt;&lt;lastName&gt;Bell&lt;/lastName&gt;&lt;/author&gt;&lt;author&gt;&lt;firstName&gt;Kyle&lt;/firstName&gt;&lt;middleNames&gt;C&lt;/middleNames&gt;&lt;lastName&gt;Cavanaugh&lt;/lastName&gt;&lt;/author&gt;&lt;author&gt;&lt;firstName&gt;Daniel&lt;/firstName&gt;&lt;middleNames&gt;C&lt;/middleNames&gt;&lt;lastName&gt;Reed&lt;/lastName&gt;&lt;/author&gt;&lt;author&gt;&lt;firstName&gt;David&lt;/firstName&gt;&lt;middleNames&gt;A&lt;/middleNames&gt;&lt;lastName&gt;Siegel&lt;/lastName&gt;&lt;/author&gt;&lt;/authors&gt;&lt;/publication&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8F7061">
        <w:rPr>
          <w:rFonts w:ascii="Calibri" w:eastAsia="Calibri" w:hAnsi="Calibri" w:cs="Calibri"/>
          <w:sz w:val="24"/>
          <w:szCs w:val="24"/>
        </w:rPr>
        <w:instrText>‐</w:instrText>
      </w:r>
      <w:r w:rsidR="008F7061">
        <w:rPr>
          <w:rFonts w:ascii="Times New Roman" w:hAnsi="Times New Roman" w:cs="Times New Roman"/>
          <w:sz w:val="24"/>
          <w:szCs w:val="24"/>
        </w:rPr>
        <w:instrText>down and bottom</w:instrText>
      </w:r>
      <w:r w:rsidR="008F7061">
        <w:rPr>
          <w:rFonts w:ascii="Calibri" w:eastAsia="Calibri" w:hAnsi="Calibri" w:cs="Calibri"/>
          <w:sz w:val="24"/>
          <w:szCs w:val="24"/>
        </w:rPr>
        <w:instrText>‐</w:instrText>
      </w:r>
      <w:r w:rsidR="008F7061">
        <w:rPr>
          <w:rFonts w:ascii="Times New Roman" w:hAnsi="Times New Roman"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0D6CA9" w:rsidRPr="004D6174">
        <w:rPr>
          <w:rFonts w:ascii="Times New Roman" w:hAnsi="Times New Roman" w:cs="Times New Roman"/>
          <w:sz w:val="24"/>
          <w:szCs w:val="24"/>
        </w:rPr>
        <w:fldChar w:fldCharType="separate"/>
      </w:r>
      <w:r w:rsidR="000D6CA9" w:rsidRPr="004D6174">
        <w:rPr>
          <w:rFonts w:ascii="Times New Roman" w:hAnsi="Times New Roman" w:cs="Times New Roman"/>
          <w:sz w:val="24"/>
          <w:szCs w:val="24"/>
        </w:rPr>
        <w:t>(Reed et al. 2011, Bell et al. 2015)</w:t>
      </w:r>
      <w:r w:rsidR="000D6CA9" w:rsidRPr="004D6174">
        <w:rPr>
          <w:rFonts w:ascii="Times New Roman" w:hAnsi="Times New Roman" w:cs="Times New Roman"/>
          <w:sz w:val="24"/>
          <w:szCs w:val="24"/>
        </w:rPr>
        <w:fldChar w:fldCharType="end"/>
      </w:r>
      <w:r w:rsidR="005F6C85" w:rsidRPr="004D6174">
        <w:rPr>
          <w:rFonts w:ascii="Times New Roman" w:hAnsi="Times New Roman" w:cs="Times New Roman"/>
          <w:sz w:val="24"/>
          <w:szCs w:val="24"/>
        </w:rPr>
        <w:t>.</w:t>
      </w:r>
      <w:r w:rsidR="000D6CA9" w:rsidRPr="004D6174">
        <w:rPr>
          <w:rFonts w:ascii="Times New Roman" w:hAnsi="Times New Roman" w:cs="Times New Roman"/>
          <w:sz w:val="24"/>
          <w:szCs w:val="24"/>
        </w:rPr>
        <w:t xml:space="preserve"> While k</w:t>
      </w:r>
      <w:r w:rsidR="005F6C85" w:rsidRPr="004D6174">
        <w:rPr>
          <w:rFonts w:ascii="Times New Roman" w:hAnsi="Times New Roman" w:cs="Times New Roman"/>
          <w:sz w:val="24"/>
          <w:szCs w:val="24"/>
        </w:rPr>
        <w:t>elp CV</w:t>
      </w:r>
      <w:r w:rsidR="005C1320" w:rsidRPr="004D6174">
        <w:rPr>
          <w:rFonts w:ascii="Times New Roman" w:hAnsi="Times New Roman" w:cs="Times New Roman"/>
          <w:sz w:val="24"/>
          <w:szCs w:val="24"/>
        </w:rPr>
        <w:t xml:space="preserve"> </w:t>
      </w:r>
      <w:r w:rsidR="005F6C85" w:rsidRPr="004D6174">
        <w:rPr>
          <w:rFonts w:ascii="Times New Roman" w:hAnsi="Times New Roman" w:cs="Times New Roman"/>
          <w:sz w:val="24"/>
          <w:szCs w:val="24"/>
        </w:rPr>
        <w:t>varied substantially among sites</w:t>
      </w:r>
      <w:r w:rsidR="00697B44" w:rsidRPr="004D6174">
        <w:rPr>
          <w:rFonts w:ascii="Times New Roman" w:hAnsi="Times New Roman" w:cs="Times New Roman"/>
          <w:sz w:val="24"/>
          <w:szCs w:val="24"/>
        </w:rPr>
        <w:t xml:space="preserve"> (Fig. S1)</w:t>
      </w:r>
      <w:r w:rsidR="005F6C85"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t>it</w:t>
      </w:r>
      <w:r w:rsidR="005F6C85" w:rsidRPr="004D6174">
        <w:rPr>
          <w:rFonts w:ascii="Times New Roman" w:hAnsi="Times New Roman" w:cs="Times New Roman"/>
          <w:sz w:val="24"/>
          <w:szCs w:val="24"/>
        </w:rPr>
        <w:t xml:space="preserve"> was unrelated to c</w:t>
      </w:r>
      <w:r w:rsidR="000D6CA9" w:rsidRPr="004D6174">
        <w:rPr>
          <w:rFonts w:ascii="Times New Roman" w:hAnsi="Times New Roman" w:cs="Times New Roman"/>
          <w:sz w:val="24"/>
          <w:szCs w:val="24"/>
        </w:rPr>
        <w:t>alculated wave exposure values</w:t>
      </w:r>
      <w:r w:rsidR="00446249">
        <w:rPr>
          <w:rFonts w:ascii="Times New Roman" w:hAnsi="Times New Roman" w:cs="Times New Roman"/>
          <w:sz w:val="24"/>
          <w:szCs w:val="24"/>
        </w:rPr>
        <w:t xml:space="preserve">. </w:t>
      </w:r>
      <w:r w:rsidR="005F6C85" w:rsidRPr="004D6174">
        <w:rPr>
          <w:rFonts w:ascii="Times New Roman" w:hAnsi="Times New Roman" w:cs="Times New Roman"/>
          <w:sz w:val="24"/>
          <w:szCs w:val="24"/>
        </w:rPr>
        <w:t xml:space="preserve">Surprisingly, post-2002 </w:t>
      </w:r>
      <w:proofErr w:type="spellStart"/>
      <w:r w:rsidR="005F6C85" w:rsidRPr="004D6174">
        <w:rPr>
          <w:rFonts w:ascii="Times New Roman" w:hAnsi="Times New Roman" w:cs="Times New Roman"/>
          <w:sz w:val="24"/>
          <w:szCs w:val="24"/>
        </w:rPr>
        <w:t>Neah</w:t>
      </w:r>
      <w:proofErr w:type="spellEnd"/>
      <w:r w:rsidR="005F6C85" w:rsidRPr="004D6174">
        <w:rPr>
          <w:rFonts w:ascii="Times New Roman" w:hAnsi="Times New Roman" w:cs="Times New Roman"/>
          <w:sz w:val="24"/>
          <w:szCs w:val="24"/>
        </w:rPr>
        <w:t xml:space="preserve"> Bay</w:t>
      </w:r>
      <w:r w:rsidR="007A66A6">
        <w:rPr>
          <w:rFonts w:ascii="Times New Roman" w:hAnsi="Times New Roman" w:cs="Times New Roman"/>
          <w:sz w:val="24"/>
          <w:szCs w:val="24"/>
        </w:rPr>
        <w:t xml:space="preserve">, a site largely protected from wave exposure </w:t>
      </w:r>
      <w:r w:rsidR="007A66A6" w:rsidRPr="007A66A6">
        <w:rPr>
          <w:rFonts w:ascii="Times New Roman" w:hAnsi="Times New Roman" w:cs="Times New Roman"/>
          <w:sz w:val="24"/>
          <w:szCs w:val="24"/>
          <w:highlight w:val="yellow"/>
        </w:rPr>
        <w:t>(Fig. S1)</w:t>
      </w:r>
      <w:r w:rsidR="007A66A6">
        <w:rPr>
          <w:rFonts w:ascii="Times New Roman" w:hAnsi="Times New Roman" w:cs="Times New Roman"/>
          <w:sz w:val="24"/>
          <w:szCs w:val="24"/>
        </w:rPr>
        <w:t>,</w:t>
      </w:r>
      <w:r w:rsidR="005F6C85" w:rsidRPr="004D6174">
        <w:rPr>
          <w:rFonts w:ascii="Times New Roman" w:hAnsi="Times New Roman" w:cs="Times New Roman"/>
          <w:sz w:val="24"/>
          <w:szCs w:val="24"/>
        </w:rPr>
        <w:t xml:space="preserve"> had nearly equivalent kelp CVs as five of the other locations on the outer coast including Cape Alava and Destruction Island (</w:t>
      </w:r>
      <w:r w:rsidR="001815AF" w:rsidRPr="004D6174">
        <w:rPr>
          <w:rFonts w:ascii="Times New Roman" w:hAnsi="Times New Roman" w:cs="Times New Roman"/>
          <w:sz w:val="24"/>
          <w:szCs w:val="24"/>
        </w:rPr>
        <w:t xml:space="preserve">Fig. 5; </w:t>
      </w:r>
      <w:proofErr w:type="spellStart"/>
      <w:r w:rsidR="001815AF" w:rsidRPr="004D6174">
        <w:rPr>
          <w:rFonts w:ascii="Times New Roman" w:hAnsi="Times New Roman" w:cs="Times New Roman"/>
          <w:sz w:val="24"/>
          <w:szCs w:val="24"/>
        </w:rPr>
        <w:t>detrended</w:t>
      </w:r>
      <w:proofErr w:type="spellEnd"/>
      <w:r w:rsidR="001815AF" w:rsidRPr="004D6174">
        <w:rPr>
          <w:rFonts w:ascii="Times New Roman" w:hAnsi="Times New Roman" w:cs="Times New Roman"/>
          <w:sz w:val="24"/>
          <w:szCs w:val="24"/>
        </w:rPr>
        <w:t xml:space="preserve"> CV </w:t>
      </w:r>
      <w:r w:rsidR="005C1320" w:rsidRPr="004D6174">
        <w:rPr>
          <w:rFonts w:ascii="Times New Roman" w:hAnsi="Times New Roman" w:cs="Times New Roman"/>
          <w:sz w:val="24"/>
          <w:szCs w:val="24"/>
        </w:rPr>
        <w:t xml:space="preserve">of approximately </w:t>
      </w:r>
      <w:r w:rsidR="001815AF" w:rsidRPr="004D6174">
        <w:rPr>
          <w:rFonts w:ascii="Times New Roman" w:hAnsi="Times New Roman" w:cs="Times New Roman"/>
          <w:sz w:val="24"/>
          <w:szCs w:val="24"/>
        </w:rPr>
        <w:t>0.2</w:t>
      </w:r>
      <w:r w:rsidR="005F6C85" w:rsidRPr="004D6174">
        <w:rPr>
          <w:rFonts w:ascii="Times New Roman" w:hAnsi="Times New Roman" w:cs="Times New Roman"/>
          <w:sz w:val="24"/>
          <w:szCs w:val="24"/>
        </w:rPr>
        <w:t xml:space="preserve">). We speculate that this may be driven predominantly by the fact that we only have information about kelp area during the summer during which wave </w:t>
      </w:r>
      <w:r w:rsidR="00EA025B" w:rsidRPr="004D6174">
        <w:rPr>
          <w:rFonts w:ascii="Times New Roman" w:hAnsi="Times New Roman" w:cs="Times New Roman"/>
          <w:sz w:val="24"/>
          <w:szCs w:val="24"/>
        </w:rPr>
        <w:t>energy on the coast</w:t>
      </w:r>
      <w:r w:rsidR="00AB75DB">
        <w:rPr>
          <w:rFonts w:ascii="Times New Roman" w:hAnsi="Times New Roman" w:cs="Times New Roman"/>
          <w:sz w:val="24"/>
          <w:szCs w:val="24"/>
        </w:rPr>
        <w:t xml:space="preserve"> is</w:t>
      </w:r>
      <w:r w:rsidR="005F6C85" w:rsidRPr="004D6174">
        <w:rPr>
          <w:rFonts w:ascii="Times New Roman" w:hAnsi="Times New Roman" w:cs="Times New Roman"/>
          <w:sz w:val="24"/>
          <w:szCs w:val="24"/>
        </w:rPr>
        <w:t xml:space="preserve"> relatively low. An alternative prediction is that kelp CV</w:t>
      </w:r>
      <w:r w:rsidR="005C1320" w:rsidRPr="004D6174">
        <w:rPr>
          <w:rFonts w:ascii="Times New Roman" w:hAnsi="Times New Roman" w:cs="Times New Roman"/>
          <w:sz w:val="24"/>
          <w:szCs w:val="24"/>
        </w:rPr>
        <w:t xml:space="preserve"> in </w:t>
      </w:r>
      <w:proofErr w:type="spellStart"/>
      <w:r w:rsidR="005C1320" w:rsidRPr="004D6174">
        <w:rPr>
          <w:rFonts w:ascii="Times New Roman" w:hAnsi="Times New Roman" w:cs="Times New Roman"/>
          <w:sz w:val="24"/>
          <w:szCs w:val="24"/>
        </w:rPr>
        <w:t>Neah</w:t>
      </w:r>
      <w:proofErr w:type="spellEnd"/>
      <w:r w:rsidR="005C1320" w:rsidRPr="004D6174">
        <w:rPr>
          <w:rFonts w:ascii="Times New Roman" w:hAnsi="Times New Roman" w:cs="Times New Roman"/>
          <w:sz w:val="24"/>
          <w:szCs w:val="24"/>
        </w:rPr>
        <w:t xml:space="preserve"> Bay would decline if sea otters invaded </w:t>
      </w:r>
      <w:proofErr w:type="spellStart"/>
      <w:r w:rsidR="005C1320" w:rsidRPr="004D6174">
        <w:rPr>
          <w:rFonts w:ascii="Times New Roman" w:hAnsi="Times New Roman" w:cs="Times New Roman"/>
          <w:sz w:val="24"/>
          <w:szCs w:val="24"/>
        </w:rPr>
        <w:t>Neah</w:t>
      </w:r>
      <w:proofErr w:type="spellEnd"/>
      <w:r w:rsidR="005C1320" w:rsidRPr="004D6174">
        <w:rPr>
          <w:rFonts w:ascii="Times New Roman" w:hAnsi="Times New Roman" w:cs="Times New Roman"/>
          <w:sz w:val="24"/>
          <w:szCs w:val="24"/>
        </w:rPr>
        <w:t xml:space="preserve"> Bay</w:t>
      </w:r>
      <w:r w:rsidR="005F6C85" w:rsidRPr="004D6174">
        <w:rPr>
          <w:rFonts w:ascii="Times New Roman" w:hAnsi="Times New Roman" w:cs="Times New Roman"/>
          <w:sz w:val="24"/>
          <w:szCs w:val="24"/>
        </w:rPr>
        <w:t xml:space="preserve">, as kelp CV appears to be </w:t>
      </w:r>
      <w:r w:rsidR="00A42051" w:rsidRPr="004D6174">
        <w:rPr>
          <w:rFonts w:ascii="Times New Roman" w:hAnsi="Times New Roman" w:cs="Times New Roman"/>
          <w:sz w:val="24"/>
          <w:szCs w:val="24"/>
        </w:rPr>
        <w:t>potential</w:t>
      </w:r>
      <w:r w:rsidR="00FD60E7" w:rsidRPr="004D6174">
        <w:rPr>
          <w:rFonts w:ascii="Times New Roman" w:hAnsi="Times New Roman" w:cs="Times New Roman"/>
          <w:sz w:val="24"/>
          <w:szCs w:val="24"/>
        </w:rPr>
        <w:t>ly</w:t>
      </w:r>
      <w:r w:rsidR="005F6C85" w:rsidRPr="004D6174">
        <w:rPr>
          <w:rFonts w:ascii="Times New Roman" w:hAnsi="Times New Roman" w:cs="Times New Roman"/>
          <w:sz w:val="24"/>
          <w:szCs w:val="24"/>
        </w:rPr>
        <w:t xml:space="preserve"> related to the number of otters present at each site (F</w:t>
      </w:r>
      <w:r w:rsidR="00EA025B" w:rsidRPr="004D6174">
        <w:rPr>
          <w:rFonts w:ascii="Times New Roman" w:hAnsi="Times New Roman" w:cs="Times New Roman"/>
          <w:sz w:val="24"/>
          <w:szCs w:val="24"/>
        </w:rPr>
        <w:t>ig</w:t>
      </w:r>
      <w:r w:rsidR="005F6C85" w:rsidRPr="004D6174">
        <w:rPr>
          <w:rFonts w:ascii="Times New Roman" w:hAnsi="Times New Roman" w:cs="Times New Roman"/>
          <w:sz w:val="24"/>
          <w:szCs w:val="24"/>
        </w:rPr>
        <w:t xml:space="preserve">. </w:t>
      </w:r>
      <w:r w:rsidR="00EA025B" w:rsidRPr="004D6174">
        <w:rPr>
          <w:rFonts w:ascii="Times New Roman" w:hAnsi="Times New Roman" w:cs="Times New Roman"/>
          <w:sz w:val="24"/>
          <w:szCs w:val="24"/>
        </w:rPr>
        <w:t>5</w:t>
      </w:r>
      <w:r w:rsidR="005F6C85" w:rsidRPr="004D6174">
        <w:rPr>
          <w:rFonts w:ascii="Times New Roman" w:hAnsi="Times New Roman" w:cs="Times New Roman"/>
          <w:sz w:val="24"/>
          <w:szCs w:val="24"/>
        </w:rPr>
        <w:t>).</w:t>
      </w:r>
      <w:r w:rsidR="00EA025B" w:rsidRPr="004D6174">
        <w:rPr>
          <w:rFonts w:ascii="Times New Roman" w:hAnsi="Times New Roman" w:cs="Times New Roman"/>
          <w:sz w:val="24"/>
          <w:szCs w:val="24"/>
        </w:rPr>
        <w:t xml:space="preserve"> </w:t>
      </w:r>
      <w:r w:rsidR="001D5A08" w:rsidRPr="004D6174">
        <w:rPr>
          <w:rFonts w:ascii="Times New Roman" w:hAnsi="Times New Roman" w:cs="Times New Roman"/>
          <w:sz w:val="24"/>
          <w:szCs w:val="24"/>
        </w:rPr>
        <w:t xml:space="preserve">While we cannot </w:t>
      </w:r>
      <w:r w:rsidR="007A66A6" w:rsidRPr="004D6174">
        <w:rPr>
          <w:rFonts w:ascii="Times New Roman" w:hAnsi="Times New Roman" w:cs="Times New Roman"/>
          <w:sz w:val="24"/>
          <w:szCs w:val="24"/>
        </w:rPr>
        <w:t xml:space="preserve">definitively </w:t>
      </w:r>
      <w:r w:rsidR="001D5A08" w:rsidRPr="004D6174">
        <w:rPr>
          <w:rFonts w:ascii="Times New Roman" w:hAnsi="Times New Roman" w:cs="Times New Roman"/>
          <w:sz w:val="24"/>
          <w:szCs w:val="24"/>
        </w:rPr>
        <w:t xml:space="preserve">identify what caused the decoupling of otter and kelp dynamics in OCNMS, shifts in factors controlling alternate states within ecological communities are not without precedent in other systems </w:t>
      </w:r>
      <w:r w:rsidR="00094C8A">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99188B31-B188-433B-8D39-F5732352231E&lt;/uuid&gt;&lt;priority&gt;0&lt;/priority&gt;&lt;publications&gt;&lt;publication&gt;&lt;volume&gt;161&lt;/volume&gt;&lt;number&gt;1&lt;/number&gt;&lt;doi&gt;10.1007/s00442-009-1350-9&lt;/doi&gt;&lt;startpage&gt;139&lt;/startpage&gt;&lt;title&gt;Experimental confirmation of multiple community states in a marine ecosystem&lt;/title&gt;&lt;uuid&gt;E84257EE-6251-46CC-808D-1F1FF89D3C34&lt;/uuid&gt;&lt;subtype&gt;400&lt;/subtype&gt;&lt;publisher&gt;Springer-Verlag&lt;/publisher&gt;&lt;type&gt;400&lt;/type&gt;&lt;endpage&gt;148&lt;/endpage&gt;&lt;url&gt;https://link.springer.com/article/10.1007/s00442-009-1350-9&lt;/url&gt;&lt;bundle&gt;&lt;publication&gt;&lt;publisher&gt;Springer-Verlag&lt;/publisher&gt;&lt;title&gt;Oecologia&lt;/title&gt;&lt;type&gt;-100&lt;/type&gt;&lt;subtype&gt;-100&lt;/subtype&gt;&lt;uuid&gt;7B4F22CB-0AF8-4180-BB8A-58A8B8BF30CC&lt;/uuid&gt;&lt;/publication&gt;&lt;/bundle&gt;&lt;authors&gt;&lt;author&gt;&lt;firstName&gt;Peter&lt;/firstName&gt;&lt;middleNames&gt;S&lt;/middleNames&gt;&lt;lastName&gt;Petraitis&lt;/lastName&gt;&lt;/author&gt;&lt;author&gt;&lt;firstName&gt;Elizabeth&lt;/firstName&gt;&lt;middleNames&gt;T&lt;/middleNames&gt;&lt;lastName&gt;Methratta&lt;/lastName&gt;&lt;/author&gt;&lt;author&gt;&lt;firstName&gt;Erika&lt;/firstName&gt;&lt;middleNames&gt;C&lt;/middleNames&gt;&lt;lastName&gt;Rhile&lt;/lastName&gt;&lt;/author&gt;&lt;author&gt;&lt;firstName&gt;Nicholas&lt;/firstName&gt;&lt;middleNames&gt;A&lt;/middleNames&gt;&lt;lastName&gt;Vidargas&lt;/lastName&gt;&lt;/author&gt;&lt;author&gt;&lt;firstName&gt;Steve&lt;/firstName&gt;&lt;middleNames&gt;R&lt;/middleNames&gt;&lt;lastName&gt;Dudgeon&lt;/lastName&gt;&lt;/author&gt;&lt;/authors&gt;&lt;/publication&gt;&lt;publication&gt;&lt;uuid&gt;D49A8CDF-FD97-444A-953C-DD882026E81A&lt;/uuid&gt;&lt;volume&gt;16&lt;/volume&gt;&lt;accepted_date&gt;99200610091200000000222000&lt;/accepted_date&gt;&lt;doi&gt;10.1016/j.cub.2006.10.030&lt;/doi&gt;&lt;startpage&gt;2434&lt;/startpage&gt;&lt;revision_date&gt;99200610081200000000222000&lt;/revision_date&gt;&lt;publication_date&gt;99200612191200000000222000&lt;/publication_date&gt;&lt;url&gt;http://eutils.ncbi.nlm.nih.gov/entrez/eutils/elink.fcgi?dbfrom=pubmed&amp;amp;id=17174918&amp;amp;retmode=ref&amp;amp;cmd=prlinks&lt;/url&gt;&lt;type&gt;400&lt;/type&gt;&lt;title&gt;Sleeping functional group drives coral-reef recovery.&lt;/title&gt;&lt;submission_date&gt;99200607181200000000222000&lt;/submission_date&gt;&lt;number&gt;24&lt;/number&gt;&lt;institution&gt;Australian Research Council, Centre of Excellence for Coral Reef Studies, James Cook University, Townsville, Queensland 4811, Australia. david.bellwood@jcu.edu.au&lt;/institution&gt;&lt;subtype&gt;400&lt;/subtype&gt;&lt;endpage&gt;2439&lt;/endpage&gt;&lt;bundle&gt;&lt;publication&gt;&lt;url&gt;http://www.cell.com/current-biology/&lt;/url&gt;&lt;title&gt;Current Biology&lt;/title&gt;&lt;type&gt;-100&lt;/type&gt;&lt;subtype&gt;-100&lt;/subtype&gt;&lt;uuid&gt;4908FCBD-0047-474A-8293-995785694D46&lt;/uuid&gt;&lt;/publication&gt;&lt;/bundle&gt;&lt;authors&gt;&lt;author&gt;&lt;firstName&gt;David&lt;/firstName&gt;&lt;middleNames&gt;R&lt;/middleNames&gt;&lt;lastName&gt;Bellwood&lt;/lastName&gt;&lt;/author&gt;&lt;author&gt;&lt;firstName&gt;Terry&lt;/firstName&gt;&lt;middleNames&gt;P&lt;/middleNames&gt;&lt;lastName&gt;Hughes&lt;/lastName&gt;&lt;/author&gt;&lt;author&gt;&lt;firstName&gt;Andrew&lt;/firstName&gt;&lt;middleNames&gt;S&lt;/middleNames&gt;&lt;lastName&gt;Hoey&lt;/lastName&gt;&lt;/author&gt;&lt;/authors&gt;&lt;/publication&gt;&lt;/publications&gt;&lt;cites&gt;&lt;/cites&gt;&lt;/citation&gt;</w:instrText>
      </w:r>
      <w:r w:rsidR="00094C8A">
        <w:rPr>
          <w:rFonts w:ascii="Times New Roman" w:hAnsi="Times New Roman" w:cs="Times New Roman"/>
          <w:sz w:val="24"/>
          <w:szCs w:val="24"/>
        </w:rPr>
        <w:fldChar w:fldCharType="separate"/>
      </w:r>
      <w:r w:rsidR="005F1089">
        <w:rPr>
          <w:rFonts w:ascii="Helvetica" w:hAnsi="Helvetica" w:cs="Helvetica"/>
          <w:sz w:val="24"/>
          <w:szCs w:val="24"/>
        </w:rPr>
        <w:t xml:space="preserve">(Bellwood et al. 2006, </w:t>
      </w:r>
      <w:r w:rsidR="005F1089">
        <w:rPr>
          <w:rFonts w:ascii="Helvetica" w:hAnsi="Helvetica" w:cs="Helvetica"/>
          <w:sz w:val="24"/>
          <w:szCs w:val="24"/>
        </w:rPr>
        <w:lastRenderedPageBreak/>
        <w:t>Petraitis et al.)</w:t>
      </w:r>
      <w:r w:rsidR="00094C8A">
        <w:rPr>
          <w:rFonts w:ascii="Times New Roman" w:hAnsi="Times New Roman" w:cs="Times New Roman"/>
          <w:sz w:val="24"/>
          <w:szCs w:val="24"/>
        </w:rPr>
        <w:fldChar w:fldCharType="end"/>
      </w:r>
      <w:r w:rsidR="001D5A08" w:rsidRPr="004D6174">
        <w:rPr>
          <w:rFonts w:ascii="Times New Roman" w:hAnsi="Times New Roman" w:cs="Times New Roman"/>
          <w:sz w:val="24"/>
          <w:szCs w:val="24"/>
        </w:rPr>
        <w:t>. Our study adds richness and complexity to the classic trophic cascade explanation for the dynamics of kelp forest communities in the presence of sea otters.</w:t>
      </w:r>
    </w:p>
    <w:p w14:paraId="4509C69E" w14:textId="2D640227" w:rsidR="005F6C85" w:rsidRPr="004D6174" w:rsidRDefault="00275032" w:rsidP="000D6CA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Beyond the mean effects of sea otters on kelp and invertebrates, both kelp area and the benthic invertebrate community showed reduced variability as sea otter abundance increased. </w:t>
      </w:r>
      <w:r w:rsidR="00EA025B" w:rsidRPr="004D6174">
        <w:rPr>
          <w:rFonts w:ascii="Times New Roman" w:hAnsi="Times New Roman" w:cs="Times New Roman"/>
          <w:sz w:val="24"/>
          <w:szCs w:val="24"/>
        </w:rPr>
        <w:t xml:space="preserve">We know of no other study that has examined the interaction between otter abundance and kelp variability, but suggest this is a particularly interesting avenue of future research </w:t>
      </w:r>
      <w:r w:rsidR="00AC7B52" w:rsidRPr="004D6174">
        <w:rPr>
          <w:rFonts w:ascii="Times New Roman" w:hAnsi="Times New Roman" w:cs="Times New Roman"/>
          <w:sz w:val="24"/>
          <w:szCs w:val="24"/>
        </w:rPr>
        <w:t xml:space="preserve">due to </w:t>
      </w:r>
      <w:r w:rsidR="0099573E" w:rsidRPr="004D6174">
        <w:rPr>
          <w:rFonts w:ascii="Times New Roman" w:hAnsi="Times New Roman" w:cs="Times New Roman"/>
          <w:sz w:val="24"/>
          <w:szCs w:val="24"/>
        </w:rPr>
        <w:t xml:space="preserve">the connection between </w:t>
      </w:r>
      <w:r w:rsidR="00AC7B52" w:rsidRPr="004D6174">
        <w:rPr>
          <w:rFonts w:ascii="Times New Roman" w:hAnsi="Times New Roman" w:cs="Times New Roman"/>
          <w:sz w:val="24"/>
          <w:szCs w:val="24"/>
        </w:rPr>
        <w:t xml:space="preserve">canopy </w:t>
      </w:r>
      <w:r w:rsidR="00EA025B" w:rsidRPr="004D6174">
        <w:rPr>
          <w:rFonts w:ascii="Times New Roman" w:hAnsi="Times New Roman" w:cs="Times New Roman"/>
          <w:sz w:val="24"/>
          <w:szCs w:val="24"/>
        </w:rPr>
        <w:t>kelp</w:t>
      </w:r>
      <w:r w:rsidR="00AC7B52" w:rsidRPr="004D6174">
        <w:rPr>
          <w:rFonts w:ascii="Times New Roman" w:hAnsi="Times New Roman" w:cs="Times New Roman"/>
          <w:sz w:val="24"/>
          <w:szCs w:val="24"/>
        </w:rPr>
        <w:t>s</w:t>
      </w:r>
      <w:r w:rsidR="00FD60E7" w:rsidRPr="004D6174">
        <w:rPr>
          <w:rFonts w:ascii="Times New Roman" w:hAnsi="Times New Roman" w:cs="Times New Roman"/>
          <w:sz w:val="24"/>
          <w:szCs w:val="24"/>
        </w:rPr>
        <w:t>, benthic community structure</w:t>
      </w:r>
      <w:r w:rsidR="00D14D60" w:rsidRPr="004D6174">
        <w:rPr>
          <w:rFonts w:ascii="Times New Roman" w:hAnsi="Times New Roman" w:cs="Times New Roman"/>
          <w:sz w:val="24"/>
          <w:szCs w:val="24"/>
        </w:rPr>
        <w:t xml:space="preserve"> </w:t>
      </w:r>
      <w:r w:rsidR="00D14D60" w:rsidRPr="004D6174">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8BC54FDA-0F22-4FFC-BADC-F54A58529ADB&lt;/uuid&gt;&lt;priority&gt;0&lt;/priority&gt;&lt;publications&gt;&lt;publication&gt;&lt;volume&gt;90&lt;/volume&gt;&lt;publication_date&gt;99200911001200000000220000&lt;/publication_date&gt;&lt;number&gt;11&lt;/number&gt;&lt;institution&gt;Department of Ecology, Evolution, and Marine Biology, University of California, Santa Barbara, California 93106, USA. karkema@stanford.edu&lt;/institution&gt;&lt;startpage&gt;3126&lt;/startpage&gt;&lt;title&gt;Direct and indirect effects of giant kelp determine benthic community structure and dynamics.&lt;/title&gt;&lt;uuid&gt;3D7F9C17-E273-4665-8E7A-E3A39A35FAD5&lt;/uuid&gt;&lt;subtype&gt;400&lt;/subtype&gt;&lt;endpage&gt;3137&lt;/endpage&gt;&lt;type&gt;400&lt;/type&gt;&lt;url&gt;http://eutils.ncbi.nlm.nih.gov/entrez/eutils/elink.fcgi?dbfrom=pubmed&amp;amp;id=19967868&amp;amp;retmode=ref&amp;amp;cmd=prlinks&lt;/url&gt;&lt;bundle&gt;&lt;publication&gt;&lt;publisher&gt; Ecological Society of America &lt;/publisher&gt;&lt;title&gt;Ecology Letters&lt;/title&gt;&lt;type&gt;-100&lt;/type&gt;&lt;subtype&gt;-100&lt;/subtype&gt;&lt;uuid&gt;3C2B3A67-D765-48DE-A868-63CD3700347F&lt;/uuid&gt;&lt;/publication&gt;&lt;/bundle&gt;&lt;authors&gt;&lt;author&gt;&lt;firstName&gt;Katie&lt;/firstName&gt;&lt;middleNames&gt;K&lt;/middleNames&gt;&lt;lastName&gt;Arkema&lt;/lastName&gt;&lt;/author&gt;&lt;author&gt;&lt;firstName&gt;Daniel&lt;/firstName&gt;&lt;middleNames&gt;C&lt;/middleNames&gt;&lt;lastName&gt;Reed&lt;/lastName&gt;&lt;/author&gt;&lt;author&gt;&lt;firstName&gt;Stephen&lt;/firstName&gt;&lt;middleNames&gt;C&lt;/middleNames&gt;&lt;lastName&gt;Schroeter&lt;/lastName&gt;&lt;/author&gt;&lt;/authors&gt;&lt;/publication&gt;&lt;/publications&gt;&lt;cites&gt;&lt;/cites&gt;&lt;/citation&gt;</w:instrText>
      </w:r>
      <w:r w:rsidR="00D14D60" w:rsidRPr="004D6174">
        <w:rPr>
          <w:rFonts w:ascii="Times New Roman" w:hAnsi="Times New Roman" w:cs="Times New Roman"/>
          <w:sz w:val="24"/>
          <w:szCs w:val="24"/>
        </w:rPr>
        <w:fldChar w:fldCharType="separate"/>
      </w:r>
      <w:r w:rsidR="005F1089">
        <w:rPr>
          <w:rFonts w:ascii="Helvetica" w:hAnsi="Helvetica" w:cs="Helvetica"/>
          <w:sz w:val="24"/>
          <w:szCs w:val="24"/>
        </w:rPr>
        <w:t>(</w:t>
      </w:r>
      <w:proofErr w:type="spellStart"/>
      <w:r w:rsidR="005F1089">
        <w:rPr>
          <w:rFonts w:ascii="Helvetica" w:hAnsi="Helvetica" w:cs="Helvetica"/>
          <w:sz w:val="24"/>
          <w:szCs w:val="24"/>
        </w:rPr>
        <w:t>Arkema</w:t>
      </w:r>
      <w:proofErr w:type="spellEnd"/>
      <w:r w:rsidR="005F1089">
        <w:rPr>
          <w:rFonts w:ascii="Helvetica" w:hAnsi="Helvetica" w:cs="Helvetica"/>
          <w:sz w:val="24"/>
          <w:szCs w:val="24"/>
        </w:rPr>
        <w:t xml:space="preserve"> et al. 2009)</w:t>
      </w:r>
      <w:r w:rsidR="00D14D60" w:rsidRPr="004D6174">
        <w:rPr>
          <w:rFonts w:ascii="Times New Roman" w:hAnsi="Times New Roman" w:cs="Times New Roman"/>
          <w:sz w:val="24"/>
          <w:szCs w:val="24"/>
        </w:rPr>
        <w:fldChar w:fldCharType="end"/>
      </w:r>
      <w:r w:rsidR="00FD60E7" w:rsidRPr="004D6174">
        <w:rPr>
          <w:rFonts w:ascii="Times New Roman" w:hAnsi="Times New Roman" w:cs="Times New Roman"/>
          <w:sz w:val="24"/>
          <w:szCs w:val="24"/>
        </w:rPr>
        <w:t>,</w:t>
      </w:r>
      <w:r w:rsidR="00EA025B" w:rsidRPr="004D6174">
        <w:rPr>
          <w:rFonts w:ascii="Times New Roman" w:hAnsi="Times New Roman" w:cs="Times New Roman"/>
          <w:sz w:val="24"/>
          <w:szCs w:val="24"/>
        </w:rPr>
        <w:t xml:space="preserve"> </w:t>
      </w:r>
      <w:r w:rsidR="0099573E" w:rsidRPr="004D6174">
        <w:rPr>
          <w:rFonts w:ascii="Times New Roman" w:hAnsi="Times New Roman" w:cs="Times New Roman"/>
          <w:sz w:val="24"/>
          <w:szCs w:val="24"/>
        </w:rPr>
        <w:t xml:space="preserve">and </w:t>
      </w:r>
      <w:r w:rsidR="00697B44" w:rsidRPr="004D6174">
        <w:rPr>
          <w:rFonts w:ascii="Times New Roman" w:hAnsi="Times New Roman" w:cs="Times New Roman"/>
          <w:sz w:val="24"/>
          <w:szCs w:val="24"/>
        </w:rPr>
        <w:t>various</w:t>
      </w:r>
      <w:r w:rsidR="00AC7B52" w:rsidRPr="004D6174">
        <w:rPr>
          <w:rFonts w:ascii="Times New Roman" w:hAnsi="Times New Roman" w:cs="Times New Roman"/>
          <w:sz w:val="24"/>
          <w:szCs w:val="24"/>
        </w:rPr>
        <w:t xml:space="preserve"> </w:t>
      </w:r>
      <w:r w:rsidR="00EA025B" w:rsidRPr="004D6174">
        <w:rPr>
          <w:rFonts w:ascii="Times New Roman" w:hAnsi="Times New Roman" w:cs="Times New Roman"/>
          <w:sz w:val="24"/>
          <w:szCs w:val="24"/>
        </w:rPr>
        <w:t>ecosystem ser</w:t>
      </w:r>
      <w:r w:rsidR="00AC7B52" w:rsidRPr="004D6174">
        <w:rPr>
          <w:rFonts w:ascii="Times New Roman" w:hAnsi="Times New Roman" w:cs="Times New Roman"/>
          <w:sz w:val="24"/>
          <w:szCs w:val="24"/>
        </w:rPr>
        <w:t>v</w:t>
      </w:r>
      <w:r w:rsidR="00EA025B" w:rsidRPr="004D6174">
        <w:rPr>
          <w:rFonts w:ascii="Times New Roman" w:hAnsi="Times New Roman" w:cs="Times New Roman"/>
          <w:sz w:val="24"/>
          <w:szCs w:val="24"/>
        </w:rPr>
        <w:t>i</w:t>
      </w:r>
      <w:r w:rsidR="00AC7B52" w:rsidRPr="004D6174">
        <w:rPr>
          <w:rFonts w:ascii="Times New Roman" w:hAnsi="Times New Roman" w:cs="Times New Roman"/>
          <w:sz w:val="24"/>
          <w:szCs w:val="24"/>
        </w:rPr>
        <w:t>c</w:t>
      </w:r>
      <w:r w:rsidR="00EA025B" w:rsidRPr="004D6174">
        <w:rPr>
          <w:rFonts w:ascii="Times New Roman" w:hAnsi="Times New Roman" w:cs="Times New Roman"/>
          <w:sz w:val="24"/>
          <w:szCs w:val="24"/>
        </w:rPr>
        <w:t xml:space="preserve">es </w:t>
      </w:r>
      <w:r w:rsidR="00EA025B" w:rsidRPr="004D6174">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4F580055-166E-4EB0-BD23-D12F4C9CAA15&lt;/uuid&gt;&lt;priority&gt;0&lt;/priority&gt;&lt;publications&gt;&lt;publication&gt;&lt;volume&gt;115&lt;/volume&gt;&lt;publication_date&gt;99201210061200000000222000&lt;/publication_date&gt;&lt;number&gt;3-4&lt;/number&gt;&lt;doi&gt;10.1007/s10584-012-0599-x&lt;/doi&gt;&lt;startpage&gt;883&lt;/startpage&gt;&lt;title&gt;Lagged social-ecological responses to climate and range shifts in fisheries&lt;/title&gt;&lt;uuid&gt;B501DCB6-07E0-40EB-A681-26B8F3E0B03C&lt;/uuid&gt;&lt;subtype&gt;400&lt;/subtype&gt;&lt;endpage&gt;891&lt;/endpage&gt;&lt;type&gt;400&lt;/type&gt;&lt;url&gt;http://www.springerlink.com/index/10.1007/s10584-012-0599-x&lt;/url&gt;&lt;bundle&gt;&lt;publication&gt;&lt;title&gt;Climatic Change&lt;/title&gt;&lt;type&gt;-100&lt;/type&gt;&lt;subtype&gt;-100&lt;/subtype&gt;&lt;uuid&gt;9F5F41F6-2767-4D77-AA71-170FB27D9913&lt;/uuid&gt;&lt;/publication&gt;&lt;/bundle&gt;&lt;authors&gt;&lt;author&gt;&lt;firstName&gt;Malin&lt;/firstName&gt;&lt;middleNames&gt;L&lt;/middleNames&gt;&lt;lastName&gt;Pinsky&lt;/lastName&gt;&lt;/author&gt;&lt;author&gt;&lt;firstName&gt;Michael&lt;/firstName&gt;&lt;lastName&gt;Fogarty&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EA025B" w:rsidRPr="004D6174">
        <w:rPr>
          <w:rFonts w:ascii="Times New Roman" w:hAnsi="Times New Roman" w:cs="Times New Roman"/>
          <w:sz w:val="24"/>
          <w:szCs w:val="24"/>
        </w:rPr>
        <w:fldChar w:fldCharType="separate"/>
      </w:r>
      <w:r w:rsidR="003E45D4" w:rsidRPr="004D6174">
        <w:rPr>
          <w:rFonts w:ascii="Times New Roman" w:hAnsi="Times New Roman" w:cs="Times New Roman"/>
          <w:sz w:val="24"/>
          <w:szCs w:val="24"/>
        </w:rPr>
        <w:t>(</w:t>
      </w:r>
      <w:proofErr w:type="spellStart"/>
      <w:r w:rsidR="003E45D4" w:rsidRPr="004D6174">
        <w:rPr>
          <w:rFonts w:ascii="Times New Roman" w:hAnsi="Times New Roman" w:cs="Times New Roman"/>
          <w:sz w:val="24"/>
          <w:szCs w:val="24"/>
        </w:rPr>
        <w:t>Wilmers</w:t>
      </w:r>
      <w:proofErr w:type="spellEnd"/>
      <w:r w:rsidR="003E45D4" w:rsidRPr="004D6174">
        <w:rPr>
          <w:rFonts w:ascii="Times New Roman" w:hAnsi="Times New Roman" w:cs="Times New Roman"/>
          <w:sz w:val="24"/>
          <w:szCs w:val="24"/>
        </w:rPr>
        <w:t xml:space="preserve"> et al. 2012, Pinsky &amp; Fogarty 2012)</w:t>
      </w:r>
      <w:r w:rsidR="00EA025B" w:rsidRPr="004D6174">
        <w:rPr>
          <w:rFonts w:ascii="Times New Roman" w:hAnsi="Times New Roman" w:cs="Times New Roman"/>
          <w:sz w:val="24"/>
          <w:szCs w:val="24"/>
        </w:rPr>
        <w:fldChar w:fldCharType="end"/>
      </w:r>
      <w:r w:rsidR="00AC7B52" w:rsidRPr="004D6174">
        <w:rPr>
          <w:rFonts w:ascii="Times New Roman" w:hAnsi="Times New Roman" w:cs="Times New Roman"/>
          <w:sz w:val="24"/>
          <w:szCs w:val="24"/>
        </w:rPr>
        <w:t>.</w:t>
      </w:r>
      <w:r w:rsidR="005C1320" w:rsidRPr="004D6174">
        <w:rPr>
          <w:rFonts w:ascii="Times New Roman" w:hAnsi="Times New Roman" w:cs="Times New Roman"/>
          <w:sz w:val="24"/>
          <w:szCs w:val="24"/>
        </w:rPr>
        <w:t xml:space="preserve"> </w:t>
      </w:r>
      <w:commentRangeStart w:id="14"/>
      <w:ins w:id="15" w:author="Blake Feist" w:date="2018-01-05T16:20:00Z">
        <w:r w:rsidR="00F03787">
          <w:rPr>
            <w:rFonts w:ascii="Times New Roman" w:hAnsi="Times New Roman" w:cs="Times New Roman"/>
            <w:sz w:val="24"/>
            <w:szCs w:val="24"/>
          </w:rPr>
          <w:t xml:space="preserve">Indeed, it might be </w:t>
        </w:r>
      </w:ins>
      <w:ins w:id="16" w:author="Blake Feist" w:date="2018-01-05T16:21:00Z">
        <w:r w:rsidR="00F03787">
          <w:rPr>
            <w:rFonts w:ascii="Times New Roman" w:hAnsi="Times New Roman" w:cs="Times New Roman"/>
            <w:sz w:val="24"/>
            <w:szCs w:val="24"/>
          </w:rPr>
          <w:t>prudent, albeit unconventional,</w:t>
        </w:r>
      </w:ins>
      <w:ins w:id="17" w:author="Blake Feist" w:date="2018-01-05T16:20:00Z">
        <w:r w:rsidR="00F03787">
          <w:rPr>
            <w:rFonts w:ascii="Times New Roman" w:hAnsi="Times New Roman" w:cs="Times New Roman"/>
            <w:sz w:val="24"/>
            <w:szCs w:val="24"/>
          </w:rPr>
          <w:t xml:space="preserve"> to </w:t>
        </w:r>
      </w:ins>
      <w:ins w:id="18" w:author="Blake Feist" w:date="2018-01-05T16:21:00Z">
        <w:r w:rsidR="00F03787">
          <w:rPr>
            <w:rFonts w:ascii="Times New Roman" w:hAnsi="Times New Roman" w:cs="Times New Roman"/>
            <w:sz w:val="24"/>
            <w:szCs w:val="24"/>
          </w:rPr>
          <w:t>incorporate</w:t>
        </w:r>
      </w:ins>
      <w:ins w:id="19" w:author="Blake Feist" w:date="2018-01-05T16:20:00Z">
        <w:r w:rsidR="00F03787">
          <w:rPr>
            <w:rFonts w:ascii="Times New Roman" w:hAnsi="Times New Roman" w:cs="Times New Roman"/>
            <w:sz w:val="24"/>
            <w:szCs w:val="24"/>
          </w:rPr>
          <w:t xml:space="preserve"> keystone species and ecosystem engineers </w:t>
        </w:r>
      </w:ins>
      <w:ins w:id="20" w:author="Blake Feist" w:date="2018-01-05T16:21:00Z">
        <w:r w:rsidR="00F03787">
          <w:rPr>
            <w:rFonts w:ascii="Times New Roman" w:hAnsi="Times New Roman" w:cs="Times New Roman"/>
            <w:sz w:val="24"/>
            <w:szCs w:val="24"/>
          </w:rPr>
          <w:t xml:space="preserve">in </w:t>
        </w:r>
      </w:ins>
      <w:ins w:id="21" w:author="Blake Feist" w:date="2018-01-05T16:22:00Z">
        <w:r w:rsidR="0085057A">
          <w:rPr>
            <w:rFonts w:ascii="Times New Roman" w:hAnsi="Times New Roman" w:cs="Times New Roman"/>
            <w:sz w:val="24"/>
            <w:szCs w:val="24"/>
          </w:rPr>
          <w:t xml:space="preserve">marine planning, especially when ecological endpoints include </w:t>
        </w:r>
      </w:ins>
      <w:ins w:id="22" w:author="Blake Feist" w:date="2018-01-05T16:25:00Z">
        <w:r w:rsidR="00176C1C">
          <w:rPr>
            <w:rFonts w:ascii="Times New Roman" w:hAnsi="Times New Roman" w:cs="Times New Roman"/>
            <w:sz w:val="24"/>
            <w:szCs w:val="24"/>
          </w:rPr>
          <w:t xml:space="preserve">conservation and restoration of </w:t>
        </w:r>
      </w:ins>
      <w:ins w:id="23" w:author="Blake Feist" w:date="2018-01-05T16:22:00Z">
        <w:r w:rsidR="0085057A">
          <w:rPr>
            <w:rFonts w:ascii="Times New Roman" w:hAnsi="Times New Roman" w:cs="Times New Roman"/>
            <w:sz w:val="24"/>
            <w:szCs w:val="24"/>
          </w:rPr>
          <w:t>biogenic habitats such as kelp forests</w:t>
        </w:r>
      </w:ins>
      <w:ins w:id="24" w:author="Blake Feist" w:date="2018-01-05T16:21:00Z">
        <w:r w:rsidR="00F03787">
          <w:rPr>
            <w:rFonts w:ascii="Times New Roman" w:hAnsi="Times New Roman" w:cs="Times New Roman"/>
            <w:sz w:val="24"/>
            <w:szCs w:val="24"/>
          </w:rPr>
          <w:t xml:space="preserve">.  </w:t>
        </w:r>
      </w:ins>
      <w:commentRangeEnd w:id="14"/>
      <w:ins w:id="25" w:author="Blake Feist" w:date="2018-01-05T16:23:00Z">
        <w:r w:rsidR="00176C1C">
          <w:rPr>
            <w:rStyle w:val="CommentReference"/>
          </w:rPr>
          <w:commentReference w:id="14"/>
        </w:r>
      </w:ins>
      <w:r w:rsidR="000D6CA9" w:rsidRPr="004D6174">
        <w:rPr>
          <w:rFonts w:ascii="Times New Roman" w:hAnsi="Times New Roman" w:cs="Times New Roman"/>
          <w:sz w:val="24"/>
          <w:szCs w:val="24"/>
        </w:rPr>
        <w:t>For benthic invertebrates,</w:t>
      </w:r>
      <w:r w:rsidR="00A42051"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t>b</w:t>
      </w:r>
      <w:r w:rsidR="00A42051" w:rsidRPr="004D6174">
        <w:rPr>
          <w:rFonts w:ascii="Times New Roman" w:hAnsi="Times New Roman" w:cs="Times New Roman"/>
          <w:sz w:val="24"/>
          <w:szCs w:val="24"/>
        </w:rPr>
        <w:t xml:space="preserve">oth multivariate and univariate analyses show that </w:t>
      </w:r>
      <w:r w:rsidR="00A953BB" w:rsidRPr="004D6174">
        <w:rPr>
          <w:rFonts w:ascii="Times New Roman" w:hAnsi="Times New Roman" w:cs="Times New Roman"/>
          <w:sz w:val="24"/>
          <w:szCs w:val="24"/>
        </w:rPr>
        <w:t xml:space="preserve">invertebrate communities </w:t>
      </w:r>
      <w:r w:rsidR="004A1542" w:rsidRPr="004D6174">
        <w:rPr>
          <w:rFonts w:ascii="Times New Roman" w:hAnsi="Times New Roman" w:cs="Times New Roman"/>
          <w:sz w:val="24"/>
          <w:szCs w:val="24"/>
        </w:rPr>
        <w:t>cluster by year rather than spatial region, suggesting the primary driver of communities is a temporal rather tha</w:t>
      </w:r>
      <w:r w:rsidR="00564E72" w:rsidRPr="004D6174">
        <w:rPr>
          <w:rFonts w:ascii="Times New Roman" w:hAnsi="Times New Roman" w:cs="Times New Roman"/>
          <w:sz w:val="24"/>
          <w:szCs w:val="24"/>
        </w:rPr>
        <w:t>n</w:t>
      </w:r>
      <w:r w:rsidR="004A1542" w:rsidRPr="004D6174">
        <w:rPr>
          <w:rFonts w:ascii="Times New Roman" w:hAnsi="Times New Roman" w:cs="Times New Roman"/>
          <w:sz w:val="24"/>
          <w:szCs w:val="24"/>
        </w:rPr>
        <w:t xml:space="preserve"> a spatial process</w:t>
      </w:r>
      <w:r w:rsidR="000D6CA9" w:rsidRPr="004D6174">
        <w:rPr>
          <w:rFonts w:ascii="Times New Roman" w:hAnsi="Times New Roman" w:cs="Times New Roman"/>
          <w:sz w:val="24"/>
          <w:szCs w:val="24"/>
        </w:rPr>
        <w:t xml:space="preserve"> (Fig. 6,</w:t>
      </w:r>
      <w:r w:rsidR="00E84C0E">
        <w:rPr>
          <w:rFonts w:ascii="Times New Roman" w:hAnsi="Times New Roman" w:cs="Times New Roman"/>
          <w:sz w:val="24"/>
          <w:szCs w:val="24"/>
        </w:rPr>
        <w:t xml:space="preserve"> </w:t>
      </w:r>
      <w:r w:rsidR="000D6CA9" w:rsidRPr="004D6174">
        <w:rPr>
          <w:rFonts w:ascii="Times New Roman" w:hAnsi="Times New Roman" w:cs="Times New Roman"/>
          <w:sz w:val="24"/>
          <w:szCs w:val="24"/>
        </w:rPr>
        <w:t xml:space="preserve">7). </w:t>
      </w:r>
      <w:r w:rsidR="001C6750" w:rsidRPr="004D6174">
        <w:rPr>
          <w:rFonts w:ascii="Times New Roman" w:hAnsi="Times New Roman" w:cs="Times New Roman"/>
          <w:sz w:val="24"/>
          <w:szCs w:val="24"/>
        </w:rPr>
        <w:t>Thus</w:t>
      </w:r>
      <w:r w:rsidR="00564E72" w:rsidRPr="004D6174">
        <w:rPr>
          <w:rFonts w:ascii="Times New Roman" w:hAnsi="Times New Roman" w:cs="Times New Roman"/>
          <w:sz w:val="24"/>
          <w:szCs w:val="24"/>
        </w:rPr>
        <w:t xml:space="preserve"> both kelp and invertebrates show evidence of homogenization </w:t>
      </w:r>
      <w:r w:rsidR="001C6750" w:rsidRPr="004D6174">
        <w:rPr>
          <w:rFonts w:ascii="Times New Roman" w:hAnsi="Times New Roman" w:cs="Times New Roman"/>
          <w:sz w:val="24"/>
          <w:szCs w:val="24"/>
        </w:rPr>
        <w:t xml:space="preserve">in concert </w:t>
      </w:r>
      <w:r w:rsidR="00564E72" w:rsidRPr="004D6174">
        <w:rPr>
          <w:rFonts w:ascii="Times New Roman" w:hAnsi="Times New Roman" w:cs="Times New Roman"/>
          <w:sz w:val="24"/>
          <w:szCs w:val="24"/>
        </w:rPr>
        <w:t>with the expan</w:t>
      </w:r>
      <w:r w:rsidR="0015572B" w:rsidRPr="004D6174">
        <w:rPr>
          <w:rFonts w:ascii="Times New Roman" w:hAnsi="Times New Roman" w:cs="Times New Roman"/>
          <w:sz w:val="24"/>
          <w:szCs w:val="24"/>
        </w:rPr>
        <w:t xml:space="preserve">sion of sea otters, which aligns with previous suggestions that </w:t>
      </w:r>
      <w:r w:rsidR="009974B7" w:rsidRPr="004D6174">
        <w:rPr>
          <w:rFonts w:ascii="Times New Roman" w:hAnsi="Times New Roman" w:cs="Times New Roman"/>
          <w:sz w:val="24"/>
          <w:szCs w:val="24"/>
        </w:rPr>
        <w:t xml:space="preserve">sea </w:t>
      </w:r>
      <w:r w:rsidR="0015572B" w:rsidRPr="004D6174">
        <w:rPr>
          <w:rFonts w:ascii="Times New Roman" w:hAnsi="Times New Roman" w:cs="Times New Roman"/>
          <w:sz w:val="24"/>
          <w:szCs w:val="24"/>
        </w:rPr>
        <w:t>urchin dominated</w:t>
      </w:r>
      <w:r w:rsidR="009974B7" w:rsidRPr="004D6174">
        <w:rPr>
          <w:rFonts w:ascii="Times New Roman" w:hAnsi="Times New Roman" w:cs="Times New Roman"/>
          <w:sz w:val="24"/>
          <w:szCs w:val="24"/>
        </w:rPr>
        <w:t xml:space="preserve"> habitats may show more variability than sea otter controlled habitats </w:t>
      </w:r>
      <w:r w:rsidR="0015572B" w:rsidRPr="004D6174">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990F9E26-522B-435B-B525-830F7723B6E8&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5572B"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15572B" w:rsidRPr="004D6174">
        <w:rPr>
          <w:rFonts w:ascii="Times New Roman" w:hAnsi="Times New Roman" w:cs="Times New Roman"/>
          <w:sz w:val="24"/>
          <w:szCs w:val="24"/>
        </w:rPr>
        <w:fldChar w:fldCharType="end"/>
      </w:r>
      <w:r w:rsidR="009974B7" w:rsidRPr="004D6174">
        <w:rPr>
          <w:rFonts w:ascii="Times New Roman" w:hAnsi="Times New Roman" w:cs="Times New Roman"/>
          <w:sz w:val="24"/>
          <w:szCs w:val="24"/>
        </w:rPr>
        <w:t xml:space="preserve">. </w:t>
      </w:r>
      <w:r w:rsidR="001C6750" w:rsidRPr="004D6174">
        <w:rPr>
          <w:rFonts w:ascii="Times New Roman" w:hAnsi="Times New Roman" w:cs="Times New Roman"/>
          <w:sz w:val="24"/>
          <w:szCs w:val="24"/>
        </w:rPr>
        <w:t>W</w:t>
      </w:r>
      <w:r w:rsidR="009974B7" w:rsidRPr="004D6174">
        <w:rPr>
          <w:rFonts w:ascii="Times New Roman" w:hAnsi="Times New Roman" w:cs="Times New Roman"/>
          <w:sz w:val="24"/>
          <w:szCs w:val="24"/>
        </w:rPr>
        <w:t xml:space="preserve">e acknowledge that there are potentially many consequences for other groups including understory algae </w:t>
      </w:r>
      <w:r w:rsidR="009974B7" w:rsidRPr="004D6174">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A7621C13-4B1F-43BD-B6DC-9CAB69DD00ED&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974B7"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9974B7" w:rsidRPr="004D6174">
        <w:rPr>
          <w:rFonts w:ascii="Times New Roman" w:hAnsi="Times New Roman" w:cs="Times New Roman"/>
          <w:sz w:val="24"/>
          <w:szCs w:val="24"/>
        </w:rPr>
        <w:fldChar w:fldCharType="end"/>
      </w:r>
      <w:r w:rsidR="009974B7" w:rsidRPr="004D6174">
        <w:rPr>
          <w:rFonts w:ascii="Times New Roman" w:hAnsi="Times New Roman" w:cs="Times New Roman"/>
          <w:sz w:val="24"/>
          <w:szCs w:val="24"/>
        </w:rPr>
        <w:t xml:space="preserve"> and fish </w:t>
      </w:r>
      <w:r w:rsidR="009974B7" w:rsidRPr="004D6174">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703708A7-6637-461F-9CA8-A028A1D6F8DF&lt;/uuid&gt;&lt;priority&gt;0&lt;/priority&gt;&lt;publications&gt;&lt;publication&gt;&lt;uuid&gt;29A61744-8F86-43F5-A40C-70921B1BB76B&lt;/uuid&gt;&lt;volume&gt;96&lt;/volume&gt;&lt;doi&gt;10.1890/14-0492.1&lt;/doi&gt;&lt;startpage&gt;2877&lt;/startpage&gt;&lt;publication_date&gt;99201511011200000000222000&lt;/publication_date&gt;&lt;url&gt;http://onlinelibrary.wiley.com/doi/10.1890/14-0492.1/full&lt;/url&gt;&lt;type&gt;400&lt;/type&gt;&lt;title&gt;Indirect effects of sea otters on rockfish (Sebastes spp.) in giant kelp forests&lt;/title&gt;&lt;publisher&gt;Ecological Society of America&lt;/publisher&gt;&lt;number&gt;11&lt;/number&gt;&lt;subtype&gt;400&lt;/subtype&gt;&lt;endpage&gt;2890&lt;/endpage&gt;&lt;bundle&gt;&lt;publication&gt;&lt;publisher&gt; Ecological Society of America &lt;/publisher&gt;&lt;title&gt;Ecology Letters&lt;/title&gt;&lt;type&gt;-100&lt;/type&gt;&lt;subtype&gt;-100&lt;/subtype&gt;&lt;uuid&gt;3C2B3A67-D765-48DE-A868-63CD3700347F&lt;/uuid&gt;&lt;/publication&gt;&lt;/bundle&gt;&lt;authors&gt;&lt;author&gt;&lt;firstName&gt;Russell&lt;/firstName&gt;&lt;middleNames&gt;W&lt;/middleNames&gt;&lt;lastName&gt;Markel&lt;/lastName&gt;&lt;/author&gt;&lt;author&gt;&lt;firstName&gt;Jonathan B.&lt;/firstName&gt;&lt;lastName&gt;Shurin&lt;/lastName&gt;&lt;/author&gt;&lt;/authors&gt;&lt;/publication&gt;&lt;/publications&gt;&lt;cites&gt;&lt;/cites&gt;&lt;/citation&gt;</w:instrText>
      </w:r>
      <w:r w:rsidR="009974B7"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 xml:space="preserve">(Markel &amp; </w:t>
      </w:r>
      <w:proofErr w:type="spellStart"/>
      <w:r w:rsidR="00A87D5B" w:rsidRPr="004D6174">
        <w:rPr>
          <w:rFonts w:ascii="Times New Roman" w:hAnsi="Times New Roman" w:cs="Times New Roman"/>
          <w:sz w:val="24"/>
          <w:szCs w:val="24"/>
        </w:rPr>
        <w:t>Shurin</w:t>
      </w:r>
      <w:proofErr w:type="spellEnd"/>
      <w:r w:rsidR="00A87D5B" w:rsidRPr="004D6174">
        <w:rPr>
          <w:rFonts w:ascii="Times New Roman" w:hAnsi="Times New Roman" w:cs="Times New Roman"/>
          <w:sz w:val="24"/>
          <w:szCs w:val="24"/>
        </w:rPr>
        <w:t xml:space="preserve"> 2015)</w:t>
      </w:r>
      <w:r w:rsidR="009974B7" w:rsidRPr="004D6174">
        <w:rPr>
          <w:rFonts w:ascii="Times New Roman" w:hAnsi="Times New Roman" w:cs="Times New Roman"/>
          <w:sz w:val="24"/>
          <w:szCs w:val="24"/>
        </w:rPr>
        <w:fldChar w:fldCharType="end"/>
      </w:r>
      <w:r w:rsidR="00D04458" w:rsidRPr="004D6174">
        <w:rPr>
          <w:rFonts w:ascii="Times New Roman" w:hAnsi="Times New Roman" w:cs="Times New Roman"/>
          <w:sz w:val="24"/>
          <w:szCs w:val="24"/>
        </w:rPr>
        <w:t xml:space="preserve"> that we cannot explore </w:t>
      </w:r>
      <w:r w:rsidR="00541FF7">
        <w:rPr>
          <w:rFonts w:ascii="Times New Roman" w:hAnsi="Times New Roman" w:cs="Times New Roman"/>
          <w:sz w:val="24"/>
          <w:szCs w:val="24"/>
        </w:rPr>
        <w:t>here</w:t>
      </w:r>
      <w:r w:rsidR="00D04458" w:rsidRPr="004D6174">
        <w:rPr>
          <w:rFonts w:ascii="Times New Roman" w:hAnsi="Times New Roman" w:cs="Times New Roman"/>
          <w:sz w:val="24"/>
          <w:szCs w:val="24"/>
        </w:rPr>
        <w:t>.</w:t>
      </w:r>
    </w:p>
    <w:p w14:paraId="2F8EDC48" w14:textId="332141CD" w:rsidR="007354B3" w:rsidRPr="004D6174" w:rsidRDefault="0099573E" w:rsidP="008E5565">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Our data does not </w:t>
      </w:r>
      <w:r w:rsidR="00094C8A">
        <w:rPr>
          <w:rFonts w:ascii="Times New Roman" w:hAnsi="Times New Roman" w:cs="Times New Roman"/>
          <w:sz w:val="24"/>
          <w:szCs w:val="24"/>
        </w:rPr>
        <w:t>allow us to examine</w:t>
      </w:r>
      <w:r w:rsidRPr="004D6174">
        <w:rPr>
          <w:rFonts w:ascii="Times New Roman" w:hAnsi="Times New Roman" w:cs="Times New Roman"/>
          <w:sz w:val="24"/>
          <w:szCs w:val="24"/>
        </w:rPr>
        <w:t xml:space="preserve"> year to year changes in the linkages between sea otters, benthic invertebrates, and kelp, opening the possibility that invertebrate communities substantially shifted during the years between surveys in a way that can explain kelp variation.  While there is </w:t>
      </w:r>
      <w:r w:rsidR="005B7DAE">
        <w:rPr>
          <w:rFonts w:ascii="Times New Roman" w:hAnsi="Times New Roman" w:cs="Times New Roman"/>
          <w:sz w:val="24"/>
          <w:szCs w:val="24"/>
        </w:rPr>
        <w:t>ample</w:t>
      </w:r>
      <w:r w:rsidRPr="004D6174">
        <w:rPr>
          <w:rFonts w:ascii="Times New Roman" w:hAnsi="Times New Roman" w:cs="Times New Roman"/>
          <w:sz w:val="24"/>
          <w:szCs w:val="24"/>
        </w:rPr>
        <w:t xml:space="preserve"> evidence </w:t>
      </w:r>
      <w:r w:rsidR="00FD60E7" w:rsidRPr="004D6174">
        <w:rPr>
          <w:rFonts w:ascii="Times New Roman" w:hAnsi="Times New Roman" w:cs="Times New Roman"/>
          <w:sz w:val="24"/>
          <w:szCs w:val="24"/>
        </w:rPr>
        <w:t xml:space="preserve">that </w:t>
      </w:r>
      <w:r w:rsidRPr="004D6174">
        <w:rPr>
          <w:rFonts w:ascii="Times New Roman" w:hAnsi="Times New Roman" w:cs="Times New Roman"/>
          <w:sz w:val="24"/>
          <w:szCs w:val="24"/>
        </w:rPr>
        <w:t xml:space="preserve">other factors have affected the abundance of some invertebrate groups </w:t>
      </w:r>
      <w:r w:rsidR="00E22C95" w:rsidRPr="004D6174">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8CB87A2F-45F6-462C-B63C-9D0F2BE4622B&lt;/uuid&gt;&lt;priority&gt;0&lt;/priority&gt;&lt;publications&gt;&lt;publication&gt;&lt;volume&gt;371&lt;/volume&gt;&lt;publication_date&gt;99201603051200000000222000&lt;/publication_date&gt;&lt;number&gt;1689&lt;/number&gt;&lt;doi&gt;10.1098/rstb.2015.0212&lt;/doi&gt;&lt;startpage&gt;20150212&lt;/startpage&gt;&lt;title&gt;Ochre star mortality during the 2014 wasting disease epizootic: role of population size structure and temperature&lt;/title&gt;&lt;uuid&gt;01BA40EC-FE29-4A95-A85E-9DB498A2A122&lt;/uuid&gt;&lt;subtype&gt;400&lt;/subtype&gt;&lt;publisher&gt;The Royal Society&lt;/publisher&gt;&lt;type&gt;400&lt;/type&gt;&lt;url&gt;http://rstb.royalsocietypublishing.org/content/371/1689/20150212.abstract&lt;/url&gt;&lt;bundle&gt;&lt;publication&gt;&lt;publisher&gt;The Royal Society&lt;/publisher&gt;&lt;title&gt;Philosophical Transactions of the Royal Society B: Biological Sciences&lt;/title&gt;&lt;type&gt;-100&lt;/type&gt;&lt;subtype&gt;-100&lt;/subtype&gt;&lt;uuid&gt;C74C5524-EEE6-4F64-BE21-998AEED44C66&lt;/uuid&gt;&lt;/publication&gt;&lt;/bundle&gt;&lt;authors&gt;&lt;author&gt;&lt;firstName&gt;Morgan&lt;/firstName&gt;&lt;middleNames&gt;E&lt;/middleNames&gt;&lt;lastName&gt;Eisenlord&lt;/lastName&gt;&lt;/author&gt;&lt;author&gt;&lt;firstName&gt;Maya&lt;/firstName&gt;&lt;middleNames&gt;L&lt;/middleNames&gt;&lt;lastName&gt;Groner&lt;/lastName&gt;&lt;/author&gt;&lt;author&gt;&lt;firstName&gt;Reyn&lt;/firstName&gt;&lt;middleNames&gt;M&lt;/middleNames&gt;&lt;lastName&gt;Yoshioka&lt;/lastName&gt;&lt;/author&gt;&lt;author&gt;&lt;firstName&gt;Joel&lt;/firstName&gt;&lt;lastName&gt;Elliott&lt;/lastName&gt;&lt;/author&gt;&lt;author&gt;&lt;firstName&gt;Jeffrey&lt;/firstName&gt;&lt;lastName&gt;Maynard&lt;/lastName&gt;&lt;/author&gt;&lt;author&gt;&lt;firstName&gt;Steven&lt;/firstName&gt;&lt;lastName&gt;Fradkin&lt;/lastName&gt;&lt;/author&gt;&lt;author&gt;&lt;firstName&gt;Margaret&lt;/firstName&gt;&lt;lastName&gt;Turner&lt;/lastName&gt;&lt;/author&gt;&lt;author&gt;&lt;firstName&gt;Katie&lt;/firstName&gt;&lt;lastName&gt;Pyne&lt;/lastName&gt;&lt;/author&gt;&lt;author&gt;&lt;firstName&gt;Natalie&lt;/firstName&gt;&lt;lastName&gt;Rivlin&lt;/lastName&gt;&lt;/author&gt;&lt;author&gt;&lt;nonDroppingParticle&gt;van&lt;/nonDroppingParticle&gt;&lt;firstName&gt;Ruben&lt;/firstName&gt;&lt;lastName&gt;Hooidonk&lt;/lastName&gt;&lt;/author&gt;&lt;author&gt;&lt;firstName&gt;C&lt;/firstName&gt;&lt;middleNames&gt;Drew&lt;/middleNames&gt;&lt;lastName&gt;Harvell&lt;/lastName&gt;&lt;/author&gt;&lt;/authors&gt;&lt;/publication&gt;&lt;/publications&gt;&lt;cites&gt;&lt;cite&gt;&lt;prefix&gt;e.g. sea star wasting disease outbreak in 2013-4;&lt;/prefix&gt;&lt;/cite&gt;&lt;/cites&gt;&lt;/citation&gt;</w:instrText>
      </w:r>
      <w:r w:rsidR="00E22C95"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e.g. sea star wasting disease outbreak in 2013-4; Eisenlord et al. 2016)</w:t>
      </w:r>
      <w:r w:rsidR="00E22C95" w:rsidRPr="004D6174">
        <w:rPr>
          <w:rFonts w:ascii="Times New Roman" w:hAnsi="Times New Roman" w:cs="Times New Roman"/>
          <w:sz w:val="24"/>
          <w:szCs w:val="24"/>
        </w:rPr>
        <w:fldChar w:fldCharType="end"/>
      </w:r>
      <w:r w:rsidR="00FD60E7" w:rsidRPr="004D6174">
        <w:rPr>
          <w:rFonts w:ascii="Times New Roman" w:hAnsi="Times New Roman" w:cs="Times New Roman"/>
          <w:sz w:val="24"/>
          <w:szCs w:val="24"/>
        </w:rPr>
        <w:t xml:space="preserve">, </w:t>
      </w:r>
      <w:r w:rsidR="00FD60E7" w:rsidRPr="004D6174">
        <w:rPr>
          <w:rFonts w:ascii="Times New Roman" w:hAnsi="Times New Roman" w:cs="Times New Roman"/>
          <w:sz w:val="24"/>
          <w:szCs w:val="24"/>
        </w:rPr>
        <w:lastRenderedPageBreak/>
        <w:t>p</w:t>
      </w:r>
      <w:r w:rsidRPr="004D6174">
        <w:rPr>
          <w:rFonts w:ascii="Times New Roman" w:hAnsi="Times New Roman" w:cs="Times New Roman"/>
          <w:sz w:val="24"/>
          <w:szCs w:val="24"/>
        </w:rPr>
        <w:t xml:space="preserve">ersonal observations of one of the authors (AOS) between 2003 and 2009 at two sites - </w:t>
      </w:r>
      <w:proofErr w:type="spellStart"/>
      <w:r w:rsidRPr="004D6174">
        <w:rPr>
          <w:rFonts w:ascii="Times New Roman" w:hAnsi="Times New Roman" w:cs="Times New Roman"/>
          <w:sz w:val="24"/>
          <w:szCs w:val="24"/>
        </w:rPr>
        <w:t>Tatoosh</w:t>
      </w:r>
      <w:proofErr w:type="spellEnd"/>
      <w:r w:rsidRPr="004D6174">
        <w:rPr>
          <w:rFonts w:ascii="Times New Roman" w:hAnsi="Times New Roman" w:cs="Times New Roman"/>
          <w:sz w:val="24"/>
          <w:szCs w:val="24"/>
        </w:rPr>
        <w:t xml:space="preserve"> Island and Pt. of the Arches - do not support radical changes in invertebrate abundances during the 1999 to 2015 gap in our invertebrate time-series. We cannot exclude the possibility of strong variability in invertebrate communities driving these patterns but we suggest that </w:t>
      </w:r>
      <w:r w:rsidR="00094C8A">
        <w:rPr>
          <w:rFonts w:ascii="Times New Roman" w:hAnsi="Times New Roman" w:cs="Times New Roman"/>
          <w:sz w:val="24"/>
          <w:szCs w:val="24"/>
        </w:rPr>
        <w:t xml:space="preserve">it </w:t>
      </w:r>
      <w:r w:rsidRPr="004D6174">
        <w:rPr>
          <w:rFonts w:ascii="Times New Roman" w:hAnsi="Times New Roman" w:cs="Times New Roman"/>
          <w:sz w:val="24"/>
          <w:szCs w:val="24"/>
        </w:rPr>
        <w:t>is an unlikely driver of observed kelp patterns.</w:t>
      </w:r>
    </w:p>
    <w:p w14:paraId="3E36CC6F" w14:textId="68AADB9A" w:rsidR="005F6C85" w:rsidRPr="004D6174" w:rsidRDefault="001C6750" w:rsidP="00DF3BB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Looking to the future, </w:t>
      </w:r>
      <w:r w:rsidR="005F578C" w:rsidRPr="004D6174">
        <w:rPr>
          <w:rFonts w:ascii="Times New Roman" w:hAnsi="Times New Roman" w:cs="Times New Roman"/>
          <w:sz w:val="24"/>
          <w:szCs w:val="24"/>
        </w:rPr>
        <w:t xml:space="preserve">sea </w:t>
      </w:r>
      <w:r w:rsidRPr="004D6174">
        <w:rPr>
          <w:rFonts w:ascii="Times New Roman" w:hAnsi="Times New Roman" w:cs="Times New Roman"/>
          <w:sz w:val="24"/>
          <w:szCs w:val="24"/>
        </w:rPr>
        <w:t>o</w:t>
      </w:r>
      <w:r w:rsidR="007354B3" w:rsidRPr="004D6174">
        <w:rPr>
          <w:rFonts w:ascii="Times New Roman" w:hAnsi="Times New Roman" w:cs="Times New Roman"/>
          <w:sz w:val="24"/>
          <w:szCs w:val="24"/>
        </w:rPr>
        <w:t xml:space="preserve">tter numbers appear to have stabilized in much of the northern </w:t>
      </w:r>
      <w:r w:rsidR="00E50496">
        <w:rPr>
          <w:rFonts w:ascii="Times New Roman" w:hAnsi="Times New Roman" w:cs="Times New Roman"/>
          <w:sz w:val="24"/>
          <w:szCs w:val="24"/>
        </w:rPr>
        <w:t xml:space="preserve">and central regions of </w:t>
      </w:r>
      <w:r w:rsidR="007354B3" w:rsidRPr="004D6174">
        <w:rPr>
          <w:rFonts w:ascii="Times New Roman" w:hAnsi="Times New Roman" w:cs="Times New Roman"/>
          <w:sz w:val="24"/>
          <w:szCs w:val="24"/>
        </w:rPr>
        <w:t>the OCNMS</w:t>
      </w:r>
      <w:r w:rsidRPr="004D6174">
        <w:rPr>
          <w:rFonts w:ascii="Times New Roman" w:hAnsi="Times New Roman" w:cs="Times New Roman"/>
          <w:sz w:val="24"/>
          <w:szCs w:val="24"/>
        </w:rPr>
        <w:t xml:space="preserve"> (Fig. 2)</w:t>
      </w:r>
      <w:r w:rsidR="007354B3" w:rsidRPr="004D6174">
        <w:rPr>
          <w:rFonts w:ascii="Times New Roman" w:hAnsi="Times New Roman" w:cs="Times New Roman"/>
          <w:sz w:val="24"/>
          <w:szCs w:val="24"/>
        </w:rPr>
        <w:t xml:space="preserve"> and </w:t>
      </w:r>
      <w:r w:rsidRPr="004D6174">
        <w:rPr>
          <w:rFonts w:ascii="Times New Roman" w:hAnsi="Times New Roman" w:cs="Times New Roman"/>
          <w:sz w:val="24"/>
          <w:szCs w:val="24"/>
        </w:rPr>
        <w:t xml:space="preserve">may be </w:t>
      </w:r>
      <w:r w:rsidR="005F578C" w:rsidRPr="004D6174">
        <w:rPr>
          <w:rFonts w:ascii="Times New Roman" w:hAnsi="Times New Roman" w:cs="Times New Roman"/>
          <w:sz w:val="24"/>
          <w:szCs w:val="24"/>
        </w:rPr>
        <w:t xml:space="preserve">at or near </w:t>
      </w:r>
      <w:r w:rsidR="007354B3" w:rsidRPr="004D6174">
        <w:rPr>
          <w:rFonts w:ascii="Times New Roman" w:hAnsi="Times New Roman" w:cs="Times New Roman"/>
          <w:sz w:val="24"/>
          <w:szCs w:val="24"/>
        </w:rPr>
        <w:t>carrying capacity</w:t>
      </w:r>
      <w:r w:rsidRPr="004D6174">
        <w:rPr>
          <w:rFonts w:ascii="Times New Roman" w:hAnsi="Times New Roman" w:cs="Times New Roman"/>
          <w:sz w:val="24"/>
          <w:szCs w:val="24"/>
        </w:rPr>
        <w:t xml:space="preserve"> in this region</w:t>
      </w:r>
      <w:r w:rsidR="007354B3" w:rsidRPr="004D6174">
        <w:rPr>
          <w:rFonts w:ascii="Times New Roman" w:hAnsi="Times New Roman" w:cs="Times New Roman"/>
          <w:sz w:val="24"/>
          <w:szCs w:val="24"/>
        </w:rPr>
        <w:t xml:space="preserve">. Invertebrate densities in these areas are very low, which begs the question of how sea otter populations are maintained with very low prey abundances. </w:t>
      </w:r>
      <w:r w:rsidR="00084CDD" w:rsidRPr="004D6174">
        <w:rPr>
          <w:rFonts w:ascii="Times New Roman" w:hAnsi="Times New Roman" w:cs="Times New Roman"/>
          <w:sz w:val="24"/>
          <w:szCs w:val="24"/>
        </w:rPr>
        <w:t>Rocky subtidal and kelp forest habitats support higher densities of sea otters</w:t>
      </w:r>
      <w:r w:rsidRPr="004D6174">
        <w:rPr>
          <w:rFonts w:ascii="Times New Roman" w:hAnsi="Times New Roman" w:cs="Times New Roman"/>
          <w:sz w:val="24"/>
          <w:szCs w:val="24"/>
        </w:rPr>
        <w:t xml:space="preserve"> in Washington</w:t>
      </w:r>
      <w:r w:rsidR="00084CDD" w:rsidRPr="004D6174">
        <w:rPr>
          <w:rFonts w:ascii="Times New Roman" w:hAnsi="Times New Roman" w:cs="Times New Roman"/>
          <w:sz w:val="24"/>
          <w:szCs w:val="24"/>
        </w:rPr>
        <w:t xml:space="preserve"> than either sandy</w:t>
      </w:r>
      <w:r w:rsidRPr="004D6174">
        <w:rPr>
          <w:rFonts w:ascii="Times New Roman" w:hAnsi="Times New Roman" w:cs="Times New Roman"/>
          <w:sz w:val="24"/>
          <w:szCs w:val="24"/>
        </w:rPr>
        <w:t xml:space="preserve"> bottom</w:t>
      </w:r>
      <w:r w:rsidR="00084CDD" w:rsidRPr="004D6174">
        <w:rPr>
          <w:rFonts w:ascii="Times New Roman" w:hAnsi="Times New Roman" w:cs="Times New Roman"/>
          <w:sz w:val="24"/>
          <w:szCs w:val="24"/>
        </w:rPr>
        <w:t xml:space="preserve"> or estuarine habitats </w:t>
      </w:r>
      <w:r w:rsidR="00084CDD" w:rsidRPr="004D6174">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1F87DB07-93B7-47EC-AA24-4B12D68F72F2&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gt;&lt;uuid&gt;341AC589-53F3-44AB-AE67-1EC29B096BD4&lt;/uuid&gt;&lt;volume&gt;17&lt;/volume&gt;&lt;doi&gt;10.1111/j.1748-7692.2001.tb01272.x&lt;/doi&gt;&lt;startpage&gt;294&lt;/startpage&gt;&lt;publication_date&gt;99200104011200000000222000&lt;/publication_date&gt;&lt;url&gt;http://onlinelibrary.wiley.com/doi/10.1111/j.1748-7692.2001.tb01272.x/abstract&lt;/url&gt;&lt;type&gt;400&lt;/type&gt;&lt;title&gt;An estimation of carrying capacity for sea otters along the California coast&lt;/title&gt;&lt;publisher&gt;Blackwell Publishing Ltd&lt;/publisher&gt;&lt;number&gt;2&lt;/number&gt;&lt;subtype&gt;400&lt;/subtype&gt;&lt;endpage&gt;309&lt;/endpage&gt;&lt;bundle&gt;&lt;publication&gt;&lt;publisher&gt;Blackwell Publishing Ltd&lt;/publisher&gt;&lt;title&gt;Marine Mammal Science&lt;/title&gt;&lt;type&gt;-100&lt;/type&gt;&lt;subtype&gt;-100&lt;/subtype&gt;&lt;uuid&gt;AC408BE0-97BB-437E-B1FD-870BDD9FE9B3&lt;/uuid&gt;&lt;/publication&gt;&lt;/bundle&gt;&lt;authors&gt;&lt;author&gt;&lt;firstName&gt;Kristin&lt;/firstName&gt;&lt;middleNames&gt;L&lt;/middleNames&gt;&lt;lastName&gt;Laidre&lt;/lastName&gt;&lt;/author&gt;&lt;author&gt;&lt;firstName&gt;Ronald&lt;/firstName&gt;&lt;middleNames&gt;J&lt;/middleNames&gt;&lt;lastName&gt;Jameson&lt;/lastName&gt;&lt;/author&gt;&lt;author&gt;&lt;firstName&gt;Douglas&lt;/firstName&gt;&lt;middleNames&gt;P&lt;/middleNames&gt;&lt;lastName&gt;Demaster&lt;/lastName&gt;&lt;/author&gt;&lt;/authors&gt;&lt;/publication&gt;&lt;/publications&gt;&lt;cites&gt;&lt;/cites&gt;&lt;/citation&gt;</w:instrText>
      </w:r>
      <w:r w:rsidR="00084CDD"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t>
      </w:r>
      <w:proofErr w:type="spellStart"/>
      <w:r w:rsidR="00A87D5B" w:rsidRPr="004D6174">
        <w:rPr>
          <w:rFonts w:ascii="Times New Roman" w:hAnsi="Times New Roman" w:cs="Times New Roman"/>
          <w:sz w:val="24"/>
          <w:szCs w:val="24"/>
        </w:rPr>
        <w:t>Laidre</w:t>
      </w:r>
      <w:proofErr w:type="spellEnd"/>
      <w:r w:rsidR="00A87D5B" w:rsidRPr="004D6174">
        <w:rPr>
          <w:rFonts w:ascii="Times New Roman" w:hAnsi="Times New Roman" w:cs="Times New Roman"/>
          <w:sz w:val="24"/>
          <w:szCs w:val="24"/>
        </w:rPr>
        <w:t xml:space="preserve"> et al. 2001, 2002)</w:t>
      </w:r>
      <w:r w:rsidR="00084CDD" w:rsidRPr="004D6174">
        <w:rPr>
          <w:rFonts w:ascii="Times New Roman" w:hAnsi="Times New Roman" w:cs="Times New Roman"/>
          <w:sz w:val="24"/>
          <w:szCs w:val="24"/>
        </w:rPr>
        <w:fldChar w:fldCharType="end"/>
      </w:r>
      <w:r w:rsidRPr="004D6174">
        <w:rPr>
          <w:rFonts w:ascii="Times New Roman" w:hAnsi="Times New Roman" w:cs="Times New Roman"/>
          <w:sz w:val="24"/>
          <w:szCs w:val="24"/>
        </w:rPr>
        <w:t>, suggesting that sea otters are not likely to simply be foraging in nearby sandy habitats, but they may be capturing invertebrates in deeper rocky habitats that were not included in our surveys</w:t>
      </w:r>
      <w:r w:rsidR="00E4793A" w:rsidRPr="004D6174">
        <w:rPr>
          <w:rFonts w:ascii="Times New Roman" w:hAnsi="Times New Roman" w:cs="Times New Roman"/>
          <w:sz w:val="24"/>
          <w:szCs w:val="24"/>
        </w:rPr>
        <w:t xml:space="preserve"> or historical surveys</w:t>
      </w:r>
      <w:r w:rsidRPr="004D6174">
        <w:rPr>
          <w:rFonts w:ascii="Times New Roman" w:hAnsi="Times New Roman" w:cs="Times New Roman"/>
          <w:sz w:val="24"/>
          <w:szCs w:val="24"/>
        </w:rPr>
        <w:t>. Furthermore,</w:t>
      </w:r>
      <w:r w:rsidR="00084CDD" w:rsidRPr="004D6174">
        <w:rPr>
          <w:rFonts w:ascii="Times New Roman" w:hAnsi="Times New Roman" w:cs="Times New Roman"/>
          <w:sz w:val="24"/>
          <w:szCs w:val="24"/>
        </w:rPr>
        <w:t xml:space="preserve"> </w:t>
      </w:r>
      <w:r w:rsidRPr="004D6174">
        <w:rPr>
          <w:rFonts w:ascii="Times New Roman" w:hAnsi="Times New Roman" w:cs="Times New Roman"/>
          <w:sz w:val="24"/>
          <w:szCs w:val="24"/>
        </w:rPr>
        <w:t>w</w:t>
      </w:r>
      <w:r w:rsidR="007354B3" w:rsidRPr="004D6174">
        <w:rPr>
          <w:rFonts w:ascii="Times New Roman" w:hAnsi="Times New Roman" w:cs="Times New Roman"/>
          <w:sz w:val="24"/>
          <w:szCs w:val="24"/>
        </w:rPr>
        <w:t>e note that the abundance of sea otters in 2015 is substantially above the published estimates of carrying capacity for the Washington outer coast</w:t>
      </w:r>
      <w:r w:rsidR="00763B05" w:rsidRPr="004D6174">
        <w:rPr>
          <w:rFonts w:ascii="Times New Roman" w:hAnsi="Times New Roman" w:cs="Times New Roman"/>
          <w:sz w:val="24"/>
          <w:szCs w:val="24"/>
        </w:rPr>
        <w:t xml:space="preserve"> (current population is greater than 1</w:t>
      </w:r>
      <w:r w:rsidR="000908F0" w:rsidRPr="004D6174">
        <w:rPr>
          <w:rFonts w:ascii="Times New Roman" w:hAnsi="Times New Roman" w:cs="Times New Roman"/>
          <w:sz w:val="24"/>
          <w:szCs w:val="24"/>
        </w:rPr>
        <w:t>,</w:t>
      </w:r>
      <w:r w:rsidR="00763B05" w:rsidRPr="004D6174">
        <w:rPr>
          <w:rFonts w:ascii="Times New Roman" w:hAnsi="Times New Roman" w:cs="Times New Roman"/>
          <w:sz w:val="24"/>
          <w:szCs w:val="24"/>
        </w:rPr>
        <w:t xml:space="preserve">400, but carrying capacity estimates range from 922 to 1189; </w:t>
      </w:r>
      <w:proofErr w:type="spellStart"/>
      <w:r w:rsidR="00763B05" w:rsidRPr="004D6174">
        <w:rPr>
          <w:rFonts w:ascii="Times New Roman" w:hAnsi="Times New Roman" w:cs="Times New Roman"/>
          <w:sz w:val="24"/>
          <w:szCs w:val="24"/>
        </w:rPr>
        <w:t>Laidre</w:t>
      </w:r>
      <w:proofErr w:type="spellEnd"/>
      <w:r w:rsidR="00763B05" w:rsidRPr="004D6174">
        <w:rPr>
          <w:rFonts w:ascii="Times New Roman" w:hAnsi="Times New Roman" w:cs="Times New Roman"/>
          <w:sz w:val="24"/>
          <w:szCs w:val="24"/>
        </w:rPr>
        <w:t xml:space="preserve"> et al. 2002)</w:t>
      </w:r>
      <w:r w:rsidR="007354B3" w:rsidRPr="004D6174">
        <w:rPr>
          <w:rFonts w:ascii="Times New Roman" w:hAnsi="Times New Roman" w:cs="Times New Roman"/>
          <w:sz w:val="24"/>
          <w:szCs w:val="24"/>
        </w:rPr>
        <w:t>, suggesting that either the carrying capacity of otters needs to be revis</w:t>
      </w:r>
      <w:r w:rsidRPr="004D6174">
        <w:rPr>
          <w:rFonts w:ascii="Times New Roman" w:hAnsi="Times New Roman" w:cs="Times New Roman"/>
          <w:sz w:val="24"/>
          <w:szCs w:val="24"/>
        </w:rPr>
        <w:t>i</w:t>
      </w:r>
      <w:r w:rsidR="007354B3" w:rsidRPr="004D6174">
        <w:rPr>
          <w:rFonts w:ascii="Times New Roman" w:hAnsi="Times New Roman" w:cs="Times New Roman"/>
          <w:sz w:val="24"/>
          <w:szCs w:val="24"/>
        </w:rPr>
        <w:t>ted or</w:t>
      </w:r>
      <w:r w:rsidRPr="004D6174">
        <w:rPr>
          <w:rFonts w:ascii="Times New Roman" w:hAnsi="Times New Roman" w:cs="Times New Roman"/>
          <w:sz w:val="24"/>
          <w:szCs w:val="24"/>
        </w:rPr>
        <w:t>,</w:t>
      </w:r>
      <w:r w:rsidR="007354B3"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if those estimates are correct, </w:t>
      </w:r>
      <w:r w:rsidR="007354B3" w:rsidRPr="004D6174">
        <w:rPr>
          <w:rFonts w:ascii="Times New Roman" w:hAnsi="Times New Roman" w:cs="Times New Roman"/>
          <w:sz w:val="24"/>
          <w:szCs w:val="24"/>
        </w:rPr>
        <w:t xml:space="preserve">the population </w:t>
      </w:r>
      <w:r w:rsidR="00763B05" w:rsidRPr="004D6174">
        <w:rPr>
          <w:rFonts w:ascii="Times New Roman" w:hAnsi="Times New Roman" w:cs="Times New Roman"/>
          <w:sz w:val="24"/>
          <w:szCs w:val="24"/>
        </w:rPr>
        <w:t xml:space="preserve">is </w:t>
      </w:r>
      <w:r w:rsidRPr="004D6174">
        <w:rPr>
          <w:rFonts w:ascii="Times New Roman" w:hAnsi="Times New Roman" w:cs="Times New Roman"/>
          <w:sz w:val="24"/>
          <w:szCs w:val="24"/>
        </w:rPr>
        <w:t xml:space="preserve">predicted to </w:t>
      </w:r>
      <w:r w:rsidR="007354B3" w:rsidRPr="004D6174">
        <w:rPr>
          <w:rFonts w:ascii="Times New Roman" w:hAnsi="Times New Roman" w:cs="Times New Roman"/>
          <w:sz w:val="24"/>
          <w:szCs w:val="24"/>
        </w:rPr>
        <w:t>decline in the coming years.</w:t>
      </w:r>
    </w:p>
    <w:p w14:paraId="0207ACFF" w14:textId="38366EA5" w:rsidR="007354B3" w:rsidRPr="004D6174" w:rsidRDefault="007A3C3A" w:rsidP="00A0121A">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FINAL PARAGRAPH </w:t>
      </w:r>
      <w:r w:rsidR="00275032" w:rsidRPr="004D6174">
        <w:rPr>
          <w:rFonts w:ascii="Times New Roman" w:hAnsi="Times New Roman" w:cs="Times New Roman"/>
          <w:sz w:val="24"/>
          <w:szCs w:val="24"/>
        </w:rPr>
        <w:t>ON</w:t>
      </w:r>
      <w:r w:rsidRPr="004D6174">
        <w:rPr>
          <w:rFonts w:ascii="Times New Roman" w:hAnsi="Times New Roman" w:cs="Times New Roman"/>
          <w:sz w:val="24"/>
          <w:szCs w:val="24"/>
        </w:rPr>
        <w:t xml:space="preserve"> </w:t>
      </w:r>
      <w:del w:id="26" w:author="Blake Feist" w:date="2018-01-05T16:18:00Z">
        <w:r w:rsidRPr="004D6174" w:rsidDel="00F03787">
          <w:rPr>
            <w:rFonts w:ascii="Times New Roman" w:hAnsi="Times New Roman" w:cs="Times New Roman"/>
            <w:sz w:val="24"/>
            <w:szCs w:val="24"/>
          </w:rPr>
          <w:delText xml:space="preserve"> </w:delText>
        </w:r>
      </w:del>
      <w:r w:rsidRPr="004D6174">
        <w:rPr>
          <w:rFonts w:ascii="Times New Roman" w:hAnsi="Times New Roman" w:cs="Times New Roman"/>
          <w:sz w:val="24"/>
          <w:szCs w:val="24"/>
        </w:rPr>
        <w:t xml:space="preserve">FUTURE WORK, </w:t>
      </w:r>
    </w:p>
    <w:p w14:paraId="63E53CA8" w14:textId="46B9744C" w:rsidR="00F12E0E" w:rsidRPr="004D6174" w:rsidRDefault="00F12E0E" w:rsidP="00F12E0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Overall, recent years have seen</w:t>
      </w:r>
      <w:r w:rsidR="000D0C5B" w:rsidRPr="004D6174">
        <w:rPr>
          <w:rFonts w:ascii="Times New Roman" w:hAnsi="Times New Roman" w:cs="Times New Roman"/>
          <w:sz w:val="24"/>
          <w:szCs w:val="24"/>
        </w:rPr>
        <w:t xml:space="preserve"> total</w:t>
      </w:r>
      <w:r w:rsidRPr="004D6174">
        <w:rPr>
          <w:rFonts w:ascii="Times New Roman" w:hAnsi="Times New Roman" w:cs="Times New Roman"/>
          <w:sz w:val="24"/>
          <w:szCs w:val="24"/>
        </w:rPr>
        <w:t xml:space="preserve"> kelp </w:t>
      </w:r>
      <w:r w:rsidR="000D0C5B" w:rsidRPr="004D6174">
        <w:rPr>
          <w:rFonts w:ascii="Times New Roman" w:hAnsi="Times New Roman" w:cs="Times New Roman"/>
          <w:sz w:val="24"/>
          <w:szCs w:val="24"/>
        </w:rPr>
        <w:t>area</w:t>
      </w:r>
      <w:r w:rsidRPr="004D6174">
        <w:rPr>
          <w:rFonts w:ascii="Times New Roman" w:hAnsi="Times New Roman" w:cs="Times New Roman"/>
          <w:sz w:val="24"/>
          <w:szCs w:val="24"/>
        </w:rPr>
        <w:t xml:space="preserve"> plateau or slightly decline (Fig 1, 2)</w:t>
      </w:r>
      <w:r w:rsidR="00A0121A" w:rsidRPr="004D6174">
        <w:rPr>
          <w:rFonts w:ascii="Times New Roman" w:hAnsi="Times New Roman" w:cs="Times New Roman"/>
          <w:sz w:val="24"/>
          <w:szCs w:val="24"/>
        </w:rPr>
        <w:t>. Notably,</w:t>
      </w:r>
      <w:r w:rsidRPr="004D6174">
        <w:rPr>
          <w:rFonts w:ascii="Times New Roman" w:hAnsi="Times New Roman" w:cs="Times New Roman"/>
          <w:sz w:val="24"/>
          <w:szCs w:val="24"/>
        </w:rPr>
        <w:t xml:space="preserve"> </w:t>
      </w:r>
      <w:r w:rsidR="00A0121A" w:rsidRPr="004D6174">
        <w:rPr>
          <w:rFonts w:ascii="Times New Roman" w:hAnsi="Times New Roman" w:cs="Times New Roman"/>
          <w:sz w:val="24"/>
          <w:szCs w:val="24"/>
        </w:rPr>
        <w:t xml:space="preserve">kelp area fell dramatically </w:t>
      </w:r>
      <w:r w:rsidRPr="004D6174">
        <w:rPr>
          <w:rFonts w:ascii="Times New Roman" w:hAnsi="Times New Roman" w:cs="Times New Roman"/>
          <w:sz w:val="24"/>
          <w:szCs w:val="24"/>
        </w:rPr>
        <w:t xml:space="preserve">in 2014 </w:t>
      </w:r>
      <w:r w:rsidR="00A0121A" w:rsidRPr="004D6174">
        <w:rPr>
          <w:rFonts w:ascii="Times New Roman" w:hAnsi="Times New Roman" w:cs="Times New Roman"/>
          <w:sz w:val="24"/>
          <w:szCs w:val="24"/>
        </w:rPr>
        <w:t xml:space="preserve">to levels </w:t>
      </w:r>
      <w:r w:rsidRPr="004D6174">
        <w:rPr>
          <w:rFonts w:ascii="Times New Roman" w:hAnsi="Times New Roman" w:cs="Times New Roman"/>
          <w:sz w:val="24"/>
          <w:szCs w:val="24"/>
        </w:rPr>
        <w:t xml:space="preserve">that had not been seen in at least 15 years </w:t>
      </w:r>
      <w:r w:rsidR="00A0121A" w:rsidRPr="004D6174">
        <w:rPr>
          <w:rFonts w:ascii="Times New Roman" w:hAnsi="Times New Roman" w:cs="Times New Roman"/>
          <w:sz w:val="24"/>
          <w:szCs w:val="24"/>
        </w:rPr>
        <w:t xml:space="preserve">when </w:t>
      </w:r>
      <w:r w:rsidRPr="004D6174">
        <w:rPr>
          <w:rFonts w:ascii="Times New Roman" w:hAnsi="Times New Roman" w:cs="Times New Roman"/>
          <w:sz w:val="24"/>
          <w:szCs w:val="24"/>
        </w:rPr>
        <w:t xml:space="preserve">sea otter population </w:t>
      </w:r>
      <w:r w:rsidR="00A0121A" w:rsidRPr="004D6174">
        <w:rPr>
          <w:rFonts w:ascii="Times New Roman" w:hAnsi="Times New Roman" w:cs="Times New Roman"/>
          <w:sz w:val="24"/>
          <w:szCs w:val="24"/>
        </w:rPr>
        <w:t xml:space="preserve">were </w:t>
      </w:r>
      <w:r w:rsidR="00654790" w:rsidRPr="004D6174">
        <w:rPr>
          <w:rFonts w:ascii="Times New Roman" w:hAnsi="Times New Roman" w:cs="Times New Roman"/>
          <w:sz w:val="24"/>
          <w:szCs w:val="24"/>
        </w:rPr>
        <w:t>less than half current abundance</w:t>
      </w:r>
      <w:r w:rsidRPr="004D6174">
        <w:rPr>
          <w:rFonts w:ascii="Times New Roman" w:hAnsi="Times New Roman" w:cs="Times New Roman"/>
          <w:sz w:val="24"/>
          <w:szCs w:val="24"/>
        </w:rPr>
        <w:t>.</w:t>
      </w:r>
      <w:r w:rsidR="001110EE" w:rsidRPr="004D6174">
        <w:rPr>
          <w:rFonts w:ascii="Times New Roman" w:hAnsi="Times New Roman" w:cs="Times New Roman"/>
          <w:sz w:val="24"/>
          <w:szCs w:val="24"/>
        </w:rPr>
        <w:t xml:space="preserve"> </w:t>
      </w:r>
      <w:r w:rsidR="001110EE" w:rsidRPr="004D6174">
        <w:rPr>
          <w:rFonts w:ascii="Times New Roman" w:hAnsi="Times New Roman" w:cs="Times New Roman"/>
          <w:sz w:val="24"/>
          <w:szCs w:val="24"/>
          <w:highlight w:val="cyan"/>
        </w:rPr>
        <w:t>Possible speculative story:</w:t>
      </w:r>
      <w:r w:rsidRPr="004D6174">
        <w:rPr>
          <w:rFonts w:ascii="Times New Roman" w:hAnsi="Times New Roman" w:cs="Times New Roman"/>
          <w:sz w:val="24"/>
          <w:szCs w:val="24"/>
          <w:highlight w:val="cyan"/>
        </w:rPr>
        <w:t xml:space="preserve"> </w:t>
      </w:r>
      <w:r w:rsidR="001110EE" w:rsidRPr="004D6174">
        <w:rPr>
          <w:rFonts w:ascii="Times New Roman" w:hAnsi="Times New Roman" w:cs="Times New Roman"/>
          <w:sz w:val="24"/>
          <w:szCs w:val="24"/>
          <w:highlight w:val="cyan"/>
        </w:rPr>
        <w:lastRenderedPageBreak/>
        <w:t xml:space="preserve">decline in CV coastwise, more similarity among sites, stronger links to oceanographic conditions? </w:t>
      </w:r>
      <w:r w:rsidR="002305D4" w:rsidRPr="004D6174">
        <w:rPr>
          <w:rFonts w:ascii="Times New Roman" w:hAnsi="Times New Roman" w:cs="Times New Roman"/>
          <w:sz w:val="24"/>
          <w:szCs w:val="24"/>
          <w:highlight w:val="cyan"/>
        </w:rPr>
        <w:t>We speculate</w:t>
      </w:r>
      <w:r w:rsidR="001110EE" w:rsidRPr="004D6174">
        <w:rPr>
          <w:rFonts w:ascii="Times New Roman" w:hAnsi="Times New Roman" w:cs="Times New Roman"/>
          <w:sz w:val="24"/>
          <w:szCs w:val="24"/>
          <w:highlight w:val="cyan"/>
        </w:rPr>
        <w:t>….</w:t>
      </w:r>
      <w:r w:rsidR="001110EE" w:rsidRPr="004D6174">
        <w:rPr>
          <w:rFonts w:ascii="Times New Roman" w:hAnsi="Times New Roman" w:cs="Times New Roman"/>
          <w:sz w:val="24"/>
          <w:szCs w:val="24"/>
        </w:rPr>
        <w:t xml:space="preserve"> </w:t>
      </w:r>
    </w:p>
    <w:p w14:paraId="0A351F2A" w14:textId="37EB1F6D" w:rsidR="003E6C90" w:rsidRPr="004D6174" w:rsidRDefault="00323BAA" w:rsidP="00F12E0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fldChar w:fldCharType="begin"/>
      </w:r>
      <w:r w:rsidR="008F7061">
        <w:rPr>
          <w:rFonts w:ascii="Times New Roman" w:hAnsi="Times New Roman" w:cs="Times New Roman"/>
          <w:sz w:val="24"/>
          <w:szCs w:val="24"/>
        </w:rPr>
        <w:instrText xml:space="preserve"> ADDIN PAPERS2_CITATIONS &lt;citation&gt;&lt;uuid&gt;20A6830E-4889-44B3-A5BA-48346F87A170&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Pr="004D6174">
        <w:rPr>
          <w:rFonts w:ascii="Times New Roman" w:hAnsi="Times New Roman" w:cs="Times New Roman"/>
          <w:sz w:val="24"/>
          <w:szCs w:val="24"/>
        </w:rPr>
        <w:fldChar w:fldCharType="end"/>
      </w:r>
    </w:p>
    <w:p w14:paraId="6A90CD43" w14:textId="77777777" w:rsidR="003E6C90" w:rsidRPr="004D6174" w:rsidRDefault="003E6C90" w:rsidP="00F12E0E">
      <w:pPr>
        <w:spacing w:after="0" w:line="480" w:lineRule="auto"/>
        <w:ind w:firstLine="720"/>
        <w:rPr>
          <w:rFonts w:ascii="Times New Roman" w:hAnsi="Times New Roman" w:cs="Times New Roman"/>
          <w:sz w:val="24"/>
          <w:szCs w:val="24"/>
        </w:rPr>
      </w:pPr>
    </w:p>
    <w:p w14:paraId="220732BB" w14:textId="77777777" w:rsidR="001110EE" w:rsidRPr="004D6174" w:rsidRDefault="001110EE" w:rsidP="00F12E0E">
      <w:pPr>
        <w:spacing w:after="0" w:line="480" w:lineRule="auto"/>
        <w:ind w:firstLine="720"/>
        <w:rPr>
          <w:rFonts w:ascii="Times New Roman" w:hAnsi="Times New Roman" w:cs="Times New Roman"/>
          <w:sz w:val="24"/>
          <w:szCs w:val="24"/>
        </w:rPr>
      </w:pPr>
    </w:p>
    <w:p w14:paraId="23A68BDF" w14:textId="4A5CBF0C" w:rsidR="00377317" w:rsidRPr="004D6174" w:rsidRDefault="00377317"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Acknowledgments</w:t>
      </w:r>
    </w:p>
    <w:p w14:paraId="5210F60E" w14:textId="60F90759" w:rsidR="007D0372" w:rsidRPr="004D6174" w:rsidRDefault="008F4C32" w:rsidP="00AC3C22">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We are grateful to </w:t>
      </w:r>
      <w:r w:rsidR="00377317" w:rsidRPr="004D6174">
        <w:rPr>
          <w:rFonts w:ascii="Times New Roman" w:hAnsi="Times New Roman" w:cs="Times New Roman"/>
          <w:sz w:val="24"/>
          <w:szCs w:val="24"/>
        </w:rPr>
        <w:t>Heather</w:t>
      </w:r>
      <w:r w:rsidR="007C583B" w:rsidRPr="004D6174">
        <w:rPr>
          <w:rFonts w:ascii="Times New Roman" w:hAnsi="Times New Roman" w:cs="Times New Roman"/>
          <w:sz w:val="24"/>
          <w:szCs w:val="24"/>
        </w:rPr>
        <w:t xml:space="preserve"> Jackson</w:t>
      </w:r>
      <w:r w:rsidR="00503DA9" w:rsidRPr="004D6174">
        <w:rPr>
          <w:rFonts w:ascii="Times New Roman" w:hAnsi="Times New Roman" w:cs="Times New Roman"/>
          <w:sz w:val="24"/>
          <w:szCs w:val="24"/>
        </w:rPr>
        <w:t xml:space="preserve"> </w:t>
      </w:r>
      <w:r w:rsidRPr="004D6174">
        <w:rPr>
          <w:rFonts w:ascii="Times New Roman" w:hAnsi="Times New Roman" w:cs="Times New Roman"/>
          <w:sz w:val="24"/>
          <w:szCs w:val="24"/>
        </w:rPr>
        <w:t>and</w:t>
      </w:r>
      <w:r w:rsidR="00377317" w:rsidRPr="004D6174">
        <w:rPr>
          <w:rFonts w:ascii="Times New Roman" w:hAnsi="Times New Roman" w:cs="Times New Roman"/>
          <w:sz w:val="24"/>
          <w:szCs w:val="24"/>
        </w:rPr>
        <w:t xml:space="preserve"> </w:t>
      </w:r>
      <w:r w:rsidR="007C583B" w:rsidRPr="004D6174">
        <w:rPr>
          <w:rFonts w:ascii="Times New Roman" w:hAnsi="Times New Roman" w:cs="Times New Roman"/>
          <w:sz w:val="24"/>
          <w:szCs w:val="24"/>
        </w:rPr>
        <w:t>George G</w:t>
      </w:r>
      <w:r w:rsidR="008A4F00" w:rsidRPr="004D6174">
        <w:rPr>
          <w:rFonts w:ascii="Times New Roman" w:hAnsi="Times New Roman" w:cs="Times New Roman"/>
          <w:sz w:val="24"/>
          <w:szCs w:val="24"/>
        </w:rPr>
        <w:t>alasso</w:t>
      </w:r>
      <w:r w:rsidRPr="004D6174">
        <w:rPr>
          <w:rFonts w:ascii="Times New Roman" w:hAnsi="Times New Roman" w:cs="Times New Roman"/>
          <w:sz w:val="24"/>
          <w:szCs w:val="24"/>
        </w:rPr>
        <w:t xml:space="preserve"> for piloting the resear</w:t>
      </w:r>
      <w:r w:rsidR="00256094" w:rsidRPr="004D6174">
        <w:rPr>
          <w:rFonts w:ascii="Times New Roman" w:hAnsi="Times New Roman" w:cs="Times New Roman"/>
          <w:sz w:val="24"/>
          <w:szCs w:val="24"/>
        </w:rPr>
        <w:t>ch vessels for all field work, and to t</w:t>
      </w:r>
      <w:r w:rsidRPr="004D6174">
        <w:rPr>
          <w:rFonts w:ascii="Times New Roman" w:hAnsi="Times New Roman" w:cs="Times New Roman"/>
          <w:sz w:val="24"/>
          <w:szCs w:val="24"/>
        </w:rPr>
        <w:t xml:space="preserve">he United States Coast Guard station at </w:t>
      </w:r>
      <w:proofErr w:type="spellStart"/>
      <w:r w:rsidRPr="004D6174">
        <w:rPr>
          <w:rFonts w:ascii="Times New Roman" w:hAnsi="Times New Roman" w:cs="Times New Roman"/>
          <w:sz w:val="24"/>
          <w:szCs w:val="24"/>
        </w:rPr>
        <w:t>Neah</w:t>
      </w:r>
      <w:proofErr w:type="spellEnd"/>
      <w:r w:rsidRPr="004D6174">
        <w:rPr>
          <w:rFonts w:ascii="Times New Roman" w:hAnsi="Times New Roman" w:cs="Times New Roman"/>
          <w:sz w:val="24"/>
          <w:szCs w:val="24"/>
        </w:rPr>
        <w:t xml:space="preserve"> Bay </w:t>
      </w:r>
      <w:r w:rsidR="00256094" w:rsidRPr="004D6174">
        <w:rPr>
          <w:rFonts w:ascii="Times New Roman" w:hAnsi="Times New Roman" w:cs="Times New Roman"/>
          <w:sz w:val="24"/>
          <w:szCs w:val="24"/>
        </w:rPr>
        <w:t>for kindly providing docking space</w:t>
      </w:r>
      <w:r w:rsidRPr="004D6174">
        <w:rPr>
          <w:rFonts w:ascii="Times New Roman" w:hAnsi="Times New Roman" w:cs="Times New Roman"/>
          <w:sz w:val="24"/>
          <w:szCs w:val="24"/>
        </w:rPr>
        <w:t>.</w:t>
      </w:r>
      <w:r w:rsidR="005B71FA" w:rsidRPr="004D6174">
        <w:rPr>
          <w:rFonts w:ascii="Times New Roman" w:hAnsi="Times New Roman" w:cs="Times New Roman"/>
          <w:sz w:val="24"/>
          <w:szCs w:val="24"/>
        </w:rPr>
        <w:t xml:space="preserve"> </w:t>
      </w:r>
      <w:r w:rsidR="000908F0" w:rsidRPr="004D6174">
        <w:rPr>
          <w:rFonts w:ascii="Times New Roman" w:hAnsi="Times New Roman" w:cs="Times New Roman"/>
          <w:sz w:val="24"/>
          <w:szCs w:val="24"/>
        </w:rPr>
        <w:t>We thank the Washington Department of Fish and Wi</w:t>
      </w:r>
      <w:r w:rsidR="00AC3C22">
        <w:rPr>
          <w:rFonts w:ascii="Times New Roman" w:hAnsi="Times New Roman" w:cs="Times New Roman"/>
          <w:sz w:val="24"/>
          <w:szCs w:val="24"/>
        </w:rPr>
        <w:t>ldlife for their excellent time-</w:t>
      </w:r>
      <w:r w:rsidR="000908F0" w:rsidRPr="004D6174">
        <w:rPr>
          <w:rFonts w:ascii="Times New Roman" w:hAnsi="Times New Roman" w:cs="Times New Roman"/>
          <w:sz w:val="24"/>
          <w:szCs w:val="24"/>
        </w:rPr>
        <w:t>series of sea otter observations</w:t>
      </w:r>
      <w:r w:rsidR="00412161">
        <w:rPr>
          <w:rFonts w:ascii="Times New Roman" w:hAnsi="Times New Roman" w:cs="Times New Roman"/>
          <w:sz w:val="24"/>
          <w:szCs w:val="24"/>
          <w:highlight w:val="yellow"/>
        </w:rPr>
        <w:t>. Helen Ba</w:t>
      </w:r>
      <w:r w:rsidR="00AC3C22">
        <w:rPr>
          <w:rFonts w:ascii="Times New Roman" w:hAnsi="Times New Roman" w:cs="Times New Roman"/>
          <w:sz w:val="24"/>
          <w:szCs w:val="24"/>
          <w:highlight w:val="yellow"/>
        </w:rPr>
        <w:t xml:space="preserve">rry at </w:t>
      </w:r>
      <w:r w:rsidR="005B71FA" w:rsidRPr="004D6174">
        <w:rPr>
          <w:rFonts w:ascii="Times New Roman" w:hAnsi="Times New Roman" w:cs="Times New Roman"/>
          <w:sz w:val="24"/>
          <w:szCs w:val="24"/>
          <w:highlight w:val="yellow"/>
        </w:rPr>
        <w:t xml:space="preserve">Washington </w:t>
      </w:r>
      <w:r w:rsidR="00AC3C22">
        <w:rPr>
          <w:rFonts w:ascii="Times New Roman" w:hAnsi="Times New Roman" w:cs="Times New Roman"/>
          <w:sz w:val="24"/>
          <w:szCs w:val="24"/>
          <w:highlight w:val="yellow"/>
        </w:rPr>
        <w:t>Department of Natural Resources</w:t>
      </w:r>
      <w:r w:rsidR="005B71FA" w:rsidRPr="004D6174">
        <w:rPr>
          <w:rFonts w:ascii="Times New Roman" w:hAnsi="Times New Roman" w:cs="Times New Roman"/>
          <w:sz w:val="24"/>
          <w:szCs w:val="24"/>
          <w:highlight w:val="yellow"/>
        </w:rPr>
        <w:t xml:space="preserve"> provided data </w:t>
      </w:r>
      <w:r w:rsidR="00AC3C22">
        <w:rPr>
          <w:rFonts w:ascii="Times New Roman" w:hAnsi="Times New Roman" w:cs="Times New Roman"/>
          <w:sz w:val="24"/>
          <w:szCs w:val="24"/>
          <w:highlight w:val="yellow"/>
        </w:rPr>
        <w:t xml:space="preserve">and guidance on </w:t>
      </w:r>
      <w:r w:rsidR="005B71FA" w:rsidRPr="004D6174">
        <w:rPr>
          <w:rFonts w:ascii="Times New Roman" w:hAnsi="Times New Roman" w:cs="Times New Roman"/>
          <w:sz w:val="24"/>
          <w:szCs w:val="24"/>
          <w:highlight w:val="yellow"/>
        </w:rPr>
        <w:t xml:space="preserve">kelp canopy aerial surveys. Cathy </w:t>
      </w:r>
      <w:proofErr w:type="spellStart"/>
      <w:r w:rsidR="005B71FA" w:rsidRPr="004D6174">
        <w:rPr>
          <w:rFonts w:ascii="Times New Roman" w:hAnsi="Times New Roman" w:cs="Times New Roman"/>
          <w:sz w:val="24"/>
          <w:szCs w:val="24"/>
          <w:highlight w:val="yellow"/>
        </w:rPr>
        <w:t>Pfister</w:t>
      </w:r>
      <w:proofErr w:type="spellEnd"/>
      <w:r w:rsidR="005B71FA" w:rsidRPr="004D6174">
        <w:rPr>
          <w:rFonts w:ascii="Times New Roman" w:hAnsi="Times New Roman" w:cs="Times New Roman"/>
          <w:sz w:val="24"/>
          <w:szCs w:val="24"/>
          <w:highlight w:val="yellow"/>
        </w:rPr>
        <w:t xml:space="preserve"> provided </w:t>
      </w:r>
      <w:r w:rsidR="00AC3C22">
        <w:rPr>
          <w:rFonts w:ascii="Times New Roman" w:hAnsi="Times New Roman" w:cs="Times New Roman"/>
          <w:sz w:val="24"/>
          <w:szCs w:val="24"/>
          <w:highlight w:val="yellow"/>
        </w:rPr>
        <w:t>thoughtful</w:t>
      </w:r>
      <w:r w:rsidR="005B71FA" w:rsidRPr="004D6174">
        <w:rPr>
          <w:rFonts w:ascii="Times New Roman" w:hAnsi="Times New Roman" w:cs="Times New Roman"/>
          <w:sz w:val="24"/>
          <w:szCs w:val="24"/>
          <w:highlight w:val="yellow"/>
        </w:rPr>
        <w:t xml:space="preserve"> discussion</w:t>
      </w:r>
      <w:r w:rsidR="00AC3C22">
        <w:rPr>
          <w:rFonts w:ascii="Times New Roman" w:hAnsi="Times New Roman" w:cs="Times New Roman"/>
          <w:sz w:val="24"/>
          <w:szCs w:val="24"/>
          <w:highlight w:val="yellow"/>
        </w:rPr>
        <w:t>s and field assistance</w:t>
      </w:r>
      <w:r w:rsidR="00EA161D" w:rsidRPr="004D6174">
        <w:rPr>
          <w:rFonts w:ascii="Times New Roman" w:hAnsi="Times New Roman" w:cs="Times New Roman"/>
          <w:sz w:val="24"/>
          <w:szCs w:val="24"/>
          <w:highlight w:val="yellow"/>
        </w:rPr>
        <w:t xml:space="preserve">. </w:t>
      </w:r>
      <w:r w:rsidR="00AC3C22">
        <w:rPr>
          <w:rFonts w:ascii="Times New Roman" w:hAnsi="Times New Roman" w:cs="Times New Roman"/>
          <w:sz w:val="24"/>
          <w:szCs w:val="24"/>
          <w:highlight w:val="yellow"/>
        </w:rPr>
        <w:t xml:space="preserve">Jessie Hale and Kristin </w:t>
      </w:r>
      <w:proofErr w:type="spellStart"/>
      <w:r w:rsidR="00AC3C22">
        <w:rPr>
          <w:rFonts w:ascii="Times New Roman" w:hAnsi="Times New Roman" w:cs="Times New Roman"/>
          <w:sz w:val="24"/>
          <w:szCs w:val="24"/>
          <w:highlight w:val="yellow"/>
        </w:rPr>
        <w:t>Laidre</w:t>
      </w:r>
      <w:proofErr w:type="spellEnd"/>
      <w:r w:rsidR="00AC3C22">
        <w:rPr>
          <w:rFonts w:ascii="Times New Roman" w:hAnsi="Times New Roman" w:cs="Times New Roman"/>
          <w:sz w:val="24"/>
          <w:szCs w:val="24"/>
          <w:highlight w:val="yellow"/>
        </w:rPr>
        <w:t xml:space="preserve"> provided helpful discussions</w:t>
      </w:r>
      <w:r w:rsidR="005B71FA" w:rsidRPr="004D6174">
        <w:rPr>
          <w:rFonts w:ascii="Times New Roman" w:hAnsi="Times New Roman" w:cs="Times New Roman"/>
          <w:sz w:val="24"/>
          <w:szCs w:val="24"/>
          <w:highlight w:val="yellow"/>
        </w:rPr>
        <w:t>.</w:t>
      </w:r>
      <w:r w:rsidR="005B71FA" w:rsidRPr="004D6174">
        <w:rPr>
          <w:rFonts w:ascii="Times New Roman" w:hAnsi="Times New Roman" w:cs="Times New Roman"/>
          <w:sz w:val="24"/>
          <w:szCs w:val="24"/>
        </w:rPr>
        <w:t xml:space="preserve"> </w:t>
      </w:r>
      <w:r w:rsidRPr="004D6174">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p>
    <w:p w14:paraId="2C6A0149" w14:textId="32E71107" w:rsidR="007D0372" w:rsidRPr="004D6174" w:rsidRDefault="007D0372">
      <w:pPr>
        <w:rPr>
          <w:rFonts w:ascii="Times New Roman" w:hAnsi="Times New Roman" w:cs="Times New Roman"/>
          <w:sz w:val="24"/>
          <w:szCs w:val="24"/>
        </w:rPr>
      </w:pPr>
      <w:r w:rsidRPr="004D6174">
        <w:rPr>
          <w:rFonts w:ascii="Times New Roman" w:hAnsi="Times New Roman" w:cs="Times New Roman"/>
          <w:sz w:val="24"/>
          <w:szCs w:val="24"/>
        </w:rPr>
        <w:br w:type="page"/>
      </w:r>
    </w:p>
    <w:p w14:paraId="425B1D16" w14:textId="5FF4EE0E" w:rsidR="007D0372" w:rsidRPr="004D6174" w:rsidRDefault="00CD2193" w:rsidP="003E6C90">
      <w:pPr>
        <w:outlineLvl w:val="0"/>
        <w:rPr>
          <w:rFonts w:ascii="Times New Roman" w:hAnsi="Times New Roman" w:cs="Times New Roman"/>
        </w:rPr>
      </w:pPr>
      <w:r w:rsidRPr="004D6174">
        <w:rPr>
          <w:rFonts w:ascii="Times New Roman" w:hAnsi="Times New Roman" w:cs="Times New Roman"/>
        </w:rPr>
        <w:lastRenderedPageBreak/>
        <w:t>Table 1: A summary of benthic i</w:t>
      </w:r>
      <w:r w:rsidR="007D0372" w:rsidRPr="004D6174">
        <w:rPr>
          <w:rFonts w:ascii="Times New Roman" w:hAnsi="Times New Roman" w:cs="Times New Roman"/>
        </w:rPr>
        <w:t xml:space="preserve">nvertebrate </w:t>
      </w:r>
      <w:r w:rsidRPr="004D6174">
        <w:rPr>
          <w:rFonts w:ascii="Times New Roman" w:hAnsi="Times New Roman" w:cs="Times New Roman"/>
        </w:rPr>
        <w:t xml:space="preserve">survey </w:t>
      </w:r>
      <w:proofErr w:type="spellStart"/>
      <w:r w:rsidR="007D0372" w:rsidRPr="004D6174">
        <w:rPr>
          <w:rFonts w:ascii="Times New Roman" w:hAnsi="Times New Roman" w:cs="Times New Roman"/>
        </w:rPr>
        <w:t>Survey</w:t>
      </w:r>
      <w:proofErr w:type="spellEnd"/>
      <w:r w:rsidR="007D0372" w:rsidRPr="004D6174">
        <w:rPr>
          <w:rFonts w:ascii="Times New Roman" w:hAnsi="Times New Roman" w:cs="Times New Roman"/>
        </w:rPr>
        <w:t xml:space="preserve"> description in table form.</w:t>
      </w:r>
    </w:p>
    <w:tbl>
      <w:tblPr>
        <w:tblStyle w:val="TableGrid"/>
        <w:tblW w:w="8431" w:type="dxa"/>
        <w:tblLook w:val="04A0" w:firstRow="1" w:lastRow="0" w:firstColumn="1" w:lastColumn="0" w:noHBand="0" w:noVBand="1"/>
      </w:tblPr>
      <w:tblGrid>
        <w:gridCol w:w="1459"/>
        <w:gridCol w:w="4546"/>
        <w:gridCol w:w="1213"/>
        <w:gridCol w:w="1213"/>
      </w:tblGrid>
      <w:tr w:rsidR="007D0372" w:rsidRPr="004D6174" w14:paraId="4C8F337F" w14:textId="77777777" w:rsidTr="00655068">
        <w:tc>
          <w:tcPr>
            <w:tcW w:w="1459" w:type="dxa"/>
          </w:tcPr>
          <w:p w14:paraId="3C77B008" w14:textId="77777777" w:rsidR="007D0372" w:rsidRPr="004D6174" w:rsidRDefault="007D0372" w:rsidP="00655068">
            <w:pPr>
              <w:rPr>
                <w:rFonts w:ascii="Times New Roman" w:hAnsi="Times New Roman" w:cs="Times New Roman"/>
              </w:rPr>
            </w:pPr>
          </w:p>
        </w:tc>
        <w:tc>
          <w:tcPr>
            <w:tcW w:w="4546" w:type="dxa"/>
          </w:tcPr>
          <w:p w14:paraId="56A8F0FB" w14:textId="0CB23F38" w:rsidR="007D0372" w:rsidRPr="004D6174" w:rsidRDefault="007D0372" w:rsidP="00655068">
            <w:pPr>
              <w:rPr>
                <w:rFonts w:ascii="Times New Roman" w:hAnsi="Times New Roman" w:cs="Times New Roman"/>
              </w:rPr>
            </w:pPr>
            <w:r w:rsidRPr="004D6174">
              <w:rPr>
                <w:rFonts w:ascii="Times New Roman" w:hAnsi="Times New Roman" w:cs="Times New Roman"/>
              </w:rPr>
              <w:t>Survey</w:t>
            </w:r>
            <w:r w:rsidR="00CD2193" w:rsidRPr="004D6174">
              <w:rPr>
                <w:rFonts w:ascii="Times New Roman" w:hAnsi="Times New Roman" w:cs="Times New Roman"/>
              </w:rPr>
              <w:t xml:space="preserve"> methods.</w:t>
            </w:r>
          </w:p>
        </w:tc>
        <w:tc>
          <w:tcPr>
            <w:tcW w:w="1213" w:type="dxa"/>
          </w:tcPr>
          <w:p w14:paraId="2A31B15D" w14:textId="5F45BAF7" w:rsidR="007D0372" w:rsidRPr="004D6174" w:rsidRDefault="00CD2193" w:rsidP="00655068">
            <w:pPr>
              <w:rPr>
                <w:rFonts w:ascii="Times New Roman" w:hAnsi="Times New Roman" w:cs="Times New Roman"/>
              </w:rPr>
            </w:pPr>
            <w:r w:rsidRPr="004D6174">
              <w:rPr>
                <w:rFonts w:ascii="Times New Roman" w:hAnsi="Times New Roman" w:cs="Times New Roman"/>
              </w:rPr>
              <w:t>Number of replicates</w:t>
            </w:r>
          </w:p>
        </w:tc>
        <w:tc>
          <w:tcPr>
            <w:tcW w:w="1213" w:type="dxa"/>
          </w:tcPr>
          <w:p w14:paraId="4F6E1101"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Area surveyed per site (m</w:t>
            </w:r>
            <w:r w:rsidRPr="004D6174">
              <w:rPr>
                <w:rFonts w:ascii="Times New Roman" w:hAnsi="Times New Roman" w:cs="Times New Roman"/>
                <w:vertAlign w:val="superscript"/>
              </w:rPr>
              <w:t>2</w:t>
            </w:r>
            <w:r w:rsidRPr="004D6174">
              <w:rPr>
                <w:rFonts w:ascii="Times New Roman" w:hAnsi="Times New Roman" w:cs="Times New Roman"/>
              </w:rPr>
              <w:t>)</w:t>
            </w:r>
          </w:p>
        </w:tc>
      </w:tr>
      <w:tr w:rsidR="007D0372" w:rsidRPr="004D6174" w14:paraId="1200F25D" w14:textId="77777777" w:rsidTr="00655068">
        <w:tc>
          <w:tcPr>
            <w:tcW w:w="1459" w:type="dxa"/>
          </w:tcPr>
          <w:p w14:paraId="2CB76AB3"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987</w:t>
            </w:r>
          </w:p>
        </w:tc>
        <w:tc>
          <w:tcPr>
            <w:tcW w:w="4546" w:type="dxa"/>
          </w:tcPr>
          <w:p w14:paraId="13852D85" w14:textId="594EF860" w:rsidR="007D0372" w:rsidRPr="004D6174" w:rsidRDefault="007D0372" w:rsidP="00655068">
            <w:pPr>
              <w:rPr>
                <w:rFonts w:ascii="Times New Roman" w:hAnsi="Times New Roman" w:cs="Times New Roman"/>
              </w:rPr>
            </w:pPr>
            <w:r w:rsidRPr="004D6174">
              <w:rPr>
                <w:rFonts w:ascii="Times New Roman" w:hAnsi="Times New Roman" w:cs="Times New Roman"/>
              </w:rPr>
              <w:t>1.0m</w:t>
            </w:r>
            <w:r w:rsidRPr="004D6174">
              <w:rPr>
                <w:rFonts w:ascii="Times New Roman" w:hAnsi="Times New Roman" w:cs="Times New Roman"/>
                <w:vertAlign w:val="superscript"/>
              </w:rPr>
              <w:t>2</w:t>
            </w:r>
            <w:r w:rsidRPr="004D6174">
              <w:rPr>
                <w:rFonts w:ascii="Times New Roman" w:hAnsi="Times New Roman" w:cs="Times New Roman"/>
              </w:rPr>
              <w:t xml:space="preserve"> quadrat by SCUBA</w:t>
            </w:r>
            <w:r w:rsidR="00CD2193" w:rsidRPr="004D6174">
              <w:rPr>
                <w:rFonts w:ascii="Times New Roman" w:hAnsi="Times New Roman" w:cs="Times New Roman"/>
              </w:rPr>
              <w:t xml:space="preserve">, all counts conducted </w:t>
            </w:r>
            <w:r w:rsidR="00CD2193" w:rsidRPr="004D6174">
              <w:rPr>
                <w:rFonts w:ascii="Times New Roman" w:hAnsi="Times New Roman" w:cs="Times New Roman"/>
                <w:i/>
              </w:rPr>
              <w:t>in situ</w:t>
            </w:r>
          </w:p>
        </w:tc>
        <w:tc>
          <w:tcPr>
            <w:tcW w:w="1213" w:type="dxa"/>
          </w:tcPr>
          <w:p w14:paraId="77300EA5"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00 per site.  Not randomly placed locations</w:t>
            </w:r>
          </w:p>
        </w:tc>
        <w:tc>
          <w:tcPr>
            <w:tcW w:w="1213" w:type="dxa"/>
          </w:tcPr>
          <w:p w14:paraId="09AECD26"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00</w:t>
            </w:r>
          </w:p>
        </w:tc>
      </w:tr>
      <w:tr w:rsidR="007D0372" w:rsidRPr="004D6174" w14:paraId="0E7DFC2B" w14:textId="77777777" w:rsidTr="00655068">
        <w:tc>
          <w:tcPr>
            <w:tcW w:w="1459" w:type="dxa"/>
          </w:tcPr>
          <w:p w14:paraId="57A466A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995</w:t>
            </w:r>
          </w:p>
        </w:tc>
        <w:tc>
          <w:tcPr>
            <w:tcW w:w="4546" w:type="dxa"/>
          </w:tcPr>
          <w:p w14:paraId="5903A8B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0.25m</w:t>
            </w:r>
            <w:r w:rsidRPr="004D6174">
              <w:rPr>
                <w:rFonts w:ascii="Times New Roman" w:hAnsi="Times New Roman" w:cs="Times New Roman"/>
                <w:vertAlign w:val="superscript"/>
              </w:rPr>
              <w:t xml:space="preserve">2 </w:t>
            </w:r>
            <w:r w:rsidRPr="004D6174">
              <w:rPr>
                <w:rFonts w:ascii="Times New Roman" w:hAnsi="Times New Roman" w:cs="Times New Roman"/>
              </w:rPr>
              <w:t>quadrat by SCUBA using video</w:t>
            </w:r>
          </w:p>
        </w:tc>
        <w:tc>
          <w:tcPr>
            <w:tcW w:w="1213" w:type="dxa"/>
          </w:tcPr>
          <w:p w14:paraId="7C6BE185"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4-35 per site</w:t>
            </w:r>
          </w:p>
        </w:tc>
        <w:tc>
          <w:tcPr>
            <w:tcW w:w="1213" w:type="dxa"/>
          </w:tcPr>
          <w:p w14:paraId="51B7AD3E"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5-8.75</w:t>
            </w:r>
          </w:p>
        </w:tc>
      </w:tr>
      <w:tr w:rsidR="007D0372" w:rsidRPr="004D6174" w14:paraId="19E1A19A" w14:textId="77777777" w:rsidTr="00655068">
        <w:tc>
          <w:tcPr>
            <w:tcW w:w="1459" w:type="dxa"/>
          </w:tcPr>
          <w:p w14:paraId="123FAC88" w14:textId="77777777" w:rsidR="007D0372" w:rsidRPr="004D6174" w:rsidRDefault="007D0372" w:rsidP="00655068">
            <w:pPr>
              <w:rPr>
                <w:rFonts w:ascii="Times New Roman" w:hAnsi="Times New Roman" w:cs="Times New Roman"/>
              </w:rPr>
            </w:pPr>
          </w:p>
        </w:tc>
        <w:tc>
          <w:tcPr>
            <w:tcW w:w="4546" w:type="dxa"/>
          </w:tcPr>
          <w:p w14:paraId="2FCA85A5"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Counts done by post-processing video.  Most of the locations with video collected were not actually processed.</w:t>
            </w:r>
          </w:p>
        </w:tc>
        <w:tc>
          <w:tcPr>
            <w:tcW w:w="1213" w:type="dxa"/>
          </w:tcPr>
          <w:p w14:paraId="0775D32D" w14:textId="77777777" w:rsidR="007D0372" w:rsidRPr="004D6174" w:rsidRDefault="007D0372" w:rsidP="00655068">
            <w:pPr>
              <w:rPr>
                <w:rFonts w:ascii="Times New Roman" w:hAnsi="Times New Roman" w:cs="Times New Roman"/>
              </w:rPr>
            </w:pPr>
          </w:p>
        </w:tc>
        <w:tc>
          <w:tcPr>
            <w:tcW w:w="1213" w:type="dxa"/>
          </w:tcPr>
          <w:p w14:paraId="4E331CB8" w14:textId="77777777" w:rsidR="007D0372" w:rsidRPr="004D6174" w:rsidRDefault="007D0372" w:rsidP="00655068">
            <w:pPr>
              <w:rPr>
                <w:rFonts w:ascii="Times New Roman" w:hAnsi="Times New Roman" w:cs="Times New Roman"/>
              </w:rPr>
            </w:pPr>
          </w:p>
        </w:tc>
      </w:tr>
      <w:tr w:rsidR="007D0372" w:rsidRPr="004D6174" w14:paraId="5EE5B4F5" w14:textId="77777777" w:rsidTr="00655068">
        <w:tc>
          <w:tcPr>
            <w:tcW w:w="1459" w:type="dxa"/>
          </w:tcPr>
          <w:p w14:paraId="000153D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999</w:t>
            </w:r>
          </w:p>
        </w:tc>
        <w:tc>
          <w:tcPr>
            <w:tcW w:w="4546" w:type="dxa"/>
          </w:tcPr>
          <w:p w14:paraId="4DFADA4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0.25m</w:t>
            </w:r>
            <w:r w:rsidRPr="004D6174">
              <w:rPr>
                <w:rFonts w:ascii="Times New Roman" w:hAnsi="Times New Roman" w:cs="Times New Roman"/>
                <w:vertAlign w:val="superscript"/>
              </w:rPr>
              <w:t xml:space="preserve">2 </w:t>
            </w:r>
            <w:r w:rsidRPr="004D6174">
              <w:rPr>
                <w:rFonts w:ascii="Times New Roman" w:hAnsi="Times New Roman" w:cs="Times New Roman"/>
              </w:rPr>
              <w:t>quadrat by SCUBA using video</w:t>
            </w:r>
          </w:p>
        </w:tc>
        <w:tc>
          <w:tcPr>
            <w:tcW w:w="1213" w:type="dxa"/>
          </w:tcPr>
          <w:p w14:paraId="2B943726"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0 per site</w:t>
            </w:r>
          </w:p>
        </w:tc>
        <w:tc>
          <w:tcPr>
            <w:tcW w:w="1213" w:type="dxa"/>
          </w:tcPr>
          <w:p w14:paraId="70148957"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7.5</w:t>
            </w:r>
          </w:p>
        </w:tc>
      </w:tr>
      <w:tr w:rsidR="007D0372" w:rsidRPr="004D6174" w14:paraId="171FF2A9" w14:textId="77777777" w:rsidTr="00655068">
        <w:tc>
          <w:tcPr>
            <w:tcW w:w="1459" w:type="dxa"/>
          </w:tcPr>
          <w:p w14:paraId="2D5BF9A4" w14:textId="77777777" w:rsidR="007D0372" w:rsidRPr="004D6174" w:rsidRDefault="007D0372" w:rsidP="00655068">
            <w:pPr>
              <w:rPr>
                <w:rFonts w:ascii="Times New Roman" w:hAnsi="Times New Roman" w:cs="Times New Roman"/>
              </w:rPr>
            </w:pPr>
          </w:p>
        </w:tc>
        <w:tc>
          <w:tcPr>
            <w:tcW w:w="4546" w:type="dxa"/>
          </w:tcPr>
          <w:p w14:paraId="3C84CBDD"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25 x 1m video transects</w:t>
            </w:r>
          </w:p>
        </w:tc>
        <w:tc>
          <w:tcPr>
            <w:tcW w:w="1213" w:type="dxa"/>
          </w:tcPr>
          <w:p w14:paraId="4D8DBB78"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4 per site</w:t>
            </w:r>
          </w:p>
        </w:tc>
        <w:tc>
          <w:tcPr>
            <w:tcW w:w="1213" w:type="dxa"/>
          </w:tcPr>
          <w:p w14:paraId="515DD0C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75-100</w:t>
            </w:r>
          </w:p>
        </w:tc>
      </w:tr>
      <w:tr w:rsidR="007D0372" w:rsidRPr="004D6174" w14:paraId="23A04093" w14:textId="77777777" w:rsidTr="00655068">
        <w:tc>
          <w:tcPr>
            <w:tcW w:w="1459" w:type="dxa"/>
          </w:tcPr>
          <w:p w14:paraId="3FACFAF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2015</w:t>
            </w:r>
          </w:p>
        </w:tc>
        <w:tc>
          <w:tcPr>
            <w:tcW w:w="4546" w:type="dxa"/>
          </w:tcPr>
          <w:p w14:paraId="6A257B39"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0 x 2m transects by SCUBA</w:t>
            </w:r>
          </w:p>
        </w:tc>
        <w:tc>
          <w:tcPr>
            <w:tcW w:w="1213" w:type="dxa"/>
          </w:tcPr>
          <w:p w14:paraId="3AF5263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4 per site</w:t>
            </w:r>
          </w:p>
        </w:tc>
        <w:tc>
          <w:tcPr>
            <w:tcW w:w="1213" w:type="dxa"/>
          </w:tcPr>
          <w:p w14:paraId="69C7735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240</w:t>
            </w:r>
          </w:p>
        </w:tc>
      </w:tr>
    </w:tbl>
    <w:p w14:paraId="3CB1B335" w14:textId="77777777" w:rsidR="007D0372" w:rsidRPr="004D6174" w:rsidRDefault="007D0372" w:rsidP="007D0372">
      <w:pPr>
        <w:rPr>
          <w:rFonts w:ascii="Times New Roman" w:hAnsi="Times New Roman" w:cs="Times New Roman"/>
        </w:rPr>
      </w:pPr>
    </w:p>
    <w:p w14:paraId="552B8B5B" w14:textId="37BF1861" w:rsidR="00BA7A19" w:rsidRPr="004D6174" w:rsidRDefault="00BA7A19" w:rsidP="008332EF">
      <w:pPr>
        <w:rPr>
          <w:rFonts w:ascii="Times New Roman" w:hAnsi="Times New Roman" w:cs="Times New Roman"/>
          <w:sz w:val="24"/>
          <w:szCs w:val="24"/>
        </w:rPr>
      </w:pPr>
      <w:r w:rsidRPr="004D6174">
        <w:rPr>
          <w:rFonts w:ascii="Times New Roman" w:hAnsi="Times New Roman" w:cs="Times New Roman"/>
          <w:sz w:val="24"/>
          <w:szCs w:val="24"/>
        </w:rPr>
        <w:br w:type="page"/>
      </w:r>
    </w:p>
    <w:p w14:paraId="666C2A49" w14:textId="6C54E4D0" w:rsidR="00AF6161" w:rsidRPr="004D6174" w:rsidRDefault="005A112B" w:rsidP="00AF6161">
      <w:pPr>
        <w:rPr>
          <w:rFonts w:ascii="Times New Roman" w:hAnsi="Times New Roman" w:cs="Times New Roman"/>
          <w:sz w:val="24"/>
          <w:szCs w:val="24"/>
        </w:rPr>
      </w:pPr>
      <w:r>
        <w:rPr>
          <w:rFonts w:ascii="Times New Roman" w:hAnsi="Times New Roman" w:cs="Times New Roman"/>
          <w:sz w:val="24"/>
          <w:szCs w:val="24"/>
        </w:rPr>
        <w:lastRenderedPageBreak/>
        <w:t>Table 3</w:t>
      </w:r>
      <w:r w:rsidR="00AF6161" w:rsidRPr="004D6174">
        <w:rPr>
          <w:rFonts w:ascii="Times New Roman" w:hAnsi="Times New Roman" w:cs="Times New Roman"/>
          <w:sz w:val="24"/>
          <w:szCs w:val="24"/>
        </w:rPr>
        <w:t xml:space="preserve">. </w:t>
      </w:r>
      <w:commentRangeStart w:id="27"/>
      <w:r w:rsidR="00AF6161" w:rsidRPr="004D6174">
        <w:rPr>
          <w:rFonts w:ascii="Times New Roman" w:hAnsi="Times New Roman" w:cs="Times New Roman"/>
          <w:sz w:val="24"/>
          <w:szCs w:val="24"/>
        </w:rPr>
        <w:t xml:space="preserve">PERMANOVA </w:t>
      </w:r>
      <w:commentRangeEnd w:id="27"/>
      <w:r w:rsidR="00AF6161" w:rsidRPr="004D6174">
        <w:rPr>
          <w:rStyle w:val="CommentReference"/>
          <w:rFonts w:ascii="Times New Roman" w:hAnsi="Times New Roman" w:cs="Times New Roman"/>
        </w:rPr>
        <w:commentReference w:id="27"/>
      </w:r>
      <w:r w:rsidR="00AF6161" w:rsidRPr="004D6174">
        <w:rPr>
          <w:rFonts w:ascii="Times New Roman" w:hAnsi="Times New Roman" w:cs="Times New Roman"/>
          <w:sz w:val="24"/>
          <w:szCs w:val="24"/>
        </w:rPr>
        <w:t>partitioning of benthic invertebrate assemblages on the basis of Manhattan log(</w:t>
      </w:r>
      <w:r w:rsidR="00AF6161" w:rsidRPr="004D6174">
        <w:rPr>
          <w:rFonts w:ascii="Times New Roman" w:hAnsi="Times New Roman" w:cs="Times New Roman"/>
          <w:i/>
          <w:sz w:val="24"/>
          <w:szCs w:val="24"/>
        </w:rPr>
        <w:t>x</w:t>
      </w:r>
      <w:r w:rsidR="00AF6161" w:rsidRPr="004D6174">
        <w:rPr>
          <w:rFonts w:ascii="Times New Roman" w:hAnsi="Times New Roman" w:cs="Times New Roman"/>
          <w:sz w:val="24"/>
          <w:szCs w:val="24"/>
        </w:rPr>
        <w:t>+1) dissimilarities in densities in response to (a) Year (fixed, 3 levels 1987, 1999, 2015) or (b) Region (fixed, 3 levels) using sequential sums of squares.</w:t>
      </w:r>
      <w:r w:rsidR="00AF6161" w:rsidRPr="004D6174" w:rsidDel="00903513">
        <w:rPr>
          <w:rFonts w:ascii="Times New Roman" w:hAnsi="Times New Roman" w:cs="Times New Roman"/>
          <w:sz w:val="24"/>
          <w:szCs w:val="24"/>
        </w:rPr>
        <w:t xml:space="preserve"> </w:t>
      </w:r>
    </w:p>
    <w:p w14:paraId="5E9F30FF"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4D6174" w14:paraId="79D508C2"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1C2797DB"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35F971A5"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roofErr w:type="spellStart"/>
            <w:r w:rsidRPr="004D6174">
              <w:rPr>
                <w:rFonts w:ascii="Times New Roman" w:eastAsia="Times New Roman" w:hAnsi="Times New Roman"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3D898C8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E1CD3F"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518BC36D"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307C158B" w14:textId="77777777" w:rsidTr="00AF6161">
        <w:trPr>
          <w:trHeight w:val="320"/>
        </w:trPr>
        <w:tc>
          <w:tcPr>
            <w:tcW w:w="1300" w:type="dxa"/>
            <w:tcBorders>
              <w:top w:val="nil"/>
              <w:left w:val="nil"/>
              <w:bottom w:val="nil"/>
              <w:right w:val="nil"/>
            </w:tcBorders>
            <w:shd w:val="clear" w:color="auto" w:fill="auto"/>
            <w:noWrap/>
            <w:vAlign w:val="center"/>
            <w:hideMark/>
          </w:tcPr>
          <w:p w14:paraId="7CBDE459"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Year</w:t>
            </w:r>
          </w:p>
        </w:tc>
        <w:tc>
          <w:tcPr>
            <w:tcW w:w="1300" w:type="dxa"/>
            <w:tcBorders>
              <w:top w:val="nil"/>
              <w:left w:val="nil"/>
              <w:bottom w:val="nil"/>
              <w:right w:val="nil"/>
            </w:tcBorders>
            <w:shd w:val="clear" w:color="auto" w:fill="auto"/>
            <w:noWrap/>
            <w:vAlign w:val="center"/>
            <w:hideMark/>
          </w:tcPr>
          <w:p w14:paraId="1BEE1D8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1</w:t>
            </w:r>
          </w:p>
        </w:tc>
        <w:tc>
          <w:tcPr>
            <w:tcW w:w="1300" w:type="dxa"/>
            <w:tcBorders>
              <w:top w:val="nil"/>
              <w:left w:val="nil"/>
              <w:bottom w:val="nil"/>
              <w:right w:val="nil"/>
            </w:tcBorders>
            <w:shd w:val="clear" w:color="auto" w:fill="auto"/>
            <w:noWrap/>
            <w:vAlign w:val="bottom"/>
            <w:hideMark/>
          </w:tcPr>
          <w:p w14:paraId="18EE7206"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1.208</w:t>
            </w:r>
          </w:p>
        </w:tc>
        <w:tc>
          <w:tcPr>
            <w:tcW w:w="1300" w:type="dxa"/>
            <w:tcBorders>
              <w:top w:val="nil"/>
              <w:left w:val="nil"/>
              <w:bottom w:val="nil"/>
              <w:right w:val="nil"/>
            </w:tcBorders>
            <w:shd w:val="clear" w:color="auto" w:fill="auto"/>
            <w:noWrap/>
            <w:vAlign w:val="bottom"/>
            <w:hideMark/>
          </w:tcPr>
          <w:p w14:paraId="0E98FE5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8.298</w:t>
            </w:r>
          </w:p>
        </w:tc>
        <w:tc>
          <w:tcPr>
            <w:tcW w:w="1300" w:type="dxa"/>
            <w:tcBorders>
              <w:top w:val="nil"/>
              <w:left w:val="nil"/>
              <w:bottom w:val="nil"/>
              <w:right w:val="nil"/>
            </w:tcBorders>
            <w:shd w:val="clear" w:color="auto" w:fill="auto"/>
            <w:noWrap/>
            <w:vAlign w:val="center"/>
            <w:hideMark/>
          </w:tcPr>
          <w:p w14:paraId="1E61FEE3"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01</w:t>
            </w:r>
          </w:p>
        </w:tc>
      </w:tr>
      <w:tr w:rsidR="00AF6161" w:rsidRPr="004D6174" w14:paraId="13001570" w14:textId="77777777" w:rsidTr="00AF6161">
        <w:trPr>
          <w:trHeight w:val="320"/>
        </w:trPr>
        <w:tc>
          <w:tcPr>
            <w:tcW w:w="1300" w:type="dxa"/>
            <w:tcBorders>
              <w:top w:val="nil"/>
              <w:left w:val="nil"/>
              <w:bottom w:val="nil"/>
              <w:right w:val="nil"/>
            </w:tcBorders>
            <w:shd w:val="clear" w:color="auto" w:fill="auto"/>
            <w:noWrap/>
            <w:vAlign w:val="center"/>
            <w:hideMark/>
          </w:tcPr>
          <w:p w14:paraId="23534F7D"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4E1D27A8"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5</w:t>
            </w:r>
          </w:p>
        </w:tc>
        <w:tc>
          <w:tcPr>
            <w:tcW w:w="1300" w:type="dxa"/>
            <w:tcBorders>
              <w:top w:val="nil"/>
              <w:left w:val="nil"/>
              <w:bottom w:val="nil"/>
              <w:right w:val="nil"/>
            </w:tcBorders>
            <w:shd w:val="clear" w:color="auto" w:fill="auto"/>
            <w:noWrap/>
            <w:vAlign w:val="bottom"/>
            <w:hideMark/>
          </w:tcPr>
          <w:p w14:paraId="4F87292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46</w:t>
            </w:r>
          </w:p>
        </w:tc>
        <w:tc>
          <w:tcPr>
            <w:tcW w:w="1300" w:type="dxa"/>
            <w:tcBorders>
              <w:top w:val="nil"/>
              <w:left w:val="nil"/>
              <w:bottom w:val="nil"/>
              <w:right w:val="nil"/>
            </w:tcBorders>
            <w:shd w:val="clear" w:color="auto" w:fill="auto"/>
            <w:noWrap/>
            <w:vAlign w:val="bottom"/>
            <w:hideMark/>
          </w:tcPr>
          <w:p w14:paraId="0F4398B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2F455CA6"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2A40D94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054327F5"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7C60934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2000051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3BD0BAB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19708F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14DD67CB" w14:textId="77777777" w:rsidR="00AF6161" w:rsidRPr="004D6174" w:rsidRDefault="00AF6161" w:rsidP="00AF6161">
      <w:pPr>
        <w:rPr>
          <w:rFonts w:ascii="Times New Roman" w:hAnsi="Times New Roman" w:cs="Times New Roman"/>
          <w:sz w:val="24"/>
          <w:szCs w:val="24"/>
        </w:rPr>
      </w:pPr>
    </w:p>
    <w:p w14:paraId="141D11A3" w14:textId="35D8F1EE" w:rsidR="00AF6161" w:rsidRPr="004D6174" w:rsidDel="00903513" w:rsidRDefault="00AF6161" w:rsidP="005A112B">
      <w:pPr>
        <w:rPr>
          <w:rFonts w:ascii="Times New Roman" w:hAnsi="Times New Roman" w:cs="Times New Roman"/>
          <w:sz w:val="24"/>
          <w:szCs w:val="24"/>
        </w:rPr>
      </w:pPr>
      <w:r w:rsidRPr="004D6174">
        <w:rPr>
          <w:rFonts w:ascii="Times New Roman" w:hAnsi="Times New Roman" w:cs="Times New Roman"/>
          <w:sz w:val="24"/>
          <w:szCs w:val="24"/>
        </w:rPr>
        <w:t>(b)</w:t>
      </w:r>
      <w:r w:rsidRPr="004D6174" w:rsidDel="00903513">
        <w:rPr>
          <w:rFonts w:ascii="Times New Roman" w:hAnsi="Times New Roman"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4D6174" w14:paraId="50F1D27A"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3A3A46CC"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8BADCD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roofErr w:type="spellStart"/>
            <w:r w:rsidRPr="004D6174">
              <w:rPr>
                <w:rFonts w:ascii="Times New Roman" w:eastAsia="Times New Roman" w:hAnsi="Times New Roman"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63B82BE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2B79356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64028D41"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4448A77C" w14:textId="77777777" w:rsidTr="00AF6161">
        <w:trPr>
          <w:trHeight w:val="320"/>
        </w:trPr>
        <w:tc>
          <w:tcPr>
            <w:tcW w:w="1300" w:type="dxa"/>
            <w:tcBorders>
              <w:top w:val="nil"/>
              <w:left w:val="nil"/>
              <w:bottom w:val="nil"/>
              <w:right w:val="nil"/>
            </w:tcBorders>
            <w:shd w:val="clear" w:color="auto" w:fill="auto"/>
            <w:noWrap/>
            <w:vAlign w:val="center"/>
            <w:hideMark/>
          </w:tcPr>
          <w:p w14:paraId="68246052"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gion</w:t>
            </w:r>
          </w:p>
        </w:tc>
        <w:tc>
          <w:tcPr>
            <w:tcW w:w="1300" w:type="dxa"/>
            <w:tcBorders>
              <w:top w:val="nil"/>
              <w:left w:val="nil"/>
              <w:bottom w:val="nil"/>
              <w:right w:val="nil"/>
            </w:tcBorders>
            <w:shd w:val="clear" w:color="auto" w:fill="auto"/>
            <w:noWrap/>
            <w:vAlign w:val="center"/>
            <w:hideMark/>
          </w:tcPr>
          <w:p w14:paraId="5690070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6E69635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69</w:t>
            </w:r>
          </w:p>
        </w:tc>
        <w:tc>
          <w:tcPr>
            <w:tcW w:w="1300" w:type="dxa"/>
            <w:tcBorders>
              <w:top w:val="nil"/>
              <w:left w:val="nil"/>
              <w:bottom w:val="nil"/>
              <w:right w:val="nil"/>
            </w:tcBorders>
            <w:shd w:val="clear" w:color="auto" w:fill="auto"/>
            <w:noWrap/>
            <w:vAlign w:val="bottom"/>
            <w:hideMark/>
          </w:tcPr>
          <w:p w14:paraId="5C14E05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899</w:t>
            </w:r>
          </w:p>
        </w:tc>
        <w:tc>
          <w:tcPr>
            <w:tcW w:w="1300" w:type="dxa"/>
            <w:tcBorders>
              <w:top w:val="nil"/>
              <w:left w:val="nil"/>
              <w:bottom w:val="nil"/>
              <w:right w:val="nil"/>
            </w:tcBorders>
            <w:shd w:val="clear" w:color="auto" w:fill="auto"/>
            <w:noWrap/>
            <w:vAlign w:val="bottom"/>
            <w:hideMark/>
          </w:tcPr>
          <w:p w14:paraId="27F02F05"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326</w:t>
            </w:r>
          </w:p>
        </w:tc>
      </w:tr>
      <w:tr w:rsidR="00AF6161" w:rsidRPr="004D6174" w14:paraId="382B0409" w14:textId="77777777" w:rsidTr="00AF6161">
        <w:trPr>
          <w:trHeight w:val="320"/>
        </w:trPr>
        <w:tc>
          <w:tcPr>
            <w:tcW w:w="1300" w:type="dxa"/>
            <w:tcBorders>
              <w:top w:val="nil"/>
              <w:left w:val="nil"/>
              <w:bottom w:val="nil"/>
              <w:right w:val="nil"/>
            </w:tcBorders>
            <w:shd w:val="clear" w:color="auto" w:fill="auto"/>
            <w:noWrap/>
            <w:vAlign w:val="center"/>
            <w:hideMark/>
          </w:tcPr>
          <w:p w14:paraId="324E23A1"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7AB99A5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D623CE4"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88</w:t>
            </w:r>
          </w:p>
        </w:tc>
        <w:tc>
          <w:tcPr>
            <w:tcW w:w="1300" w:type="dxa"/>
            <w:tcBorders>
              <w:top w:val="nil"/>
              <w:left w:val="nil"/>
              <w:bottom w:val="nil"/>
              <w:right w:val="nil"/>
            </w:tcBorders>
            <w:shd w:val="clear" w:color="auto" w:fill="auto"/>
            <w:noWrap/>
            <w:vAlign w:val="bottom"/>
            <w:hideMark/>
          </w:tcPr>
          <w:p w14:paraId="7CC6CF7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721203DC"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2058AE7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6546A383"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61FBB50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105D931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70E1556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F969ED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052AF271"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 xml:space="preserve"> </w:t>
      </w:r>
    </w:p>
    <w:p w14:paraId="5BA38448" w14:textId="77777777" w:rsidR="00AF6161" w:rsidRPr="004D6174" w:rsidRDefault="00AF6161" w:rsidP="00AF6161">
      <w:pPr>
        <w:rPr>
          <w:rFonts w:ascii="Times New Roman" w:hAnsi="Times New Roman" w:cs="Times New Roman"/>
          <w:sz w:val="24"/>
          <w:szCs w:val="24"/>
        </w:rPr>
      </w:pPr>
    </w:p>
    <w:p w14:paraId="54B2D37A" w14:textId="77777777" w:rsidR="00AC3C22" w:rsidRDefault="00AC3C22">
      <w:pPr>
        <w:rPr>
          <w:rFonts w:ascii="Times New Roman" w:hAnsi="Times New Roman" w:cs="Times New Roman"/>
          <w:sz w:val="24"/>
          <w:szCs w:val="24"/>
        </w:rPr>
      </w:pPr>
      <w:r>
        <w:rPr>
          <w:rFonts w:ascii="Times New Roman" w:hAnsi="Times New Roman" w:cs="Times New Roman"/>
          <w:sz w:val="24"/>
          <w:szCs w:val="24"/>
        </w:rPr>
        <w:br w:type="page"/>
      </w:r>
    </w:p>
    <w:p w14:paraId="2B16B6F1" w14:textId="1C070761" w:rsidR="00AF6161" w:rsidRPr="004D6174" w:rsidRDefault="005A112B" w:rsidP="00AF6161">
      <w:pPr>
        <w:rPr>
          <w:rFonts w:ascii="Times New Roman" w:hAnsi="Times New Roman" w:cs="Times New Roman"/>
          <w:sz w:val="24"/>
          <w:szCs w:val="24"/>
        </w:rPr>
      </w:pPr>
      <w:r>
        <w:rPr>
          <w:rFonts w:ascii="Times New Roman" w:hAnsi="Times New Roman" w:cs="Times New Roman"/>
          <w:sz w:val="24"/>
          <w:szCs w:val="24"/>
        </w:rPr>
        <w:lastRenderedPageBreak/>
        <w:t>Table 3</w:t>
      </w:r>
      <w:r w:rsidR="00AF6161" w:rsidRPr="004D6174">
        <w:rPr>
          <w:rFonts w:ascii="Times New Roman" w:hAnsi="Times New Roman" w:cs="Times New Roman"/>
          <w:sz w:val="24"/>
          <w:szCs w:val="24"/>
        </w:rPr>
        <w:t>. Multivariate test of dispersion</w:t>
      </w:r>
      <w:r w:rsidR="00AF6161" w:rsidRPr="004D6174">
        <w:rPr>
          <w:rStyle w:val="CommentReference"/>
          <w:rFonts w:ascii="Times New Roman" w:hAnsi="Times New Roman" w:cs="Times New Roman"/>
          <w:sz w:val="24"/>
          <w:szCs w:val="24"/>
        </w:rPr>
        <w:t xml:space="preserve"> for </w:t>
      </w:r>
      <w:r w:rsidR="00AF6161" w:rsidRPr="004D6174">
        <w:rPr>
          <w:rFonts w:ascii="Times New Roman" w:hAnsi="Times New Roman" w:cs="Times New Roman"/>
          <w:sz w:val="24"/>
          <w:szCs w:val="24"/>
        </w:rPr>
        <w:t>benthic invertebrate assemblages on the basis of Manhattan log(</w:t>
      </w:r>
      <w:r w:rsidR="00AF6161" w:rsidRPr="004D6174">
        <w:rPr>
          <w:rFonts w:ascii="Times New Roman" w:hAnsi="Times New Roman" w:cs="Times New Roman"/>
          <w:i/>
          <w:sz w:val="24"/>
          <w:szCs w:val="24"/>
        </w:rPr>
        <w:t>x</w:t>
      </w:r>
      <w:r w:rsidR="00AF6161" w:rsidRPr="004D6174">
        <w:rPr>
          <w:rFonts w:ascii="Times New Roman" w:hAnsi="Times New Roman" w:cs="Times New Roman"/>
          <w:sz w:val="24"/>
          <w:szCs w:val="24"/>
        </w:rPr>
        <w:t>+1) dissimilarities in densities in response to (a) Year (fixed, 3 levels 1987, 1999, 2015) or (b) Region (fixed, 3 levels).</w:t>
      </w:r>
      <w:r w:rsidR="00AF6161" w:rsidRPr="004D6174" w:rsidDel="00903513">
        <w:rPr>
          <w:rFonts w:ascii="Times New Roman" w:hAnsi="Times New Roman" w:cs="Times New Roman"/>
          <w:sz w:val="24"/>
          <w:szCs w:val="24"/>
        </w:rPr>
        <w:t xml:space="preserve"> </w:t>
      </w:r>
    </w:p>
    <w:p w14:paraId="21750DE6"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4D6174" w14:paraId="4A7F2F70"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2A2FBEF"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1A7CF5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roofErr w:type="spellStart"/>
            <w:r w:rsidRPr="004D6174">
              <w:rPr>
                <w:rFonts w:ascii="Times New Roman" w:eastAsia="Times New Roman" w:hAnsi="Times New Roman"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7DC97246"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3431E071"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787C1003"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3B362774" w14:textId="77777777" w:rsidTr="00AF6161">
        <w:trPr>
          <w:trHeight w:val="320"/>
        </w:trPr>
        <w:tc>
          <w:tcPr>
            <w:tcW w:w="1300" w:type="dxa"/>
            <w:tcBorders>
              <w:top w:val="nil"/>
              <w:left w:val="nil"/>
              <w:bottom w:val="nil"/>
              <w:right w:val="nil"/>
            </w:tcBorders>
            <w:shd w:val="clear" w:color="auto" w:fill="auto"/>
            <w:noWrap/>
            <w:vAlign w:val="bottom"/>
            <w:hideMark/>
          </w:tcPr>
          <w:p w14:paraId="0C4BA858"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Year</w:t>
            </w:r>
          </w:p>
        </w:tc>
        <w:tc>
          <w:tcPr>
            <w:tcW w:w="1300" w:type="dxa"/>
            <w:tcBorders>
              <w:top w:val="nil"/>
              <w:left w:val="nil"/>
              <w:bottom w:val="nil"/>
              <w:right w:val="nil"/>
            </w:tcBorders>
            <w:shd w:val="clear" w:color="auto" w:fill="auto"/>
            <w:noWrap/>
            <w:vAlign w:val="bottom"/>
            <w:hideMark/>
          </w:tcPr>
          <w:p w14:paraId="4D85E47A"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249AF21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571</w:t>
            </w:r>
          </w:p>
        </w:tc>
        <w:tc>
          <w:tcPr>
            <w:tcW w:w="1300" w:type="dxa"/>
            <w:tcBorders>
              <w:top w:val="nil"/>
              <w:left w:val="nil"/>
              <w:bottom w:val="nil"/>
              <w:right w:val="nil"/>
            </w:tcBorders>
            <w:shd w:val="clear" w:color="auto" w:fill="auto"/>
            <w:noWrap/>
            <w:vAlign w:val="bottom"/>
            <w:hideMark/>
          </w:tcPr>
          <w:p w14:paraId="67471B8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17.120</w:t>
            </w:r>
          </w:p>
        </w:tc>
        <w:tc>
          <w:tcPr>
            <w:tcW w:w="1300" w:type="dxa"/>
            <w:tcBorders>
              <w:top w:val="nil"/>
              <w:left w:val="nil"/>
              <w:bottom w:val="nil"/>
              <w:right w:val="nil"/>
            </w:tcBorders>
            <w:shd w:val="clear" w:color="auto" w:fill="auto"/>
            <w:noWrap/>
            <w:vAlign w:val="bottom"/>
            <w:hideMark/>
          </w:tcPr>
          <w:p w14:paraId="2DF8C1F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01</w:t>
            </w:r>
          </w:p>
        </w:tc>
      </w:tr>
      <w:tr w:rsidR="00AF6161" w:rsidRPr="004D6174" w14:paraId="54CE8963" w14:textId="77777777" w:rsidTr="00AF6161">
        <w:trPr>
          <w:trHeight w:val="320"/>
        </w:trPr>
        <w:tc>
          <w:tcPr>
            <w:tcW w:w="1300" w:type="dxa"/>
            <w:tcBorders>
              <w:top w:val="nil"/>
              <w:left w:val="nil"/>
              <w:bottom w:val="nil"/>
              <w:right w:val="nil"/>
            </w:tcBorders>
            <w:shd w:val="clear" w:color="auto" w:fill="auto"/>
            <w:noWrap/>
            <w:vAlign w:val="bottom"/>
            <w:hideMark/>
          </w:tcPr>
          <w:p w14:paraId="2794573F"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00E3D805"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FE2D9E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33</w:t>
            </w:r>
          </w:p>
        </w:tc>
        <w:tc>
          <w:tcPr>
            <w:tcW w:w="1300" w:type="dxa"/>
            <w:tcBorders>
              <w:top w:val="nil"/>
              <w:left w:val="nil"/>
              <w:bottom w:val="nil"/>
              <w:right w:val="nil"/>
            </w:tcBorders>
            <w:shd w:val="clear" w:color="auto" w:fill="auto"/>
            <w:noWrap/>
            <w:vAlign w:val="bottom"/>
            <w:hideMark/>
          </w:tcPr>
          <w:p w14:paraId="7CCE8BE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1ADABE98"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366F4B8C"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12796F56"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57B0FDF3"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3C0B269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2D494D3"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05E22F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66B20516" w14:textId="77777777" w:rsidR="00AF6161" w:rsidRPr="004D6174" w:rsidRDefault="00AF6161" w:rsidP="00AF6161">
      <w:pPr>
        <w:rPr>
          <w:rFonts w:ascii="Times New Roman" w:hAnsi="Times New Roman" w:cs="Times New Roman"/>
          <w:sz w:val="24"/>
          <w:szCs w:val="24"/>
        </w:rPr>
      </w:pPr>
    </w:p>
    <w:p w14:paraId="567A134E"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b)</w:t>
      </w:r>
      <w:r w:rsidRPr="004D6174" w:rsidDel="00903513">
        <w:rPr>
          <w:rFonts w:ascii="Times New Roman" w:hAnsi="Times New Roman"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4D6174" w14:paraId="61BF6DBD"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44369E9"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4942C99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roofErr w:type="spellStart"/>
            <w:r w:rsidRPr="004D6174">
              <w:rPr>
                <w:rFonts w:ascii="Times New Roman" w:eastAsia="Times New Roman" w:hAnsi="Times New Roman"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223B82D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1635CF"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4F1B34A5"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537079DC" w14:textId="77777777" w:rsidTr="00AF6161">
        <w:trPr>
          <w:trHeight w:val="320"/>
        </w:trPr>
        <w:tc>
          <w:tcPr>
            <w:tcW w:w="1300" w:type="dxa"/>
            <w:tcBorders>
              <w:top w:val="nil"/>
              <w:left w:val="nil"/>
              <w:bottom w:val="nil"/>
              <w:right w:val="nil"/>
            </w:tcBorders>
            <w:shd w:val="clear" w:color="auto" w:fill="auto"/>
            <w:noWrap/>
            <w:vAlign w:val="bottom"/>
            <w:hideMark/>
          </w:tcPr>
          <w:p w14:paraId="07E1D6A9"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gion</w:t>
            </w:r>
          </w:p>
        </w:tc>
        <w:tc>
          <w:tcPr>
            <w:tcW w:w="1300" w:type="dxa"/>
            <w:tcBorders>
              <w:top w:val="nil"/>
              <w:left w:val="nil"/>
              <w:bottom w:val="nil"/>
              <w:right w:val="nil"/>
            </w:tcBorders>
            <w:shd w:val="clear" w:color="auto" w:fill="auto"/>
            <w:noWrap/>
            <w:vAlign w:val="bottom"/>
            <w:hideMark/>
          </w:tcPr>
          <w:p w14:paraId="7DF4D38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3464D756"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24</w:t>
            </w:r>
          </w:p>
        </w:tc>
        <w:tc>
          <w:tcPr>
            <w:tcW w:w="1300" w:type="dxa"/>
            <w:tcBorders>
              <w:top w:val="nil"/>
              <w:left w:val="nil"/>
              <w:bottom w:val="nil"/>
              <w:right w:val="nil"/>
            </w:tcBorders>
            <w:shd w:val="clear" w:color="auto" w:fill="auto"/>
            <w:noWrap/>
            <w:vAlign w:val="bottom"/>
            <w:hideMark/>
          </w:tcPr>
          <w:p w14:paraId="1BA5D5B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94</w:t>
            </w:r>
          </w:p>
        </w:tc>
        <w:tc>
          <w:tcPr>
            <w:tcW w:w="1300" w:type="dxa"/>
            <w:tcBorders>
              <w:top w:val="nil"/>
              <w:left w:val="nil"/>
              <w:bottom w:val="nil"/>
              <w:right w:val="nil"/>
            </w:tcBorders>
            <w:shd w:val="clear" w:color="auto" w:fill="auto"/>
            <w:noWrap/>
            <w:vAlign w:val="bottom"/>
            <w:hideMark/>
          </w:tcPr>
          <w:p w14:paraId="4403737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860</w:t>
            </w:r>
          </w:p>
        </w:tc>
      </w:tr>
      <w:tr w:rsidR="00AF6161" w:rsidRPr="004D6174" w14:paraId="5E59A819" w14:textId="77777777" w:rsidTr="00AF6161">
        <w:trPr>
          <w:trHeight w:val="320"/>
        </w:trPr>
        <w:tc>
          <w:tcPr>
            <w:tcW w:w="1300" w:type="dxa"/>
            <w:tcBorders>
              <w:top w:val="nil"/>
              <w:left w:val="nil"/>
              <w:bottom w:val="nil"/>
              <w:right w:val="nil"/>
            </w:tcBorders>
            <w:shd w:val="clear" w:color="auto" w:fill="auto"/>
            <w:noWrap/>
            <w:vAlign w:val="bottom"/>
            <w:hideMark/>
          </w:tcPr>
          <w:p w14:paraId="1CFFD586"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1DAF3F0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67120F7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21</w:t>
            </w:r>
          </w:p>
        </w:tc>
        <w:tc>
          <w:tcPr>
            <w:tcW w:w="1300" w:type="dxa"/>
            <w:tcBorders>
              <w:top w:val="nil"/>
              <w:left w:val="nil"/>
              <w:bottom w:val="nil"/>
              <w:right w:val="nil"/>
            </w:tcBorders>
            <w:shd w:val="clear" w:color="auto" w:fill="auto"/>
            <w:noWrap/>
            <w:vAlign w:val="bottom"/>
            <w:hideMark/>
          </w:tcPr>
          <w:p w14:paraId="3AE72D5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51C3C497"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0BE089E9"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3092BFB8"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08D1BA4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70E3233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4CB838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E82681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401768AA" w14:textId="77777777" w:rsidR="00AF6161" w:rsidRPr="004D6174" w:rsidRDefault="00AF6161" w:rsidP="00AF6161">
      <w:pPr>
        <w:rPr>
          <w:rFonts w:ascii="Times New Roman" w:hAnsi="Times New Roman" w:cs="Times New Roman"/>
          <w:sz w:val="24"/>
          <w:szCs w:val="24"/>
        </w:rPr>
      </w:pPr>
    </w:p>
    <w:p w14:paraId="5C28E350" w14:textId="6976B58E" w:rsidR="00F55396" w:rsidRPr="004D6174" w:rsidRDefault="00F55396" w:rsidP="007D0372">
      <w:pPr>
        <w:rPr>
          <w:rFonts w:ascii="Times New Roman" w:hAnsi="Times New Roman" w:cs="Times New Roman"/>
          <w:sz w:val="24"/>
          <w:szCs w:val="24"/>
        </w:rPr>
      </w:pPr>
      <w:r w:rsidRPr="004D6174">
        <w:rPr>
          <w:rFonts w:ascii="Times New Roman" w:hAnsi="Times New Roman" w:cs="Times New Roman"/>
          <w:sz w:val="24"/>
          <w:szCs w:val="24"/>
        </w:rPr>
        <w:br w:type="page"/>
      </w:r>
    </w:p>
    <w:p w14:paraId="489D62DD" w14:textId="5B20EBC7" w:rsidR="00167CFD" w:rsidRPr="004D6174" w:rsidRDefault="00F458E5" w:rsidP="000775AA">
      <w:pPr>
        <w:spacing w:after="0" w:line="480" w:lineRule="auto"/>
        <w:ind w:firstLine="720"/>
        <w:rPr>
          <w:rFonts w:ascii="Times New Roman" w:hAnsi="Times New Roman" w:cs="Times New Roman"/>
          <w:sz w:val="24"/>
          <w:szCs w:val="24"/>
        </w:rPr>
      </w:pPr>
      <w:r w:rsidRPr="00A2469C">
        <w:rPr>
          <w:rFonts w:ascii="Times New Roman" w:hAnsi="Times New Roman" w:cs="Times New Roman"/>
          <w:noProof/>
          <w:sz w:val="24"/>
          <w:szCs w:val="24"/>
          <w:highlight w:val="yellow"/>
        </w:rPr>
        <w:lastRenderedPageBreak/>
        <mc:AlternateContent>
          <mc:Choice Requires="wpg">
            <w:drawing>
              <wp:anchor distT="0" distB="0" distL="114300" distR="114300" simplePos="0" relativeHeight="251661312" behindDoc="0" locked="0" layoutInCell="1" allowOverlap="1" wp14:anchorId="70552FBE" wp14:editId="53F9A78A">
                <wp:simplePos x="0" y="0"/>
                <wp:positionH relativeFrom="column">
                  <wp:posOffset>-287867</wp:posOffset>
                </wp:positionH>
                <wp:positionV relativeFrom="paragraph">
                  <wp:posOffset>457200</wp:posOffset>
                </wp:positionV>
                <wp:extent cx="6925734" cy="5483860"/>
                <wp:effectExtent l="0" t="0" r="8890" b="2540"/>
                <wp:wrapThrough wrapText="bothSides">
                  <wp:wrapPolygon edited="0">
                    <wp:start x="0" y="0"/>
                    <wp:lineTo x="0" y="21510"/>
                    <wp:lineTo x="11883" y="21510"/>
                    <wp:lineTo x="11883" y="19209"/>
                    <wp:lineTo x="21549" y="18008"/>
                    <wp:lineTo x="21549" y="0"/>
                    <wp:lineTo x="0" y="0"/>
                  </wp:wrapPolygon>
                </wp:wrapThrough>
                <wp:docPr id="16" name="Group 16"/>
                <wp:cNvGraphicFramePr/>
                <a:graphic xmlns:a="http://schemas.openxmlformats.org/drawingml/2006/main">
                  <a:graphicData uri="http://schemas.microsoft.com/office/word/2010/wordprocessingGroup">
                    <wpg:wgp>
                      <wpg:cNvGrpSpPr/>
                      <wpg:grpSpPr>
                        <a:xfrm>
                          <a:off x="0" y="0"/>
                          <a:ext cx="6925734" cy="5483860"/>
                          <a:chOff x="0" y="0"/>
                          <a:chExt cx="6925734" cy="5483860"/>
                        </a:xfrm>
                      </wpg:grpSpPr>
                      <pic:pic xmlns:pic="http://schemas.openxmlformats.org/drawingml/2006/picture">
                        <pic:nvPicPr>
                          <pic:cNvPr id="8" name="Picture 8"/>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877734" y="0"/>
                            <a:ext cx="3048000" cy="4572000"/>
                          </a:xfrm>
                          <a:prstGeom prst="rect">
                            <a:avLst/>
                          </a:prstGeom>
                        </pic:spPr>
                      </pic:pic>
                      <pic:pic xmlns:pic="http://schemas.openxmlformats.org/drawingml/2006/picture">
                        <pic:nvPicPr>
                          <pic:cNvPr id="6" name="Picture 6"/>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94760" cy="5483860"/>
                          </a:xfrm>
                          <a:prstGeom prst="rect">
                            <a:avLst/>
                          </a:prstGeom>
                        </pic:spPr>
                      </pic:pic>
                    </wpg:wgp>
                  </a:graphicData>
                </a:graphic>
              </wp:anchor>
            </w:drawing>
          </mc:Choice>
          <mc:Fallback>
            <w:pict>
              <v:group w14:anchorId="000F2CDC" id="Group 16" o:spid="_x0000_s1026" style="position:absolute;margin-left:-22.65pt;margin-top:36pt;width:545.35pt;height:431.8pt;z-index:251661312" coordsize="6925734,5483860" o:gfxdata="UEsDBBQABgAIAAAAIQDoFpQQFwEAAEkCAAATAAAAW0NvbnRlbnRfVHlwZXNdLnhtbJSSzU7EIBSF&#10;9ya+A2FrWuosjDFtZ2HHpRozPgCB2xYtP+Fi7by90DqJaWZMZgmH75xzgXI76YGM4FFZU9HbvKAE&#10;jLBSma6i7/un7J4SDNxIPlgDFT0A0m19fVXuDw6QRNpgRfsQ3ANjKHrQHHPrwESltV7zEJe+Y46L&#10;T94B2xTFHRPWBDAhC8mD1mUDLf8aAtlNcXtpEnFKHpdzKaqi3LlBCR5iUZZUdpL7cNCtQKVT8Cyc&#10;ZjwMuGL+ho1GribKfqfJIzkXwl45vDnfCnS7ClhKTVlSYquX+AReSSCv3IdnruO8THpksLGNFfn/&#10;t5EKasxs2yoBeeNxN1PHPue8pf02HsZLzZuIvcF4dGfzR6h/AAAA//8DAFBLAwQUAAYACAAAACEA&#10;I7Jq4dcAAACUAQAACwAAAF9yZWxzLy5yZWxzpJDBasMwDIbvg72D0X1xmsMYo04vo9Br6R7A2Ipj&#10;GltGMtn69vMOg2X0tqN+oe8T//7wmRa1IkukbGDX9aAwO/IxBwPvl+PTCyipNnu7UEYDNxQ4jI8P&#10;+zMutrYjmWMR1ShZDMy1lletxc2YrHRUMLfNRJxsbSMHXay72oB66Ptnzb8ZMG6Y6uQN8MnvQF1u&#10;pZn/sFN0TEJT7RwlTdMU3T2qDmzLHN2RbcI3co1mOWA14Fk0DtSyrv0I+r5++Kfe00c+47rVfoeM&#10;649Xb7ocvwAAAP//AwBQSwMEFAAGAAgAAAAhAGix847VAgAA2wgAAA4AAABkcnMvZTJvRG9jLnht&#10;bOxWyW7bMBC9F+g/ELo7km3ZUoTYQWonQYGgNbp8AE1REhFxAUkvQdF/75CUlcQOkCLoJUAPprjN&#10;8M2beaQvLve8RVuqDZNiFg3PkghRQWTJRD2Lfv64GeQRMhaLErdS0Fn0QE10Of/44WKnCjqSjWxL&#10;qhE4EabYqVnUWKuKODakoRybM6mogMVKao4tDHUdlxrvwDtv41GSTOOd1KXSklBjYHYZFqO5919V&#10;lNivVWWoRe0sAmzWt9q3a9fG8wtc1BqrhpEOBn4DCo6ZgEN7V0tsMdpoduKKM6KlkZU9I5LHsqoY&#10;oT4GiGaYHEVzq+VG+VjqYlerniag9oinN7slX7YrjVgJuZtGSGAOOfLHIhgDOTtVF7DnVqvvaqW7&#10;iTqMXLz7SnP3hUjQ3tP60NNK9xYRmJyejybZOI0QgbVJmo/zaUc8aSA7J3akuX7FMj4cHDt8PRzF&#10;SAG/jifonfD0ej2Bld1oGnVO+F/54Fjfb9QAUqqwZWvWMvvgyxOS50CJ7YqRlQ6DR8pBG4FxWHWH&#10;otxR7gzcnmCBXUR3ktwbJOSiwaKmV0ZBXUPG3O74+XY/fHbcumXqhrWty5Lrd4GBBo5q6AVuQn0u&#10;JdlwKmwQnKYtxCiFaZgyEdIF5WsK9aM/l0MvAUj7nbHuOFcAXgS/RvlVkpyPPg0Wk2QxSJPsenB1&#10;nmaDLLnO0iTNh4vh4rezHqbFxlCIF7dLxTqsMHuC9sWK7+6GoCWvSbTFXvmOKQ/o8PUQYcpR4rAa&#10;q6kljetWwNY3YDjY9Aue2kc2He8GNOEsjlQwzrPMF/ypFsYQbJLATeS0kE4yuMO8FvqKhnxrY2+p&#10;5Mh1gFdA4nnFW8AcMB22dOkPMDw+QBUqCDrvRgf9zbPqdOCvHkfw+9TBCNILj56Fu1RpJkL6/ssC&#10;qv4FQWRwD8B7cPw4/FNB+GcCXlAv/u61d0/00zH0n/4nmf8BAAD//wMAUEsDBBQABgAIAAAAIQBU&#10;euinxgAAAKYBAAAZAAAAZHJzL19yZWxzL2Uyb0RvYy54bWwucmVsc7yQuwoCMRBFe8F/CNO72d1C&#10;RMzaiGAr+gFDMpuNbh4kUfTvjdgoCHaWM8M99zCr9c2O7EoxGe8ENFUNjJz0yjgt4HjYzhbAUkan&#10;cPSOBNwpwbqbTlZ7GjGXUBpMSKxQXBIw5ByWnCc5kMVU+UCuXHofLeYyRs0DyjNq4m1dz3l8Z0D3&#10;wWQ7JSDuVAPscA+l+Tfb972RtPHyYsnlLxXc2NJdgBg1ZQGWlMHXsqnI9sC/O7T/cWirUyD9lOAf&#10;3+0eAAAA//8DAFBLAwQUAAYACAAAACEAznsR7uIAAAALAQAADwAAAGRycy9kb3ducmV2LnhtbEyP&#10;QU+DQBCF7yb+h82YeGsXClRFlqZp1FPTxNbEeJvCFEjZWcJugf57tyc9TubLe9/LVpNuxUC9bQwr&#10;COcBCOLClA1XCr4O77NnENYhl9gaJgVXsrDK7+8yTEsz8icNe1cJH8I2RQW1c10qpS1q0mjnpiP2&#10;v5PpNTp/9pUsexx9uG7lIgiWUmPDvqHGjjY1Fef9RSv4GHFcR+HbsD2fNtefQ7L73oak1OPDtH4F&#10;4WhyfzDc9L065N7paC5cWtEqmMVJ5FEFTwu/6QYEcRKDOCp4iZIlyDyT/zfkvwAAAP//AwBQSwME&#10;FAAGAAgAAAAhANrjDpAn1wEA7JQCABQAAABkcnMvbWVkaWEvaW1hZ2UxLmVtZoR5dzhcT/v3arFW&#10;sEQnsXoNVq/RdrUoi9WJLjrRiW6JXleNXqJ30YMgehAlukQnUVOUIH6bb3me53r/efe6zs6Zu889&#10;Z86Zez5YAADACXP9+0vCAgAMsP/tAQBp7Bi+JAAAgasrAgBYgAM0NoATCADg/lfkr7sDDKEBBwCQ&#10;xeif/D88wAYuIKQCB4AxALiYxtjAXEowFQWMiuy/ov/6xagDIIowxJ+2FyPHg2lZETDFh1BeQRDr&#10;wPa37a9l3wumBgZBQhB+iKulA0hKCsKnZuPy1NMOIowhaUP4FO2dPG3cMa2ThacNzMbK1doG8ugR&#10;yMPT3cbCGeSL9SZHve7+iHPk+Q23P+fDHTUf/WAXaX5ssWGmpBAeJ74wuuDeJPpJDtmk4Pxdm+Tq&#10;DqXdB5pCimTUxX5lMdYNhjxB92/Efn+92Ly4ITHbOd0eE1u+Dfaj6bllD5EJpCk77RQ4HBLgndE6&#10;axj/3pwgc2NxXez8ctBmbWhb6uck1sWnwZ6E785L51/Fhm4jF1wvPpk9SKLqYXgk1kMiA+m7y9e2&#10;z+BoGJkxeXasYcwTjPd4xKh2uSNPhyZDYLXFHt7ys+39d4GJeb/l3cNZBxVtlzEhUxu6oEgWy0fx&#10;JCw0ySUNXfvVPgeebgTz9wMaw2/HLpafvXl49ex96c36+cllYh0xj8jyxMirQ/odx+7DmfbE/KHA&#10;D4wJuf0PW72UavIHcYhyPNZ7d72W0y+xrYaE3l/hea+IeJ7Y55RF3HaM9we4tDqaxdT7vSlsTLP5&#10;fiim6ZybcdhyOCY+ceVnXOZ4T2/H2OJFgT08QG7IWeJS6Puj02hDkhbeVo+HScsFDSdEqFMKtjib&#10;HamxyD3zZX/u5+IXifOH5oX8w+OP2yP9Vl2+2o6dEeHVGaxLfNo5FNgn9myojdKmhFUaJ+LIzcd7&#10;zRAdLq01rewESkf6dbvsWqfk7B4a6Xn26XnajdX+bMk/2JradQL/gh/TfTE5M84izg3OSgpc0it/&#10;DxwKxt1MnE8o0D5osAztS1huKHAZ1hhroe9L7ztfHHLsMR2Seqw55r6a7mV253f70Uzhdz6bzdRD&#10;mxUQfk6i7kJH8eAN9TkOXO3dR+fM3pEM0/llo8pH68NPxXdCg91l2DkdFgl3HyHILTVecLqKi3gO&#10;shtcaNjINeUPkmRyGfV3nfnFP5YgonZ8Pe5/7wTr3GdajTxoXq8+zbYo5W0D3mreWL1F2NjAyG6V&#10;udGCUqa3whNFtVcQCcXkKrH1dotNgTPVCsYg1oV5fvpedy9UG0lnieMBtt8+ClR9b4XgdSpLq8zy&#10;avd8xPVMt2XxywPG2h3uuNS6AGT3aF/GLGfyc8Oz36r61r40Pgf3r8hqDIQtoMZ2QxzCA6ZYV7SD&#10;EWlHkqr0MS+X/ZJA9VUjW45LWlxZUvTdHFnSehHj2E8b0015xaS0E03vEVusRd6zDXDjId80JBnv&#10;8muUfTKooGG3M2JfZa3RyWuH2PgtSXaNiZKjWqxOUeXRs92PwkEJBb/YdKu/aGyiJQakj8YuDOgE&#10;7gp5O3deJ1xt6IPXGtyYDYXWB6oGbbvsd9+uYzEt8tIv9P0UeeNAMdx8dHFIs2uLkkDpbMQ4GfNs&#10;qIhPeO0Bnb9NPJ6cSM7QeGUwq6FNsL3oiwxbtoIP8wApf+SyVvfI1vGvpXoN3mqKyXaLVSUsC3/P&#10;2th2GCakFmni9T1qUT1jeYG/gSZ7FrSUsRCjuf3bC+229O38fk9MwS+NSpO0MhXVaJaeoaUkw3HB&#10;WF4a7643dfxSzdJq1dlUD7mkBL7RHY7URqFeXvKfWbfqNrK/I3hKpjqQ/6tjUn+foA10bIzYcMmB&#10;u7p+I4RdmZSHdDQh5VtgZf38KatWppk2PAaTPM+Yd2SpiHRCPEjbTiDHlDX091wjwkLidLHl2iLq&#10;er+KTISS6plrgey4GNOpZfc2SBO832WHs6fMNyYvNngFiCrfUUywM6Yg0G7nSkxBk6l4ayK1TgaH&#10;5GapGigr3cY1+F/iQFCG7IZ8Tztqc4/RjNk4QCVYFzhBjouS1A19AxOFpCEUpJpnCt0poGO1VQsc&#10;hwtzE/dVvImjTEfRsV8MzTNQZBUH9WtPO3rfcHZEgXUqgVHs006FObj+lLWWnxemwMmcy1xhhDmE&#10;TIbktAtqXRH4rHpz9ww5WbWZjVarTeCeblm6rKxJhnrbofxaznjN3Najwmw/C1g1WBPW337XEQZ/&#10;uZ/RbYSay49OudePzT7SQPkE/wh3nfJJevCkeRf2MJw+8EDbrjbLLYxdghnmzkVh39X8EFr7sbK+&#10;hFQb1loM373DqtTMxzIK5/TEpF4wEjlwIoEnJNqw3tWq8/SHCXa4HfV5zfBtKvLgrGJKRAV49sk9&#10;KWaYSXlZ5BsRUEzknvMxN01u8yaarOLamtSZYqfoczMpU1WWdXR8LvNSurzuXfi2RQ4C59qzIrbT&#10;s+1L2AHqxSwH9wvaktheiBelqQlPpJMK7eaMpv9zwXMQ7vqFrQleTpQVsKyzuq1IC8TiLnL4OG4v&#10;fKCsGKWX8PUzXCUoQfmcU9dc3X2/VjumSaxnN09+/peYeP3TRI5iOWsteKi4aGAWB2AvtcbbR3rf&#10;+iUzWUKVPY2tuXfDOeFPDgZB1Y55SFa1g3GEwQD+I09WWsaDYG2xlQXxvm42ZO1oE26pNzqbTkb4&#10;LmvsNpLp0LDJUwuKYn7OIo2TrNRCngPLCg+1bjmMQjE3MzZF6tVO5+pNrXGwblw380GvX04fKxLg&#10;a3DFC6SaQZaotPE+quShjybPkXT4Rm9+HBY9CRGhVXSYeAlNMktqHaMh5xKiLGqRCGdWVpKVg9Tt&#10;8uudxpEFfhW/q0p0+gulkVbFL0toRMcKF3A3ijeDbzlkI9u5NFMxD2lQIgMyVpxgYdTWbJKbdVrR&#10;8vuhlPWrUbTDKjyNKMu9qh45ULIZZiSO9/hE111kVKtBqgwd9X2mAnuTrp94G58x733qSYkVVVRL&#10;BCJU+C03Y/psqnnNyGED73hoCgpBv7HsFwHUZWnee1ccJZ4fYO9xh/C3R6rTEwMmVXfcRWBjmY7I&#10;/cyiJxtCdyu1QAOL9sby7DtPbdogMMZ9k4fi5V48JZ5bpfe46tkuctBHGucfWaFNkORHiYQM4DSo&#10;5wd+lgKI3bC1jch4viW57QcuB4pkw6TAXL1HjlVts0Ml3NToCdjWF45OezPL1G9MYxy5SVzhXAzC&#10;3gn1RFDTcoM5XFF5PzLs/q2zAZ7ymcPtMGM0bmnswNmyyis4jTVzSso8y2Nx4n0m7mhiZZFtcrrb&#10;mocblWDmEKR8dQVwJF4f8ppPn/S+YQ0Hgdbsck0Kpddj/OaqGNxSE7Qlfi5uyuJytkG5I5kknOKH&#10;oC4CIKkmXoPPf0+uZpqcFA0aNd2fJY0utZavq6uT91nZih0MnbVES+DqF5CbXLnPeRunh1fNcpzy&#10;uiBhEkEUFgwRg0mjDeDlkYEeNnYh/vLUE6+udjX/mZ/tRQfcrCyK0m8QHwup5H+wyPTR8TMjayiu&#10;el4qr8B1I76CRD4jWwjSkpwlo2Fd3dXhyLgc+uPEYywCiXusjNUPWHzxigJ5NWRzB9LATDs0Kav3&#10;JD+bUE0bmA6AVu3eQqs+5gTQKLgR74HazwmfLlAM35cTm5Dv/sC38duIQ3FRCXXn4TPYMcjrZ8d7&#10;KFcDclxSvu2Xx7K/S0KXbCV4NEutnWsyBYV5FSZ6MWqq+ETg52tm4P1+sPldTRXipodSNwmo3fLS&#10;1sGOHgxh9lXNtt6iE/voQqGfGUYlC3YHnDsc4h66R8kTOZNV943c5WJ80IwlYRtqZxxFbiCpWowk&#10;Ed1aX/MX+hHEK8bzSwfJtd02t7AHbbyKr+3vrVIcR52659bZ9NfZyrAAUMUMDRoDNKtMLs8YKbGg&#10;mAkcTjpo5tNbn+BlOkkgWyUvmkowBSzp2dBOefDENAnJhw7s530JcwBORG0qKuCbiolU8kXTzGRu&#10;acKDQm4bU3CewQ3qFBEKLLm8u91Eq1wuP97RzXCsixOpBC1RUTvH3kuc4zg1a7FnBmoERdfzlajy&#10;sCqRlf2Yu8xzxMk9BCbV8Ngz8+cxHW1LABntGoPeKzKr31+xC9Ui5IdN7/tP0yH2+/WfVbT66Wyy&#10;c+D1CdrXNHXU1fa9O+I/4Hj23b5gXTo1n7kDzalrTJEiqhoqFKRpcofm4c1ijfDplKKlCfZjzVn4&#10;2txvZn2xWDXm58EUSU6jzvbfvRz5t8Ij+Ur7IPeAWpled18/5Lckzvkwtfc5jrKp35oSs4hhocIV&#10;fxZxMdFifoADZQC/f4LSV5OiqIGLLjQjmLiYM/M2Snk7+8eBzZAgGFWMKKRBBVFkVE2RKKrIcYJj&#10;1D9yznX3fm48pNVXVr0o8GACulzTJ3/RqWzh0pjhwJu+kIYSzgmxd9/3Cl9qgtNFkwp+uETVjDY7&#10;AHRGSlHvBcfcX/vfg65bJ8LUV7mO0mNCD3zksXBFczn56Yfkw0GrkoxzybM8ai5Ydhmx5Ih7SyNb&#10;UCPJXxWGCHyxtkKYwlp5OhP2pnNRPBSSt3GHdQ+3N+aOcbAk2LpYwx0hdayfHO3CpaYrz1MB0Erz&#10;mGkxgLk15qCxUsBeHnmMZDvWGVFnuoWRA9kr8do5JafPncjPXqU85WOnGHOaKiYcclNv7o96Ircn&#10;rBbTexoC2xCLdTrAD/N8MZ4MES+IaFQSL9f0RmFH+wGcCdX2D91j2kiZ6llUpLyZVrZ2opia0Zz1&#10;bD7MSM0hQVRiP4V5py4VqEfYruDywWCgpSX7TlJb0wr5a7cHNypNBCQx73p+iZF9o148/oGfN5q7&#10;EM5xXSRTfr25uXt6lcgA7TrdZBjymbk63TQbNAsOYKYKyeHl+XKrrPSavTpgTcJGiv2FxFwab/IJ&#10;pAP3i8biTlr3hEAe4omrfmGn4Dc8UMNHKHIaHatmnZ3Vk9PicueNDErYC7yjv1S3FbSJ4yWoIb7w&#10;s/8F1tOIxi+3a9mFS8IefXLDyXzw5FUDXcv8O+plUqPjvqVfvbX9s7tp44uASPy36B06vRfGR63c&#10;cYmH5KvDyyqbnYfR0mu1jl+W28/Zk/HSZ501q11uL2PoqEMIS/fzXTkSvo7Es1M3X9cnXQY8kIwb&#10;/mZpfeC8WPxs3tkVsXqoI5dInsGaGfQcbYP2j72iu3r/1q9ADhSjUzH9tMSj9ZZoLnCbnL+1brWf&#10;Duex6ydh3erYaV8JRbvMi841/LwEfwblre7LB8Z5llmL3EtbbzWufnkvkUvvu3CRBMBfKk3ZpaYH&#10;CDrj9SsVKvkr0TF8ad5NOPt09WQnhiGAylQ5kOqV9NOrT0JkrxH9uoI6Ku8V7XRk7hz3UN96B5yv&#10;kxwPHXuqr908v7YIcE3YXQ2+c2J2fCj/JjZ4Jz2/u4shWCbommjtwe30WA2WXnws8W3BW12nIF9h&#10;yisHzzQ7wtRiE42lvmHs4/Y1Dt1A3euNn/Evks5WZOw85wyNxENET/Ms7tZp845E95bdC9FrkQKq&#10;+ZVFddJolZhUarMt1Dss7FiCtIGHPvLB7UA2czn0/Ad3NVRK/ga2Ih/dK/9frwUzprUqlTfLAqML&#10;W7TJD8VL+4zNJAcnXJUxm97KAXn3cvZS//S8/CFXEktiP+3I3MSGPQqtGwZnIad2aNu7UvbNR5z5&#10;9TEDc5FIAo2EtMV3slHlSL5VH6PWaEOarBZcZcSGP38Ld8k35qIveqT15F+expONlM7dF1rXusTr&#10;60aPQr9s+2UXzIJlzGBu54kROW/YmEWWAroympGtVrqxElAj82vCkErzLVoJbHXtuHyxmNlqrg9g&#10;AiWNd1Yvq8Aaws8EwlJQ2G4u0xa8TArbnW7zKWBg+JNftGmrsgy1TEtU8ngft1wwWwH8HvZ0ORyK&#10;sVnoSMestzxm2w5zILKdfhz5yYDVT39pt3ka9HoA5sm1ZIwXPMWv/m5KHz0apq3AJWOo2O9gvqhT&#10;1GdX835wkvT0cQWX7aG5jLp2h4yZA07+QyqypmtbmpKbu/huH0YK2thFOsFJqm70BuE4cTipYMTW&#10;I2/iMijeYFRGJIRu/0q3nGOI6w4xeZqA9fhBAEK1pDGVeJkLu7JoZEyRYDcUS57zUnfgrBSZoDLh&#10;n85CLutGtzZxIUTWOywhLLek1/yGeBHej6zW9cksednuHfRMLvmcKR8u4g6u1QSw0U6EGH/kV9fl&#10;31T2++DQr8hB+lRJEqpvz4N+xXIQlqKeupGRYgqYNh8mNxiW5g/8jFpSCTNdSVbSkzsPzuespUKq&#10;WiW2Dux8oS8ODnd93R4aTlG9RLMybfLQ76JWax6WlOCbsO6bcFRVAAsoqYKzfiDA+7zSzA2JlxwG&#10;0tEQabgFhy/K4lcyLSnu6MNHdf3QJWjlxucbvCcnXfgCliCRiHxNc0qizZbU7RDE7drFCGE/zywR&#10;9cFcFHb/ugm+kjXVhUJ8AEvJSF88GGdDrpxxgrjJLtOS/1tfQX8gT5dEPYltaC8PHMQzsEPkI3FI&#10;//YgS2vqvCzu7YsBj80MdVIKWje5u74VrVHLM3tUMdoOfB/s4kzFQmEs2Xo6AOU4M8MCkxwlsHxw&#10;NNJlKT1pdBxtJynv/8LZkmlRPOy39isTNLuKfDRu61BeX/aPOKaTZe4v0JXaNBCUMhk8YVUcAwxr&#10;N0VS7BMjmDc07ERCHzG/LWX2B1JLFTDKTUzpndJyTzyhLZXNyW1hHXghafukjAU2H1wKXWvAFI/y&#10;5b3Zn7cSNPaPPDXzSWAScxIIvHzLgkp82mgq20A8W5N6fXB2JFIrWjy9yFb6mi+o+SOY4IUSUrLQ&#10;GP72JXQkTxtOK4OpRNTSVV00o1v5FWe4JXHUvnPqVI8Us2TBrt1cK/qqwx6kC994SrddxCI/8D+R&#10;dZSa+SBJFRCi9kkRytFJz31agUMWL2opA6RapgX5OGx98RbLguVktbAqXr+7XdSE5YDXkIHcFJ45&#10;L5mXMpi2K6VUtVVZLqW7IXrG9RMyH27DzLJB4QTkmveLbVV6Rx2x+iY1eRax23no9XcaBSXLhSOV&#10;JbxEZqGEarr9uUDM1rzkdKa7I2ap3kiAo04LO/mpqsvZMUe3ClIfNR6vqLBhPakmjwOAy/ga2qWR&#10;SQ/beFPHF6q/V74WzKJm3ypHRpTSBIV6ZZOUR41Efi9OXK6zHA1lSA5lKYXl5E+gqXvut3PY3dsX&#10;Z4TDHVJEvTFFNCit6hu/YhQrRcFc9kreAu4NNhtPg8Vaf/jUHV2hqEYZTlwr7K4ld3ahnJ8JzHSr&#10;WNbrvLhhToj6J2qWd31P+Tck2jY1KhjTchPIYy9w9DXfoSEDyxN8iAvKEV7we17Un1KFrrRzRlqY&#10;kA3Ae0OM0JiJdCqJHfCdoVkUhDXhz91fQpAUE95laJvBTTbca+W+Jm40g/PGM2NjjiDEejAnCuuH&#10;Jyv0gpzr4J+xKvGqYjJKzYl5vmlc+qVbKpzJW+cD/LOU7daRJVOobG8V+uIrbM43X7N1C+IHFVT6&#10;1DR6Tx1sCrGASpehhvw3rSawsOAnS2YEclDSp5jX9ikuaakPqoQ8kohOFL8+lk2bd7QY9081YaW+&#10;h6d1m+9k3LMzSKJ9NHNf5S6N/fv5Ji0opED7YSpDwdKi980JE3gxwhYo5M9AHfWA/qGqPDGu6CEI&#10;WPZ8n2pFI5IU2K6j9tGBcWM7RMSQACfUUn00rgEpQFTBrtA35F+/i9O/rR9Ln+YWwWNK0xG3CP1C&#10;soWC6D38XNbZdQv3Y06O+HXFwYLZ9h3J3jTKxfqTdRFAVDiSRzW+YOqta/JuCXmUx0pcHuaR07MJ&#10;833H4/6sPRWRN6B5jqSiPfo4mXP4TMxOqjA2cmScgJzj07pQpurb+Ybs4NYO3HwW8EjkldUaD9Sa&#10;eWuGpOsyLW3GHkhCsqJs1KGb2WsDfamTsvk0D/sT6TX2h24uHabcWbmyXOY26ZFJ4Q3+ZJ1UKBmL&#10;+aI2SkFq8Jo+3nW0BHdSKhhisGD72mRELboMm7/9JBI+g+dF9BJ4+d5RSCAUl8/leS2TCMTBQuY7&#10;URo4gsOoKCp9BTuZVp5lqIAcX0Ue62Ikjxa3FExv9CYkwhxx5wO/8rSxMOqZfyWZicsVXvwrbo5J&#10;IcCHH7EpRO1WpEVavPx1hS8dUbR9jiSSM+a1GxFZHKqeaOq4wk/jAIX6qpAWQ9Iha/fqVEmC1VyX&#10;AD9bMvJHmT46uLBf3ie/H1NFP/umvuOAR0sh037XV2yaoKqy3HI/SkVJV5Yib6BNWW2/vGzyp5tq&#10;NDLoG7lz2qNmExYv4mKWGb5rJ2yYLr14smyzpg1zCehuhfa3EnRU/nGFDeIK8nMr51et2uywAO3g&#10;ucHPpI9kRLslDmFNsxHaoYqsY7JJCd8IDUschLwoPBjQBT/DlYRI/xy8lLwziVilnwXRMlb/zt7y&#10;yV2VfYIgdW7qIMV8eXE15X3Kwl/KMJKM3nYsq+EqJJXsTU/6fID3D//y45CtdurjnLvaqfiMrpya&#10;ugAOTKBebulbEVkRRw1FgTL1dFWJMOc6NEQ6voXJjCYvdJj4tN+/2dwFXmUjKZpgQ5r30EuG1wEV&#10;8fjbUkQhCJj2wfv3NkFy6cnUFii8fr1yrV2cgkG112rhZDjJbpWJ5Sv71H0f7i1P1SepcgB22e7v&#10;MNGPtXNWqsvDiGD934b0KLgoHamLArl2lctbMFUoZmxlj8cQDYbBm0TBk+OtN+/4Fuli82hjHO/T&#10;dYd6pV9w63zpTNSrZ/ipb9flc4N9LLhXZ/z2icOqiSHFtreFO24jK9849msBriW9S4pqo4jRr9Sk&#10;aVj9jQuldY2xRpRZXQYsQLz5jRcZ0F6j+73f/Sz8g3iuag0ltzpmpzyk6seTpVLvobPClK7NafLn&#10;p/RnjU4M+mUnpvCcHxCHvnbrw8GxOE25esnjfzl8sczCYVrTqVa/83lFi2As9oiKkudQ+u75/taw&#10;/ibJj7bA60I6lO+UrX7c1dkFTuXWfEnAHa8k6uAorWK/yofnPp7mPX7XjPbfn02tbRdTdKV4JYSY&#10;Pbi1XCJ8Hx4OLiAGlbM5MoPudolMB5b10AnGEjoGX8Xf/kTKeMSoUEWY0NbYD6ZfL0aGV1flT6Vy&#10;vlqZKCujMfx1iCX9YFtr51VY27OMCqiouYfyh88kexXQdyOHdQOjqbfVUJavUggeI5WDV7E+MVCW&#10;oTuRAQSmygwPxlzu9+7J+lzNDL2+cSUOKX2+f/5izP7qsE701+nRs8ZqUV7vVhm+q9XfouOKos8+&#10;u6qMXZ2faN7uvlTm6efboKZkeg3JYpt8lvrq1JxNvfLD4o+b9d8TwhmJi7MMHcx5VsHzfDTwItVi&#10;1F6e7zhCa//adqSmFhmFexyt8/E2mFZxegGPRGk8fjrmh0VJ8MRIkSb0+Y/Wc4X7mrSBwH3WXfRv&#10;Wkd3xL5r6LVm9cQ7GfH9wnyPRsJfRz7Hv+mv3C+P13qynX6Z1b3uOwfZuFj/A1Rh7v7gW39ArT+t&#10;iBhU6A/3z73A/2BfSD83GwgfwuLpX//uNi6eEMG/cTBtGw9XL3crGw+IyN8EBVcXTwzfA/IHO8MA&#10;Zeo21vYW8q6+EGN+DEFATAwiJChgCsJgZf/4+aP3L8aGcHe10rHxhBhjnMEUIXxIG19PiCmET8HV&#10;ydVdx83CygbyB4pT8IBCRP8y/+gRhA/u66mk44mB4f7iKXlAQQJ/g3R/mIqYcP6iI5FQIYgA9O+g&#10;MB1RiMA/EWI6whCBP8PFhIvp8EMwzH86wiDofxgCEPF/yeIQ6D/DRSIFIRiNf8RFIRgn/9oRgQj8&#10;kySMUSgEKvaHA/rjQQAC/Y8pEQj0P1JCEIzcP+piEExU/5qC/KX7V3SCEIG/3WEy+N8k/jXif7P4&#10;92z9Ny18VhYYS/8j/L8p/wfWFPhnyBqYieWT+4NtuvzJKB/MxtveykZbSf7/D3nmpvsgdRYpX0y+&#10;EX0zRcYEYf1B608AmZZUpsDVilYJQWBHoti8YXiK5KScetbIXiylF0xWcHLC8DDLeYJvYMTgWy0Y&#10;fHs1zpHguEb4+1r2zZDhp8Xd1vnFp8eB8x0AxHUYbp+nAVaIUKEB+dHXtyZk98YGzrGpwVjEBli9&#10;67a2uEoXMOzZ6zfSWVnlyoNNZ0e8Idadyzw9CDYPzPJJZhJVYLkDAMHnRKSC2Ki2sdE6Te9oBG5x&#10;R3+kcQpEQgUoCwmKqpk2B+qczsp2uDtHMjPYtgppDSdouoTy4joRa9ms68VxuIUmmayfnxYH4Nu8&#10;QapkA7bPOWZmLnLUAPzkWWbju2yFTtECcHKao+hv2AAgekC8y5049lLcLg/g++rpVgxutIrlK9L5&#10;TPvtvWHbX6dNOpeWUG50v/p6lK/a5I/muwn8VCF1rulwLFZD5yy75MMa+sNDw487dpc9i58eBOnc&#10;SA/7X+mesh1M5snF5Rl+cjqo5ntDCThjMXp5v6k7TRfQ7HxHdnu9WvMYAviGB2hey/n+INLpScrA&#10;xl12wtiDAycPrHxHXu490av8MNfRnkjx86yxoys9yVdUMqHMKhSCNvDtV2WvHsPGx+8SZ0xa35yD&#10;bzd7xe3fj/Tz5OT3Up1G7Olq7aEJUNF2nRFSoQZJvNYgVPDcejC1CDs+TVCuI7mdlxkgMEIc0aaC&#10;P+wqDVBgxmFxkfHHDvxqDIaChru77GqS6zwSBfx/7/5iIDSJcVlXk2PS2Tm7m2jtzlrEQ1P8CeX0&#10;FpssCd+zACQUysuPzWNORB8i6IazBgGgQpTBOOk4vMrY9rK4jXKPFgAgOegClne4gxtgNtR/Clcj&#10;TMTtjgmufi+RG+HdECVZUOTbx/xYa6H2wLATMEWRXGUSZQlJlvxHMJ0R0E9BDiFGjvNOIToJnCJ7&#10;OcVWTs0VXlmogJD+wexJ2wE0Df9VgD8FEbpzgxWIIs3EnrEgWgC0hCzWS9IDlfrGPsN8KXLwqXqX&#10;11XbKB8Rt/ZRrdOdAHgizPpSgbLDQJwPigZAulOYfJIBCxYpo2MyUwl2BTw7ibiErj1eOfnZFs6d&#10;F4UWmdSUgzSbLwzj1i31LD5aqvLPZVpl6qlR7YjYggVDL8NKLecaXhmwV8t4E4iQvox/OKBnnmhu&#10;XJ/RgLNgcSBJTzzUS7NB7xbURm0i4CJci9tKMh/XGfK1n2id7dS3i2uN/DiM5K3HiWUAYzcomD74&#10;wadEhsEe9iQCI1zHMBLGdAiLEwsSTAvcBd6gSPuEtELLNT2ZIsF+AyaWnA0JC3JdKvRsGqnkKpEs&#10;VNosnFnNoUgVByZTNmm2N4ypIxLWSu7UhrJPNGtZ8iFmrCQpMgg0Bxv5/1FvVlFxLdvCDsGCxQgQ&#10;HAIEa9ydQHB3l8ad4A4BAgR3dw9ujTbu7u4Ed9du4JJk73vOGec//72vd/TLqupateasXg/z+8Zs&#10;GXE8IYE5aQ7xen4XfhfBXHm0H1aTqoUJDanqMk2fPcQ96ESimeLP49f7SqKLIs1j9+PdyGRiZuKd&#10;4nVo08l1iL3EH/Kgdc/l2vjbFLyzy5UzhddA7Tx+YkJJWbF63/WS9AL1fH+ydMmRNUZ5R9W+lSng&#10;3y0fJ8slxhGYyHUZrwNJgTjnDefp8UXYciAT0btdF4Q7TRdIhmSGGpsUm3ibOJtV/fII7fS6N0zy&#10;2Lkh0SHgkPBz5q36kfWRBdYyU+3HRsrYWyorKvfYD7FGsTCx4YWSStZT76ZSCy0LZSbpzT6aAc3m&#10;zCBTtEWhI/kjTmkjqTrMjxvQgL3yhkDXujuzy449nr1onCScZhxsHCWceOZuFuwkq6S+pM2kbeYe&#10;kIk6SjWc+qb6drU2fWzi0aCiEVlVMEdmSelhPs0Yb85SEU+J/o8qVeNs6aphdK0oWg22T7WatQpO&#10;AjISdKp0OmVyx5m8cukl6TktIi0aXv2to0TzusGfktt+ZAZltgDTgNlr+iSFkUVjVNnq2Vzd7Po1&#10;NkGnvOsaH8sDU8WixEL7pBRmJ5cVdRtGQCOo5lsmH5mLWMA9WeWLamrFwtMZHB3cve7ZLsm31Cg8&#10;warBqZhLmDqAQ4ACzT6AUI1SDV7VErRXftcx35lkrqXv0eNvtq5fNZy3tFVdUkCz4thy6MGVpFW+&#10;hAmWBo9cvbz6APkIYUDkCXAOaHp5PWvvSAH+5jH1Zn9nrW74NGQdkdyNvGJCLH8lVW2Ychht+AlO&#10;sU6wJmne247ZrNXh2UbSGtCG6Dh/yZxUWohdV9+/G5SaCd127LTsXJrlmbuvg1C/kngVKRLcE5Mf&#10;vY0zgqL9Pb5MJVKlrDbqWu/Y7Difl5M3kDeUF73ZsbnIg+4GeP/83vFu6XzmZPtuBiIDxw5XjLSD&#10;nAMnDKeMyIvCiPQW3gGuow2mDexDSDeuQ6o5iflcACro6MeNxIKqhXFn954WwFz88cClTsnZ09kJ&#10;jkZP6LNgJ1g0vHe8VyQ4FFMC00m4T6RLaEpESshNKF5IIl4VoFa1IRyiHkKUx4NJiIvhRupoW3A9&#10;viQRsH7wE3n9iJZJM67qYN62erNgYKQ0QqdNzYaKAJcQf+X1YyB6e8GmZOmFTr3TJtxMNDgAErXd&#10;Tb0deqp1YwiNhIv/Vvlt7HN8p1agvlipGIbY+nOZT9WrDpU6Z94bBTERMdmUTAVjBUOm30A3oAkB&#10;MmBQObUWEw95E10Hcza9YEO/6dSREnoW/1ikJIWdmhE4IexB8lI0hDSZzFcNpcqsctlYxDC9X27w&#10;zdbFRtKG1QB+33kfxJPFiMXJwbjZ8cEf2sZyZP6yxG+6VHOhXtpJq61h7bJ5P9ySyFJ07mRAeCDU&#10;EHfFKmh5Ui5DrrxZ16TqeKtboF5Abq2JZljjpUWXBYbF4ZJRVYnZQvwH7bFLvYGfQT9lyBaj9lfU&#10;PFRulwavvh025V7lQpxWHV84LS7tNpyrJuqpac+Nlq5qlWwOnmWd1YJVDpqVgRo2uq9Mww3CQYw/&#10;KpvEy8xEpvL3cva8ccKTtpr23GoPU+d7FmZaViy9JmBCYbsQeQne4TV69V7Lmpd8suwCLq4Vd4zs&#10;Z+01tBh76Xh9PhQ9jRwR8RPJ7WkPd5jimpxh+8EWw9oeGtVdsW7TY32/einohl60K8uUXX8Dx07M&#10;cfqz54bwOA2Ve84lyKNwl/w+/apmVD1IPXN6cTqwJofV1E3SbWX360Qq/jA+DV/yo/tFyFViUlW/&#10;scRI5DBGSjJHupPnmUC332lwIFYAp4o9bwNoYzy1tLx0ecA7vkz7tN62YKEJAlWKLzIu5dDi8kj1&#10;aDr0vw+dJgCnxekceJruVh9bNu1+qbqPWy8Ja4b32L7TgtAtXzV4bIY9puLCBiPcHdE2uz1qL/Ls&#10;eizfjyEWvNLmG3Rlvze51z9YzyJHlqFKK+QruZ+6mTEqaLo4yJjRHan6bhzuXydI9xh7WybTAT9S&#10;MEItDBLeEykRGQm5DVlyrbjoOhkIiZ9Y92uhfKi5jh0rSvd0gjQZ6/V1npiP7SfyiS//aOa4m76y&#10;3DbY2ZhwMj3Oyw9aLmrmu/K+z4ToX/RE7h7I3MjEpofyObkjQc+cP1oaba1cfzuH/DuI/C5Df9MH&#10;KwPj34TwqzT9NfdEBWKCggJAO0MDIsY/9bfW32t+1dD/Wv/+ohW7/8Qfv5DC4YkMGIjoJEwN7J6A&#10;40+Zr/XPZfKvovtf9xQE2gMtrI3/oJDd3wykbGhrZ2ptRUTHQMv8T/f/++2/YYROwUHP/jdPKdo6&#10;GP6p1X/l9OdLVUVZaQFR6k+2pkALKcU//PLZ0E7f1vSLvbUtMuNf3CBk9dRxaGr1FIkUUF/e2hJo&#10;9Y8ZYVNbO3tBE6AtETP7U9si8J8GKqYG9ia/smVhYUX+l1x/7fuvuf6K5x9P/hOJNNDyiQn+LUYL&#10;oPHTYTD+WSPwG/ZoWFlZiGiYnriEkZ7+iajo6Vm1kOnEno7PVP+TlbGF4dPz6D7Z6f9CSQ56ll+g&#10;8WdAw/iER3SCwC+ihqbGJvZEbE+kRadgb2ipTMTxtEzSEPgrb2SmJ0xR/WsJyxNN/V4iSsTO/LSr&#10;o/HvPImYmZ9+Ximg85/R7zh+8+BT76YhIxHTf2PUXyD6e+LvM/gLi5j+4rE/wyfqZHyixv+x+dNP&#10;DcVZcapa2+2YKbyxlzRiW5LRmNEgQlKP6CsSXHSf/nOcyGefjE3o0QXE2wV91ogxgSbBqxl6JblB&#10;SpO8neqbBm934SzEcueDPmjmgrIw3EEmLcGjy0XTKsP314kwuZf7PFyP6uZl1VfmqQ5Xc+RVd3ks&#10;WjHiwLcb+5pjYxLdsde0qp7b81NmjWlxEgZW90bHURindzubP1bqDG7vrLv3b5U/XM0clYZ1nXJ6&#10;vPQUYnt3ypmMylvj1rWXvH7ZyNZaMqDi+PHgVt5Se8zGTs89yvGyOwxDa5x/o/Um56r0QMNSsc+T&#10;AFq5nNzw9gHAH3O2X6gvgfIe9ZH73CRtgxQp32vU3jUCEGGhKD3zhrJFFrn3WwMoeXyhueWxovDq&#10;YpdQ/VAVoVRkBVvlw63dK0DDw0STDqAikgVjirRDB2d0WJ7JloZldmeiKX1ZLziclAaLlvdzyc9K&#10;GJnS81kmPe5UhLr3hJeY7AGd7HKvSxzv9Np5IhKVIrVVPipeqFrJYtiTlWOxv6CYpEUGVntbPW9v&#10;1V4l+oJKj+4tXoRcDOcImw9TRfE67MceaCoU3cUkOeAyLxiPE3HnKxG5CQc9rgmi4zMwTNUaOQu1&#10;t1Trp1Vu3Y/pvYHLTEh2I4FWbLOt45sYwtUk2pYaJoqIpa+6b4s5bJadlRYt1Rctf27U3Z3dsROq&#10;4GwndmEA7XkjUpQZNONpKit6LSQbsWJOV+Q59TdyAoQwTZ9hJRRmngYOelekBS0h+glIfmkzYeC4&#10;BLZlmWJjOPRpbm9TRKdAYT1ZrdaMEYUNFQ9KwUktUm7evl9XrbMbu1aypKCgEA4TmnJc9hd48MMw&#10;Rp44m+/6k6FS4tteebYZmE9ZwCJ62331e8Se7F6JwNaXpZx5ntICY7Zepq9W5pt3Hh0hfRZ9R+/F&#10;os5Rrdf7unETqU0t5bXtARIxE/hDt06gJyMB9mZbqrAw/mshRcHoz3Ig5yymj7bZE24pDA/DX/cc&#10;eDXZvAnJ0VYT+mxC3FMUM+BfwDR9xR5HEiWnQF1E40Y1eVaJOonwA0p/8vaLz8dnvBnw5Wf6cqjo&#10;6yLZaa7GWqxeiY9htq9PSaDXCF6BfNYnWLd2CF4wja+vOqC3JpnRe/K65KAK74XWASDb6QpqyJD9&#10;ngM2lOjDDhwNopn3HD9XOSz9uW8jRcNsYqD0y1Egd4c0Qe412gOT66R4c650ej4M0g/xn4mOZKQR&#10;S3tWr65dHJfDC0nTwEfepIHbYCf+qE67ASPRKOe4Mj/SQONT+adLTJBgVCcTGOOtaAjfxUDFekps&#10;VTxDNW1qmWDMNLH4/utch5wTh8pR8qCUddixqLefLeJHuJo7sZdH2kfKTzQxPWP8wKrOJCjWRmu7&#10;AHdYFDe12bZ2P8CB/hpsMXLmC6aVVbKpgmZNTN7BdpnKL4Qobqp1CX49leX9VB4MR0HafvkvB63L&#10;vTlvR21mWmNZZj3G61HeOBBva82iv/QhgLfP3vKNVn/nNEwd02iSkcOq3eKu3tXfkAh9jUPQbsn+&#10;Of8ZPNvO6/Gd15wc347GP5l7O+q+Z396qbGXhVR7Xvrm+cbBVj8dGhI7YkLobkqHInsJXKzCorlk&#10;MR4IM4HGHPpa/E1QMNgdnjVgyDyZ0pFd1ZU4WesH1pl4/3B3c0oicOh7BciDMP/+fJ1ZvFDip9Mp&#10;vuJXXBsnn+PvnvKrIRWQrDTY4QbAlSCVYoSDBZWLKoMzxiX2JeVGufi9ge0JeSt1Vtj+KIBnj9Lh&#10;yDjboMhjWAbvmHPFqZO98xoPMcVLUR85mPPx2RA6JKUHv5ZLhyJcLdOlG11fF6LU4dArt+l+Vr7W&#10;gO2vJbct3HfFYe0w+IXW7r1/ad2aP++k++5wfRr8cOJO2VhF7+6+YDokpToMN2ViXVvBINljGCnB&#10;h402TrdyHb8740ggu+M2lmH6kLr6AAQHqKJRUaUC5GLGd5lSls/S6BcnKic7xLBMJVlUqw8pd/WX&#10;GOCjT8hAGs9K2LotGqGDoibCQcQL5R309UNf3xorS6tEs6ozn2+5XBar4R7lbAkVXo1xO4WQjahl&#10;JC5eSg5Y5G1Nu5b0L+BV7dhVi1tXGZneCmekV4B9Rs3cNULkzIm67Qvm9WYYcZ8Ldqp2x3EdRunU&#10;bA7rRthWzUxvTRtNG0hamkFx3jLGZAofx6scxWexzWhkHFqkYY16ar+epMrJwIJLrj4eUVh4LnhA&#10;eNDYYvP9XqtSV1d0stzrZlu86YcpKkKy/gFnR7jildMNsX7rqnFXsNpdpBlNCOQwCIKRzQPtFkdo&#10;ySGlYoUGRUeh8vmJtTw0Vzx0P1QQnfTJFYyc7A7ItezZ1b3n7XqaeDkB7Nj+4qh6Z8IizPYSURP5&#10;02r7WR+wjl21eU1vsHHlC6VM3aLn2KajPumb9NA1EqQGMS6PNvJDZvfmt72PAMcptyaLDM7Zua1j&#10;W4iglRfW6/GassPhqfZgxeoWJgq0wo/cmUKpS1FO9qafnFSyp3etFCFFoY6PelbRW2ZO+nzVtxqw&#10;95bNpd0m1WXzx0cmqC8HTRI1XfpUa3XwzG0HZkKmPnAlA3qSgCBIfAVVros/XpF8mBJlT9JaMjBE&#10;SDisFu6uRJHQovU+2v1rPimJjqCjSjnvwrSGPql1NbVTtgefNLUbRRfupPzSpToO0XlDcWmxdNKJ&#10;pNgExY8J9LzF0ClaiGcNObDyU+paKfnxHouHOcXMysT7x/0O+Kk9ljPlzgKVveYrn2Cdcwfm/iqH&#10;KmXGMrWi1CqiUesKflwzVAG2Qx9asi7CiYD1/oHMlI/4fnU7FA4TubSUlGs3x/W6g0hmn41fIIbC&#10;wg6q9Cor6Mia+A2V4Gl82n/+LdPyky7fsPwZ2RhW53NIQvyl1o5UaUcEZSkxAHz8XLlMTDRQtVj6&#10;S0f1iMRyMwpx/WiqCsIAkXCxsltFdeKVAkGEtWvI2btXaxBBPthG8lvR8Ic0kMTwo38obdyzMQLX&#10;qMvRaPuINMPtMTM6tDGiPhJZkvvvrKNNIIyyavjRRWk7OcnRlYGzi0/uidw+WFsk9nDNMxPC8zJz&#10;ABWvdNYxzFMqdctMZqosTrPMWHtysLCOoKW9+O1LpXEWe5LLynKC0ePx4zEvAb5c4lO3exTxTPe9&#10;zxxZXrp30Q8IsZldr3Y8ObuOxFyT3N+ToY4g7n6cJ8OkktTJ8grCrjPB38oYBXC2+9djNTmNYccN&#10;sH5HuDjT15rwQqFDpMmxmheCzL1j9QVLWt4B7l8Y6ockj+3fv8v1oGC4w0g1KMg7v5O5OI8RybXH&#10;mGYSpasCMpx1bUWqdw59owjNLygvztGZON55b1e1chKbp6jg12fcIMQnrW/yYajHglBwoKUy/FY4&#10;RuqnS65YWb7c94FrA9Auh2vwZpUta7JWT895LJTYBl2N4efnmK5JX+eVgOWVzziH6wXQHzcVZ9/O&#10;Eut1N0C8yE6dgq9GfS9w4/xjC4vDPZJTdY9PEJaHCVetg91ie2JVAPiql2ggn6Mc8h39uL7CWbwr&#10;tOkh1vKSA7cDT8dv+PrHp5zL/fGndlkaxW9b5Pfktig9+p0kaxNrkldwkUKgjhstwrzT1BcLJi/P&#10;gExGj7CuL6hxs7IvcPopXZMTVZFx/bIYsZJHmv0qI5f6CAzdZtctXmfj6VtXXZ+K30V4dJ/mbRpZ&#10;9ayJEHgvQj+m0B9v8v0UkQs7fdxK/44nR9qoF5RA66NHZlSttBh6BnKW6FMJo+L8qQmcN523nNd3&#10;bb8o3m3kmDqzbFzXuYP26MS4n269CLXAneN4i489uZIFWBRs5DlBYsWvOuZXC4I0oWPXxmsbFnzX&#10;4qUGshzgfM5LpTEsmh36vuE0R3uloH8kU2H8Opev0i7BDsfpvV1ziszapTtrP1pjcFk78ICAt1fm&#10;RMZPKOe7fSSZeCdqhax94JRe0ywl82nUTZWzhjspr8hYrEFXwTtKgq6iQdn5WJZ+wX7szZCCoYus&#10;Xbotg3Pkc8uthNtj9qlJVXWAHQCFhgsAAfSUEBtsE7smeQaiNjpXTOhVnQTn79LyivV1kA8O9G47&#10;qgOMbAyoVjpqTjXmiAjNG+Y0h4rmqu21T4mmR86XoCTaNEYVRqzhcWeBpy+H9GPSBZNK8bKq+plU&#10;FwZ2bo3sqBZ6RxIVKIOYxhVTItPQ0d+VOUdKBykMZnELlFH3AQJSN8MDMQ3aymJwFL5q/hS5iFHt&#10;ssrNr0+nuGXax+9dN58bqaADVSJfyWSuv3enqfwh3yi4kmkIlbHHHDllvSPWKAZkgk3eLvAb7xg7&#10;U3UnWzHHJ1TNojSKBJ6MWUTUnbErs8WGGrYz+zcPYAZpbdlBWdQFRWINXBWgz6v4+tPfVsWc59UX&#10;48q0ltjjloyzTbgq8Lv40RC3lWbrbTI71qJlCdh4W7eXjvvzWBKmHd3PIu51AkxsIzlmiOi29ANm&#10;/WwJr5DgsSd9jaGuB3p0Exn1sT0mgabvOkp9Hycb2RnjMXf4siGXZPbZnq9igXyzhdb84W47dCDf&#10;q3IakpUsbXfxZn9jCI4COp+Z2fiA87eW7u3T1Phlnc/ghM3xFdm09tQCBvyM72ciSSLVd/h3hBFL&#10;8cCApnTMtdY7WuVbGOEESn/T8d7qRh3rt02qx5RJ2Xx5XGqMDvsDpqw8gnzVCT86fnbxTM9Sqx7X&#10;/ggemVIJLo0k6AQiZq0KgqZ1H+uXZuhbqodVNOw2L/ZMFYqo8iXTFBlsBG43DXOXo07jQ8/fhTtg&#10;1SsaA7070tLjk6NTWYzsjfxpPBTVzcRto6b0WCl9mKguwckChVtIpkE9PHZGicVgroydm6APOQWy&#10;LFp72QWVWoiS8c53q7dDXqcXXTweWDyJUqnSEwPiSi0aU2HMDVPvNejJn90OCzvJTg3jnAEEmxci&#10;JojAmiYZd3ZgXKVQP8WWaVAN189XLHGxlQ8xGwhOgiq2apSX5Pn8kt45m3VuEDVpNCa4tPX06ZG+&#10;JH8ys9sj4Za4bWEFe5Kge/zg6jgOGK/spU3kuFiz4syJJlESF/kzHNpJXdTsRFzmYIaQeV+mMOGF&#10;qYfxtV58BlwaZBcFLDCWEwieecybF6ruj7XOasZR25gMMcRIXZesuSxSBn+/sXNT3MULtFCqDtiG&#10;ax6fPorigfPdgbV0sVGgGP+WedyaahZnbBNqjYTAXAMv+FNXzaKYqrn5pqCWHaQ4FbV4eXTUO/7a&#10;Ssrzc3b9vtYY1H0lwjPp7N4sh2XV0bTa0ak8e2yMz/+D3cyrjdvJRgkaw9z7mhBnXYhILvm3SVAZ&#10;stYL10UjUX9wTNK2dggg2s5exy86I8+xMEGsNZRFSWxcSShymGrxmeYnf+V5vcVIApoC4ncVUtGu&#10;gEjTPL1kjVB30d5n13OPzYoTkaMJwZaEUcz93PUJZjj7dUTm2mXK8h8UOse/ugVxTL+/pDTMNddf&#10;PDyqXoOoeTLLougtvElRDjsBa54hWIffmryhUneWJtJWMY3kEW+2TSlxEVX3p1Ot3JKQuPHZ1DuP&#10;wE3kpmgxppSocqV9yF2oFIGA800BEL4E8M+rLZcjI7xQJS/SmN75rWkJMxswKsVPBA2BcWE2uG+p&#10;guRkVlj+LJ4Czas+67ZESgpBp8asUa42g3pCyjg4eaymNaOD7GgfwZqBxluP5u8mRgaUESCVanrY&#10;88zWelmnpuZT8ZN0idpmn5lr9QbW2OdEPvTFz0aYnappx+r2OrvvgCcRQrfW+wDdhLwchaQ+jkMB&#10;EW3jQfm9soiHgXtkYVefs4loE1MNc6VmmUgiP9bOv0MS4tRzdY7UqK4nEYSqPVjkzIQv0aaxM3g8&#10;OoKn7UVev9k3mjhx/lJ47FRlaXfnYbHQCO9NDA0WXJrG+W7bjStw2fZQUQ7vr/ghPXNTnjp2XCgW&#10;w8xI1SBGA80LEhFOYaGKIQic5DpdQRPEcvIJkzMO6XGoQfHE4yQrPcfmrOet72EGIbyt7RJ9cbtD&#10;HHDii9wgd/fF8eMLRheklosEmCwkLBZR0ztCkxOzyAAbdE/ZVmuyjf4vhu98MxDvNDE60iGSF9gF&#10;/fTcps2ewn30aOvXMc9ZWwjNrdBuos5RMCYS2kGglJyEh2VdV850OngdbXWcHFTxWJx+aSl4qVhO&#10;qp7rmTcRJIpuNVcHnUhXnuct1xctO30At7t9XfUkYvfVAQkx75hPrAXEGmaFOfJOFQN0EDzmIhdW&#10;xKj3tSSbM7P8Vd6SRPiP7eo5CbVnlpQL4zrvDcUrczZsH3fMK0uHzctrw6wGzAaSzXWM1OLGOVxd&#10;pisbIzx4dIy1k20l7pTPPeJSa7BsZc7Qt9Apy/K3dTSddaJGNtO4iQPlomgCyZcOB3dISEut34Go&#10;wmBSjmihS1eaZYfZfstVREWNxugSxigqa76F4tqoLxBEFhjLEhQjU1MTDdeNnMbYR0w0rnKCqBkt&#10;CJwiu7i95opelYWWlurc7ZH0zHhZ75yi4RJ4ua/7F2GdqSS2l0KFIK3fPW0NDDZGo6/vo3jYzzrs&#10;tk9jKy980xa+BDAgrY/3rC0+OMSDwllRQxjR1fS7nTDh1TVKS9J3S8AF+fq3xdOPsEpQF5x/t76/&#10;Ldsv88bMzsH6t9H9fxvJJ9H3/9OnirKyqkoC/1GfPjnK3y0V/5Cl/2t9yvIkHP9Fn/7Sh78+Tyr1&#10;qUXlH90Vv5/xt0b8o3f/s0r9t3j/b6rUPx0s/3QG/6zj/1apf3XG/LdKZWV7Mrv/0//o/dSQ3BWn&#10;pvium9kkphNJSRNJowdx/VGjxFDh6IEMiQD00e9wovb+CNGv5ds/6qp2fkAteeGvZFagiwEqEdBy&#10;fuokhgMUZCi/yxQwFaKuA5l4CZWnS2j17j82J2aAHu6Ghh4X7UY4nLi2G7mupeIWK0CxPylF37po&#10;YDLTfbiPPiUuJKYZiKOIdPQJ7VW97hCqwvo8T3k+1uxxBcXgCwExIb4RAy+oJxsLzV+g7e3PE30H&#10;zVFMCs5jAuqZxoedcR2gUD8aOQ8j7vkt+CEn4W3yTBUra+1RnIqR6YVgzBq6wBqwnE7VTtj0D55z&#10;9K77mo3ORQuErpZhvrg2ikhRZtI78tD8gL7PKcWKorWv+2T65gz4NXbQ4vzTr3jlxk2wHxM5BlBh&#10;xvSPXw2hXwa/Gmq8LPKIN9boA0xjZS+gwN8likOs88SpPaqPi8DFkYnfjFZJLmVT7aXiF7bYbWRx&#10;hLef0aKhuFTi84zLUnIxD6+hSZSWbkx+kHDxztHtFEilykDx9mgl5s8TpkRUp94xI3pxAPsShvwZ&#10;CWtCtjnGJIq3VitHK4WhxFXEz/K4V7GMo2ywkGrRXfs3o88C8TL8Wg0y3sw+P3ge0pAaAYBThg34&#10;KvE1slHe1WRBtJiHB/SprGFrmG48eSjSqAO1ac7BnEheJultQZHV94TQ0ITQ9xhvdDTeFARsiext&#10;LGYRIRwHSVHsUctEj5f3MQPc31Csi/S2v+cwqY0Rp2olAyjFO+dulBIfZWkFkCYmdJIJV/VmXooB&#10;YiIUFQkGWDwjo/ra+LawPuB4ZlIzFJio3IZCeeYR8Z6TPhD0g6Fa6kMjSOm+cTDgr4KtNqsfdDe2&#10;ZYezGjtWiFEeUTCeG/KTlKOww2nCSULpMpQfanrfpyI3o65CLWWpvVAWXFEm20e+cnWMmHhADX44&#10;S8qFDzsjZ4eQsPXnGAslboCy6L1ILjbpDWJwI59kagSCAmVoDEKArQh7exQNs2cYyeDKsTx32NJm&#10;xy2lPExYbEr7YL4ojJn3R903unBOOIumyM81vJe+IhMN8Jd8bQ9/XgaTb8q+Cm8Gw8T31LgB9OTe&#10;KP0Sk386czsQ8zKccL1lZn/mRsL1nspLrkznUyrsvdyDPEXPp02bUfQ7VTkNOSwB69WWfZyog9H+&#10;6Bti51EY9RcxMNHewroouhsBN6ujABFGBA5+kVNULufvvOP7PbsMTC7bnI1H4qQZH767HVyu8jtS&#10;ghcX95ebYaU+LSbXeqN3eowIf/GpO1aHlX59DTVchbMZSUJ5urz4NUs+4w2LdC6Shss4KcftQqDQ&#10;T+PO0QjC01Z/SUdDnkiH5dcc04VDiLy52abP1ZQGdAnTpUMhMGgrANy8R6mpXKXC1OzwWVc7YcW8&#10;KM9IhbdTHR3wQVRF0nxjsHxUlKTfyIrJ3e8jU6XLhdKgRh8PH1Ce0R7UBDxCXfqa/zJWpqyhv0uw&#10;J1VrJv7nRcUXcu69z8NcNh/xnvO8NHEdQCEx/NLJTiIy6Qs+6/9waN6DSQNI732VvQ78tkafCm8A&#10;t0M/vkOPwBGyBsh4egFGETXhmFtf7LfN9mCmqvOjeDNmvFFF04QLubOl1aNMwfQJIjuawFJ+oY4g&#10;iUnj+d6QPiiaq2lOGTyln0phWcEk8TI5JXvzRE9coqM+JcVAGrnq270OKXQ/GC6IMnwt+RazX5io&#10;RnifJpOuCh94pdvr0SqX1u8pzcFYGRZKzDYgpCVw6OrGPDckwBt0ABWbFCKG0OwYIdWf4zcB5C7m&#10;j2/GH7zXSdwSfO9HPVtPyckAVRHr4RHc9Ss2/Z7p67Ht5dhRvkf0glNFO3k8V297JkQcJlhkD1A5&#10;lAPNWtatIHA93OBSk1AKK3ORAXMbSQcZJ8lOZ6WrxJfWXN2Lx/9FzV0FxfW+CR5PgODuDsGlgQAN&#10;HQgujTbuTnBoIGhwAgT3oI0HaJzgEDwEC8Fp3AnuHhyG38z8q7Z2Zmun9m6r3ou3zs15L87N+Zzv&#10;c9jqVrbI6WoouW4PPmL3E4oQCOJF01jPsHps7iBPk4XrZ4JW6pc2QBBBYxsOvs3MLJZw9oVkK0pL&#10;FUHD4cgtL7eKOahghhU/KMlbTe/d9mWEc7sk+GFwNOKzNdN+GwkrNlE/NpuL9ZY7Yym7Bk4VTKfL&#10;frKDtAxWWpKr6haqf5C8W9al3TW5QVlWWq6mJCJgniSozfV3sqRonu76HcUC9Setzf3umL178yKM&#10;8XmAQPPEinQMc+VSMvOew7QTJsqv1MaKIZ1UowxgUcuer3wSN7TszO+uxn/QB5oD9fAdBnbeZh58&#10;MmAi53qnVvDonjGxemz+ZJnmpy16QKT+6l5Ug/2u2LksQQmuHSQBSV/KX0j8KRZEw4dKcjAkVIj+&#10;TmNIiKA1m6DV6CJ8CV+9i5slzNWjdTGdfEnF+ue3Ov+IqjI3dHToBIn9jOM8IuV4nno4FML9fCHY&#10;XatJKIOUWNC+VCxmCTeJGj+9Wrl2n8UztTRzh/N4EoJZwHJlzNusmqsQVQFuIkDpZsqiqlZ4i5Z5&#10;/PYssK6ShBZvn5LM1u6kocUPwm3KOVbopDdtrRnCTwKvY6YnjuJozrRurI9sadbG+W5QPkmqmzIh&#10;pHJ8RbeH+pV2u2yvENU0u7Oua8GAhHKbZttNQPdVC8tkHEeH/be7b0MCZX99t8pIQmIJ3SBjdw/9&#10;Rr1SopJD2oAtDlI3yInK2DaDaL/DQ7Z1GboWQ0D+0R+Xml8zRQCbPIbhlhIt1WUXlYWyCpNFnb9q&#10;Wax5fa0ckygSGx6S3pLNamswwjKZCC71FMeptzY6PAtE2vqvVVy1E2wGJv7CLc+HS6PuG/75tAJn&#10;ICbYI6g9fvjRU+yTWd6z1AIeztQpSIXAjo6BMHrHMkwJQU8JUrJtLAd/grUG/DiSsC/uvWq/+rD0&#10;lZUnTzrdJE2Jek5U8Lgp0VrSQeFcX/9+KtyanHShfuWBWAsL2300WYT3pMn4vqCC2tBOi73JmA0f&#10;0ZSRmvW8e5EKiHVVNwVETrfYtYaLHCJzU5CPMGbBiZZ0lUTezmO3J7+0pMzJw56DeD2NjyB78UyM&#10;XI2OixH7qJ93rudhyUnWh+dYu+3YCcvwVCvtNMT7lGT2kJREBUhy7r40CK9q2E1YlNNUx04Q/8FX&#10;79QGE4niGZLbJYc6w7UnleyGivxlyu0q3QnbpzWQcIpcy+Ch9ZFLhVxwVGHOp89Ruywt2aQ1eVsz&#10;gg4L9abjVaVyt+2esD9sSQZqcXZ0VI8V7ZBXO6f885I2c43pNgPR+sHVfulHedkT2DC7uoaqaiRW&#10;rn5KywyZfj26K7MLHeFRKBSuFakeUFo6T6A3Z4faMK6yZ1Uwh3IEBNom1Vskhwkd9ZS8Y5O5U/95&#10;IZJtfhqmNF9Vr5QseeOO/BcBqaoTK306y3jkux5+wYNTwDsGKFyZGHQPbp49vpaSbvv6a1VgEZ6d&#10;LwkM3quZZx07dz7A6sC0arj4YlSpvcrszLXE0wbhmWgFJJHUDhyQisXwbMTLf0yg4I+TgMm6rR6j&#10;8d6+ky94EMmhSwtgF2cPdBw6Ei9mZmBw8omgLVqpQTnQMj886D8A+ubqnoEf8QNVfSSWOTvN7fu+&#10;ORe8qo/MKeTR4+M015zF06MyHJiuuZvD9YzJNqM7czXp3z6N1sis1/Mx+SYBY2kaFOdddJg1u69e&#10;WQksfMJ7MLWVnW8HvrqpRi1/ohANzr4cc/Eh2gS092MD4pjz2YYG9ubi1XRqIAe8jeGHVkvpmyi+&#10;8f6fqwpHZ2eoV+oXf9V9uCHQpSfrRAYNoV3zXLskE93T3SuxG1MCvAvHJ7zY6bl6yqYVDNVzUpZT&#10;+DfXa1HFySgaqTwp/pLnANvMvlvGgB7IV06r/M8HB73TVnaLHy8fFu6kH5bmW5OjyP8sIFeZrdfc&#10;Wic3R1x5Wi6KCQ/8WWtVTu1XnIOcKDNmDpLWvVsb8J1V+evgfzhaHXIykTsrWyEUtHApYDood44p&#10;RrEpuPybbJ2vMfbjOeKec4CpV4GUXft3Eos8f6GOXWS91Dx36YTDhGnhVeEo3FkNKKTj+SvEqukg&#10;kfVX7JnGDcFNm9/ymJnX1ImuRYVL0KmJxew1hpMAvMgAQYzARpAiAhDsbkS1529ElUZfI1f5zQrZ&#10;xW4k5cCH/QqzgnTTZxJHY4FKGT2JpX54hqPH1kt+EWsq62/F4paU0yxBfg+EK73i2+uFChVhkIJm&#10;PxlLiXX6G9Bq32D4brAfvq8vDeOKXYxN+bWshUjoBznKkHcT0RMf5hjbFW0K64aYxBWdB2oA2car&#10;qvINv4K3NzVCcrMmeHYo7HhbM3M2xfJnq4apEvtBdSurRiUWsgemX8IcToZ/5b/f9b/FGF4PLMLy&#10;iptBjM4BvAUdixKhzNnF/ada2PyLTkP8RbW619TNIcXVTn/OTA6csKl+MnXTt4QPJ3hS8pyB7Nhp&#10;0ix2aXbZKx7fBoIzmEz5lK0cvZCOinztahrDdMjvz6igggoHpL9TRtfcDdlJBlQmy13KgKvKC/HF&#10;rWTbEs1ADEIqvm2WDVlRlYhsNrw/WQmJkm4nMStRmgcee4LTp2+GBZn4soSv4VtTj6VAY98sT9u6&#10;XU9HKpJVEb3iyp4I352q+tC/1Q0P4vmyXil+RKN/IWH2AYtqlSQnuI8suX1NpjSmXu/S5naO2Ubp&#10;+eBhyJOvnyKL1GGN6neMtXeUWdXvbFm4K+jM0ugswiI16GIPOmEf7acmGA6uAJDxnDFqQOp8/Q0Q&#10;hjtRBUG1F/TGt0hpD3p4jDC40XKMnJwXRwuYReLxWquEvw08OteZnknxHVSsohN3Okj/8me8AEwa&#10;S27i5SjZweo8KyC91CxtFJIdxci6kJMCM1dSVaJJ/pJl2cDE0tPf25cOAYcAXMA3YroeSfktmVpz&#10;hxlvayTqjYfxgYFyY4Uc+NqmjgUc+ab8Wrr6PuY33U/VF2BAuy4Apk2huo51RpKrpB6v3Zz8JlOs&#10;Fy9AM4Uzr4TMPeDLiPPUDcqJCqswm5ihYUp+LUtvsQ6Pw/6JgDbJRt3I91lFXSsHqKSYR19fUCxy&#10;cVErqUfthUYRv8gSqDEpSeiloRa/sbaYQHfoN3Lw70uBUQ2H4mt/bX0Vmzx6U6sUrm8wjsjML3Kg&#10;r4r+lFN6pRkXdslC39dL6iV3h473Z8kbJ4ZYVO8BMxVbqJ0cAhbYuRkbXW3a9rfGdLMdju8/LA5M&#10;++tmMntcQ92IzRfHa1TUP6qeBhY7p2rG4KObYV9sNk9BaKbSfRgZtBmP/nCYUp2UQ7mKenr5dFe0&#10;LQMTDZ2dEEaysS7a3+eFtwRfA2E0HBDjNWwrax/ferfkXU3hvXvuYoPUTUyg7tw7NPX+SRJjChPm&#10;dXuIZECxAPuf2REZpeRI1WtuBGaxnLtwcSbWN+s9klG+GvAMzneMMsXo4JRr41nNSPpK5slxjeAX&#10;q0RmO/ARKZmtEt4UCM10jVQcF99UgoMHO00uAd8PjzU6XaWMAkKLb5f8hIqJrLoaEKth5La90xJv&#10;bwZZ5ZQI9mm9siY5sg0eLLc0h0SS49E/8CD7tYWtH7NS31d2iV8u4/+dUAZOrhIHFlaODVXge2O5&#10;NG1BpBCgPIVKsozVT1uKVyxkfM2GbaMaZfaepjd1eggNP0cL7dS/4pOVBP7DQF2cb31RVQXsGQ0C&#10;HroNDD5ratc4LWzFRVq3cAAubNUrtdCBEbTxksgo7eG0LCtavCBnsu4nC3+tRtobuEGDICRmTKIC&#10;QeFv/dipYn74ZQeuu+IZ7SRNsx/JDayFeixqH5ankq28nppc+7X2fe6je48JXLpMVsdbul6qb112&#10;pVSrTCuelZ8s0GuTjQDdstTkO3aGsIhsy9sEEkcTq3SSQ+IfcpY2kgECI0NxcfZpGkvjk+PU08H8&#10;xlFTU+Pdpqs87oCztfpoJhW9/aUEuI4z9g8LRyiAFk+FJJu7MUCxOK0yV3BpJST3bfKlxyO+TVtt&#10;KcOYEIpwYLzUxhTcSD5ULZ0tX1IAOxPbpc4pd2qdGXPPQJ9s55D0vuXrIAM4gdce4zxiSNis/3US&#10;I18VN9EdkY2yVbY4Jano656CcOqfgbZvYhZVLpFkbCNQ+p6M8/DFI3BmcNwJIq67UHchT/0qq7pU&#10;1ajEixcQmREmGw1udHCBM3HpMVVVUAeL7BFR+17DueuXr3hPhgPWl9mzgdkrVJkwRirUTSamwv7P&#10;DXitXKQmPOTOYCmk70xRZISK0fFosWR8HD2ts7wJFlqeXw9+RqzpZ/c90e5qxlgSMz5UvnstaSP2&#10;17qnN0iJoTwhQUDMRO11K99Gk4UnVQp2OQ1G7FjPA2m4HWUCtt6J27Ty3Pe4qnhDZ2/mcXyLqDoX&#10;09+QUpC1lvUUHFgoaKk8nGGTQTbzhU/cwwSsOY3ZsfgdcMQ9KLweUnQ4rQu1ubZb3/3eBIDpCi7T&#10;rnu0gHHizYktYtd4DWkUDj8z/WWRKltV/GHnMDJIBaXd3+YXIZMg9eWWaRqxBvQNakdev6HHl69h&#10;MQXVsnFxCU39jv3WJb3EPl2fKDvDrL/0rYvF4qEtqTUtNFVrSPRmp5Tk6urAuNn1eFmb0zmrS5UP&#10;ZvykZaHb6VnU2fl0gsAT66c9errpVfKygN2dZvnKikXMCuHEa+K2MhMK3aeGCbBEJLzxfQ9VsS8T&#10;FRrC81oH1GZZqMpbWtaGNnTuE0xRmNsRuXCK6JRUiXsrr20yTjPSfh57B6DoEpg2dDdIamZoZfT1&#10;/U3EHr6u2t+ZYhWnUMO8ZaXI243Tve5DgIIhWV3UU8RSXEgNqcdWVKZItlVAPzf11uyRaotsJfJ+&#10;n9+b+Ts/2meEoS7J5IBhCGoiC+ApHW8Za5lv6eUwDCnyzKR9QcWYOdVXM6uaSxRd46j9Ba92/Lpz&#10;fJQtKOUzYa5VewWK86X/8ndn6ZBctyYPXJltBFYugxQtQb7qM/pz84xe5x0gCQozYlSbVAdUj/hV&#10;9n9oukRnZo6n4DWSqfzMlbN2iqIRhZApAcdLlcQUfWUf0Sr+rKexR0/EsPstUMyj/57uo3j76XTs&#10;zMHS0Erb/eKG79GxxRZzptjDgxVpvSf07dnsyNhGLfBxQPNhkPJW/Kl78Cp8BEekvBCnt3Xmyp8J&#10;XfPDAimvSpzYJfgUb7xl3iDQP7T4Pk5o+Jx16oFqxvie+b/R639g8x/wFeATBP1Lr58j1v8uqP2/&#10;8LUiRFndQOf/zNf/ORH4/8LXoP+Nr/9h638R9r8Y+79Q9j/3+59S9n85+/+flP0fXfn/Qtn/zbAk&#10;/38OS/6Lst+C3vxPqmADDD9N7elnyk6DO84zcUEQoRvwr+YKX9X+9gouSQB+6dSblziyp9QOTARH&#10;oUta1XzKW8/7gyRcEBzVVkSiaYZK7AEmXiPqUzf6YSXz4E9yoUlNctfx5K+gT915s7wZeNS8ndWa&#10;7XvkfwUHcploqJJiJsoEtdw0YCkEToy+Hqw0nC+UGYxUYbDojcWyGY5P1dz66oeo8G5aJueyuWDg&#10;EwBNzozEpO4inb3GwZcZhOKf0eKcZzpFpiLEJZYdl4Nb0sUYsawG7+cN3z8kjXGCpkaq4ud9VaLP&#10;fr6KhdS4Up0thkbvW/yt+MK2xtMdN7w7knc9A2OdoGAmiAwO6oCrX7DBIpJiz3aEGW6Emt9tiJQ1&#10;qTw9LBeHaxvK+TuPAPeHxU/tRsWCvS/XKGaeniMufUE+Q7UYxGEo0mEGpnAVnJDqof6u2KrRVlUK&#10;cUk+Xyq1N7Xn1hJ/mOaDsPuk1N79eHTkWVo8KSoyQRMhvzy9MennoG6qIBntLawtQfaiNQj5k/LU&#10;l+c/B+4o0qMcoOK+6H/BSFAyxvEDyYzqA+UbxSV4RfWfRpLL5Al1EM15g6KdO+kzYy/mef9AyaOc&#10;RYEi/ztjv9BBQvvk9ikRScPguiOI3NfAqz2nYQSWVkXmUNC7q+1Tc3lrBqQTZ89Ii4vNiI3IwCEn&#10;JrnijNsSdSvwdlUJQI9t6mPdogO4yuMqTwQF8aBY3ZPU8oGd5rnhXzA/YEhPMb9kb24I5wlceKnA&#10;wuISOa7s6oDGTKpSv03W6xabC7d0Pa/yltPqfmeQdHCzEPVtLXfMafUF/alqgtgWHUIxwOCauh5/&#10;FpX6RRySzUtG8Vh3zF3GRwL9m/BkNGKkqR+Cqy8+kL45xZN0vEcm4BUm8Xv94wYtT/BRrOhSrCQl&#10;F+Xjl9xJ3LP1ta/d5wsefblkFotCvCxc/H1M784Y7w9P4tsJ1MUqgAz2ucmQV0C137jb2B/kmGy8&#10;JqEfPwfOl10vLUTfnhMVIlEzCgXlqCYgKaPYfwr9RLD4bnX5K341xSxuyYv85yaY7bkJZjnBvURD&#10;+iHzYyg+dBzymQ7nLmpJFveR9IkT3rUud71ycQ95zMjp7DKdOp9JbM0THzLFal3USn4h+jUOpxnH&#10;m/YC9VHDId6yScdyG21VEmRLq4au/KIsCPIpkW51bg12ZAmsjce1wGv1Tu+YPC/eweB/tfUduYMQ&#10;5VmxnXu0VyUa2Rf8RFYXzvCjgq+PmvGy6DtaBT8R9TRBSd5K+p2nBhP1gNxwn7eIsi6MP5lqL3GZ&#10;ftL51sipXo1huME0LDdB3Ur/uZKGnEkjA5J7yelwr3aR4x1xrn2vXML/1o4FkGYMSalWq4liVZp9&#10;1QYAo0KdzF6LY1nVJESHIgHq43FCOKUAY56yLl4/BqTC9W3JsARqE+JDXfVK0LDYobb0P0XXamY9&#10;fv2+qGiQhwof2bWXvSiOT/FdVcd7vxzCv/ZiR10CofSSnH1Ofd097Ved4R0xePABvMHD1pJBJ9Ur&#10;rRcm7Y6ZUCMRjg8OH/v1GmjzigulLCjkh74Eckz1SJ+I4O4kZsa/PxWKqwCzyXA3Uum1+hda2C5N&#10;YtUiY1JmwWyn0vJz8rRHGO5NVnP3jeVwiP7Q3nsio4xoPOZw5G3X2iVofHWPqDjT4364TBRn1PrV&#10;CWSSBqtGKNUZ82l2icYcL8z/blG29OCl60CEsGCWHwDt5o395GAI+yBgI4QtWjxaRDzLg6ZMv7vD&#10;6Moklcn+0OUp/RJ2N1iBjnYnOy12JZ4cMfTzqFP67ID2KrKidalqW3Yo4eBKlry2PcppPkdgqH2/&#10;2qkFM6rS/Aoz8dBlJUegTxSkpDspRwIC5hNXt7DeFTVXgX3h+vyLQeD65n7jdI8QX61J++qSuv4l&#10;OukTuTkxcugxoF2zSsn5w94YugP6RkZjOgeESFla+abIKKl/Q9ADZJXRAksaFnT7Mvc+DpQ5DK6D&#10;blnzfYy2LUYOOJ3et540DQCjABn1tx3fmqe/tZaI5OcvdpCHJP72vkl+r/ONtqLgjCLKJyAK9PMP&#10;K0QTZ/l9EUuaprdsjfCQKS2vXdLU10fXKeDpxxSumCWiz8+SzRDDwcGoTJQ/BbN3VbB6x2tt2s6r&#10;udH+/D6AOrCrZ7ADUOauxqMzvqUqBJNNJ9/yiI4oVazsHn9zYs/VKBVDiJZsYYH3aZ/LTHFZmMnc&#10;SIfV9m/FhTkQA5ZOo9Krg4XaASlukmTUkE0Cz2wnOcw7VM8Icstq/vVewIE8b2u+p2GBp1AJXist&#10;Q4ixEfXmjqeQi0tL9tBnYyWL+NqJVFr6agXNEvUmO2VN7iahLORMavzZt1Luek1CB+gYVA0Sziyc&#10;WCzcz5KN/XsCUqsX5pQf3yYLGoiGLfqPbzi1s7ILUy6B8YFJXi2DLKdAKLfbRqD1fvRDwLQwnx6o&#10;vWLZUGedqxzNfvJSiSrL3jYsv37yVaiUOrPpcEwLauLMdLmks3+pwTaXtgF47zIAnsM9ydgO5wK2&#10;V+TXWvnkdQBF+N7UDhkaUkJp+F3GxjhvW+7em4awPIJNiWQtQmRMLS58OvccStTiCfxxSP5ZsRgx&#10;43cMon2sOo3ppW/1gi+JvDlVI+Tapi19gntxF34iiXrJ+WRx8l39aawNIbyXnPrDpUP0kmDGP/qW&#10;FIPkb7IasyQ0tjSLE+zDd1VLw5uC8761Kf0eokSZllAH9bS7MGWkjchIjYBHaHQmPGwhJ/EJqBly&#10;HE1v2ueyb9qvFdqlcLEQFQrAJX+B3QcICX8zzHeVVNN9Zvz8lckYSFyrLkVKRsZ/f6U31o/C24aI&#10;i+7r0CH9UMNij61YVt4WvM5Wko4KUs7VaSb7yH76xRb7fXDs0ChlqwHR+Zh3lCI6wulACvGFnOxc&#10;VhMwA6F62HA+cFXQdQtYA2TvdNifrdvyH8Dd6btPgPBBsZ9X8Z6o11Ib2XUNPJ9NNu45qd0TySM8&#10;x7gFMz3HX/rAsqUrlyZVHJm+ScAv0LmK7+y4TBwQ9M2ZLIwU9J25cAfHaz5vap6h/l10aFUxSX0a&#10;9VCpvwKnXYM7dYOOJoOVJgGk8FV9YiwidcxdmHlFQdqOekkGS1++fPJo/AjxKKOq0XoBOiRTzMMu&#10;kxbO93f00r37dJvfR7fz+rkMjvYNQtphRhmUs+N1TCmzLBqeCPiJLuLO30eP8BL+iesqblBVzD80&#10;kKrEbLsZn1HWjlQOKMtHnVf0nTMTDPPFRjSczhO45sUbju1JExeJyhPc8mdbknYLHarOCykWG1FG&#10;39SPGx7kTd4Mlo1I/UPZl0VrY4C8zjHTXfLz2rRrpJDeBGd08lQ71hIqnLxS8kNEyY3QXVCVhAF7&#10;O0v8dNRpYlPGEclyke6uRWrX2SyKJ83xMNlJf2GvJTgeOcF6Anp9J1n/SPDTFq/ppGCCbtNmMzd2&#10;6Z2qg4IeAZ2ocvyEEoCAX1uPsTWkvVtsk7ktQ3xIPPEo7eNv50x73n0qWzHHQptdtNShsBqFg48V&#10;QVw2DnPtB6//KYNNTxhMurbP6jRC6uVv64xigLJOycfACt4KUMC4/tzN8xiQx2PepoODLeEfcxLw&#10;E5oPNr9DccEF7QT77WcKPSQlKY30cIhV0+tKM6o5IijawsD82CDvX4w7wqrC47lRamcDpw3Y9/sI&#10;zoQ0nj6c84BHdPEo95gn0JO6YlItcydQj5L5FfwV+ZSBHf8E1kS/a5if1vTqtl83abdgN253XVga&#10;znYMKYLGq7/Tey2+8+Jms0Blz2imGc6/OFfkr1yq9x9lMGZBlWxGyOVycMQCpB/2qmPQzF/vJRXa&#10;qFadEJSg9VVOW7SjleqeRWDOYXjaY9fI+6FIESU6N3GxdLJzDHnQiU8HelrNnRdVYPgTE6wQZYAD&#10;ruhfyKuRosUjoNCkaMik7aN5q3YrI8xjLDGx4TXHZTMoNscTn1i+yXxmcUZxE2PesobTLR572nfT&#10;J9AXcUq1aI+pTARJUtYughSJFhFtUco8p8FBJjIoJn6zdnYpWiztElcnQa7CYubLUiK6CGU7EbnC&#10;MxooTWd2wyltmGEM4428J1d2kv/JpYMflfionOK6vlCmlNv1J9uQPqcz/lXwQHiJ9HJ8c3toqjOv&#10;wSxmwLTt1zdH8t0ucj7aezx3cNBOoXsUbKN/118oB16D+1gPJFA/sWn+oaZAu0vgY2LQ41RM5kWh&#10;fj+6hRPx3AbzvyXj0BO7Sytco/TjyrctuWBfUnC7aZ0M8m+LozXj39R3x8OxHNzFFg01Hl/4kFQT&#10;z5vSPmIzOCwS2kCQ9vG9Z7c+HgtFy7hxheK8vcjgSgGzu1ZccXzh9pvbgntvuza/kTcwATO0RRUH&#10;28TGKCcBrd/OdfpMNftscmKxCMfmZB7fhKqeUj4am3nag6P2t2hRhacJbwmE1vHJNF2koLI++Nuf&#10;Y9AzYkUDRFVqmkqG9boYgYMJPR/2VtMyQMKsCOAhu498pizI7krdNAvNoWHT1gXtIUlwHLex5VzQ&#10;IEJ14Kq6qZ8CfF4QNm5gujy0sq55nco5Q7Y8Yq5yi7nrXaEcZE4nMPiUx65V4jj2GLdzFEr093VG&#10;ENa+TfrmzM6a/S49zkFbapNtATw0/bkNLhStbNYXEbA9t0U6LGaFoJYJ3NT0cfhSnbfH7t1YViqU&#10;HWfhiEODyZBOpgmzxD+iKRbpEL/CxPpGKeDac2IujYZHmS6eF2jS2dH8KNbue3mxeXFi7UvcVO6r&#10;Yw1u4R9OnOdinnOqY2E2IPyzPsRSIJn6tmCR73iHUvZyqqR21Pdyyl92zhBL8tAqmFI7yPYiRbCM&#10;YW9KyiPU6kUq6PE3H34DtlG9paAVcexeZnmyN8mlfKluZLVdEkeXM+ASlaRBert//946WxXl+DQv&#10;WGMLyqatpVOQXFqQJghMm0r+O2zFhXHKvPzl9rqjeZIw94Xgy6yMLePZnxOY6SMn9bUEXFlDken5&#10;GWtcXJqI9pIo68Ks2nnYXo9CihUcRqta7fztt+JeG78WIYi500mK2QdUViMjsLvEVufSr27XPvHF&#10;t9pbugfMb3+fCluGNSA4tUtJHZNLPcVvubQRqf5bbVoy69+TKtuNMtkF0oRsOH9+b/auzHfK1fLW&#10;X1KOt31NLkNVMugGngHGg2eoqjU2/3B/O5vqUkypBKd919vaqYsa4fHZHy6FFZS4LL93lj7PogRA&#10;wHWKSc6Xn/n5kA7n7X6zaWZwcrTTNrxBUFVwDdvvgoeTnB0heGy7uva3W42zB+r9jUz6FjHMp65F&#10;tCrxe+4qIDKjm43oHKv3Mcs1/2B2dnCilg9vsXnwJF7BVou53gsRyTCDPeWKX1CBb4VFc4JSv3hl&#10;iyhdoSbwG18pFK93j3eKCo7K74dq/FWl2P9svC8prWiM1n0IaFClI2AoIqxg79PLS0O7GjamXDM5&#10;lqLqyO2VQ4Z8dnYIYTxbDYiXA5zcyn+yzssLY9EGD2IO/8LWpMf76GDCCERrBZZqhrJMwpv12vui&#10;5Z2IVuqSyzL8yZ70HeOSa8MIONzu0Tz8tUzFeg3jyms0po2IoufPojgV1ds/sN2jGsdoaipywJX/&#10;4eyiQocC0Ab3M2dzcpVlhQSCRUtswMrWMnBu89+2UzpuHsmo66I5szk3Txyy9W75qTnGZaSZYcI/&#10;6ahs3Wf3fnH+1sUenQCk6K7+w9kgUL/pV+kSWTkhwdTXf06/HqsramVEZcNCAq83yFnwh7SQP1AA&#10;SWafOTudgtPEPJ2inLiHMb/O+cg2CzY8XND+e2crY2s+gjRjTRu6vOX5yBfY7G1OodJquypT377P&#10;PzVOFXyih0wVdNhV+r13cBpij1HtoVmk3bjOimtlLGuV/m/UnWVQm2u7tpECpXgpUCjFNbi7W9EU&#10;LS7FAoXi7lJcilNCoGhxdy/FIbh7oXhw952utde29b6z53u/X3smP+65ZzKPJJPMnMd1Hg+XoZo6&#10;qc0OooF5s+SL0b/ybPENzARMJ3iePUdG8Wznd569Ifg7z86G59lFkUcFQ9Pm8Dw7p8qfFf8UnmfL&#10;y5jb6Jz54+rhcAS3j34lbozLR/qGsCjlEEv3VIZi/ZCF3Z7yEHj8OYzchlUk/uqmK0Hh8Yf1dfV4&#10;8RUtmgzy84+PdFSxS6YjiBI4zhJx2IZPX25bqv0KalAY1diPsuEj7VrRa6ouZDmCH4dC9Aftq6bG&#10;5/gTa3CRr60WUyYgVdzzPRW/kE5wMCkhRoFMHwPOiqWceMxbEzmTXv+HLyw9fnY7QjVmL1h8lpNT&#10;C7iM0Mbxn3fM9dPRmFVrPyGoilQ2tK6GFuQuVOH+0i4Lbl/1d0Ho9ycQc4B+jv5w3RTsMj2TgOmQ&#10;/4SeTZE4xVPZU95CZuBscmcngWsrbRP+fRpShIANEzyY2ucauE2+uJQeS0wQLuwNJ9y9XhdCP9Tj&#10;YlVp4WBdPcbeJe9lGCbsXedt3o8O7sCmkShaTeuwqt4r34P4LlwD/ND6qPzkbHZLrPFEG0LCQxG/&#10;G0ewePR1eIdSC0z1RC/DMtpegE2NH3CboVtQXuJvwyJtPlYNhe7Dx73ARU+72+GNQbcD/cq7NIBv&#10;ej+saKtIT6g2AQKBhLqKXFF51ZwGVG8dEXBt7c19kLZJ70R6iKqN/LaEKPOMZh4NmvTuRPmOkuvB&#10;pmetD7Sqlh6gwy9EWh4ragj/7QpsutKpgFr8GJepKUdy9ZGoPkNRHid6YYidG7mxq4vv48PJHCKe&#10;7fI5axD/Hkvpewo5Xy49zDxn1trxprzWB9Wyg62SzfWFbPSj+QsCwnwsy4ufyDfVgKITrxbXnDFu&#10;977PWcjXI7YyvUxkVzTl8m2lxo231xyhxTKLKhL6+aYfrX51H568iB7ixTBvuglfnlBTu5r0hc9A&#10;s+ZkpTAJjBFY4uXI2fvUy8WqtROoj0oRDRHZoqN7Fxk7500xoueltg2HzQVds5KsqsVqRLIDp/SU&#10;ppCFa5k6zhnamScTQreuhUJMdSvD/FTJw8gW31MYd4mLTlAbsTcxT7fbszW14vYRhmTr4T1kS0l0&#10;K7FBgTisziFtqbOWKcgQtBBs14rlmMqYyrYRFqMLvq7zXrS+fZvGRTPDxIrZKhoHnXlPa4tXv3g2&#10;NdHddKZpPip5TTzoKjjydlKk55mFKameSE+/O6bEaPBkInQU6A80sTnsZY3umnKniOmWuSrxh66A&#10;sBjCGJioi6EDpXiuhxneljkADvQb+9ieyTJxVTXkQmGXU/9Ivc3mIuwFt/cz/uHQUoXMdBEdd3UY&#10;6b2JZiTRWLYx3IsehBZumzgPBTn6x/OBKeR36C7GVyVmFWULwetqAVAd/sNTZLT2NCG//Z7h08PW&#10;GY+HZeIPm7wlbbc9OnuyUUvC5lMxBm4l3roDsPvV9H16oG37ccByY3nJQvlPtN0gsOF7Aiy3JR2D&#10;+osyjPkrKH7Gs6XjoZiyarWu3Mibiq0c+sVI9I/0OaTNXNmQGSLiIbebY9RN/a8p2qrfDIzUmn2b&#10;5iAX+n6SbCk8/RBuSnkFhV1ZfGLTTtVw3mYHQIKBTvhc2UfUJabyq+KTyl3N19dK/KjFrEhjrr+6&#10;8BZCyyO+TuDABlGPk8hOtm+LxckrcUbrZ4ke5crfXZwXl41O5MUgBcmaRTk9aWl30j9sVU3bSs3k&#10;GGxmXnedCYk6LyuNgRDfcrU5epelv1MrcxTenN34LHuWYfVL5HLN/oIqNZ2su+DMUflNkcqavLzO&#10;e0/YlbTDs+MQXo6ndxwW/LQVJojN6mJuP9W/QfshYCedYKwPOUSOJPtEpv1kFU63Fo952hGvO6g+&#10;+xbelFRIXWozhxVY4xV3UgprdMkikgsXfMMLZXeUZP8JVibtF83vBRaRKWK4CSTPqDT6rOHymq3c&#10;iRCl7tQqv65nud0M31I54cuwaaJtcbrej61mrDPni9a7PpCMPG1qHLo7YLRYmL+22qqHWArqZYpR&#10;YHm6jzDF2sy2vrIzaWE4k9sLXzH03fuumKZ2pAwJX7Hu+pKBGdbL8KDexbPeq5zmCmkHHcPmPdaZ&#10;Hogyl8g6/wFp+csEwyPAxf8fpOU3vfg7pPhfSIualKyWptw/Jy3/Llz8F0gLN1xG8t+KAn+jKv9Y&#10;DPOPXSt/O8//m1TlT23Nf6Eq/7Xd8SdGoeD+/UGq/fWgPbhrhfu3v+Z/LwhgeGt0T4lxOV3GXdKJ&#10;Z4BhS8w6NOCXT42RusxOZ/1lfyVts2LRUebSCD9RQlANzmMJjIyoJUQhvwIxTQP4wG/4jBUBU1pw&#10;sKLApCtRI3PLJHnr08ZT/9jYLGF1f95c/chlOSxwKuh0ABv6OKJcLMgQF0jTt9BWYotCDJy+7YPt&#10;F3tNggQYE/oWr5YIIpNlBqmTs73Xs/M+tL9isaR/fkwkKDRPKDt4RnvCJEgZljwn/StHKOV8kZTF&#10;svWTsMPOyUWqqJ7EXFPJ/qb2I835brTtoGD2xQXQ3KP75CBD+5rhZFBrcRKv2tI3O9gohdwgffDr&#10;1RlsXScqPtxMYlSsMJCMDsOhShXdQC73TrKfFn9AzU7B6mGsjX5QTw0gWrWpTUnhebfE8YnT7/g7&#10;yoxf21axDG/Ve98XlrOKKLs6gNCyPN1XPm1bp3o2Yxm5Fld4yJMMrHtOloIxomw941b+kZUmwDJT&#10;8Si8xp+F2HbSDTfjsvC2NBEGAUvySw0UA2wYIjbCs9owYZDt11f+FBVo/AikKEOpxhlZmnFsaK6I&#10;cNdKH8FFxW6FZiyeTgH403V+GKYgDty1ggZCZ8cHIdYhNiNUm9DTDgZgdSCuIhnTlfc9XRFCNB15&#10;asdT1datqBj9Xq9mVniF4cKAPGyTy0LutKk420I922KdXrY7ZUb6lENmTLj0K3dYz+1aggJa8YSM&#10;IN2XmIByBPO7+kR4P2BblSOC2x8Dc+qzu4zuCshtpwxZkpKuwbjmM+nNV+OfuZPju+5lp6eJstgP&#10;lGJEU0dOPv2Fec1F5ZuWIBx7BNw7zHGhu9fzHUDFzCAteD0AuQMPLoTZ/BanQtkKXcl/8WAJQCzy&#10;JzQmskfgx9G+yoSDFRZiDtQkb4KOaz04WKHLP6cDPRNDP6ARK8Q5Mf1Z1Z+HjLrOGM4RE/gyIQ7f&#10;dHxckfru/MjSFE/142+w0t73TSGN4uQHyvprvDjism1H6atmn6LeY9A5v286t78pTe/YqYNagI44&#10;UwUSe5AQ4sETlAAvfzlELPHEgHmEJHIkQxSVUf4OjCGkkjvQyyXpq7iK5h5VyLDRensOpvsd+2Nr&#10;XPuAEefJu6tI2QfOE+FtnOOUTg/sIhX/jLe9IYshLU888R+VV7a5Qw0hAzgdQdijz78+S0WvQVhA&#10;4BLrOP2B8doKZCb2ulMItmpy09HnJxur1988+9NlhgpBU35RvewJWpXi0sam4eXFawaFtbZbQ/v4&#10;Bj97en75xXqbJ/ThXjvW8A0iVlT40hADvsv16nuA9BV1O6lIjyqvE7p6sfoVibsVVksNqqGu1DMj&#10;anyfkP3h7+SYRISdvwsClZ9iVkUJvTNQtipW15lnvwfu6dhTY2hVrGIxb5tICGFsVn5NQbmsdmyg&#10;6mu5T3lB78Wlc4SLIfojcIl52+I7EiEpNBDAdCrbwOVNsCxoJkq9V5zM9trtAv7/vkT/SeinKv37&#10;5XAROFnBE+dTMHxZeK26XiL8ZeuSQEtmMAXIaGAoAiGX7g7SDglyfva2QhwNTxZtrE+COwVJF6UG&#10;IajDQxxtqGK4V7iOmBul5kkBkq4/VodHhw3mlnBIp5VAAekamakx7VfNDiWdNbS4k7j0xR1o7Zwt&#10;2YJzJRRud5gdEhaJTVH1FLzYqNH4YB1Mu39PszMBjGcoE4xZgdarshKuZWi3sdzplFF3kj1tvhQq&#10;kqu8ZQRKTFb2/7JA6RssXGAAUjVrDtDHQ8SiW7ht2rGn1DoPqHpFk5k/7Lt4W/iNHAeIdH5vs1s5&#10;vMohUdWePUZ7k7G8x/+x/cexo3zXs/7Tg6dSdUAeJTTYRowlNnH+q6xZYteSlDnDXtsLqxhaV6kx&#10;PM3F0eh4vm6OXpERjtf7U3NE/C1LIKfynAHfoBwqax756bm9l6GU7tk2lKhC0x+ddwe4SGwAkRUq&#10;dnHmzd12X6waO9WsGav4WbAVy2h7OcfTLGp1EkrDp92Lp6zrAFofaff6wnzn9+JWPKmhPSmZxIjQ&#10;Nxzur1xf0tUTv10bGtixHpcNQ11mrw/hAQXtT1aIT4lm7EVUXM2dcicUh1hZYU2OauckeZFQEfrE&#10;aG1ajTJXt60fmsMOEHJJVp6bTG7HshtE8G6ArGofEN8zu0wYCHC220wYBCCY55eXDZQoFCtB9I0u&#10;WXKncOumPdp8OdstRL5k6Nt6/dBvvzhd9NcCEIvwjX69B5XNw8iNH82IvF2QYeScGFdo0rTwikBM&#10;YuRAk/hXys4yLtgb80f/11SoxLASj1wFIbVSD9VmiGoz0mToEujLd1bWmGeYzYEN/D9UTMbL6r1q&#10;ysvcuJ/acGrs8to0cU3azZMC/JUR4RWBIOe+CoFEskRe3byx3xUBYThYsal6Ba8I2Ka+pD7kUVJ4&#10;T+emz934Y1teWs509k2gRbwKzgINJATKR3q9MhdDEht6roxVw3crqN+mlVKODJqqKzsYmgzE0Kit&#10;F6EgKKJbLMWYFzJfns5C0X/tottcrLIPsZ685XOp1gC6TJ2rVZePrSzA9gswgOcq543zu0g+ExbK&#10;zM255UKsFzwO0/VnPIq8vKoXPNCCSzufJPlz7rl3X2DFSvANIeh2ZNTLzI3DWjXlr4R79KeiGbix&#10;7rZQB1TrcVsmQPQqZHdIP7Ma51vSUuIqOii8jIQF/bODgb6BPoum+7dcAPFaYirA6V7Dcli0Tii/&#10;SiJ9t4gSOFJ0oJm4s1cU6dt0LD5ZrcAqk+iZC9MjT73ittODCOvxgT45vaopmju9ayXEyC11QezL&#10;xxx8/twbz4cd0ELayTj+NiwyRE2L0tzBgePHYxSKqRLuDyFkfhDs0HRZeFpqCTFrg4fb0QYl+nQ1&#10;ZNPjwYdfsZ8t/ACBbhYqXOLVwCOAE/StIJh9/8DkrCTCgcPorMvxR82CVMaBSQom31bcMGfYz2Iy&#10;nDreCdEBpCploFryGt2i31k1woHMzVwW671PYYrA4yvepjeY0s07xNMyI6OIngEG4qUi3OL3NLHi&#10;Lme4pTm3IK626U0JRzSoBKeEL/ng+K0DlwemUWrsmMmsIXDPijyvWukeeV4c3MUxOS8tnwic4o5M&#10;njCAkfgQ8EwwbtxqyM6MRtcEori0+9b7lj/g3zBiha3sGakimasLjZvcS01kntUXvOTxVRLaftHM&#10;dyBwkp1CwUyeDwZ9Sy1n94l7EJBdzeV5GSTJtc3+6hdZzbKEpQ6dHr312AB+U/4joZZrGhBSk3BR&#10;KW9D4paWdk58Y6IgR86XM/X6RX4rnKvAjSvh+Rhw4wpGooyMM8HmBLC8UoLjbKonC3AFfcIWndc/&#10;yvzNCG5cYXCqXDnayJdWL+z/8Nu4Qm0FL/XUALM3jebovUXGUY/j1cpnVuPrw30ZWuEVASFmcFLF&#10;F5igaDLbVmwYuC+CrJeaJZf16hax5oG3E8QG/CXXhT8wMUC0uZg14cmp1aWMM/4DblwJ/lJUAvaJ&#10;hRtXTnSXO8l/WXb5DKgP7CXzDt2g6sq6jU2coSuabtjw3mLvme3NWlxI1QW9tpCbu21J4zuhvWvZ&#10;fsHUDddy5DYq1J/4TOznl25eht5Jtb++ycwCnqndu6ZFu8+GjT2mkn0fQt1+2hrgHDHMjq9o3P8G&#10;4FRF58o07ulK5JW+bwGs9D1zTISYkK8y7VBfoPTysfCdkpL6/sLr67brRD8VfcAVC3ROfIT40XFK&#10;tx2FyWdLPulyjLKubkDbETiOiS8lVXW+apysWaoZrFk4q9lBmUBxyt7wuorxOx+kbwPc7e5Tksxz&#10;1vgwCE+Wt0vlVIRcXXQQlCDl2EnpRp0vx4QtSPVqU3mnQJ/p0DajZliZRM4puHIJXyPXJdxPvryt&#10;hnm478TChHvSu/Z7Utm2EtyxMsOdkQ9XmRxeNqdcnuLfOZngoVPJRD3/9D4tlU1QOlabqQ5DuQXw&#10;wDwcFtud8qbpeTl/ond3qXuilUJklYKHtEBxOg8P2JDjvpvUztCibYmU4xH5W5rCIPOgzaD3IO+g&#10;4aDDB6bsUwoRufY/qUql6lWXkzNf5lezn89OSdYaPxFGEJPGDbhVs9zxTo/IgT/yAjfU4cIVCYcf&#10;M2zHBnemoppDxlg2rCyb6zlYaXIAMbR3WaS5TgOnqQsfQHDhCpXeyAgYnzGKa9wsPc7wxfqLWPdP&#10;fwpXZO0Ax8xBkHVghE5YoBFjEp2YQLfUWYl2/8ecrYZYhgeMPchvqAIXrnBXqcGf6eqA2UaoqkG3&#10;nHc48fyBXjD00h1jaYQQELn9Ma1jekznhng5ojL/FfTTpirMfDkv+OrpNFDf41k1eEiWy4REXsz4&#10;tFvl1OMBtTSbWkG4lcU3YIz850gE8QDKBOl0ON8qbxNEa/eVVWl/ecswYZzxjGqAI0nzgqBqEX+c&#10;XUfZeJSILdvygc8sWlE35htOPLhwhTWtQgom7YlwGxz4dLdTyFfEtXKmYGWxj7qmL3GoYg8OVd6F&#10;bI4K31vWSBlJ8+1eqnFcBEFvBGsawA+SCyC+BW5nptIOzROsloWZ1N1rPPVWwyGpOyzRFLt2Z5+f&#10;+0jJ8n5SnoRM6lbzQMqNWO6UojOhczGKJrYf2M1BhKsdN2QW15SeqayoVp2jtS3vyomY2FfUufX8&#10;1Nwq3HcnU8aVPDN8rTlUwd1BPNOze6mHpZPft7ZFsk0LMHxnUX+3AzRn/Q6Opnl5tLyKAeUlqYLm&#10;jh5zueH4Cr2xTI0tDX3q/BdVHAeBY2Xe33b7Bmu3zCzNLXJjSQSoWKaS49MTU3HJLWtTlSNWoyK8&#10;y260NJ3qrSMWeHw8K5mb5ylAtyFfNdUpi9onZdXNW3kLWCvPOk+aHy12onU92XQ5wboSBN0yRSN5&#10;1qF7+tbBUPA+mt87CNNX6y1M35DvK6ZH8qsQFY23Pl8gLkU9upqZWu1NXL8+lDKxvm9FP64tm4+5&#10;WqPajQYigBFUBu1Lt82Jk4aM3UPsFNjoPzzPLzBv3vXWTcbQHItiOKplmbSAXtzuOqYPizvE9Vgv&#10;GGBwx9PTxppI1srypTVqVb9cKjDgXwfVaO6zkGAuEVeOBWoB1yRnOuss2unmR0OAiudfVwRZ1pMv&#10;OdtZsx3S+3n91MHUkm1DrJokoZJgzf2xuQe7SajDACESYk1AU8vXNh6N2LLDLgWevuqGHj6UO5KF&#10;YFaHCmZ2CwKI0dmk3miT9tSaPk/Z8OiaFrOy65scgQ+QnzCbQ3/ftCof64KxQ0drTYEycT1IqxvN&#10;p82S/cGTIp0U64hIT9tC1d4Lum9dqV25dpyv7T01LO1DGn+RbOqfMSeYOhv8Fq7UFb8MX/kkkKQ4&#10;rqqSdeHIjJCBIMViS6mVqxhZbIs1l/9GIL+PWz0AmhciSiXtv7e4wpZU002zibQgR5PEqcIaktYz&#10;H+IBXR97hmEepm1dmf/SNE81Q0O/RrDToIyAdzFzIy/A4nu9bQAjrX37BCOR+4cuRYy3o4HV92NV&#10;ChiOnb9Yvs+l1StAVyssNBImn4TyEBXXN+H235+IKuZwF9+u0Xcni3bOCMiY7jzKLOFN8Q258KyC&#10;Sm4kSysLbEEtuS+mFEM77Ua7+W2lS41+2ffR9DoFZ0VnfA5Vtte/oLdWQBS1oC4gkmXWks6jNLFu&#10;tfgAIcsLcP/GdTF855dEdYOiM9jXVganKbzd+L9pyvyk4kAKJhsHDQlJ5YZ9Okwq60rR+WntNkN5&#10;hHmYu/4ZxLpUVtmdC+Poe1KOPtXnHI+fnCCSY0LiNXGVEvdwE5USNYTYqOG1bE/Yl6y3rYqlOLUh&#10;81Se9gGKtY2SyHcoD5KgTzjNBtz2VDdtpQK69xBE95IE5e973wvzZ7rrhg7Oq1ictq7RjvBDm/LG&#10;yDejZuqmn3jKSW2Rvw1vCUlULHyhgK9JWBBgEm/ykQfmhNoiLSFV/BIpZzHGiA9TZ/Ipp+w+HlnS&#10;XMg+v5mCxiaPmaOvY2yh7VlvcvfTp9e7lCFHOFhpqk2F6PwywYGYxneHSCgPpFkO/IKyfgUS2hOP&#10;Vbx3usiV6Oj03hhxXFNfdBECtbYVNTF9d3jGiHIBQfysbxN8teR5sNbEkvSnJyM9+G5aj+HubCsz&#10;QzU1WX1pv3Yx2k988j3gpMQnrEnP84LH8fEl8POiFOzRhDAdU4uGNSGvxFi/zdxlstyT63IOJj/M&#10;ZyaasZN7Vj9/3pEXr6zQl5zKUJhoYHOyx3sLtU6Gxoj3xNPckYBBgp9Rc1ctS1AiPLhW4itoNzbM&#10;1NNpKRNuZfW5dndL5tN78KA5adWbv5grmeVB5JXOk/El0+m13tEeLp0sjGAojnbdguGwcD8wFUjT&#10;8iXex2FtycHw24e1Bn5Zhzp+MrdY6lowbsuy2RtNUhT+pYTL5tIvZAu9pyJb4lqew935w5vlXXlF&#10;+qKYT5/Izo6Xpb5Ny8jgHeiBlt1xHODVnaHnvcudXyzzjmy06q+UexfqZU1I7gW7mifHFq79uKQO&#10;LDVyO/f2jWKEDRjVnGHt0IeGhGCLnnawzf2Qusxs9wcPrOE0f0xx8AetGhnvr1nFviNYzp0MV0zE&#10;8n61YtJtZMocM0THuqbEHFctddyzvb6RHlZYEJn5cGPLy2wg/Qjmm9J+21z5tb8nsHNwmblR/8eH&#10;9yVA1+x+cCLnGDcs3IEuf821V1kH/VYbZUH6S8YH28PvxEeKMK0Yye6ockBBEcCUUxEi7EsKBp6K&#10;qLwrmrP54txNYI5/RXQ/1UtyKKY+nrOo2zh8DKuRYgkz5J91P+NoSPFeoKYgDTjNP5MioSBf90lV&#10;1/MzmOAGnisb2Cpacj9g5AuWOf498v0jFPxjuJ6dj+OvyPePJ+D8v0e+SsrvtBX+aeQLl0X/ET/+&#10;C5Evz78yXP/H8f5+Ef8kBv6f5/5/Mgbm/lO/858x8B8bf92Dv2LgP2UycNP3R0tnEAfF/+9wfXLV&#10;XP6rMJS5CF7MpGQ1RjAzS0EYrgYhxlNBbADrVy5AQd8HXQ4Ui4Ls4TAq707+CIyGqIJ2HAmxbtXK&#10;w9uVlMTuY/ChwcNWhtdw40Lj1rKbkcLEGu25WRau/IsCsFHz5zP6e9KqxaY8ZYWa9G0aTq3lBvvp&#10;O5CAOdkAHzTNbS96zFGWjUrdScpnHy4sZaUgH0eQqBlCpTwcY2/fSQYJ3CP/WtpkKYjc4ap6WzdU&#10;3ko7LYbe6qi+f3dT0LqVyMCmPzr7gqmecsSgoUHUYqQo7PkD59l2+gFmhB/Elwqi+jyO4eW2Hol8&#10;bHw4/xxDbBl1fGZCs9Rwjudezcqhj+e2817fIfSLRes1vej+nBx7uajw+k2m6yPnoKwFRoRDU+vb&#10;rwbqJlu1GtY58N2aIcJ9eVATmZSQpkKrro/K5di9mp0gin2h2+zK0hLreWJTqFwDMl7/Qlp6mh3L&#10;ARMjiAP47dk2kjGfPcJnq6ZfgdOoTc+fIsJn7TtUO948AdQ8q0CYRU1HilJzY2QqabDtFslznlTu&#10;9S5VI4GgcItTwee22clSsW2Q6hBll1TeECIwwd8p0PEGkZHFe0U8SoSlxXBEd2tocCaydmytxrp1&#10;1tOHPS0W/BI62CMNDZGDomJGRNwmSZ9mNI4JC9CLBfforeOfCkW8jkdOcDZexZAg9vtUEhUHrlMs&#10;zEXS73zrIi+u8HH/5+CKq3h8uLz+e+6ERd3Qrs7wi7s197Lj6kSljw88YvhTR1yl8hd3tt0zR0DQ&#10;7wu7on9DfhprRStG642tCy8CYCPI+Vf7x2VKCoaf4T2GldxJDSBH+O/8fboe779N1yO4BWaOCl5V&#10;2n+vuHOFHG91v3RTiZIfjOLoj7l76id0Z2onnYjDFB02T2+uTomVWPVDAHkRr5+YTGDh9c/MOoDv&#10;5cXawx1/IULvm5gceEsaAd+fxJjS+MkldoMbwxMb1DpkgD8Dci3iM7EnLegtUvcBCOyI7Kc5Js74&#10;P+U62567VQa1dz8qWB1dmTzwifgltOdv2R29O79z+cUKD4FnOln5COjFgQWmUh+lMtBaA9on56nn&#10;SgkWrhHdR7HgY+KI6wE7HXQdfThHsCMlN06SObnQitAlYSWj3Wv1s+AvSE6LiEaMSG/xuvjuAPYU&#10;C4m2omRHth5PZSS8LxfRVHBXDF51oK/p1T2DD9p7KP4eqRdAgy8LJ+DLV0bof03Xu32/alRirDsB&#10;/8z795f8Jl+ktNjA+yic0NuzgN461LvW2wYpLx2QGIby+yx67YKMT1oVowBCkn5JvorPmZ+qtPu6&#10;JREJ53tDOgkoCUHN2fzMq2ZZUsw1kZ9IdPp6JQWYJ4M+vdDCDbMHumO6vq5yFPnAQgiO8dItB3Tt&#10;mG6QuU8GpV6uKvEjeD4ZPVNDkFVwneRfoj2BTYvKjDm2/7zGiCjfRFM9pkj+SQF5YsY8KhE8JsHt&#10;iAvVkYj03xFHs4d3RqhLqjlilQVrAzcRZTqcjWnhjYvdHwKRWfa6CICQBj1ybTIQHrth4pVErg0N&#10;zuWTpoUqG9+FqfF8ZguXymNWaDdG38+OxnQbvgVqZocRnPDHG8q4tYj1KxFvfJdeSZuYDXCnmKub&#10;3GyQyYqomwPAy1+fMzsGi5p8UEI0keT8xHiAE+OaYmBthGoEx9Ig1Hq6gm2mNYU2XNdrUczCZ/OB&#10;k6nzu29c7cg9Di1VdcXt4Wfh5l4f4b2Pl3seeFw0tz54ITbl2eA6SyyXQ8FccFng+w+zrZJmXov1&#10;ltGuI9BxgnPVbqxoBpSSA/m2woPiMUOdaUy3r3i2Bw5E5kurZMS1JMy7MIfLXtw71Toc1AUhxcPJ&#10;vfFX6Wq4JlgB+hOE6klWLVZhjCuJH05SF/MP8pXU+Zyq5ixUOPWGji2q50DJ0EWlzY94+xodbMue&#10;S1E3cE2M/29NDNZ/amKw4JoYlPJU/U7AZIxgUWpWwRa9FzWz75rG1CqLibUjiqZGcoHUPQFeAq88&#10;y9G7gnz09mJrE1gGRS7AiMhEQ4fAJA23dFgjQbF4Ppzjdjf6C9Vhracp+xuV3nEqS1XHLJ/ZgqoV&#10;Cp6mivwhvx0Hw/f3Kn5uLordvwDnXw4keIzYdS+NP93c9g/UFLlesAi9M5websPTqSgyAJitJAOf&#10;OxZWML8sCavYcxZSm+WrkOqiCIIQs1mYyEXMEdQukNQOSvjMnuMSw9bWGOTqB8MjJ/bN6GC6JF6J&#10;KbVnCAHKaZLRTcqmaY6N0CzS2X+j7q6C4lz0NY0TNFhwD57g7hLcPTg07u4S3BPc3bWxQAju7tC4&#10;e4K7Q2iCTLP23muvc9aeOVNzN1VcUH1DQ99Q3/ur578d0DWAUSDWMkYuJb1Y+tmLXVubxSmwK8Ts&#10;Y4p9Qj+bK5bvNmOLjD5o+zSS6tORgMzU1D5XUF56n6oeV3iJoUs65TO7jsHmr9p5jO4Wq52b9UtC&#10;B0+Bj4XfDJZ/qImxYwOBTDSQTgzY2nyWM6ytQR/V62h0ls8hfZpNtOoX/Q1HPslPRpt8q51kdcYZ&#10;6BuznxiBGDvryzWGR/uIwUjf9o9OI31RM86JfBXQo1ExfaPnjx7Lq6DzSRjv6dB9ccI6JBEkj3zj&#10;SbawygEgNUyG/vvwtmTqPkp9GzaBbsxQO6N8kjbKD+M46d5OOksiiE951hcppeEBYUcd/b6Rn5G8&#10;ZUsTyBoG1MZxKD+key/FpI3AV6/piD4Vv4+WG9IWbGW4r8JAE1eQ61MRLzMY8rsKlGkmLGXE+nSE&#10;VD+xjVRvuTlbjpuIOJ1RQ2ba22qKiLiDUUlJd4zw09GIRgYP9bNtUVx/fz/KswDuNasIylndVkF1&#10;VTKcbkU4YXDCYXnpNg8SXUkP6kyxxkm/nmzbO8LgNEPKq9qBb/N9H1xzCjB76ohaJ+veDfT7TGGP&#10;us1ICoGJWnWn57IMeOSoW6oyHiChGG9a4iGWDwoHNbHnj4XZ8B3onnu2J8j5eLzPSAh67+ALiOsi&#10;x4r1XAP0zfc+2nDXqxKF038kEBAdPfADRC4sq0mfFstIww+dWRwAiDrkSQaRr5z4UFaOrOBO3iO4&#10;WBtMywIYicUq55Kkl9TkISuqnalJ/XuOaMWRTyqvooGZluTIVurLAsu+y7n7MtapT8WPoohJIm7S&#10;ofVVqGfWpB8NZu9gBMSpl3ydmD9CtYcYgmkYiytV6kF12stK+IGh9gP4poRSodoIvwpvvPjGsmyb&#10;1SI0nkrLlum/jxRYW+dV1qWimhc2D7IoEJUQUyHcN8FVCoobLQdj5wvNIJqzZs08FWUXuo4AWdOU&#10;iNr7+YrGDTTccLsd4D3KuFGDzV89fn6SlUpPbe/Dw2f44iPW9V2eX3HNEkqh2zJXcmxiCc0Hblr2&#10;gNMzSSMotm3Oteqcq12WtBYlZXCg9sjDoSNAiIqRit3rbQBHonnvBlrBTSy6pHfTZ9L4Jxoh+mfb&#10;43VPWbmeiLt9I68kfePwtLIewiXiY+JbWuadGXDvA9aBn2fJQ0MZbm1H4O6MpFeKn+GwLU3mkN8g&#10;4aJzQ8raKIlx6JLyLRzzbrIPkxA9p3RkkdDoe+nEHUmwYi9hr9cWXrZ6dpXrk+YeGqCj4QsVBYmG&#10;0bV/3iBLrTuf6Bl5dpFSWuD77+/effZcxHYnmkZqiBfodv+eXYHa/tYs9zszpLqd8wiCVLclc8JH&#10;Y5ugPcHGqyxne7HnlNJSYP8rUiAHrc6lXDAwXuUjIEC5MpmLsp3Ml8FiSMoU1W+c25bVlv2Y5YON&#10;x5LjuCXrWuCnh0y8pzu5XAPBw6Jxt2wdvt5su+XBpAjOvhWYXENK1ntAEa/WGWNY05prlPaPVpT5&#10;UJya6nOQK1coo3FjV+Kn6spjGd/jidrH82mhRe0o3niLA5PTQYQrTEGSA3j9CbyfbO6kDltn57nv&#10;EpPItIFqZbEcgPKUQyDVgYZVZJGsgyypbK70HhBZOuMtc+uO7RL1752pS1fP8Ic0H4CgXZq5R++5&#10;kkmbU4dTNKvxA3xjhugM7Iy4ar1VolXsQVMz/JRnnH4eHkYgHqm7LOB9shzzpIBPXlaMUloj+sSM&#10;VTFHDKUK+E1DzMb4sgdaL+MAhg9sa8r4sODdPWdHdO4eZZFTRZBCMa+PcJ2ICTeYwJFyJ9hV8j/g&#10;esc/cX2Ia8KfuJ79wcoKuuDHhHN+fsSHacrrtrqwNUXmc+eCu9wxIvTBhRoLRya1Gp9bZplezjuA&#10;uHLgP3G9K/xvD2KBLvOR2n0SwqGUGSsvpNaCxp9UJqQmdN7ZEymZnkg2lExnfcdfqknk2VwLW7Xq&#10;6+Y8Ujql5PbD3iqRykwYXUvdXU3zgLOMMG263jRlz09S2OGsWZcmbJjXShsvKMf4IJWsONMa3JIZ&#10;hKuaEY7XCSyueTu9wZbbInOicB6gYCr+EbIYcU02jkiAwUHk/eCVZeygnFmdIGWZQh7+c7abmdPB&#10;VbGgbFn1Oo4r0n76tLCDB23eenRq8809tV0Bsa3bnl0dem7CmZFDLGfUphRKYV1HW3rnIPUVo+Y3&#10;5rbs3qxrnGnI4TXRXkHrlGeRxDLplbxH4qk1ZOpjMQ4YvPkJltGqqd45FYR/4voiCK6XySj9E9d/&#10;+Duuf/cfcH2JGi5CBFIVIa/x3fd8uGAEVBDppFCVwYauf+56u9e9s5dHrUDEypwAPTvlWvqu9ElK&#10;gm2jdiImBLk7mSdOkcllKds3f1KLLri3Vlvaa78/7Cg4rvycd8smEl0uzHEoS6SOcWOd39LDBjVK&#10;5G9GEAaAZ4I8CGZLkLwdUx9pj/BqAn0VX5wNV//BneIZHOEluTcIObb8L1x/akuj+oLrvxamQHD9&#10;QtLNH7geuD79d1yfDsH1lz//xPX0mv/E9ZcQXB8Srr5j9i9cf/Qnrge+4Hq1v+L6lak2cuNCAk6/&#10;Ufkz0LKVerlaJNeIeivpY0qZ1aigiz5dgRMkFKP/bSwpYzS7FsdodbVNQ7lRqaKlwr5Yqg4dpQB1&#10;doe30DpDKv8IVasMyQlPE3xomDyiUSiny+ByrS2xh9d+szsLUp7lcQhvzPdURE2hKtQGyjR69RAQ&#10;BLqfYJsl0Y8lq+vHApIOUOdTzOohl2ZkGhuKEZKu6Tl9XXRsb0tNdBIqWAcSPHhV0Uqk3P4oxRhP&#10;S0ywsUqe4a/CqgMVu6XL29JmPoochqq4rH2EPAwmE2N0o9IwbSDUBMzYEjFtp1GoovJyVU0/CJBD&#10;t1n8n3G9yguuL/0brg+A4Preq/+K6yEu46+4nlgvY5ZWFOtwWrdCf0viXWP4mbas+lhH5HMFl5Ss&#10;Z69jMu9TcItgeVXacWXXnBatw7dwCTuJHRxgqT4Ptl8w00AZLVBdhSpU3vGD6nT9FJFzKuK3UXVc&#10;9fFuoUKSWXZKKvYCSCvGLMn6azOfbPAFiZLtxMvj4GVeZbkJJvVIBTHi01hUDj5btz6cHfovFlYp&#10;dHRO246rx5mZW1WT5LMFhW+xRtEv7iZ/0QDpFLrHQd1CPs4oOK/Ny19BWjGyxxR6b0FROFUsoCh1&#10;pE2MqSXuT9jjoN1dZX0zNRcFFztx5LFzOi4HF37/9M7Vtu9vS14eCC+v36QflqKKeFQEog7e/lCb&#10;3jQ7omqAXWwZVv26fIEVWvOthg5EwFxJi9hwHfCtXI8caV+FqUiURh5bOQ/pi8yXZu3GCVs09M+u&#10;lRXI187EfmuTZsqUQ/hzEh5q5kc1W3HDytrCqeHgcPbiuhq6BgYv4bDKUPweA8vJqFVp1YBEqNP8&#10;JimsEIq4i1+4+E1xv0o8pPvQuFJJZHx8N2WAz0b1D9oH6g8JwQWvEBv9seIHT6v3AvIQWvKkifGg&#10;4e/TsZthNBEzCrJTTr68eWgH8mdOQ+eqacBtsuvW5GfSs7IyMhX4TpnXX9IGIRZRUwXVJkpIDxlV&#10;BwBCoi7Pfd3xt1lwsmn52PP8zSMvNnTu3zASSMjlNr6nOgQtBF6HwDq61yAiLjHginw+Nk5MXbZl&#10;pztoYIDlTaH/ycxjSCzMZtivpMtuugXoYDLKvrl5J5ZF2z08qjpQrJ+on6GdzsboBrgvAjUXNyO6&#10;0V6p7BUvmK6POHAxKWiZ69n4TNb137ZcwfoP3in2/J6PisRyiEL2aAu+H2SNqO2/aBqz96Yk/w4j&#10;E0fXROW4fHx/5FWy4d6x7A9vGv8sD8H1Xi+4PuJ/xPUggYYXXG86Xj0Yu/FXXG/tF/WC64sb3a2p&#10;+fj50U69ziVuLfdgLCZ+0puPL9QuhC3yhMM9ENjgKbXCRGBL16Fl0FdtZ96JmT8sRfXHT3UBeWBq&#10;Hd1p9El929KwWOHcLmoNM8e+ACMtDeCO74PMD5Aziphp2t5K443O1VPd35tqoQSKH5GJpVLfE6UF&#10;MQvZSystjkrWzG1fG9j8RhkPMDA2OKaJevtrVJqOTpZo4LgX/tpiTu3kl8eJZKHVeRw53Auu7x+k&#10;I/0HrneE4Pqp0OLIpuyoJvnB1emhyI0dWsJ0O9wR1xus9hJg0Tnt4/17b11JMWZN5wL6cQrJ2B/3&#10;9rEkQD/64rxQpjTmZUzMO+zufdmvqpiyrL7ZGLUIV3ocXUCSMlyjnPLGtHIED2vNgCNlP+1SarTR&#10;q1yCL1b9FE8SvmRejpGBARgwYPlYn+79Gq3nnvb9W1EyHfwIe4m7yDdwOOztHEICTZME98bGuXpv&#10;XElo8I8N24lN3pr45Op0HDuEHcWixa0sOTcPt9EYVZvJbNbU3cyCuIZsQF8xT2sqZFbTbosf65O2&#10;bUNEIHoEPb1gO7yialMM1/FGg2HbOQGud3E9Vo8w/OuF8NvIyHPtV5mdU4Qf0ZU1JDUyk3Uoj9cF&#10;IIcg1I0xr3+SRJfpBRYUwat4Hu6+wmsEfZqzsN0I14Oh4mq09nW+Nf2pUO1yHarOrC8eGSSye4VK&#10;8q5B2Zq7cPiV7Lpt0Dtg5qJcMIIRMwHQPkYOjsviZ9sEmqsP56en5ejsvQ3vKoiQYZ8H2Wn5/oqu&#10;nUclrfW8LCduPdUC1yUt/e7mXVHKWvXbgml3MdBuNOhFmyWG4PpkCK7nbbc/0cOrc8ocFMJp2Uon&#10;1rMAhsng3RhNSCk14WGtKkryuluI81cxs6WdXW+hgpqFmasLFFs7itwfXWv5T5qfQvSZbBL4rXwS&#10;kpJmo6lYBkIKMe3ct7CpWmswa/XWUFo09S8090zmvk5ss//Er2h5Lb7ycyvUjrSDLkhR6DszUZ+m&#10;11DhWRW0b5+g8IaxwQNpu/7SQlWLqFIqHxIKYQ7rPMb507hT+y9JqxwTvwGGs5qoFT0itvnWBj53&#10;8+OJuxHIYVV9meaRizSTVDHCde/i+F+rkb1LkYbOXtiF06OcglZemEqyI5gzJoNUYaph3HXhIj9i&#10;WXtpAlFRF7Pvm5Fz+ewUT1ezRilsLYna42YsO/HlbgOyV7h/M/erHEPhBl7L3VhIWLjG9geFleNV&#10;W7/tgaPgQgL/EBGI5gmJxwpC3LDdlL5lFfBTudECNI1Wt7lfnmB9+U7+e/esuUu+yo7PZaXGIcfj&#10;FNZ/a7hYp4c/deOJJ9NWx31mMfmMqY6nKnMUdJZj2lCZnevut+LZUnsDhpnOC/3Vdjn0Za31Ancg&#10;UtS/LufuZKeRpK2IFm5jNv2uUjLrYDjAI2pTSEKekP/0vtzmoT/SYmGcSBPcmffmP+F6jn812/8L&#10;rn8ZRf71gP7fMfv/AddLaIlIav/vK/wc/yzB/78sLf+9wv/vjNF/Z/Z//JS/v/X/vK/87R3//7mv&#10;/KMP9Zd95a8Bp3/tK/8oHP25r3DzsvxfMnvslw7/+DHlxNq7d0vvMo8Z5HCHqeCh06BY0z9wlWJ4&#10;wq0Bw2Ve0/7MD0CkifheR4H/MQmAXVHQoF6KRpUZlpn3Hmc2gkKNoTIWSRBQ3yn5PTf2nmzmOVvv&#10;I8D/cff0jxD/L7fTdP5P5q3fdKYUw7EpwmcbbACp8U5mjzBLpQ3JepCJZZuMjfvBYynIpmCn7j2N&#10;QavhcDmp1OiSIoWnm5T30YNleoeEnzIC7BRbZoCP2iCnHrf4qLYDZSOz9jLujMWKckxn8c0XCLS/&#10;HqmvXKiTOrl6E3FZA8zWq75sH0JO1VsgqbV4VRCykUKslwSB9guhaBasslSYcOlPMjuuQtphidkR&#10;B7JhJKkuwyE1k5m20UJEHnUVSxpPzZyDSK+mes9imdDBV7/GWg+PBCxwF4czwoyzjJixSy3K8DuC&#10;rI+vb3KqHPp+SMhtdG77Wccx7d/w6Urlxg9MygTImfR06Gp2cgBGUJWcyjCGZzIz9I2/0iVgzzJz&#10;lUK3YC/CHCOYWqdc5tUHf4MT7SIxFHLEhpw0RaqEZoBzh6Z+VZtEz9sbMarPCRgRXWMALVCZTdMK&#10;I7xzDsSFmQk0N0T+jsVC5C5ag62FfIygCGOuAgSdz1/ge5t7JMbfMAFUjLF1CvsHqAoXvdVZMpQy&#10;CcZsmKMzFGIyojPRcQy0iMek8CSvZh8S0AnPopXoCCpG4thYhlFQfAhothCGB/Cb90VoszkC5PDL&#10;yZWBs+vK6wnZv9//keG/GgaiyTJkJamo4Ey4+UWoDPcL/RRTRiU9VFCkXdJ2I/CPvYX6/Sq8M/Sa&#10;yT91/jKxZy8vuUsR8svB8sClgWWKsKTPzj8NDTyL9gu/n0Q5hr2FKYGCRPlLszsZN3vzgqpgefyJ&#10;Zsc3eurWoesvuLvbhzdmEcDVjgdFCX7BFziD+JqQ/5RA4axlkArVE+DuK2sYDbMGIUa9EqEMDoc+&#10;IcE46V6EdIwjWFQzpHPj650umkb0TlUivGPUttv1Ax9tF0oenBZ8Wjcxwqcs0a7sruAAeLIR4ZOA&#10;HrRXVVCDVgx50OxQ9EKEktwYfu+OK93Vzc41wZFJiLGku53cEGOPDDH2/utDBqI5CI/kT6I8ExLq&#10;iJNYh4vxK/F4Yg6bnUfEyYfTX1Xu/Dwm4QAoatB/fFCGu7/BQ+c+mnQvG4sjWqtHmiDXpdS+EX1Z&#10;pG55I/yr0teb2T6sPHHZI4rMmu0rDYU0Yb9iKn/AXqzXEGSRrRMtQJL8rabveUTarvAg3/I3vrx6&#10;gPpDmOIhsEQq2j1Z0QCUREfUSaLf8o+vHFO/dunrZIYBD4OmPCiSlfz7AewmURiGaxTkMeP8UO3S&#10;7M/z3yf5cOks8r++TCiKuCMm5Mmfb6vZmij6ZjuuIhLVEJCJ/xhjEj+3MSRNiBZqSRsBrUNae1M3&#10;v4ntctes0znNOH0668dZ9LVdRY1twbiyP0b8LRIL1aKsYlQUFUVosRPuY+ogYlbn83M7Aaieeg5T&#10;6gE16higCMWGuw/Vsw9FyBuwa5uXLMzO8joL2rUL5Sg+bRA3eFk4MlA2j0ALOQsaNOCoaESTlRIU&#10;QX7KCq+BAkCUx3vvB2X1LiGzdU63dea01oDCzolNhyQzp2TvQmVkqGs9K8NYIfx7UbsB1ePR6LuI&#10;rxFbn84ZkyI/N7GnOCD6J0NkuXfvuu+3cld3tJ1hSMAovI2B1JPAjXAnfLsOCQzrfDkYlxqSrVmQ&#10;wXjM6Ir63VTZpuqIfg/hW2w2xptbyj3BhdyXftE3IdHLRf2Fo/EVXWYcqYq4D1vRLKYwEUbLZwwu&#10;Ak5DLHoI/THfbaKHblvs3RXdGN0JI25LNw8Vk9QybVI+fTvCrNM8ytpT4Z/a1dcEXllres5aF5TW&#10;LnDiip1LLEGjuEfN7M8mWnDwlHD08M2KjnLJdbGtOccD+1QsnXR0U3TlYsxCOOesG6l0sCovNL7O&#10;2SZXrsrOY2A8Fh1iKbVjmG/9tJAUZk9AXY8h/hJuB5/EU+vcElXHUZazMPHN/GbZkGhuQrWO2dyb&#10;gsFvV3dsu8wcYC0wx61mY9ZxHyaRC0y+P+QcjSKF88JvpXxdNsAtic8JSyGPV3DDC7BWyMvFl9P2&#10;944ZYtby92aRjolKTo4ZmY1IknGrFxIGoBjJVZ61jl4QH7ncOdfb3dTCLDs4BwPCDa9XDdtva5dk&#10;TfJyHxOzbxdua5UkcFGu5XCOc5+0RZnUZ+GDbzDcgUaQehH2H/Wi2s1uSL2oelfixF385FKZ1L1Q&#10;HL61iWeE+/hyaxOFPx2xNWdc+Wk5R5ns+7Ba6cz3A5Bah4MLDSkXGPLC6yny3t2PktKLljiS7IrU&#10;8pfChj01w1ZpPNoNRsZRbYMstDHpq+7j21yFL/Wi3pd6ketlhcK0zKLPRPxzpl3VLVjrLMlQp7Bz&#10;bcvh4m4lENduZuRNKG5GCY2AnUj+R45hyM2lSrHtyhPA5Iz+13pP6+QcWsn254/cSDfYSnZonPdE&#10;0ALR1t52HhF8/WdWlai3itms+ddtHfb8CwshBEKTCyhTi7BTC2qF6/7X6nSzqhIGwIIqFcgLbuVT&#10;eASsgpSTJsBDQ9R5pe32D+QkF8sJW280LBZT1fG7+ftPtBLZA2ZGmGTP4erFlepTYMOamMrpyjHp&#10;VlVFk1GqGYudK9I3xwkMW43p+Ptoc6wv3Sr3dUXePPcs71dh4Ynr0b/MK0pDfudB4QaqOjb9Sy36&#10;9Gl6VerjWUT71VpkdmWoolzgCgbybtIphMIeZPIsBpT3B1n5ccnI2rq6oPNOk278lw6/0BvC317p&#10;GYMtpew0Vp43qJCrpr26TflO9oZQFrQXcfuQdFE2aJBvooFq1+gcOxm9eM0TV4/eWBeEp1e9ynJy&#10;HV91VSE3zrWH9QeyZyKFIHsos1dLxVK0creYkD8LWmCsuGDbx2fpfYnx55hoJkyYKSavIMYiaksh&#10;gUHFwnmSwxJBTKk8wD1cZXGrFQyJjQt5c7Q5eTpZZ6bZga8Hu+drNFDoPgtk9+TkECYA5fvL21i1&#10;u6LUz6tiRhfRZYjIHbi7N3cEER6EPKjSAUcPAIABUS/hTrGN8ucIP4XH6bMb9iThpdkvrlrPfdcW&#10;j3Z0otG5M+583Q0DAhJ0Xojdl34tMe7SCmwzePsGJrD2LSQmcVaExObBq6HzKwdiu4ZfgYR1l3J6&#10;M2g9IzIKsyL8lgEKpqrNK7OlSjNoqvD3Ta8q7UtYTiQiJmuvqeQ4suf9gbnFDHRFcqy5gl7JqLK9&#10;FvOomj0OVB5WKApB5rSPKfpFhaBev8HUDEyF91RzroVPfNF5ThwIhb7YnM8DHds2cfOyzENuXpz6&#10;l/Mzej0r1x/aR2u0WTPHv22b3Kk8BbgSa09t8RSB69CfOvAqO4NZlkexwBgHqZBmDvfu6s/EF2Mv&#10;B5Eh1/wQY09XkfgYQmxxdkW4DjrbOpP5NNq6s8BQmXYz54q6phg7lcqQnFydfixVEVxpTrSoZ8vP&#10;D4qpifXAcfgRCaYtEwMwCdBrUo6l8O/kZthz2rH5c7zFF+R5CP3JfIP5qJER7qEVOvWcRdIFuj94&#10;MfZB6yZUKV0J8di75i6LCtI2iyfHRg2RJ+a++zs0kAx/lNT03jFRDPU/jH0fxlBvVS/ilf0Tsh/s&#10;Ac0zwrPsSJKkrKBVgRoTHBCIPwd/oFhUUvRpxxYcVtE78b7Yrji7WK94UH4iXTETi1Gom/0p2cHf&#10;s/gHiL+Xo83JY8XRo0nJP3W6+ouH1w+cireFDhKAkJv1L/9G9lpwrW9zrMwjF53dYT54Iq90+9lF&#10;PcrcorRdU7sjmShuKpqA8C7D2zKUpFoyGq92eKLsdnwfeJ4BNdKIEMiYilRUppI4y+Qm87XILoGq&#10;neJRwkvpXvQeVyZ1yyz1g8rtiKBn+SpDVRxpnFCSEAdnhj7X49xbh44Bn6+8xk/YJRlIoyij8nKJ&#10;ZpFmVTtuNsgFV1ACEkqU0BN6x0V1ipdySlPEPm1ZnzXTNDEmxjgMMgYwynzwVoYczH19kg7gr7AF&#10;P+uJlJgx+zxCbwx3/lAtsqrIGSuW8NGtE7l6Dcnwj+zAcLwTCm5uj0hxYKGu4XxI4o3v4aFU6CE4&#10;8LSqOE7UL+YGYoEohMQdhi8YElEvpIAEYUEWO0iqAavTzPsyVryt6Tmbfj404IEWAicfuN+ot5/h&#10;NXqe3h/wwBsE0tAlr5fkThs/WRD2+LbFnxpd7cC5IkRbfD0Q84L91I8/U78L7cLnHc6c1OpJeAQZ&#10;WAaOqaqV5dmi83S0Eut6fSI6RehfBpYz6VgTyMCSOM0BrrPCPeoidmRfkx29casbwY4zMEGWNtZU&#10;6fDBbF2xLhN3pzSI1ANieC/rr67BQKB9kVUcDzpvKiXTrmHoYqAr8y1kYKlD/3WnvtivDxR0gYmd&#10;hFZlg1w2ZeZkRpsoaL6nrNMzEF441Cl7/bsb3pcTsCrhD2Ssi6wk7QhP+QmB9qsrqZmHdxiq2fp9&#10;rWAiH64N96f7nhUwSMRfyguTXtVoWWrtMteSS/0w80aIooW5601r9i7ksOkrczCiV5M4YdFFr+Y5&#10;Sbsi4As4Jy/9vrAlsl81tCOkeIb92iYyHMAoWFE9oN/r41DgLih3lrAciteDpvMDDmcdEPi4x1Vv&#10;riiWDNB2cgInDSeOyFIr4huw2dtefJb43BHEihd1uxt7GeVK/61N10LRPYWSndJXHGAdsZbyJ7Sv&#10;6SPAuRdwY4zYtZsyrdpLkIsQX5pBEjn6BcuYAa28BubKoDisF3XLASKNkj6HAgnr1Sa02VpVFHck&#10;PkdsFFqG2gjIhoxlE0D5e1dSl1qKwQuN/TjjuHt3bs9NR+MnJVVZUI3bXzVXebx/2ziLi1OTE3JH&#10;qKTg7aNMftNHHaAAVWLmlXLzHYRkzvJhRqg5NJETUXW2RqDej3E0uNxScuRX4/iCOQjlzsZl9dRQ&#10;OX/AevnDFQcm9ftcI1HIZfKMZkkItKdBdhqYskycVuVZbOc1LvFk7OgD54Aro18pWEsQ+TH2h/rZ&#10;1IOIhBx9NMW3eBLt7jq4pA5v+XHpeppavYMLBHjYz9tbeO2nRFnCuD6m7i3Uuy7kH41plXk54S7c&#10;3RsKmxxNvX+TAh6oKLiKzPG60sGlBWSVLM9MtZfCySWuVU5VqJ86ujcsV+UW2XZOr6GfN9WPvFX6&#10;Xj+/xB7UYlF5OKaSXHHFKfFZ4Dap1MQ7wY6VivXgtzx/FskcQZYRU9O99t6H0T58gdTNd6W0dkiS&#10;mOeGimZBdanKn3QIcKE04/JTuEjpaz5GfrU6aFDCdZaHnDb1aZU6eMpCf5WT75/FbBUtAwLfTsjQ&#10;SGRlIXNG1+fscOYq0dOgkxuXdWcYR+FIehor/xx5/csjZeniiUGf0BLeZ4UwSxflV+uacSC3hFpG&#10;aBBuBkFYCk5GKhZVPb6FzToFR7AF54FLCJWrhss3r0iE+FXqdQtavVqviUfb2ygO/0HTaLMHNDdv&#10;NQOhFdXYwurNM3vItuLb6/nntmJlxfmKNlSMiieHkmB5HxFcgRgzGiiuMD44YQt78xDWH1HK8U6+&#10;bOaYMVXcimX9JGaN/dkAGOYHmGWrOSvvL85XuO2HJyRu4Nppu/TslTtOOST6/kLtW1u3JmZetpU2&#10;jpdwUcGZhjVHRjA/O6lQm3MSIqwLBw5TcPGrT/Hkb3b7IvYIdvvo4JzC9xnoKnpzltb09pQPW3Ra&#10;dCi9LHOkqr1bfoNdHppPzfyO3ae6wvdhMp3rWsYg00qwwgCkW9Qy2Ms1fqy8NLDkAvN415dva/s6&#10;hHeLk3GuO0d5Eu4eh2IuzpkcR9SoIAx6jl2eDVT5xVexUxabra6GnGXE7q7FaOglW2T9ki3ym48R&#10;o5IyKyeHZIu85RXEyBoYJIXDXrJF/i/LioxLABYFdRDZvZIERdJm4aJWr7RPBUaq6aTrvdD8CH3X&#10;lhPlm32q/Gr0ZtVVWjCZZXKHelG3gzqWr1jEh9eQGwz+NCVp8BekckyZMzBCHLCz/4u6s4yKa8sW&#10;NRAcggcI7oRAsMKCe3AP7loQAsEKh8JdgrsXroW7uzsFCRYkSEiQ4IRbOadPd9/Xfcfr9/7dsfce&#10;Y9WsXWusvWv9+tac37o+Fobx0HGwsADYC/wXbOpPXweq1yck9EDUCuLVZM3pgAXx6lzrozhBFMVj&#10;+WP5ThYuXhOPn+dsgKNs+rcGJhoJvT4F1owMYEXa9vh4ES51NVqh5R3395fpyWzthAExjArXr/gW&#10;sWme1W7VLwnDOgIclVaA3iwwIhv5Dx/8V3cPUq0Wd3iKeIv5rSfH9Oz1smZSmhh8nbQVp176dXpa&#10;9cU0Pd3zfrV2zPF6fWd4cphwHWqVm+lhk3V4qURKDpcVUQ1/OXGFuBIE6imHavXOguezPTkcnK+P&#10;TXhuQsVT7kLNNW2Ux08T3jKxoyIH2V4uRA2lWloWFa+1wgDODfyTOVxdOwVE7cuAOfOc+uuVINZ+&#10;o8WoWJGL2/L2W/ca407vq4zFVN5TCyVrErH1T0KV3a+FhX02I7xzra9wN1wOedYNiX2hP7TxCZlr&#10;wRt/5NqXy9lpjAUPnul3hTg2b9dwE7+xJkz9R679YFY4S2mUaoAvSCiFveDRSJmLeMGWDQity/sB&#10;zWBMOTrOID1KzAZqJNoTKtmIcC0NEHV8c9LU7kNgtTka3Wrv+4WYhdg9sD6n/iIXVJz1khXAXJck&#10;/2UIymR31irCYl1vtS1Dkhy7v3HxlvJdy37nNvtNceRiNXMJlR2xC6HTAZ+IpOfxGFBr25v2PpdB&#10;djhr9NTz4GBqAX2jhGnF8vV0etLEyHaPYTSQl9TsAI9Lz6dlRTdzQX7QBmcV9xYv5zBNC7naM3Yy&#10;7yeswrndpRkikgGiOfXYNni91MLzxlmiiYh/iYfPDAGRibbn2Pb0oMzWNizhPX3CvCzDWgLdvY5d&#10;Bml4xr0pt6pKU9kBG19pyXtuoWJMDkBYefgWhGctdXV5tXnFyntk7oAzcLx3xMz9A/ZlfcmgKYX7&#10;y7Lp2ohrx+P9pIGxvlHVOkTtUA6SILs+d7Mw1SUD7ynZdRupXNpbH7p70XeBiWFTPL5qr4Mj+CAI&#10;l7R3aOSVJLdK/Gu4GgrlH7rwU8YzfbpM9W1D0fsjCPFCrce/8ri3GUhmadyiYxUsCO3DLr4p+s1d&#10;DexV8JnU3uH8GkovKdlwXqapB33+Bfs+XRvf6T3fG+YeXKJj/UOVmtoYJnA/SG3cweqjcfxiCBI3&#10;dLeLa3SNLGvr4fiBVEG27EdCy8R2nIl/Xjm77reKNgezowTbp4+oM7gcW/+moOEvnzwvDwDw94KG&#10;v9i7sDANx3+M2dXl5eXU9f7ngoa/Wer/fzA7579x2PwLYP/LxvPfB/3vAfu/jPV/J2D/Uwv0T4D9&#10;n10+fwH2P2U3fwfsApxc/48b3SbIcyfGuzEBHEm50RNJ0RWRIkbHuRGjR1K+Yj9NwKMzU59BcECX&#10;MkD+EggX2ZB80leP6lCiUwErvGR/JlOqZpCK6eB2EzHjd6Jg/Hg1CZ67Pbpav58WucpyaXaZ7vze&#10;xT9eYzgrwRcZL213Z/V+fKTlTFRm28Gk1TBiX9MlYkI5ld3gg55wbivyzTgJW+venIcotdfN/FRs&#10;082psG+cqw8z8qkweZSr7r7VeE3s/vm6pJ0JtEEkf7qZNtdHb20x4lL+a/L4GvtR+Jq3bMQ9FGI0&#10;Tuj53HYWyipEcMkmnXTmepMvg4IdWSPmwxmnTvZxZOSCo7zIe1Qy61hLkkTiwrsVrDSC1cnSubvc&#10;TsWSm2l8E7JoGwL+2nsVGkd04OI+3X69RlkCp+svb1MtV7BQxvTKUTmKBIV827+svft2mhK8d8F4&#10;pZnoqlIjtuwCjOMJjEU0JMN/SuRxC9nSkGjoKxxiMHGU1bb1Uq4ryhsiCHqZpxhA2WMsXtyaQK4v&#10;9JWMBukY4RIpDAHwx/YAGqasH7A5FVESWMs9jnn7IcJJk/0e8xAKQcSvYGmqGQJTMk6SFXR7lIlQ&#10;+C63KEsI3gGJ4HQtFmavO9ILEWavxI8XcLxuZ7m2DUt5LdsEN3oJZwvS5yypRmQqR2fGUJGT5BqQ&#10;q4aRDM5H982hv/yurPKKsnQ0Bco1Yu/6G69Pawha7OTfQdjmENjzK0Klk7m9wm4Um0+SLc0JUkkn&#10;meNEaeqA5YUNTOlH98hW8WH+Q3HDvPcejhmFru8mb+6NVhGPURh+sZ+4Xws1hFITiqJVoTYhecM9&#10;8Bhw9f6WaOTd+198kPNuTQy1pxMov78hBIc8UsKROgG+hVqvzpOsbhS7fUdzXcfA4nP+ns7ejRm0&#10;6y0gLHjOLwgjiYFU1Sxw1IkpLfp4jtSf93YSXTqJGgAvYXj1FPKSjP5pDHHs5UDRJ+CupGp093IF&#10;svDVMjznTO6JgJcz8itqWpQ0nAakcQRAy3JPpyz+Jt+mn/gTPKs8kPjWXUBqwDKQKA9pHpFVjEgG&#10;wOXHeVjzc8HyHA7Vk57EUW/6c8+l3pzL3hL4T8mZSB+G+on5ix5eqiljXgRzg4pARYwzmdfU3mFW&#10;HhdkaBtYuF7iimC7P/+ptBtjUR7BjcQABdC8X6UZbtzcsOytkNeMwiFd3GGNFMLLwGvmHDQcywro&#10;4vTbx+LJEczt7p+gD4HX/p4AAYn75WoU5nD/UQV4YJ8DCd68NIQ3S3gDnkSc3uWQ8X3S5HvPpWk3&#10;d/P2x9zfTobzigHlDdO7sx/thfRv+iwMFnrCP+aMsBPD+ukAejsSxAemHxfZoCkyL/V2CIgxasOj&#10;ZD6xFUBHHLRxdKTTVt21QYEZ43R3epZCUa514bkymHqWpFEvKpVinBxdMbUpE/I+XiyFywx3du6/&#10;NbuS3zf2WIhKuzJXXcHywpuJycKktwJ+Eph+NZffSV/x5caFOYW9Kn3iKn9TVKlfVBBzJC3PF73Q&#10;t9SSulwRPjf2kJ70YPz22FBFOtnzAAWBf8yLJQRmhPrZbMKvmCWQvIIooejYZLD2k3np2O/9IkTN&#10;qd6LSO3jVLWqKXxtum2Zyi5HDsayMNhKKoBC+0005OT+5c+jGg2WMqaIjTF+DUSm7SbpNq5b5QDm&#10;oZPIW3dvO+hK9k4Kvps90o0e7ZzzIffZlxGrZ2d1O9tx9K9i2tgl6y5Ku0fqoyARGkIiGy3rVz7H&#10;kU611K0g71/lA5bEP+9REobdvWJbHC46dAnqJaHD1BZyIJZQ2+6KT/W+3WZtxJGv1KftPh5fGH7P&#10;2NE75iaidBpkNBopO8hJ/wXLGS2tWeedLgTlT2Xn2C0z5oy1LAqoW5fYELXhhdfTz8Lw2QvVc9dK&#10;a1vZhgQX6caZFEe4J7nXf2tsPF5RKQYM2j43n6xdrbLVzuSF2TVmVEGTDUYFGYqpNZ9sl/EP2Avf&#10;T6ADZaG9a3X9nHWTYAIbbZX9xBQW3rMhvcZKdXJgyZBn5OUum0k043RaVbpPo9I4sGioWL9KeIa0&#10;/iugESpeaJ3+q14N16I5lHbxOpS0sFgt+kCyYarMaiHkNoJruM0gi07E5vOrLc5d65rKqaqpUmcl&#10;YOkjxpwdusHREzHDVrHagE/iAU1lTtpy3pU0lcmYshzo/HbdOZCG4FtY98qoqa/YXYlcX75fWeQD&#10;q4DmCKT89kML1xA797Gc2WMw3GKDcVzpwYklpFF50vI5pcWIdqzfIU3ONDVJOiTUyEwjwYwZYLY8&#10;z8umuwHARuZ7jen2nM/o9Vjc+0uSvmI8ZD4Y/qrjyvF0LDp51Vjp0G5gBDkyE1uuYWhE1C45k+y0&#10;N3ZiQvBojI2SA49+wnYnlz2yBG/ZsMpaEVXQZBzFTTcsdlUc/FM7eM0gkLLLtIJjBbHBjr/qeGKR&#10;7pwIUiLCRhTJdGOw3+ge2VAlhXUneNgIMumc0zRLusN1i1LTuT70LmVcITq0VRc6LHxmJzOzrE19&#10;ks3jaw/Te//Zo7iqbt6/oOqgAFpXUCUv2/oIrFAqZY5oGpM2sIIHDhkKX3Gb+3iVDis0bglO5Mp5&#10;eypwbzcuHjxdtl5Lffu812Br0ujbp5D5MT4FjGDezBptRRRpQ5JlomX0Z0tJahCJrBy13erqH4Lu&#10;de8xkinNw2pSkMZ1XKvyPm323V7XYJFIj+uEl4XPg+MfdlB+V9QvRtW7FfI5axdqi1iASofNAxoa&#10;RbFhA/PQpCRTJepwrOmQDwWcSUWAUEltFkt5eYz+x1iUQlW4xOYBLrE5sSrPfFVSXVvUSp4p0BRY&#10;DPsgNX48w54FGZAqYI1GBNUhHAkaZZKG9WoaSpKClm3ZTD5uEnTp5sg9na9GQGlTad9xdUPcYgsi&#10;7dKn6lmyXpXxFO86wB+Dw90r8gepTfqPOOwLYgReH89Ua2cHCWhWZddgkqsq3gfPQQQQkJrYz48C&#10;SIvzIg2RJ3k/PSonQ3dkMyLWkG8o2VS/92eOPvEwFRVHM/Xmqio2Spp0/hln+7QqEadwQVABkq8l&#10;NW/L8rmPfUZHDYsy2V/CyhXRSGVcVxr3oPmw+Qh33rHM5DYRvnD8InfVCZ4jDHhQ9o+KVN/mb0iP&#10;ha4l5jA8q5I29eQwkjcoev0bsG8UoBm3YfrG276kNH0iDF4V+iqVMq4t71a6S2s0nxuSHLWnxvw+&#10;38ieInOgs5jYt9wPDJ0dWix1A8jYMp+QPgSsm/LNyz+YPTDsquMr93rcfn3GR/M0R19I92l3+iYE&#10;nwcxA3LB0ykelhb38JGDF6YEgQP2Kr/g0BmgnawjtcSof23Ntd2nd0X7u6idxByeR1914ICdorP/&#10;TA8jc4h9m/5awy/XlVFvdhv46dyW9t6XxM6f3Kwhce1a4oD2xulGyKV3k0vkKWC7pP3A+JZecVDu&#10;2dKg35SxxfdTQdHUjcmN5JN46mSTxgazhdQZK1csERWTOmztKeva3DqVpsgqm27zTBgiKNx34J0H&#10;ocmEqlz23LM56h39T/U77DckxeRK/OliZNhPRYWu93tr4BYb1IwAD92o9cfQk/6R2wOazti7F53j&#10;SmwhkC3ttFTe+qMPNdbNtWgwvssXR1KsYSvtxxbCCV2mG07Ctq3pQk7X+G9oqLsJmCeErkXuaU6k&#10;7jV/xSTRP01GmhMo08BUVJyt+Dn3viU3af3j+W4QFEcsNYMvvSmjKZ2KX8RC0LZJzy/W5n58Q8zV&#10;bqesGc32Q/9mce9X09xfOFZmOKcXPay6jF4bod74e96EdA5olNZ81+y5MZZvj5E8rNkNBqpNdfoT&#10;uy0NVhxjusR6L3sU/a2YZ/a1Trhvfdiph9/d8HxK/YHjh4Jj0Qx37JA9akPlWDTakhhjkpjkXYpw&#10;bFtdYxrk54pSId2K3xVMFDa+LO1awuhxkx+cxXMYppN1Rq5GqceoM/SVONJFOZkzOQAbprHpjxGa&#10;yslWbVahVrFWhVYlu+GNz2Zb43KKSvACbNhBSvqsKBDmA21R2al+1gnW8P1WOGMfgzN28rWeGhtf&#10;n7QDOxeUGlOSOXkYronYdPMZh2cITzIvVK8hPC5WB0hFJ4ZarbH+ZnhXhHSNtfTGrj6mao95gi9y&#10;O5oH0aZov0jdWdwrYj0+ljvqHqGThbmeApQlRqf8huheopo7ZIT1s5SqnE7t0YE81UBYwvdKfvpY&#10;Dss4MxOgOeT4nfww17WktHr6BdVDIPF596xT5ZenrvCn4sgzsMU2kKGe+177UjaNnT+Ox6aO5Eay&#10;NdMGKrp9Vkj6GZkvWr6Y9kKR782quWivSckzVzWV4mbIRuEV2g3hnNZNkS3T0QBmS45DHutFo2sM&#10;C0P3GHH8AHuB5A0pqPmtRtmxTBtquwLWZUO27uf2WtwFOU3aUZkdQ3ALcAinDuXKaIXZUnpGsvI0&#10;qi6qU9J3j4mqEKWYJ9QIzcTOmCxLvv7nxqy1L6JR9YbK4Aru0lGF2he+WzDfHF+Tww9B/VCd0eW6&#10;Jg5O3h9Bxaidae7nyzdsXQfHNyHNWHrsvoF3GBNKybb8buP+ED2tqo3KR5RZXxzQyiQPLtrSFdfY&#10;9EyfpS14CNt4xPsC1fb5kHeS9de4r1QpStm3BBmy3l+biQkb9ZDSLGI6I0+N31D6FHcZHpIaoovZ&#10;B5NoebxDucwlX2zbKyZrbDvsGIuMIBwbH4qh1BT00hptHZQJ+Eg/9fyEg2KP/PCt8AlSKkCMg59Z&#10;6J2cdWh/Tk6KnaK8ClR/gklvOzoysCtUW+a82Q66we/pXDdy91tm8xEus6GxE1iT1ZRu5SudgmqZ&#10;eR7465Y7Kf6MZqxnTdbSMyxC9o0E5a2XDKwcP6f90bxw1xcJ+rRZQnb/HjUXc/1IBpExbU2vBlj5&#10;FsPuKatQe1DVz0GZSmbG1imd5Y+GhtIioyymmj22r7usRNhKIp9jT2OoHG9ZKg/iNfqY+KqNn+e/&#10;KP+IGfT+vPEAINnrVbJMzs4+p2vU7pgju11ExKlUOgWUBSzbEhc+t6KdEiD7XHRB9NR1g6J+vmMJ&#10;/L7L0c9AUS5xVe2NmgvyjENnisu3u1YxS/XXU5ZH/pVuCp97P4VEcp6cGNcAr6bRH0or51nt0MPU&#10;0cbO+kKXTlB5fAHW5epZg7xd7BRzK4I8EUFW+Vzl19fbJet9SzKRKTsVP91AHHaDCzvu73jOyRx5&#10;xEy+Lcep+6kdOGDedOg3zpM4VLj/xM4/SV++2CtTWIdlbBdQtdOfrOQ0XCBbKD5wzSOWDLuh2qRh&#10;VTvtPZ/mnn2zQZSFzAsxklCVFI0uM4yPdT504BhG3sQEJM3tWcgS28m7VX2+jJCMpeWe1AJesXw2&#10;waPrcb+fr2d8jxHROvMLBQMSngjIL65rmu8gRgfSv4nEq1swU5kdfkkvVt0CtIq+8xk/9vAn5njK&#10;Q9n1HkuVLeCu05irl38QztijidPxI/efZexHJ+gH1vM6PssImM+otM6PyFrKYlk/lGK4irjSG5ur&#10;/AXodvUGWde6FAxBH8Pa6Ksds3bfDczqYoCamQqa6g4qDQ05KDC7JVI3Gyba4nd24jFihRilyMVo&#10;c/l6nV5bzu9I3k/Iqk3H6VWGK0j1JaFOrgu+VukfNXY0n7z3DzG/lVcfk/N7kUIKF0rHfwV2rOkP&#10;6t3Ut9kcpZBl/g2xJ07P0S5sd2YlyOGdesxevXQj47WwIt4O04l1DqjV1ITbbDJqI7GdVtJHcqy+&#10;KhFhfiGY1TNcAIvUt7f3lvC4NoOaBy9GhHPNr9yuzm2uAZ/HA1e+bQcQzrt/3lkgc8Dpt8i2p0tB&#10;K1mlol7jLHxjRW49ifPzC7x4IZ+FaDd6uXEp1DtUguRQJ1xLaixECz0kgo57YYRz5EUz2eWUX/IL&#10;c6CVlOnO2qlbf/xgDI3FAtUXp/SHBsowpdhxLSmmIebLtLZiNXP9aDCe4h+EXS3mk8xkj3peAjoS&#10;/kCwv8/ENX8wkGjqbNsixlIOf/3CvzKmRhonjsxJgH8LF/XeXdI4bFkdHb787y1Ddm3MO+teNPKk&#10;tsj6QQpmRiYeg1LZiiYKxCwbvXGA8QxkZ2QkEs2LHSqq7k8Gqp9raPa+HmFiSHpfH7AaHK3wQxSE&#10;sIPwlrpGVNQrqX74foPXNzZjoqDY/wJSTDZhY2esgCmABgsJPubLzJMEFY9RHx4DWD1BJIFk84ln&#10;PHwL9jRP5IaZqzyhniIb8VDah0EezQRGxlQ0AMeIoFjNFCwJlrCYwD/fugIVgIi4yC9td2jv896/&#10;PB9Leje/nPkdag/tTrtD9Z+81x/LPLixQV1PLvLytXjDyKUAZT4tWhOOZZekqbCNfylA/KFt8qFP&#10;uRXxLtUFaViiGp1CFTt7shWJQ3d321xcIMt2mlSsmEdIiH58arIrv/8h/fKYC/KFEtTtWDr4qeP6&#10;xwNr4fg7Ekq/zRHe7kN/18XyN9RGnYf3r+85E2Ge3blrQqXdXAICLY53Rqp13mjfhZ0IHF9FiRp4&#10;BIWHFab1fOd0H22QesvAu8gFqusIddzJrLrOjGb8CBuAMBDWOzWJwb76QknhZQtWp89rpx2GFwYv&#10;VLXCuPLZLSTnozFCUheFuYxK9gfScn0y5ZWVqd8JfotQZyreVI7LPNMA1Sk0xTo/IVndCANspg6Q&#10;C3Ina6q+1XBzm0LeS+P0IsqUckEyzu23b4omF+uyx36srtn7MJ/9PYUttaZCf9fTfO5Xq7l9ODz9&#10;tK4VhhWhq+C8oukCAExOlnE9nIuG9ZuKaiYegz6c0DI1o89SmG2CsKrWklFjyBExyb60vyVXnRrt&#10;7bbDmXoWR28hOfrxSSBVXsKXgvrFQNEoi2xAHbZ0UFM0tgNPKRNEqGdw7XVxsaXlmfUVHi2h2xv1&#10;Rt2XLCwdzydKyrcGc+2UK/Fnc4CTQCVKE7Nyzu9833i/N3WY+s5apZtjrWXMEa/tlRhlOr3fi3nu&#10;zS068tjjyb3RxL9bpnQy8OYMqX3NwY+sZpcYufuZLYE160a2fXPG5J3RjZRhtU8Fq4n5p4zvCRqf&#10;L0n9W9wzgrYIvU4SzZEtW+iznQycdabMPAwGBNcmlxMkQdrVqxSq2l9+erKY9Ft1ReH2h53FiJya&#10;PlL0UpU2+McCa4Tf6vneL2RdUT43t5ZYKskml2tf/8XGnWZjgRH+TE3FZSWLtX+rj62mGxsg6nff&#10;UofuW2917VHHDg2lIfiR+Goj9TSrL6wpa6Xppi13o/8W0P3rfIuDWexsIujVybe1dy/X0LTF7noh&#10;Uf6+qu57vctiMCov++l+8lVZC1qyVFGK71Axty0XcqttSsZxNe4xcfuIcbZfljlcVmM7z7fEJ5Ox&#10;1lKU3t/yfyaRVf43nP4vQzkvLyfP3zn9X1v9/nfk/X9Jh1dQlJJVkP8fOT3v37zn/xmnB3DDDelm&#10;Lq5SQDNnGi5urn8C9dz8Api/+/rHAQAAaH5f/4j8x63/oyc+vt+0/z89/szK5+X8fT+8/Udff8Z+&#10;R7i5f3uAfn/+6+L8l1H+/q0RzT9A+x8v6T/N5v+XF/6/crGB908h1T+9g38uxvjbYgPvn0qlvy82&#10;cHHz/Cfp/BAvuDV/cfH7+p0wfG9aa+70dEum9EQlbox0UxqM4GBxFTkk4A4lEDWCQTwJjE4LLngh&#10;gQUcGN7XKYtrKm0UNUgXLiLMoy6rWWL2sWvUf6ZVCSTP//VCNLH10dda/ODbw8nDw8nr+ktj72+N&#10;Ju+qOq9W7yZCf5KvRSS7EgYAx5cbquhvEw+kLs7OlMkXLFdDGz65wtrGlxnmbXVofHd3dey72NIv&#10;o4KL2nWamqvkikfdw5mrkWnTi3fDz7WrYR/cuLNP2bcPWZfYVXdtqN7oG82D3Mp9+84XWdeWGphv&#10;hnnPL9oajcg1bNfF3n++vSQSk+na7da/ixD/eFpKtYaxhYF2E6iVmEv4xEyaltESn3a7ZpCNjnby&#10;nHE44fHT40gRJPbQn+xBFg/d80dhIB2VmPsGlNq33n3HOYS0Si7D1S8nwDm0rLBePluyC3Y3yasA&#10;ZcxxuXTCTmDKrxU7xqJ6/SKadhhBiXSeZBQTBxNFUntjJ4+YRPKh+kLjzTddCZkYRq9SOkOsFSwB&#10;ZLxRDVryVsy+KrBDj3EPbQ8+WAldMqcCaQnpEiEW0ZJWEf2iTALSJD4iDsOOXqb1GJUXR6KJp+kj&#10;6KHo0ej5BhZB0Nv/ktQIrgJLgTUR0oGBzd+nuC8+r7lHUf2saSvQUm1iTFTUv7B8jCsY9VjqsDT0&#10;N0uoejnK1yUsD18g5WZ/oTJUfT/noLXu2JSMs+iFjIt6IDG8TFt0rLedl4Q8+gB3HCGmgasPiZQ/&#10;/NwPUbyiIJCWREFl1ZUIjKANuIRlQRqtU0yZI6KQYfv2Aun9oXffpuZEGknqcEfhTwPuER24Q7wD&#10;21sNt0zgLyFcIuAg4jxRQbIEYX9X7/hefxUR1PlGAYEXDAGLwMefiPDEGze/b32XuDCMogaR85Jd&#10;MuQBpf8WSxLNG21F6Dh7AM+7s6YA6qr2ho6RhSEtV7LjF9H2WdIQ7J2vSVyATEi+re4CIm2qEqOV&#10;pIPJr2tTwx8/37ojfzku9OMl6OgGUXgHDSBgi3g+edUtodVjKM4KrwJFvWSq5Zfn38TpeQCTImiH&#10;qiGWHsv0jIP5RwXAqGlYnFB6XyDTFM5VSAnKO5Hjt5do2yEDJmb+C19SYede9wTeKnEm4lkx9ySw&#10;c1+YhMY7CVGJ5yh1gS3INwR3vv45rGmlblCpeFM8M4w8VE60WqIPQuLWYboOG5F5WMkUNBzmOGh6&#10;1DdacdRMuGQRTS9LQ45MwS9x+95qgmlXCk8wAK867qgYPPG6vqmYCqM/epBwUgXXwFCj0bZY+RC/&#10;SHgMvoSHOYwx4YHXyj14AzAOv0wdvMq0+ozyRhzQsyLXv534sLf3jCYWrdjQu9vISJo678aRtALT&#10;K79V33jQdMln3LkT0KqvyLd12fYK2ytIg5Bk+5MGoUzQu4Y7hGxkdVfN95sdlpC9ws8ccycbMyfs&#10;q5TFn28ahOJAFQ2SUfVZXVhcR3i8X9X9X+W6spX4j2lViuKkPInY69lzqWWikPQgjZ/RJEtb+MTg&#10;IssX53IXZZdwgFWusLw0ZTmdtwlQ6wfsvBAPDswJeC4SpJAj4YYT/Hs+0Pb8nuhBQiRfWoxwKdEV&#10;/5gkVfApovd9St415GMjuifJ1SElq4Tuk7R+zePnHa0eLrqxKRDkpHBuzRYRcUqYqwqILvMtXhza&#10;EXTc1nWo7P1GalNNVwO+ZlXE5yEHZj21Acqy68uumvpAJy93k2vxWr7sX0mWUbWC+vJ9PNSnDHOQ&#10;EuZ48Mf5cXmwSEBLA0ct+iCF79b2pp/dPuQSpRuHAtePLByQx4yEFuhY5vTxEuUReYzwLtAR2QGn&#10;S42AP9CZk6Ik/LJC8MjUVOMHP8dh5Vq8k6PJDy+qb1jGJGn4hpQzgNXE56kgWsjrwPP+qCCAuomv&#10;qZ7akWT2XSBvgGLQonw1RsdE16aAK22CdNQMjAuxc1atyXirL1LAqOwZOYg846kLNuFTSKi5VCwt&#10;cIT7+qlD4Xgp6TfZill7HjKrQqClrLnrMOFwA/rGz0/QrptRTqCCNKVObZ9a1wQNQzTZ89bwgblg&#10;2aUWU7L30U9fMceML6yko+QL8E4bUCRKzgMnFuXIMosHmWTIvoQO3OvKFHFZp3nLu3BAmmUkYuoy&#10;t5N4eIdtAxOb7iyq2/YkJMtc7qr8qEgcunnJGEWni8lMYt6V1zt7PXRj6LuZv/PduRu+EiE7lYGa&#10;t5OT8AxTTUcOKbxOGInkG/rlEtBW5BnvJ6HKu4A75//jxarwCyWICc/EvquZnS/PKmlJlKtowZw/&#10;GJc4CN1H1n4iK6506Jhho1O+yycJzYQqrseG+6NPNseG5dyN9NiNV/sZ2aH3OR54uCKBPbtkvOJX&#10;/P6gz48deoS4ksyO0vOOrwd7wnVlXrwBCLpQfHCIdQJ4iiAvXTBq/dw4G8Iw6Hz+OiXzZ0qwpaMr&#10;FVUe2VpdvXCTxeZNAM2jTYOvPoPkHfObVA5b4H9Rd1ZBcYVrug7BghOkcQ9O4wSH4A7BG3e30DjB&#10;gru7Bnd3J7hDgODuLo02kgzZe86cPTUzdeb2VP1V31/ral2sm1Xf8z4vBldDMOEyTGWtzsfKm4G2&#10;lFLrCwjd1GcT0RaXJUiSgL1NjITY2W3tXq5no1ud/rlBXcrl6Ujuo35dQW5pq1vYvP4Gt1bGKqZ1&#10;eczdVKqOvqO+DneOTbnXebeVDXN1RWYzlxjLPYud+uXrl12JvK4B72AT/FHMIeLwo1Bz64J0kcTJ&#10;d2HSe44Igrvl46kwxWu6k6LjQX7eIbdOX+GOJKkwaqwoLbFZ449vmk9qG01sPAD7OFN1Aa/FBNCq&#10;nMydDSUyBTN6cn6xWWnTvsGqqP6FaeWcZ5ctGKs+yapwU/ytBt8nv0KKosZfThttbBoN39k0OBwc&#10;nap/vLG28cZpKKvnjCikyMaXxWJ5UxvOgdzLK6lYvs+ZQD/w0L3iv04bS5ElwkOI+FiarMAdW1WC&#10;OWZvawxCTgeIocoBuC9CWAa4w6roEBYlqBpObO28iPkU43H8jdyygtCIVEGyACKV2sllXIq4qnpK&#10;Xh29QBQ5DGctu1BDq4S7BNRPRTfvRjD74A6iXjlRbAHSM+nMTaiAeY5RbkTxGykMCNGyiI8Yelzx&#10;EX3ishzCyJst5s+CUIIlUR9RV2MdHdTRCVMhfaSbnOnI/jeKNBiGfV5+HW/XyeJORny2c7v6i00Z&#10;l5g7olVWwqJ247XZUyqom2cisIlGsMBqHXFqsREjSaYkZ4qctPZyq2nuoc/hqMi+8pGYKCMfxq66&#10;4h90H5229dgB1OeU97H5N4qzquJijGubz7xaSue42uLpLQJXaJ6xYlWiZOLsER2iISC4xuYEpZIY&#10;+/fHn8dYsGv76zeRYwF18atyd7NIzghjcckfzKn1KUgbHLmsO0Nu4rzdd3bddkmskxSpSWUzKQkK&#10;UnVDr1BjNY9iWfnq7BoQwAnkhWwFWLw2I75xwrFUnOK+U/OyGqVqMwU2WA6Y3ARKgLzmmO+7Bkcp&#10;p54dOkEHA0dhVv3orc+IKR89or0+cVghZYnh1bLZAp+CarLxf267dzBKI+56c1v7kpk3xGgtGW2l&#10;bGNvN4PnD2sDSQiREp6Gp0YuStGo1K3wOr91yQgbu9jSt8d40z2Le8l7TUwHKxvIzsfqjGDvyh3n&#10;JRwKeCLpyTRPZ90IHwre4HoGZhs2VoRVmtMGJYkWX/I7Eq7DG6e45zeItUkIsS0LPJ4e+sb4pNEp&#10;nJJfG2KsTD+1D7Ow1omAUzui7umgsbJzomfu6ulieDM2V/pKDoUYM1JHJs5vKolzyWaUaqlfEnzG&#10;ambZ06Bbz1/w6Prn+/qekZ4I+CPv3z3xP2lfIreKiqeSq6EoGwE9G1VbYC9UexGNi9xB8p8mC2fs&#10;rWJuSm4CbxqcZZsI7XtI/0DcuonpCT18EyPXOdu+Njg4k1/ByISg137dfKcRtd68pQfvfRE8cEZd&#10;rcpomiITcfhaMvqhPrEqL+vGWhoydKP/yNh5oTQTEDujc/Ph0dYEpnMKrwbJljAj4F5lfpJvK3Jt&#10;BGEx45ToBzkILiSWGQeJIxCQq7dIbgtwRWHbMtsS3BLbirwkWQ+0BAQYV+EDqLZRHUtblJ+DHsIe&#10;whrEPWUeQR/HbHZJwLq/ETvSS4Nbgz2CAX1nwd7B3JGVNZMWw6q7zTU9ThiCNLbYhIHFw3YV8uM9&#10;7/fVF69V6kRTBwxLT5U9sduj0WsEjqw92DPkLRJUjfHrfLLPjCwWTY0AdgUowwwfhbRyTwFkiBpA&#10;IbHggQD8lfLX7cSSbLUFrRnjUUCMGhLZEa9RJv57fcqLd1KlIl5+zxKcqiwk5jHvnIzgu7GLZSc+&#10;SD0QeKgcFizEFYNgKfYdotoNh+qPdkB46Zb0L7LSPWjZaIxlmEKU3PG/TqdM8a8faCCqbaIdmauS&#10;o4cACJIHfr1xpHOh7ofiWTxQyGLfzOEbo20TfD3qiXz/XRrhImBvJ0Tm7uOSNHqEOaTr0ubmN+tX&#10;lVTq7Pj92aRUmIU4kgKO2ijb5PSBhcO9FhctcciACWit6V2hMfp2JUg92VBhJWSpk+zkUyUrCg4Z&#10;04Hx4oBoBeb9difRSeA7lOMe4j/vNWo1R/xW+7d3wSOKtcebRfuFP6GmjttGYKVtMNhsW5EdcPJj&#10;sh8w90AHTV1VJC1ckaqmPvmS6EXk9GRsxcfPpKAUaSZ4atfkdyZk0B3rKnQbN3UphDQhn4QeS3oF&#10;rPOb++BK/RvuhLkf+SuGFkLILY8klFc7lR41ru7nUgU3mx4o5IqU+hor5oP/nLwGTRW507AIhDFA&#10;fBn1/SGPpEGfezX1ma2PccC00DIM7yo6vWXsvGSFMLeNC0rGK5JQqlpGq6muWJb6WV+Dz0d3BN4k&#10;gkrCBBmlF+qRu0rMlZqFe2lh/tCR7eyWPlbKc/qxfMCWndBUBgefegAt96jSmmmVELsvN41jCOJc&#10;ghbYRIapbcIgPTt1EFbaoUtUN7kz1+Ox1P3FWkbxjJhWfc5aRbAJZPeutFbzWMw6kzl7AfV5/vGz&#10;WhTayQMTSbfYkF2PE/jzJ7vLygpNkwZ1u1CFjYa64txGH1u2s8bUE1GXs/3agYIFWxhrGMB18Pyt&#10;yoVaGdX4yudfY6E/gykG2cVu0WojMcPzCCm6c+0kbM879oM9fRUVnW0dI+eBGMCI9+f0Es4AlWJu&#10;7IQTY4ROgkZYIcXI1bw7AMbtaTijqZZNfxtlQ56djJO8pRgJGpsF3Nn8UMcC8b13jvje5Yjrb9YF&#10;lhvOBz61ydXZetWoNeFqKKLZC29HsCWOy3emsZz1ZQ4ShQv/IsJWFlKTlfwJtjYShd7a8QWpJGKD&#10;mZMJB73CQflcq9wkwXLt3PTxbPy0bt5iFg5VInliqjQ0ayVVJzpajR0MiZVj2E77GQ5fJ9/gIvPM&#10;HI6mFk1HGvgVG7cCzPKzEGn+wOzxWbasLJOo6ymZZIhQMHMgLb5qSvmhjNM7k/T+gDuZAgvoB7o3&#10;Sol5arbwnDPvOX413tGpZ0ZTzKQmVgfOZftigT5ZPlwcqC6r4PAaQGm30lYVJ9O0I5uyBkzipCtK&#10;QjNCc9H5JMiKj4+QTCK4B7ToGhR/QNPICId1h5uA2upvrw52v8BvYC0Ms38wXrtOT7BKYrq+f18J&#10;18Vls8crZuE0gwfJPK/nPQhvDjYcgX0WkJsxGbxszRG7KuCqqAhXnvoTu5Y97qCLaR1oU/HxpqGo&#10;4nVP0aHGnoOCAxbTR44o/MWF4oNAOJRqMO2UQArRArSMTcynpsbkVBDdhrf8eFc+R6+WRaqqbUHT&#10;V8JLS8tl8dshaDtMtSOR1NuAiSsSpP7h10/TZpOEKbmcBUGbmOnFQOqQH/UXR2w5KYiqcneQXjW4&#10;iCERYanKiLig1DTow9YwW5jYHNksOfsupxHgaLdEOEkg5mcOA85AX6WT7ZVzRZqg4KzY8U32fHaT&#10;e95XLWl1UcGAU6s756k2hApXmb4w2ruN7RiFDdygfo0ZBnkMyVeHwKHCtSeX56z/wERAy/ZnB2vr&#10;c5PEX42KEXf7FNUen6nFZ0sjVXnj6ksERAjpEZaGIvm6fT9TFehM4br4Z+tHr6BlJZu+jYrfc0wu&#10;oLeA4lsaxxcdcQoJdQ3OcXEVz+URweV41lB45YpwrQ4ZxiQAiQskTJsXJZh7jxyZtyV7FB8RwVQx&#10;MLcCCBuuuweY/r2rm0hd6COX40jKjvYyKs51pKyZ8L//kHE+/HmW3uz35uw6uKSF/gj2zfimE4iN&#10;8UfRZIfggNQLoTch2o2iI8gi0FgZIJzsw6jE+oBqQPTHuG1uNUCHoUbanY1wLmNn3HGfqicKAFXE&#10;De6a/QABKg9QMCcA869B5Td8XdQKP8fh0b1ovhBEhmMVm72YxqyFgpwI7xZZqP0pS/zJn5eh13pd&#10;oeAis93xGrB56pzawusPr5SOZSrvGCONRuIIQscRcqHUhafL/HbAykc8eSQJS1PndZFH3Ebf35PD&#10;zVJ5gu0Yz/acPGXZCz7t5kDTIGSONFxZXZp12GvSb5SkPW6ZcmeprbDhvYC3UOuerem4HdiPGdHP&#10;ek6pE7a5faQNHE/VeqVCEOyr7hsOoHjmHrxRh9lryy8y0ZIkVdwqPfyCLX+L+/zWT48b/JfNzc3z&#10;7IFqb37I5EG+QSThz7G12AOvzDigs9oYAPxaXVVU9vYaziPPIxgq1Yu+BfxRM/LcdNmkFbsTNpse&#10;c1/2eZn6TjomIoeAul6aNtQhfLyfhVChKhMssicicOXT3YglpkB8IrWcGi5BarGXSEV67ObB8+Jt&#10;J4uwPD6VY8xpZiofZxaAJJSohSWunDRuLyM6WkJo2vyDPGPiYYZcxbxmc9EEkArvGVPPMMGmmHcv&#10;x2YlzUcTNiMhqVgfyfH517RdKAGcWObZdAUgiVFiD0xz1U+gN8nXKwW3mwFTfktM6TSKl75kDjtv&#10;nPVMh7rjDAHkmbkXFDo9cH4q1SgrLzei/VWTeGytaTaieOQf+sK3p9XfFfoODkHTrmLQrAwDj9nn&#10;lCFAXP7ZQ6VBc98GRinzuJmvtUPRSp+8ztgtmQi3XcV+O1Wrln6vtDyBzpbNBcNfQdwpHUzRvB0p&#10;GydW1a3iz3Tv4efJkFt6zxVRPpN6UoXD5UaNd60K/TTLqMp1+S6Fq2XzRHcDiyILGCedVj8epsrk&#10;g3BwXryUU2q0S+oq5h+ZyUt9RkbQt07oAWlvXzIQJsJ1jO2kcxRFDVXdCtGsqdWuHTFnGK0xA0TV&#10;4uKqL9MUaT6UhzMzWdc24lTWueA0Rp/UnuE7VR90jQ/ZHgVd9YfBREjog96Ij20u9hHE4J2P8Xx+&#10;sB3c6l2Y2WDknP9q+ZH7Y/EvBhbnVnc6LQ+ebzpLotHwnSIGBS0lHSoVTF2fM7U6hvGjdM1PQ23r&#10;zhu6DF+W71z6tZTti/NU4jXPgROOT8nRWvzBUUiJizanzSv3i9iuVjHe1S8FejU6qhzn9fVOlw3J&#10;VXQQ0fYkmw1mfuJ3ZzA/iCxiLq7X9tDhUFmjZ7VpLhCt6FhTEODGUj8WRg230e8d7A5g+y4w7oSa&#10;b80JxOngzQyxuZPwVsrBJLpxoTgwKzm8O7owDJUeXKJO7/xEZURdETwUdB9cKDueDtOeBUQdwnY4&#10;n427yixaqhPb22EIYVh6SWqYGXvSGLO52X8Cy0HQR0LMAIk2pjQrUGkzVJTcmHupJsjk5Wd9uhXo&#10;F7MgbuaYnIJMmTRk7rut0JkZAphCMx4uFMq447jhIbKE9K30nbj0rbgdxdRu/bfPWdKbmjJZzA57&#10;D45w8wNAtPdH4yl7n+3dRaH9YSCVK8WeeNzRJDR4VS2t0hAW3SP7GG4cgGlAFgyQcU9e9Db8h/pX&#10;jMnDdF6jW/6U2brgjCb7yXBolQD4WiFmSl1+fTUA5qLOYoGZXm+2FvLjy3wUSrFwrfdd05J9O5CD&#10;ZcNrb5H+p6LBATBKe0UCT9f7eOVMlebnPTKs7FZFfFplyngaGBcQ3BqG3cvKxJfAfB7kMD1XkbTS&#10;zFfSJ8q1ulvZ50PV9hYQwEK+PUi7Zri7zX2Yx9nD+Y1RNxFBD6G640oAb7wGYitHH3K187yMmpCE&#10;AOti5bIOb4XSUWlVuf606N3b2RSSGMJeKakT7IF7gqkhQ1R5YrvWFFKplHaXllOnLThPMh+Tajil&#10;dww6WTzGJMaRLLEjDck/1p0Jt18TOacdGqa3LUcPgR+6rPdG/X7i4Zpv/6PVJ5JlCgtJhQc50Vp3&#10;RW0HIGoBtpuVn5RkQS04IPk4/T13sAfVddKU1YkmQAgGbedlbwpy9r5s1ybHnhR4onqOKnT2pdvB&#10;/eVo+NLT+5QV0cIsbAZMLGz/NquhkEO2U/dpsUgXO9e2mmJcPUet7vNahgtkxE2yW/fP0US3B3cL&#10;t8nJdgap7+FQuX3+Sme3oHx9CXQh0W7lyc/3Fneq4/f+LHePFmUUKKgut945XgLPcp0cqaA+SDRi&#10;zljb0gpPQ85G4Qxgwpfj5OWnSL7sFW0G7w7a9NR5HPSmUSW+KBvFJytxmRitQBt3Ao6kklk6VY7Y&#10;ougCDbJ8grOu6Fs2XRY71luzNab4nn9RbLaItRoYhVM+wprDLmEooeYv0ArszSpvqQRkfLqQDWh0&#10;5yLab+nKgIXqXiDHTt1ooZtKc+DiJA3ZziUTiJcJC+tOmlQmKx2/9lSPJgoEJGu+6qY5ENvTyojS&#10;hXzR8N9FMpdWvFko/NEXYj48zFx9KWGes1JPWS8ZPaXBRxXH4SdtCuggsjWJG75KN6IrK/QsqCdM&#10;aKybCTqS1blBisjaqmjDUdGQzbQXiw5RkkqHJYP1xGZeM3iGbhbn05Y+rQlvod+0Y+93nY25RXX0&#10;7WvRAts8xkyc4+5TYDml4XV5ANFdwo+Needr3fHrjfn2e301w1lfth/OOjKa0LAwJLPP94i22BQM&#10;QiEDSC1bKw7YLipJ3PmrNs7aWfYief3vY1HtI5bSHWZGaZJp5Z2HxQVZbZqmYbfqg4pEBZ2veZHx&#10;di/SEyJGClh+FMlPIh4T4PhFZazq6kj7DuBZG5p3rV8/e+tmFy2RVqE6QPshqQeJIZXXqxdhHlik&#10;P/tWoThPb+aihDJ73UNlow2Zw9tY4sAcXT87OrDFHdLxPWbFdyfANBN9GZSRzQE2GpyK5sVTqRnp&#10;prpKqVYgi3Lo9lf7NYU4lz/OLYNaRxUFujYuGVzttty7K2blOcuR6MLUlwpUK9IF8Gwbq9DE6wJ+&#10;sUlwlSDvWqvT5mOugtJHdFtdwft569Mrg9UlyPSUZHIdoqt++2bTiSS6oTx3b1yVXzQc5KeQFeWF&#10;0Gpk7u9wmT1PXSEKghiinEin61vQWAgDiQqm5i8pakd0f9V4zMR5mTUV0d4UD2NzURX3Dhq90CMz&#10;7NF7TL7AwsiXz/EGR7OyKRrzGB+s5qmP5qmRcvRTDkqEGnvSp4sBsRec9cwrS9tQlSDQwjUaapcO&#10;WrNb9jZGykwU7Mxvh6Lra9jmqW5jl6vpkwZOmdjZxXxZXaj0w4ezxC80CoDWKQ272iQHjcO10fcb&#10;bAa9tGWSzWtnjj+ESk9r0+xcywWnilcKlJqVIuzTAGvswAOm2byMEOoUDOS5WZmxhsPksJuFf58E&#10;CgZxwLYrHcteUWC99yoWR2vSoyJ0kW/jpSvVYZj2EU4j+fynmbd5z5E8tPnPPE8C5cs6T5Ywq6Iy&#10;t+J64IlBlHcTHi2Nt7LMKKaKYCXRqYfaLlqfzr5FWfrWBXCeil/BPH/Jry8Iy3XUVdglVY9+DLiM&#10;MNDjyZ+b5LzmukV0OF/uQDiZhWHvVX37rTXc47vl7XiVVP+l0v3Higx1zzVpvBXHvfRlfgNS3uH7&#10;UM/T9/DTeVGm07+eZhx94vCKHMkSqdDPA1wdmcSmvhCME8wTQOR3KHmtO3TPWQnHkhg0kyz8q0Ws&#10;nLk8Cb3kCqiLoLIR5QMcG82S2ibauRWOlVcVl3oSswp1pu3ilvHp4ymgaszlQtdrXI16bnLCTJiI&#10;gayDhQfK3YWJHr9bgwC/WtcTxLLE656pb49dY+/XGS+zekWogw5P+DVFtfV9eKO5+7/jq9m+24l5&#10;LM2ZZdnVQfjylbR2WZnX8Yom7DwH0/ltS5c6pncQtYb3tvsNfV7uKHnpt55BC0glrKzCcYINOpHU&#10;WFryBdL7Lu85VJNj56ZYRR9CNmAsIDVZZkye0u7nFG4cZ+Fb2T5fhVsSYQW3XZpDRqUXMW7he7zj&#10;1juHZmISEtLTldb8at+nSSGvTboWu9lDRKrq5zOEdAU7lu4biK/w/UzE4fTkT3Q2RELnONs2+faJ&#10;skj1IrqocFD+oBpAbQgkplV4VKg1Wzdf6lYyyOCQ9IfyQuJ3yRXWCdYF1h+GHWubkLrB9mXhgq5z&#10;n6l7/f2TpaG1ofqYUqRf2FhUsh+8/UGF8ngsKgBGMp3fyVxloExXWwhM2tSW35roKYGH1Lgam82+&#10;hlOzlpoLblkb38RVvwEXimaBluaHmRGnD7FTLnpveSvLMYeRgP1BduufZkdBaYw5sRSyF9/vZ/EF&#10;JQbIK39wK+uiGK7NLPCVfblVdt8V2D3ObytGj+YAAbbqHDW8sXMfr0JFN76bw1moPRzetwurhVJX&#10;eSazgx9b2MEalV+2a57RTq7jHMgLglgCCziilJp39bfM2b1u3xZfwp6deZUcTyZxk2g1Xh02Rjh0&#10;90Avi8pz3E3FNC8sQ27asz2uXanPf+8dNjfr6nJBKi+nGae6bopT9L0iqgtX2HBzQtCzduHtwDKE&#10;6uKEWGMDfF7gTvlV8lGa4p+mnEszmTRE7yPn8lByUhWC3PBL2TQV8q2YFqC+6w5TZ1gGVpNkp1h1&#10;9pBn8aRlSsXiJl2tZo81fpp6PY7Jx8Y2yxsgnv7J0e0QBVmXtlHEnlTaqGxeR82sz1q9rsaJVUQX&#10;s8jnLyZQGASi4zvEYtc5XfDRnNUsjcHxJKAPw3mywrPAUFLh5DGOuwUHLHmAlLMjjJx2MzZHQDV2&#10;6rq5Y0XetxUPBKfvg0sAE2V8XqsFxATUceP37N7VpuZ0AjPt+Tklzy/ozzbROZAFOAaUtQjirxP+&#10;5rPE47mAaEZNd8OadF3SjCl1Q/oawCKNNu0yzeKFozayXpAVh6CyJicwfX3rWPpEeoPJoc7OVX+n&#10;i8a7vXKodayR8cz8fm1fCoiYBDv5cj41ntPyx4pIucuV9u1S1W5j0L5MPdxzXv76lUmmNPukizA9&#10;s6ZZBDNTt8bWFxBu8ZgZjWgwPxC4YeZKtVXDlznvFUGQ0cwbRXYOZCcTRqKD0cDiwTF8ONCbUEUf&#10;FnUa0kowL3W0Ym6acxke0HXks8sJ2I9H6E6zOJqZUTvhOSEuZ11Ir2Fn5HmU+3InQgLr4zJm1vUu&#10;kHsm7CRdfoN12igH/OgeDCaezzlSDXaJfGBFq+Gn//X8e9D97newwS5miXcxyYLAoAWRievq1sOX&#10;ECc/0NU9ltw2XBYnPeEAQyjul9gWxxcVZatBNMKqK0WBJP2jcQX9ZnHo3XA1qIazCNf9Bhao2NXA&#10;NLGTBYrTkDTiT7XQWUuIKLfwzDIaYW/bP7qnbP0xLAWbrzm3H7VSV+J1AxlK7BX4Yy2VDOIBTw3a&#10;6Xys/bXx2/Gi4fBt19CRUp7fxt5LxhBM+veNFn2/PzXytBwyVF0hk32+2oDNIhcksCM90mZM5B+r&#10;2AjCkyIDZ6MCV2+pFdz69N94TxJuLv8VbPoHMfKXpOH5yPN/A8j/ipb8rwPIop9llJXV/mew6S94&#10;pELO8r8DmzhfLZT/ATZx/b8a1f7JD/0nQui/z1D/93Hk//Lm/38SQv8Uqf4LIfSvfNr/IYT+KQX9&#10;D0KIh/W1U49F0srW2Qz8Om2NnM3EzUwcTM3+0lZOzmAzIztkd5ggLaS/gJDwfRe33F3aJ5oE0+EO&#10;o2HytP5PoF6shBSzt4Sxb0QsLI2xRD/YYsl/kgisBfrDBGlHhKNY2wS1XbKH8cDolJRU0m3TzjEw&#10;b860PYd/N/jVtnfruyGPWWHQfb/ve956kNme9fXc+77zqM3TjIhaNfWDik5Ko3PsX92njMhJGTN1&#10;spIjVtpJ9SmohSmZrA4HWg5g7jwfBQl9hYt7lviqM+YPyu6S4MsleZ1RYnx53loLjbVe8xnSdnIp&#10;zYO3SyU5WCmNukQOOYH6rWVmWjrj64IKu/zJbq4D18wF8CSazQNnWrF0RxgTnR/Y6FwJrRj+ZpEJ&#10;kmY6TSkUPzLkjZF7qpFK0uwGrSfOX451YijZyjK+rKab/COLLLkfcbPUfmDw+/b8ArA8nB5p6/9q&#10;+qSzoCdqSSyzvbk9r9ZcMQYiTWy+ZpE7nUWqp458oPRWOFlwLZwM22T75ymSsn2UqqvWapC7Iguc&#10;YnUcWWRrJvZX1SfxItpf1Wc8OLfxWxVsb4+9ofAluyHNW1xteBD66RvFt+ZWqbvhdPY6A9L0KGb1&#10;rOuc9AmKsHzkcUQN71KROGF0/Ej8lmqw4/d6+F49mgisCQxmkvZEEV0Wkh8JZC62Cwckm6iT7Sw5&#10;6zpTQoyPIrVqGx63U5d2U5dSHdmugpJqnU1FmBSmGNHzIev9iduwuOgj30T4pq/QPw/m5HIODivc&#10;yxEUwOiKaqKFMRTeR1/iXiyyjPR/iKYDfbJ/8eunpL/bDhevup5NVLT/jSSMO3up2ll6t02Cm3Lp&#10;ZsVdQxb70N6ysXUxzeej8kDcQLwIc4oY/aYYhkM47AnuvBm6kji4kUf5ndjyreubp2+zfkGv8eMd&#10;h/BQtpLNMZjJDbhXySdrBfen2QfHL0NQx5c3woT0aWqrDqy/83h2JiM40ngdadaUifeqxbsIg0Ih&#10;RkXvlZ8KttQkTQq34jrYzkt2IxOZwVLQr53hG96+A5Y+kZx++bRD0xA2FT++7wSHb8Y39eHvGYK+&#10;Vb7iQH9Vn3Z/VZ8sb6tnLD/BH79h9OX1N897lu7XPKr6cpnykEOHTSo8/se2gAVyEHkD/7siTiiG&#10;E+9R7LlVuiqDIf47bWItRSMF0H+9/88iP+VapeYi9FX1iaYNlwjL8Y3GEOWv6vNy+K0bH8PfOrXg&#10;NQFRMoIjhyORV9XnWlk18l/VZ4bXe55YklF0Mk3vlXNRDcyNyuZXqef99cSr8LOy6/1rh1ph+d9m&#10;tRr816uHwuvTiQpERKy9e0Fe44J2032sIrWCK5vNwn8/0vsLoRld8RJkF9G7B30mK+p/Srzc3FlQ&#10;hAd667UeRAD2JluNTF5UKCl1l7hMpxZGeCgHdTWjvU+L4i2U46+uz7oENVoUMuOtIVBLQpA3U+ZQ&#10;LxUIZERtnfiVEs/kFwUSvoxDEMh5dfarMoFrDuf5NynBUA+Mu8CX71Jv1oZLWVWChyLrwRJ8Hdzd&#10;AsndX8BXkHCrZ3Jk0n5O4gJsv0gkvlBWvlBZ9Lw2zmnwdySeN5kIf12fW/ivrs+ibwCYvU/YNeg8&#10;aKlR55mSmjxARFy9VTvnincNxKn04NcA2laL4Go+en3ra50ap1VEROFeXVqrJzMLRQjsE7htzTqm&#10;LlHQoOj5ZAxHtkR6sxkC5ETFruXKtg/z4honMXOT9HpaxSU4RR9Neo0iY0FBpDNhc1a7QwljDLs7&#10;wwNkItrEjnrBxlbvDb59ZZHDLbxr6QZ3Xvwext0zFHY+c/qjHjbKtP0b5UPMqSOZ09qpTxedddAu&#10;vUEixVI5ftFLVdj5EDpBEbdoreC2PmO84DmRruqanG5wHrCoJQ+bl2tCcIV7ShDtVr19v/2X4lzr&#10;kN55W6/ev1F3VkFxsAmbDRI0eHCH4O6uwQnu7u7B3Z0Et8bdtXEnuLtrcHcIzjbfNzM7//6ztbV7&#10;t3dvdVdXdXX1Rdfp95wHB4jDMHziEC2G+czETpiBv8uMc7uHgz5OF17rUt9VO4ZaN1r3rfqzFhwt&#10;QeQK82icEbalTONyecm8sVXunCWblglNY5yzubJAyWOfkl3xktt9KspklHFgo0GogWEaGNl4eTo9&#10;sU2Y8ojVvnKt5qkgzdy4Wh3DnlsercM879hOhbGmB93cvJol2ku9Auh2Ps3lgmVSSxakJ1YrG+R7&#10;7BN7Djrv79inh0p1FhawqpNMPB+zvJPsM0mRkUozkLd9lL+k8FFcAkhsXXnn68vVafYi+8Zoo3Wa&#10;nn3XakBcoc74WC1fcTfCJfW1Osu7fxyy9GmpiAT241MB852GfkOMtMlcjrxNgo7pYuwv/uB/d5Gb&#10;mVpPmVp5E0LXYGK76In9rz61tgVB9sia/qoschTJbjGDhLFmRj9iteZmSXS0QdztJkeCZP/JiM9s&#10;jcj165cYDUupQ7N+HDw4WpIMfU9vXy0CWt4+X4ikwurOHpCcA5dOsmYdCzSmBkiID2SnojBw/En6&#10;xrOievgHuE6VMx8imMYxeYJQBza2XKhyKkvHq6fgoflVOMc8rsrdx6pVQmu5LqaxQtPqVpWGTynq&#10;u4A8B8ztZztnJDbIo0A+BEstZ+MIbrJNmxLEW9kKXLXv71d/bKy016LrVCiocSmWAZYJT0JaZMJ8&#10;KnUqJMvUKDYyKkU4NrEo287dBDQqIaWMviSnu5LhYQt7eHLF0wbHlCwBrhEDzexmDLI0PFRDhNNx&#10;7YmacERbLdW51cLF1YVB1OhbdU3DzS4RFGYMK9hqS0QNnjRDG/W1jmRcEJGlRp2y2sjOFZ+VUPJ8&#10;iJ+m4MnBZGxKMMyONel8ZStU+a10q99V5GZuyKUdIQ1FRaJSwjBYhiD7WsaEfCBIRaYGras59LxF&#10;/U8V+djEkv44dzwmf3d+3tH64+31ZkiIe3c7p3R4qIgZDMSJsc88l/pfKvI3kIq8T9Si2t/cxNCy&#10;VWKwfEjhu58tDVV2DW+G3XuhkkyolWbB8J76DAWlPlHW5W6Q/JBEuasl3uQPRIcF+sUwf0BUEdxg&#10;aYlET/l4ADKEStZm5by//BScc0KqyFmxAKU+r4maU0232YV8eEamny5Mrz4QpCBNGizqylpZMHCl&#10;KL2FzU95HFJKVRR9xpFFVxYfOcRg19GTRHASfsVOnHRqieBWV0c6ApnIh505ocV6j8BXfDIF9vot&#10;/nJfQw8Z33g4hS01J8wM/UYyXiFqTdieK90WQIP0D5CJfKSXB03QAgUykaHwTaGbCOsbp6BHh+Yl&#10;VIp3F1oKBSBoMNkUeWyK2q1504b5CqG8Q3xS8My3NWc9MEXNkc4oXzJ/Ao1nsF84HrGHc8FbsLYP&#10;85IXwSw2W3Ghh39zoLWxRpALAdNfBX1zk1OTQSoyB1lahEypRb1PVMg0FiBynT8qztdM76q+aUFy&#10;YojNg6zgF0Mn8nqh2SF+0ljE4jcXbMK+5Oun/LKhCIyBTV3ByM1zHoWnFZg8Pt5UwlgfOgESXyMC&#10;dntFub6o+wPbluTXQUVGxWDn2qxatSXPtgiOy9aH1unTK/oHdGl4Me+PdHlaByiPcQXAcGuMJ1gr&#10;M6tFqDt4F0yeUV1Twis43YnkixnF1jrhx3btcM+fq1Rvo07xFvEPPf6bXSwQbywXBbrlGyJAZCSO&#10;3D+duU+MtT7cwlXb/ELnzGjShiVN6HsGjku3TQu1WouB1hQrfY+TwyMnOncoBJJZQDvOzLrVUUf7&#10;dxWZoROHYnTlge8Z5iz5QeBeTbGQVftKertAkeoLnXgVu4SWgwBxO6nZiLgxvg89uw3LKeMpK5+h&#10;x7JTf7r1A1XmJYPP0/H5Vaenpx8UiDDihn26OTyXh9pDlkNqC0jM/UPXhGnU0Ui85TKjkPRpwwTo&#10;pdpf2MMiY82k1V0ZTOE73gAMjeoQGM8MSH4dls2boFo1uXkQ5s9Uu0ptqtq08XpXkS/5X6nfa5+S&#10;ioAE4l1ppQKxEpmjuMr4BknATe5N0k3lTfANna2ObMLalf0SaE2t5Ht8m2KH3Kvga9esvkf3DYdj&#10;rnvqA7nj7DOVLJtJEvcIrXQeqPYZvZtSjw1aU8vMpkDxN2NwUWxRgJOQm6zwKn+vfSYjT8jUCQK6&#10;QSYyBaj2qe/tFXSo+VftU8rMmNDrBW+j+732iV2eNJbT5/WtXPha/sF1Uwq0piblA2fkCcumZyVr&#10;avVg4cgsai8GCGKZBk6bLzG0Cw78VfsUtBsMp43P2EKSdg4L2BgxKSRyz/c8cLD42OqfuQn2z9on&#10;1RP+XbCH6ujftc8ISurY9bysKdRXnIxf3OsSrtUfr4RbEvtr2W7AXjDKDBMOqR07uAL5JjCH1rxg&#10;3mufvw7Ia1C+MSMUZAHFLFofWH0zVKdRuGLXkwhEz6MvBgqwr7BnrOd/ottDrInQ3OAecivJ+wTT&#10;9aolj1DK8Yev2fxQpvWMqeypnPbjs0FS/aN7AoE+/UkiPSz9MCyyeZG4YbsD7SkoCkYziM2Hy6Um&#10;uXhCeyKvbjJhuPp4U3oMHgJokfmq1SKtJ6F22KhAfBeI8Igz2xT/KqZlTqElYM/nvKly5Vx+eliI&#10;49OrnId5ZfvKndXTmCHQeeFC4Dg90EQ4MJqQeqfQ+KwG+Lr7aPrCEHYGX92zLnrtoO9NmPcMSfct&#10;HnFy0V/aPVqX1Fm/jcI86bX6zDR8tpKhIPXmM58xk0JkXzTX/CIN1vntbL/ZsY7iShfJvQF8W/Yv&#10;LZqat9Vy1bGKKvmREXrqDGb36d64y+1+jGhsHScDA38B39mPpN7upG09fBE8rik0FDwjqYeDWNxf&#10;1mylpWUkZaW+Vf+tIsOBrwNMRa/ZrGoneGw0cwY9tYjMucQny6mQ59Lt8qhyteGV9zVKq9uuoJMs&#10;RxX5rIaspagSMTAowapy8SvvqBXY7VSRn+nm1mNyM5jvsaE65zaVujx5KbMh00/nIvoBoFwMsLSd&#10;Z1JbR73LIw61rE3FJjz442x8CiQ7bHrS4emBQarJqL6bqf53JAoruJBiE88yCM0kTFGFHwmY5hrZ&#10;c2NwUKWOvJnyBv79pZrt12yg2mengbCKGAugWQqINUYZaf937dM+29NxVuw67WUIvg1eEycAMBvA&#10;DQ5YA11Vrx+dO+fpnMj9nj7Enl42FtsCMS76biKvZ4NMZLhMJfYBUkuYYHmQidwG2DvDYW3HZlGh&#10;Gd/C0SOEs7TmA/R2M09gqVh71SjZ6V4bikpfqHqstGJyGFnWtrIBvDMo4jIq7o4pqHiynRag2wkq&#10;eAdwLUtcbj8VnC0t3JqWSM0/AH4FEKTx7S1mztZxxqd/p5+BKhpw+stEdrnTeDeRz/s4YS2lygIy&#10;IduxZkSElskVXY9Fvn2oRP5KZQNmahybJD+3apNGu4NFMvPNHTSl9sIFmlIrenXoyCejZ9pf4qfI&#10;+ezwnX2WdZ550MqnMymLQbhXMZhLlHAk6vn+V4CKwtmty+LFe+2zGLHDBlaGPuCJj4CpOy2Xekxc&#10;DH4Crv8KbmwiPEYzCGQiYwAgAgFRzcJoBLPpdOsnon+byJPlHcBO1jQjiWzv2n68N9E1jJmF8cv5&#10;LfNyyJa0bQUtLV9d+kJMxOCN7EjH5ZjS7IQeYjS8idhPNidBvOYB298ZNeKvL1hwhdqJLGtIqBFg&#10;lSxZta7rsBDIPHgv2a7f0COOzESoSB861L2wlo192/JqbK2UxkeyFtp3bEsaCLQQB4Y6WnkuefGF&#10;6eZHIrdhSQgYHgkKpPKa1VPd738nGuUKUoq/q8hHNSAVmZIik2+CkUKXMkhaxMxACOFu9OwMp0px&#10;Zm11DXWu57o9YmxlbSJrT87VFbJ6pQ+covR8LSFvzhqx2+jUmhmkIg8TMKxwloFU5P1R+Lt3FbmG&#10;H+t3lBqbWoiHmCDmyb+ryMojjIMwIBWZ64VaYXFyOKRrsHHrOIQ4Eluov5ht2Ih5JftdRR76h4pc&#10;+qjv9V9UZElHfzQSsgBBSKbfhIQsmakieVQoqJc1e6vSzMzYN53lwXpIBNH4DvIcvyegnqOFCVoH&#10;MqEDlg+1RLkvKixz7SRikbri9o4IB11mwJ4XmKPGTv0FjgItDV0qrXEAaXFxqchzAifS0tuOH/NM&#10;C/L9gEq1MTGkXNisGoPFMOemoUKISg8lV0pGYvs3KW/AQt9ccmDx4bk3FRXUdTggMQFyXJadmFjr&#10;ey1IR24YPj8G6cga7JjgeEqJN9DWlYhE+BI9+xUPte4QGyl1TKcPykoBZENDEF8LzbTjVBKVBPKJ&#10;84itXMZRR+Ly54mlWZKM2fa1B6qYqqQ0Mxq6vYpM0k7d9x1eSx/m8jmmaycQ21iEbt0GfsjqJ+hL&#10;b8Jqrd3JCsuXlYB0ZBL7ZcBTkYxs52mk2BtVDPqr0mUOsB/dbQlASQ8VJPzV+hCtH4MH7xCb3fYO&#10;kfAQ19Axii5Tv/GhrYdur1n653on9bRK8/0BxEDlk+hbJZuVy6lm616cmE/C0EmueJoH9M02BAQE&#10;NGHrtaTLeRd+0cQmguklRaQtao0DONo9wh59rEtZRH7h4gBd7MIl3TM9zSuzEawxuwNVd28cF0+C&#10;+Q2/QlR4SkDt/ZdFM6DBUe7jQOlainwyU05Jf9CvEcuklMpuLqY9Cp6l/ML8HywIHoZ14VRux9uF&#10;5fnt5QkVFEVviitP9lDPqL5a4oVO/a4FyrqZXOFLFD+wx3BKps4vl8dMR+5h0aT6r+weqX/Ob1za&#10;KiR7eS/h/NlWQmJD6DfB6E+Sfji5VGflS91xYR4G8uQ9YopR+j8UoUjpjxdjhm06LKPE7DW7kMad&#10;yHr6CxwGrNYpux6NKlOxOVPOMfWLnCtZu1xrk++3KIbsI7JhK/2J6qzh9FZU2C4xNJXLYoWdos1d&#10;drlfNFjRmoiIYccY4Mq4X1THNn8yYtPjRLCBR3olrMjcmEcCCEtvcOT/TEvnW8vx8N1qWvUsqJut&#10;ofXMcXW+Q2hOA3Ls2rqeDPtQPxkNbCQyJBBjcp058u7FkEdr6u+R/jEkdqtBTifoK9eO4WGpp0os&#10;KmzpvVic4mbabmuXcwInbKdQQE0rXs4Qi+opkk2L52nEqKZMWxSX23FehqZQrylzsd04EsA9eouC&#10;bg27O8fZYBAwcfsEpN7KwFGrFoP0CocA0+0fiMa1EOsiJesVGO8nefa2xttaT2dSLvf/OYBnpbm3&#10;Ks/hL7PYaD3ROHq1mqS0UPV60y0efY1JcNTCXms1hoBUzdUwpyaj90dTvPa6lmz0cRnWdIX/Yr3L&#10;DILw0w1/hx6O659Ms7OlNk8OF15aqe1p8S38PwP0XiF5xG6uKG9ikbfxiGEjUeeoyhqul+Uat68R&#10;ZZj1tBkKb3aB4PKy/wHT/3O6iY2Vk+v96Xdk/5c4+98t2P+Df6wgoyqmIvS/x/T/GIT6f8H0/2sn&#10;9D9g+X/2Tv+rMv2fsfx/e6f/f2L5v8Or/4bl/72U+k8s/3dK9F9YnoODk/X/DsuDKqGSg9zxqRyf&#10;sL/8oxJqnOonZiztFAIlCRNbPYSKIRSUQwcu1Kcp/c9KKPi/KqGaU3C26E80wk/Ns8Ftr+dpYDm3&#10;C+drD1meZ1z7tvuZrhvedkm0ustiGHCxIh3zD3Twkp21E0SOdfRauSIj4Roi/SFaGOMAQrqisa8P&#10;8xrXqquodPvq4cZWICo/Chrh+spfih9gnvpDkL/Y+zVuJXf3xDVWa4/O/Meh4yhl2n7jKsbxO5Wv&#10;N/HRml1nkk3ApD9QR6WhGazSbGqiM50AF4FlYHWN781ezNmXFMklmhIoSScgR3OoVURZC4t9FRsn&#10;gxgWtpOwfXxYL5Iqokj2NWgIN0Dme/296RXb+bwZldax5GyQlDiK8XnbyTNHkE9J9A1B2ajAzsUb&#10;iBqPSafjI9k+S6Qzdzr0nWCNASFn5kNySFB787iuRXUCLr3jI0lcKw9bO2dzqbyifKdEEdwBuD6m&#10;/YcYi5Ydv3m4FigYsFY/iC6FrjBYbqeKAC+wanxOBKwC7SEC1fT50m5F9iNTo44hRfIMCFZBEgpz&#10;FEawFERrqAYIsTVZCYwPVqCXundJ8FOxeG3YR/GxtElOtOyP0sxH0k0ZzrC2L3orMQKisz6PWVX9&#10;APwIByDgoqDr6eCPQWOKXM+2bYEWuH7K0Z6V/XOBi5hym0GB2WgnX7zASRGM3qC4pZeiwAXp6rOd&#10;ANFfWD5FUrZCzvA3COWXulVeOiZIyb5iC+DOXQDXJKn6Vsoqtwkn6Tc/EF0ixazvn8/g+GiCsDzq&#10;IiLeh58f9j+QCvxwgjvkewXZB53yKPKw36AbIKD9HP3C3z7ODm+gX+YodauBp3fCW+6e62ue+5Ff&#10;x2/KXsVrEgpg0GPrrJaxrOdibY9GMqU2YMUDFPB+2wV3EgSEXekXvGN5f2WhngL/320G42EJ6PRZ&#10;p1EXSK3oVddTpTnPnCUfBiR+5u1v539AA42XEetDuoKvwsKB/QGPBqf2o4SoB4cTgGwDS8/O8UNK&#10;gUl5mGJsCb8gNZCrB1IHdg7pFXxze2Z8a8/s7NabAmWhRjxecb5D34Te0xiExpeiZlPM1pA0kjAE&#10;rHf5LvBRzpWoFFxAXGSj1cEUQ5J/mPEf84sl3IToYckoMTcmxP/Fd7Jj8Kg84QvKhwxxDBxezxJ9&#10;QBfiNaoEg67VWTr7zT+RVEEJt9W8z28f4ObjgckpxEuzEIDWy2KHDTqy7PuBjs7coCMaTpe/yD3p&#10;BBLOCW0qYzKVypAXV1sdnq4mIgMdRSoDZnhHUh8W4af9dyzvtU78MD6pi7E8IRyvceCAYWmUM0db&#10;lxQ8rHFginFVG5MRjEe7Y5TjXf65EoZJbwK9b6qDFoO7V5hHozgwmJc2YUA4EDTBRdYB4xpc1acT&#10;OlpltqayVbhdeWZFXf30xRGT90h4tLWaAu8DH7i5xxA0qYn+LOcK8ZX/2kPi1NWcUQSm8o9taIVL&#10;oqTfRBngxrSTQkFTQqzfkcfIAlXBZ/z5N/GywcTUkXp52Y9Zsd8/tkIIK9CXQoFwnOtT8Ay4PFOv&#10;zmNXhCCNP2xuLxIJgsh3h2SGBctGj4rt/DGXpBN9NDxAYLK8GNTd3uxnR6kgsrMH6ks9PTJFbRW8&#10;zlC7Qm3a3vYaL8f7Y22zID7kuxNH1QKgXtxXsdmaqR0D90Hpkq8M0V9aNQbFYzIEIts4rTtR5uJ6&#10;MsH3dZO+WJ46+Ni8DT6U8P3qzqw5d3yVDB+kPXkm/TJx5kDQaOfUofqZ6WvtBprB4B11i0VV+2zz&#10;dYwtqBBqY7BvGXvqsG5AeJxutYBuo9A3hk/5EJcRz6eUsT2pW+EdMrPgz/6Hk+aUg2ckT5VUNINv&#10;PAcrgGN4z6j664lHkW3our6RZFD9E9w3rW9goJ17SqWakq4dZi6ZZvI0Cz+uOWs2ilS6PTfgkjXr&#10;iKkt+bVfmMvyPrpcO5jYy28zEUGW9A+Q9Yb/wPKj6ZWkbDKl+7dKpRrtywtStyyfb0eozmAis1hV&#10;2JrKUgGacrcIc5YljfyG0+RlZOsec6yX4v70/WewwqVXCChiCP4wM0HmGTIyFbA3qEZUx2cN4c+l&#10;zq7QgQmJNeXMZcz1JCZOOqdIMaY6i9rHL6/Dj5m3pu6Oc3S3SuBHLM1C9eqMmrbVui8PnwuoJkde&#10;h8afrDyXBERAG1xS6KANrqF/bXDl2YI2uKBPkJkG9c1cYkhOJJh4cl1Wcl3ci5FahUgCdbTxdg9d&#10;3B0cWjJGg3TUBoh8bRaIkBeNqWdzVpyMqZNX8IYDZQhAnF7YSaKRKwEFld0yeD1qDRENGuabOuKS&#10;MxrPyJTMTazrIbkoU/yP5G/sR3ySU1MHICyf2juDaYMq17PHLP5q11CxfGyyZtI9T+6btrJxctcI&#10;NnZUaHKqYWkekutUDxUsrEAmdx017xLbWFci5KpVsXxUqdIyfOPxlmOLesTsaoPJ9oALriPT0bBs&#10;n1o1em5bguASncGZuxPRwa57ZNXbS3hglWtuHXRgVa57LvBIjXJUk1uFOqUWDnrArnwd85CJn2nS&#10;pPDvCa61vya4rB0/lrGUw9PcbNI5mlQ0nPZZmECTuQWW9ulUkIOTVMKXwZUFwf1JkCcTSsdTMqmg&#10;d1y6q8VnSkTf+uzK5p5Me6oupfG6VD+lB00flkSLLo1SoEv81A1P7jO3oEgzPn9r+ZrgUf99elYw&#10;eQjSwtEGuZYJ0wQW9jVsHhNdF+E3lgGlZPKn4HLtwa0tw5A3fPjHFKIQVw+HycWFMS/EhiDugLij&#10;YrvNRTicwl8IMkoQng5JqEjhP4nIF7vbyrcNrQwJuOUUYA2W8TFrjC2iIh8MJWkXZHjadk6bDuIi&#10;x9yDgU65T5bhmFppBgwmEFwhRZRad8jrvnVyfiwk51kVGSgesdedBnmRvX5qSMtDpjOy3IIMtdfF&#10;9ZEeJaG9KMVJBLkqTgIVA0Y21F9wLZjjwK6eNBrmAzniBy66vKIQe+7INWU8qQJNLLKmcTQp8L9W&#10;OCdIQJREkE+Dt6TpVNEVkHOTvQVJHXi0JGLUxmBMnk2dzWTm6ylU3XiegpPJI9aT4M/zszxreCbD&#10;KWxj1iXK1jxtucQjtQfpPzDSFdpMs6ZaAOvsGMEx6QawjHHkQjUI/+Tesj8GmdSoKCJougsr1Sfr&#10;mxRZzMqumDPgDvV/T86RxK3CL/x044CruSZlsBz4OWdjWtKUKX0hc3ZciR19sj5FDql96DH/Fd7q&#10;ieY3B0Qba5DYV6CfbrbaIaUjcOPyI1RkzuImS/nsz5kPOGI/sE6Vih/U7tD1ftSJeYhWzpRSwfo8&#10;pF6wt387B+Kp9pJX4z4gd/gJkNCRs3jghbDGm/ZsIGXf/kEW82wKJozNjMlK7GTbu8uaj6smIfCI&#10;ISjcqBEZVTbAPxk4gXyKWbg4fBZ69XfqfK57Tir5COxI3ZtZu6H17lPUoErr9eldXqJuyHyJsjEJ&#10;XVJwCVG7hOJPzopfLhCdttu1zKf6HvqM1pMRItPP8uL/mvz4NvmWqFq+JhmPjGTF9Kg3SZqiwYCf&#10;0xgrC/oXowtVHTXul3Z57NrPOsDaGIEZz+JMOXQ7nglhtdylxGOA98hl/q6Ybc9vcTz/VS8m2ZQ/&#10;16H3KPl5z+fPVlRKOJTuBbGKzZ8TMPSVjws8Y12kz0e4rlA0ArMiEbQ+rSDwfJrA0WVN59D8JtDP&#10;8vrjPLMpxvd3u8/RxmRngcDqRl673KH6V16+CzjVn1ONRGPdHnZCvae5RqPgG7vVXqrdlaFmhUAu&#10;a5RWhMxnqpV+n4LoF64GQt1HNJ5QJorvrfx7ZQ8SumMURGujK/ckeP1n23zPkG9izJKwirUJ9LvS&#10;RgUWiml1IprENrHKhwiHDNPQ08nTrhIAPAaeXf9a8btho93DK8UHlAe0B7Sv8b+dewb63ba9tjP6&#10;wy4JOeeUU8gB5KmFqexpdyk/09JQMqAtOPiiYdqcamamNYcYTgs97+25cKsY7Ugyi2a+WfCK51/h&#10;W0N0Bt5eCIWsRJm0Ra0J7psgeb3AbYx37phMu6lOFE7i8dMuZzv4PX9q+v5AlJH4x8jWLnd3JQqj&#10;AZDFokkZxTJtnh6rmxQyrHvozE2VYUj+wOQh/tMs9YTWVwoQRnlfoW0AEyPtEZYZj1HDY87xB63P&#10;16oD3sELwhPqSRiCxvQtjhUv0E7wc6IESJ42p39jyejzbvP3GTIdBh4Q4IyrTlHcWK2if/3UiHP9&#10;4/CEjV/rbMeiPLTpmdWUA4BgGGfw4SVBJr4Be+Ky0YIKP3b7kO+QA+sF5TWdVZffLmV02QF6Vch1&#10;msSGroIRcqdxkdbLuTn2amdmcU1Vsq8W/gHnhFpmceZu82w90jtbCgdJEoNk36NXlNQlzEYCST8r&#10;BkUI6BC9EaRzInPExH4BM8b8hemE+17x2uPNGFD6AmiwBB6onvJT9/pU62oFY7hODtSlulQ7vzTO&#10;CLdJdfzwfPL4ii9gWDwD507hmyb3W6tSW8+NJ9pkaiMms2dYGetOoeiZAiCcuKyzTIiypmYQuibF&#10;Yq//AgN8/sQXFf9o7vaG0CZdFo9h2FFkHneXsGd8OVs5lgdbl+VjwiwfORTJprqklXJ+OttPYSWd&#10;3/C6dNFj6tYNbUfX9wqcUptZlN8tK28qbLMePZiOiyUNwUTC1XRyNvDn8B1UCeRzD1yF0ImYibVq&#10;3DU2MzHNR5KQlqkhpyDTRN3aHiXPE0rizAPvbK3UUOAbKwVdAcBVoxw+w4DRpEdjLYMTcVZbLo4o&#10;XgCfQ0/iV1+/IkzqKC44jyMDUu8q66pn369FeDTNV4gszkqCXbgutARGeKjuDxw/t3NnwazvCn/s&#10;y5rTLSsu17gscx5Z5nkZqw/+WE5D3NGvM4Ohpy6ocwmrj9ZVknoWrEMLDDj8NHETfbhlLNv7eQ7P&#10;tUJvzCWPGhB79UzHMhceD/6qmTaCTksrryFT5hkitZW/MydTLHYuxjZfTN6Oa8I+zklto9gC98h9&#10;HqFuIQZcYJ7hAxZQZUvRmfdUFbpN2VUAmq/yys8jzfHMam+TrWwUiwSsGkiieHgWaI7y4sGT5+qb&#10;ReC7iZYFdTLVFlY1QivPf0mBKtlNwwsfIai1QukdqkdnzNAz9G5m0xZ4xRW2V+fO7sa5xtQB6bKJ&#10;5FX2wY7fvdqXLYYvaTIQwBqlK+qaA+nq7yrBZrncRV0b5IY6FJXUJ01kwrkbaKi4+tVRGcyWN2+K&#10;ZfedHLvn5Dp2NMj7DzowKIRULFQY4/xwHanR8ysSuLWkaz40BXyqn01Vj12y1JZxLHKOijGK+Ma2&#10;o7EmtY8ZBGOf9fKUGJeU0pti9hIQpNg7VCCvpDEiqnvrMffshUJSiFNO1a+ekyyOgUEbad/omYN+&#10;PrFV4E/+q5Gum0nUvnOEDMNNqVecRV7+azz4VK0wi7XBFfpv67G04MLzXPJ2BXNhTLbkUo5WlCG+&#10;Le+kaRXg/jTDEiB2z44wrzYK9Jsm8ui4qOnYgVX1OWOsprjCrin38xx86C+7yT5OtgpyoiVO44Bt&#10;dskFMblBTBl7bUR1ZS4kgTyCWRZScpZcxWTGAtl69ujIaf22EfRWs9dOKZTTtuICsw21SJmv+Ns/&#10;EFi5retPIq7Qe4BOUrcIi985Ze8yMi7VDpAtpxR0cUfe86CuVGzUbFvjoz1IVXgF4EJpR4Ej2RZd&#10;OvmRgQ3ql3BftcoVkZPDxn8FcJ+kZmQ42xZUApuBZLnBpk3oZa3A5M5BvRPtgwFbTIT0sAbXeJmK&#10;VhqY6HogUxMfp4pr81KIpA5/g8HwrCADvwMlLg64wbibjKNztRWyk79u8GCRdHMMXA6jgoj/ETY5&#10;9p7p2vr8MSncoaYG5sGuqtfapIkC6SBWvZibsmm7+QBxfN7/oO4so+J41n0dXAPB3QMEdwvu7ja4&#10;BRk0DO4EC26De3AL7u4enGFwEixocJfD/+y9j5979/1416oPtbpr9erqVd0ffvX283Dmsv67gctb&#10;7N8NXOIxYgJYqDMBDMxqpsTcuHueVFi5tgPJKi9f4wQ9B8IlW8UfXcypQUUtGudi09h+JXJ+G3fo&#10;lywMoNzSxVI/6hLC+2l9VrujvlUS2K5b0q/2hJtyShPRUTbW3olgrwJT36WIiE2NEer3SWa1gfoh&#10;0ZGn5O6E2+zaOd+FBO1Lv4/fbrD4xaZE5xd1X7+nO5iw7joKgf/M8AkPu06fOQh1qYiu26l+uPST&#10;wTGyFbNiHxpUjitQi5Iot85qZOjKV7IvbHsxEd25OIT5RLVd5KntiNhAUl/TW/P604rh3GoIpMFr&#10;36U+04HpFrRVF5I8ehiDmdYEMBn/OKpKqPq+A5zlAvxF5iyS6jMwzS/jDOEn96jmKgp+19P1Xg6P&#10;FIl/7dDTTTNl8X6H+49evPR6fW1ZPTDq1Fyb8V/tW5B59f4oLk6Nue+rv8n5oWCrH4TGQoyDB86Y&#10;3EQke+Q+rnqe8ldZFnFkJmf16yW6373v9xcqqjKH4jjSjS4y99eelkefn5+DBSk8c4RXX8Zd9s6a&#10;OPfqlzwiAWJSI3SV2cGdxBcehpE8HEwsP6BphDMif+TlZ9KnfJ11mPiH3wRLMlsUs3/mD4GYqQYN&#10;fZGGjzn1E0GLm5oYEFVhyGKaTJqfkR7GRPNOi5yM1D1WEDfpSxjGR8Ob+UbLk3xIdv8rUbNH+kHg&#10;WFFOeSsmFkaCbhmjAIilgoLSgTWx4SdP7epfyoclmy86k7me7qSV/m2iZepzT8vUZfkdT/u+vuL0&#10;bDz3IicX0PJgrCGm7EFTdPIO6i4yDKL8ecft2I+0bVjRb+sLU11JBx9O5JXlvp66Fd6cETMkeZ0F&#10;4+4Tu5RDw+E4WasYgWEXIrokTBX68wIEceSAm11LmGih7aK5IOxg+fXleMtOnoqJ6UpPw1331wII&#10;5i/uZipmn+z2D6OZwFtSmJ8szf6x4R+61Yy9rvsa4jQ0uGS5xCH0RsfKbf332KgFX98u9EtJyTMo&#10;W8zhIwV77bOqjpaq38aQfjllz0CMw64Fi/TYcP+kz+xi+pnupWov2GxxeCzqH35V/HSIOdxFejMf&#10;Fccn4H5Syeh0bPA0O9w88XQnmQ2UXX9emezheshdneZE7y03WTbt2HuaphVPC+uUHNCytf/K8QoP&#10;povprq2qHTNo9HQf7zh71WNVY2IM/A+x9z+ESjxcnP8We7/6k9gp/59jb4Cmvpasyv8ee/9d0/TP&#10;xd7/Gbv5l9BJF/jJ1caF0oDyv2M3/1lM5v8w7r9gN//jiP8zgvMvlObfRv+991+u9I/zf+FA/4Jr&#10;vt71fwZs/oN3+s/k9P/t0f5/mdPz/vW8NP4DZPRfD/xjnf09p+f9G4Xz33J6DnY+/tc/Ff5v9fON&#10;3l6mWgtXL603nUuJExOvZnarxPRPKcxgQjlYqnejaPKA6CMUujQ5WCm5N1TwuLg8WjARaJBQHYco&#10;AyM7L/l4FbVutWYIXpetQyOjDVDaLuS+qCXxzv8kM3DWKWBjw2TDw2VS+Gb1L6OX8E0Hn16zux8S&#10;rTqbfCGr3kJX2CW95KZ1qmHXZDXB6AE1J69hm9VSuaeAG+1YKotB69msp8CWqlRTdYpHA1tM6r7g&#10;9lZqMBZbPed2704FxCE8de1PxPnYgqLMIVeOrICD9kPYzJn8/AObnckCVipbvLTXj4MctzPQM9W2&#10;pR3EPXqsni5/4MWG5H3Et19Yws1YEUGhXXkK9wLp4WCJwYZAuefkLHnEJOnO3nXQQ9dXeuY63ee5&#10;I45gcdcXExCa1HOfcBTbvdXNviVqOlit4fd5PuyxEljWSj1GYuPoeVeBViSxVOACEFYqPkaC3u77&#10;NSflfB85UPEOLkFpIz6JyRJD6bxMnYE9LdHYvJo18fFVTD7sv7kQuBb49CYdX16vVDuwGuES1h3u&#10;Gg4DJlqqJx+CCXgLReCHZVdIT/To+aNZ7kLLt9xWa9y+XbgVSChGTfGZw5TXFMsUyZSgp3QcZdK2&#10;pzHwKRDnDU1Zostmk8bEmsDngpy37t+ZZ6KOz8wVK4xJO0oFcqaySKbsrAcG6YYGh1IGl/aUI/Za&#10;Q8+EaLVmoyaRcCppkcrJEuGiXE1/2QUSBeQcRSfEnSTPysN9RtFcEChP4iRETz1a/quMHoMJoNAF&#10;hYl4CwArluN4RlOU4J6fTd197gjDxFxOVHTXNukRzf9rbhEBIZdUL/FVO7Ihk18q3rS/eYBBghmG&#10;kXlVXbPPIj3C1V3clBGqIQDgoQhQTH4M9rObL3jPOTWEZGhtqD13Pj2oL1wpV9amggEE8+2Pa1CY&#10;510xL+nReBWpSFkUE5ukz94yEbiy8kndHKduIsyM0dlh0sK0O9OfGJNBiBIWfuqjPGpL+1Hn3ej3&#10;NF0+FcOnzXJwnye2WaIf8e9gXN44BPK8oSltFu9U7gw0eE3tud9UogNgbu/GA3VhnOYIA1HT4Ngv&#10;JOEI6cYwMUJKbsvJHt2eBUESW9VnG4d3FY/SwgGh3Xl7bFRTEk/jj4NfmCm06fNzpmXEq17fu84v&#10;L+7sab+itOkvnqbzMFteJ5n29nWaMOznT0LWpmVsCNlC0mxb6A+3b/zy9zBnnqw02n1tWxARfxN8&#10;EDrzVRNrf2zvM3z7pwNN+ktf8yqiQt7pFd8X7A++O1ZqsKG6xhivB2ZZX7sErK+Rkqc73Ie8Dy+D&#10;TkGtXedLTGndy5PVgSlVf2uU6SZU2H5vPXa3btBxccUsPCoSHmFN/ohAHrgPs4e9/1h3klXeEEPa&#10;06906tYVAU4hV956TviH2nqvW+6wWjPj88J7uExaBId+6Vcivd4+AKe0qzCAU/zVvV4r8c4SHNfn&#10;g/iF/SXTRn5XIZ/Tx9FXfHzO2xir/t36nzjXcBTwA5eJqFQBKobQbNrzrN6gcs+7jgjaioqSi73p&#10;UwH7fhdXQkqL4JxgIuGvKjmSHu6bjD3UPTA9zmLopiGuGJBayWH3TXMxPFOsTf0e50D13ElnpdA5&#10;W1OOwbX7gcjXJVUvHSH6NSk46Uf9gtJghVTS/iwGW7117ZJeLbOxCgbSI0ihTkBgrNKnu8H/qiiZ&#10;eQHfH21DPB0abiB7QQZnYn2ff1QC97PEd2H/iD6Jtv8AgBCqh3wHfzAzvjVih//IeX4+nJCK7kmQ&#10;l+5Hafh7Zdg+f8F4Y3G9oEu1Qx3jPO2GYYPiST397e3zm8ktHz8nr+YHY8bYjF6vj6SWI9d3bjNU&#10;f+A3cNgO8zPVnW8C/xAnHF8ZHWfvGvxcYPr4Cy/1Mq9w2e+iD81vbsbku0et6rF4ro+f9rqib7Jz&#10;mXP+D+MNQiUqbHo09iXfahEbSsU/NbVCYykVoa8GeLo5+zlPzYiy6SSH83ROZXLNDIHByjSH3fcu&#10;QUv2vBmWXHxgARZiwXyZge+pVvNsojToGQmVc6hC6DiOiGn8XC5tgQ1aZTmLU7l9B41wiqX+tSaC&#10;PKLvLFFcCGzDenCLi+Y1/fpxHSQKRWwjf8yN0VxlACcHlZ+i12bRq4acwjltbSLr0kwdzmwYeJQl&#10;BwDnKZnC1FMrIBcXrlbSVN3Wcg06el2l7098pcrWTQsyXQGGG2As3feaK3qi3fI+zPV6TFhSzPWt&#10;xu1+Xd1FwHC/XpX5BYzagPDKVqBcxkRXaSb97ez28u7u/QeDvPGE3Cc4UA3hp3iuLXN80Daf9eDO&#10;Sex46DQ5SDxBfNL8WzwrQR3AVSAdpfU5x9TIIeAdMqeK6NVvTmGVF0xLYwxxOnh4Ilm2zsrxjqPf&#10;eJzLnzpJqgmo9cTemRFtL0h3MEsSzFivV0fhxkXaizLVGVHIR07JpGIhrwHishJqyb9MYOLedYPJ&#10;NKmxePnLvOQVjWTzqljUFmFs5hw7fFsVD42Obm7YgPh4/sqozSzGdYbbx2T6LnkFOgbYpVc3qrMr&#10;T4puUaU5uKXHJSltYcXP+I0F7qaJH8tYp41XhPgdVPTuBCwcRAV1lrICuCCkM3rphHYZ6ycmQ4wE&#10;C3MDgB3zShAHhNstQwR/n1ekpGxDSTPDriaAmmI7AqVmkVfV/QL3a51VnWMHuM5o0fOaSt8rBJvm&#10;h76GaaQVAnI7azlrOb42v2b+GGKTX8OY249C+ymR6xGbZFh3kCmqNOT7Hz3VqrbJ5dvX4q0ayHcC&#10;A6xhrN6HZkypA+7GTp0ByJV+76P3d9uTvmJ/MMpq07LVKV3OT1o6iLQF0q+Ji56sD/C0+5V5m9qo&#10;OYOcjLeiDuK5ONDpyXewMSWI6RmDEHXV+kLLBb7PLUFhoWqS433FfuFFA7Qzc9EI1zXIhwJzmYCv&#10;KppZkgD3KSJAs38S8cJg24whwXGEWuFetMKkKwHW2GxCVYUbVgtvvwgIjhMdE2yAgbMeYE4BFxvh&#10;W8jlrjQflRWAKktAhtDhPY1TCc7Je7pkFvyi0w4Mv45H/mK7b90QcZLn0ALBD6rP3qUi6ukObrXw&#10;ObUCUbBOPPzmGTGWWpwWAbHrHuG0pTTJOeUv4NdpYGjPkeor89WjWRyWhWKML6oLGMmlzhBDSOwi&#10;17DbWa4pnxLDCjeGVTSpLaexCxfNc0mecX3iIqd/qbRFYdSvMKsmRqp7U9256Ct6KH7njGKJ8gsm&#10;+jSHlxasxLXP4x4oO+2D5DdhaA/WCjYmDwfW7lHtFOnoq3jMifDGKm8thaVAJ6B22z2EJNOHRtxi&#10;Pgn5l+id44no9OaYQyrxmahAREj9V2NrpMKEuUzZ8jw+uIYkVbxSPeUX8e4CSeYe/3FdkkR0WsSF&#10;z5ZHLAoFtfPhSyLRKQEWJud28VXJxkklQ8Xxb73vaqd5O8Uo6tB1JqzqEYRyq3e74yGJRDSx0voK&#10;2dM3qjMPSOwFnUIRFEnk8RSp3TxWsaQRSzU0Zm1f/VW6LXUq56e8oXHQVxF2Rxjbr5vTuELBbdkd&#10;PqVjwBVtQ6Rj8fC+YkofXU3rkXlTloP5CjRuyeiIxz2cbGuh40v15nDRjkbzZbQQArBrlcbEGmrb&#10;MuNpXwjcvkt4Ib3j1MFeUXAxw8zkeBDcJwAsvSMr9IjHmJN9jfLT345O1enRtKPuE7tztecK95Fb&#10;+rCPUV1jPcDrzoouNZPysfCBMIMosGARbvWl0jxOc8+C5b7eWj/ajTLsyGEBs17ryBQrOCocZr/L&#10;qSpQjBGdiwsgCqcSuhO7E5FzCDl6Qj73pX26xzq51e322XTt3ceUsdkOS8imgaPxMafQ+Hj9rhnJ&#10;uJeR48G9kPXoRgWw6ugNphX3IKoMVLYikOCKAhAcWpHkjR4urR2l3q8G/MgJS3keibWY1DlZ2PMl&#10;pxguOV2Se1V9rceYHvF2fe3+0Z2gpJH/KXW2CBaYMc/oJndYGDOrIg82Tl5PFUlUkd+gGtyGX6Lf&#10;GzEToFYFE4we7piMUIxTkOijVxM+2yqxV3E68sjEvIhpcS1xD3Mvztsumy3beY+vIh76xuYUbvTA&#10;TokchTfolYNzCg08y46GmCYOa/akG7QyRs3KHrHc4bozjn+K9yNuvReJ+JGPAyJs80/486vk9j2Q&#10;rsL6oiwqLsbDRglMAafNICrbfz4HWDn87RXMEWHUH0cCtnnDoYFgXkhQyAGS8g5dT8bgAvtSPOmp&#10;mKrwTlCk7Pag5iTQk2R8MLgnetI/sNKdA3fEfvhpcKFcs6V3xHEbiqjT15Vojhxs3Rs5VtQ97dYQ&#10;9BIR5hzrlJdbU3TO2RaqsER3n0beVzbCZ2jFzF5cn+pZsjqsuUT+KvoCGCGgcY7GyyzW6+w7bjk/&#10;Y3wvCQbB+lE+odaLjgSw/EhSJdyt3eGH0Z3TOYh1KI4Jo7t724RuYoSvJicC+6dJnjGhPsEErXoW&#10;NreJoMSH4lGskRuHlIB5T+KV8Ss0sCYnGpobbyaezb9F0BvVqeIT/VZIYRydF7E6mI2nOnqiILT2&#10;6+8qKGcbszsJXi+FfZSDRFzctAkQSbivKdpQ2u6U8Q5j8jo0rOwxz8y2MvzmzOPWt+ti9Sm0SXJC&#10;Opf6iViQa+kU92o0oPBOC6+d4RoJ4EEudGTUQAhzqF557hLNbvRRrIim3jPAvrwB8VBYycUCc9iX&#10;+UvKsM6svXeGP5BTrZ0hSBgCJQH80Z7v3RuEyJPRZE/3Y9iIhzZB+l/sde2IScoXykf3dFUyABzf&#10;fA31gKNQjsE9PDwZ1PMLUP83U0r6lT/jr1vKnKusJTTCLDy0erUrlfIRKPj1ozbxtJOlNazsjT+q&#10;Q1e4BUjTRDrlkuCOTRteAmeK73ozvKuidwmOl9XdYgtRRxVfpDViFMutadN/VReO5UsEGPVUd+qQ&#10;nMou9bUq5zlVveV+aDTLzimbaz5owHN15yV+LZEYt3sitrtYBGqymazrLuoYaI3c4+DYwvKQoUiH&#10;zufGI3NiJe2iV+5bT44q0bfUO5qL0tfjKc5zwja6ZQgGFv+WQV1oZFvYnXAor7j6ZM1HgGdbaSVv&#10;WitDrRH5m1qrALOAyI4bLBLdjcMRK8N3/4CGebmGq23jbPAeCDQF+iiC6RoL4j6yCAQ52/HsJcsa&#10;bRDMCJjXOYhWXsn5uVWpdL87OVzZXTzJXrkMbsqxn5F04boXMyDPWIbw4UluhGSXE9S2DDVz8wHt&#10;0cKkTIlmdfFMTIQO3ja63fEomiqYepnokjTRFagWeJHUI3Fyzn+DYo2VXtzwcCPUNTKq5rV2QlZy&#10;ZfwueDHatLsfVjPy+/xpBaqg/pl+SXJ1z/G/A2e33D4WRaGV+6/r/eDkGO5BlwrKCIig4AKimirj&#10;wB+kifkp0pnCnXJzNcymmMt+5FFUNsjlVD+tlSomklDo2bhRDUKADxN9BY+JjHGEJQUkluK6gyCv&#10;Ffb+YRBqrO95YmnhZYg+kQIqkPGtSFS2uHMx05igG+uzWTGXvJXr3YhBtQD3JugmSQEji4z4YfYK&#10;LtsDsNY6cN58ANKhPE/Krwle/2DrPTWf5bCOH0j7B+vPKzg4vd/65SiSptHxTipG4Dn1INbT7+lR&#10;TFjCIsDIZKV0AcKXpRm5iBYq4VRK8lpem0E32t+Lg3sj5+0gJCFCE/S5lUEeLHnLdSDTyW3L2c/o&#10;hnGhupDUtO+8mhWfLext9RwQk1+Lk5+c47dh70q0PDDyW2prDkKXrSli7S3vp+EHZ4gh+2ljMfWz&#10;CpkSi8g4UQER82uV/dIzcQyxM6fkbT/TMDzMD3Ll0DG1uUDNwvpM4YJBF3jhgpiMM+RDZsYs1Nyl&#10;RT6ezdzlRcgiecwVK8ZtstjGu4AU0ZXmYox1Vkf+GWgXifDyfGbGt9ode+pYpBKGJxj3/lX/5DX2&#10;ALO5dyLOt042NsSb0YsNysATzPwq4Ihq4YEha0sQg9RjvtgVehTpppXROlch9tVBY93k9LjiqZvk&#10;3mBoj0XD+7EtoZ1oUiTV2AutbPpXK4mSsuTc76bfiFSx5PbI3dN5JFgWhPhqUauSBG8OYBofOZaD&#10;+EYY5xEiKN+jZ54yxWNhwSdQzLhnFdS/YCbcyl2+eBfOoCpdBgghZlsMOH08o7D/zMyQ7XbGVwRz&#10;5x7cf1sGxOkSEh8JDGnGw1F3B7mDkJFNyn4LdrtuCi6IbSSaiFBCNrAfAM/tP5V9K5R1XVLlFLfJ&#10;gdnMX0HD8njrxMCw/b6JjyYOn21PfMuW5hO91NevtQwoiR/M4/JPhzaJYBGJ9kKm3rVaIyPnLlvE&#10;oA2jIP+t5WqUoH4TsuMfCdZwtOkgM6GScBtEe0KDjfmWHGEEwWtSnPtoSIJT3WAM7NbXozhCcUi+&#10;x242eDjiYzIIWgx1rD9p+KM0dcCHmqkWVdfPkPM5jDZrqk/qjogBNAplN97j14vi9W7yaaHfrsG3&#10;3AkDjGyyS1nQLxQWvrcooKoYSUzeiS+1bbHlT8zSmEEl/KGvB4qsz/fkzxGyVf9gU09HXNeZrkce&#10;8iFcLZoZdwJmymbkHNcyT3a9hSbYEn1rLf4nbgVDUAG7aCacbnfY2lg08xg3T6McOkPYUDRbTQhD&#10;7o6sRe5J7ZInTTi4XLthfOpDbwaAn5b4QakaFuZKz4smvFqrPV4eeGqhuGaRangUOaGh0jQpFHnz&#10;aGbpmQJixAZmC/iCACZpoDYekFYe2Fx69FaxrNSUMnM49hvkpH4DkbqyUbBRKCo1JZpCtIo5iwRj&#10;N6x/a2wojo3FmT+r+DN/vIWSqsvHTyVwWJkzhCMoYQb+FkaXDxW6orwBKuOFCckugqlGF4NkmL6d&#10;CzVTzwMFy354OFBB5U5dx6frvW6Su+p2KEXyuGOXjYKqw1pdYL2wxrPY8MEG67GvW/3xkAGviVB7&#10;g6v0eiE9m0lAjfUaPfLsfhCUY4lJVaZQfzJqXiJqQWOzyQp32wANlbFya25cGAfNCrdB3wCtrTIb&#10;wcHivtLg4o/7KvislEeYjViwiZ5jBoosKVjchnAV/1Db0XlScp7jQTHhQ/P0JOTyPdgSxYgejUuu&#10;V6WX0BVMSC9yyxtZN7XvIo2KNsa4HdlHdH7Zh7C7O1K0OzmyI7+SaKxwv3zv9r61Y2LoUxE/YJd5&#10;VMWFZcwke+qic7CJcQVjhdVgwgpqueIg6Ai2l3cXdGqIUMbfQx6Q5zFSj45pel+BB7VphlvpSOQa&#10;o1g5bOP6cciT8G7s3UVe22oIdnVS2kZVA1gd8Ca0zhlfVNDlg6gmDgLfB7RMsUF1ZmN6lQP9N3vC&#10;POroBPNIEnftwvlbpkkmlcsgbVQmswBPJU8PqBpM+8L3t1+vjjv7qPstEFQbrRDGhrRISzdvdGpQ&#10;S9IMGn/PEIF2cJFuSDCJW6cAltsymYAyrHFY94g7QvDAJ3heXmIH81YZaXRHUkFxQNlzg3u/Fg2q&#10;kjr0+HSUC1/P6+P5YjcqjghxGbGIH66Vga9Ml6C/GtOlJOMEQKvG8dM8GXZxGYnjnWfCUPIO6hzP&#10;jkoYsD+RbH8fiGFNyUykzIuBfY1BVQbaV1s8KSm5UqJo/rVmWdlwEmbHZ2VbNY7h0P2zViByMP2i&#10;YbH19m6BhbbiY+oGxWRHlfPBloGVQ06yVb0VvCRKKl72xurxQVetsUP3Zsdb+q410DP8tX+O7mim&#10;nlDn8a+lPROYqKqv0ta9+XMM4B+62SLnxRcyZQvTtkClo3gdQh2Dj9g/9s1fQjISxUsv4JP38fj5&#10;dsj6+YAlnNu1DDhrFp0LDFxc5Z0umvqrFx3HDBWcy50k0SSzqmearAi5c0c6JS6xBT9qEUWZfY6b&#10;GW8YDdU/xfH1Sj18puc8qquRWlNmMKfBG4JmlxkLzJTpm7G1FcCctYrgvcs9wIf7FWg7yvJhrnIi&#10;46ckkB2XFadVnwV9YNg3VoPWRiMYwVJEE8/fIkHJv/aFbg1fCYBsk1mDANYFfBmlSrECWScnH7Iy&#10;d118T0gviZvU2ExX2V8HFp9anJokFGj313yBjM2tJUNvIyOTImstABVdd5U+LC6RMSWfQhUUPwj8&#10;SDp+ZzBe93O05mmW9gFVlOL+0za/os8fzNtfl2u1IV9YFB0/PrHmZnKb9V4rx9UhTCJds1OAT73o&#10;nbaDE6rxXk78xpeyDexSREPWKgZPdsxvKretmK6L2wcGNENLsEKMPDPIxVuvInE1gwSBGc5tXl9q&#10;lzomoEDeVAYcTbqPQ60HSfdJ3rLZFYPT5uklDcUNH3dbdYh09FIYKzR0BFLaqkz38Qt6vWvnTW3k&#10;WviBRfNmv+UA6Umbl2PFr/91mOtPF6CyeGsZVUOJePSyBHCGEHRkWukvC5wk5CqmVOlDUmdQjC7M&#10;5zSCv9Vx0MnQDW4P68QIH5mR9+ZS8eI0sMjJ87qqMOS7BAXDD70PvFJ+/ySmmVhDCQp3lJdOFSkP&#10;6huyClfWVtmX1dyAmtkDD8sgf4gSbhFClY8cixxDrsstu8y6LGvNaqWtvt8SxtJrMwwjSJ2hfdW4&#10;2opcQRHUf9i8JnieINV9ehrqp+mXhFtpwkB3XOINxBRubTYUOf+5v/j8TJMyWFnddX4Q0HU6Nt7y&#10;oXlT3wtLME2JrQwcqZlOXR9oSLe4Wb9TdP5xyUae12AC3862blAhMZ3WO4bOqhBecf27ldXkWUmd&#10;Vg6Y1Px0AkmryNV3CQVL8H7/HZl4YaiinqhGkBo4dO/9GgVYXTf1tLUtJeTQNTybsqCKrZ6dOCOZ&#10;89jrW0XLUz+KuyyjKoW2vmqVsIK2tnb/KB7e7ZxDTlJq01KVv/FtR2NlI3crt5HhdEtOaBRXMb1T&#10;awDIemEwVSmH03KWFqgHuu062cehmMzWWWi6vjSghq2MJAPffwvlSNTsVJiUH0+3ae3RIDGMn0uo&#10;HwVF7dxvSpbFEYgw6bFMoqe6KPn9XFEJ/soHqkqqgdeNah2cTZxOhCbOmx9zeui1Ybdhtye2Vfr0&#10;+YCOqU2Rd+MwWZVsVAyJjTOaWWtYoSQdwj+t5Zt3ngpPJzkw6YQyLsVOgm9NvhH0YRjO0rvNTQhI&#10;UrpGu3wWH0QxkrGRT8UKYaVBNpJ5lz4DRbJV0BmUcHH8wCA+efp1bmfggpPrM7hc4ETim29u+5jw&#10;SudI54rftENDu9/Jwkm/49Le+s/dE+sa1f0atDX6cqCEoRnjFmqXkIs56lafLEaxwNivrtkUwyGo&#10;F0s6E5dXMd/a+6iySBnK52KnGsp5rdreupsOKYpfvXkGym7JycgVDPj0C8eRFs6Fq/zcPf5mxI7d&#10;NjsQJ9nmE4K1ljwkpV5Ybr9ZA+fSwC/3JKQcTvDO9nG/ZehDyMV823ShGuJhIlq8Ha4Go1+wjbVn&#10;DfoUQwIwE09o5GaUJykWOZ3mUThgxEsdOVACpqsEsdtFhNtNlPBYT0jwNOEtceCWr6CDOS5pADwR&#10;TNDAtwKVjkaf3d94Iug+Ou8Sq7J5vFtlqdewBoqsJ0h5To8+aL/1OEz1sbvRF9bC03sMo+jctOMt&#10;t3VU1+l5/XCq6GgkaUlz7gKeyOu204Um1OCTksPMm1g2v2UF8oxm5W6aebWmwFtIXcerjl6yt+AU&#10;aZRF09Dtqr1b6vC6+M1m96HJvR7SuPa9bOd+kKovzNC3nk3SNRDHXQX5yJW//t3H8Ac6Qx7TDf+F&#10;4rdbEs3dnotHBygIojkBV1xo4MbCnEllIwzZ2r37J1G96btfC0gbZns+upXHpcKim6jJE1Ahu+Uh&#10;IZNP99rjhhf6u8lIHellKL2zB8osaB5Gl0zOKsG1bJ5ffrI+ylyXUCkEvkXss8Q3k1qg9F7zTFau&#10;o2OPII2kNVdl//iOajmZdMwMkqSGHZU+4ZbSxjtH/C/UnVVQXGvaqIMEAsHdEhII7u6Q4Brc3d3d&#10;3V0aDe7eeIK7S/CG4O4OodHT7Jk9s6dm/jpzzt1ftS5W9U1/1bVu+nnX87yK1fsqidJnp7/TWaeh&#10;pj8mort27jZXQ9srNJGg6e7pE4dV21Hbx78RVCMIs3XqgbMXlMGa05/iwx0+b5moj3WNj4w+7bgK&#10;fY80zOuuhF/Fq11KxKdOFcAZN/S9JlFKCpDS2/AuPOiboO+6/ZC/feHQ9pmR/xZrrkeVkZbaDzfj&#10;9et5VH6wkcUnhsN27eGtmHtwQkaq+fbgGEdmu7fJxydbx6tM7uTIVeOnZUMoxbzz22V7bh9fq95n&#10;IR1YlHwsP7eoW5no9B0Gq1R2GoW2xjrv7dGQZ7iVilOEf3+34I9R7st4lwMyDP9TqWP6q5v1X5fv&#10;JCXFRGX+5/Id+9+3Mv537xb8a/mO+S+vFryc859D/b/W7v74hj9H1f889n/W6v7ttP87x/V/ywn+&#10;U6tj/2vx789x/d+SeP8Y13Ow/TfT+mB1yDrMvlkBFsff8UYcLQhbj6AW9Vpxdia0TrSwoZ0aKIRB&#10;mj16ZPKPwt1SnWdokUAldCTKGY0ytT6xSrnyJSsSm04caguaiDOqQuzKtXyRF69OuRLVoeN5SVtO&#10;w/fR5ULAcecbSzWL6c54m7rPZQRKrXwqLPgXbhMd2WbKNXptwA1gZFZtIUvCyKbZfr+1r+YiR4Ry&#10;ldV28oDQcPuoSzgvty7f2qZCWpe0owwzQC0tWpC/wPH8QtNgu8I17hcOnXnsYZ01pSZu0zLGaXaB&#10;Tluptb3YKP8pirpOc4Gle+tS1ENEIYdr7x+5u/nKtk94WC1RvGniOLCPgdT7H2vRKCgAU87CwwwA&#10;XuZc2mtyscvYGz6uoj55cCnbACLUpCExEl0CWAp1/MfTCB/uDtcQ9UCKHkjq9YF6GVxVITeF94/d&#10;Ec3MmqyCnQ3ZK8XE73nzGfvcN614osVQ9CEiXu5VPkxKWyL9Px7k1/dlZGgcZ5LeYNMlEyi91oY+&#10;gkJ5hdgQ5mWWmXPoxwiE53xFBDOaqteeqxzPAOUCXQxVN4j5A312uwKfulaO4+2lcxgSN/ye3wdc&#10;MyrG12ZQjdA8UHX6FGRSfs6dUGu8euQdg2FLPBiGE2FW7LUrryOHoww0K0C8vyhvdIgjthOL+y7u&#10;LA1MDA1NSEX7elXn+i9y+2p4G4C0Uf2emMfG8JZTItzkaTH+DK+NH0QcGEXpPYQL4uHs/HMJMDrE&#10;j99t0P1y/0zZCyuGNUqW4iMHDOMrrCCPP3wgKkyI9O2e6Gd9sLJ1kFwYTw9/8F6EIXoF60v8Ys9V&#10;bhYXTnwp98+EHJHSDoXxclq8OG5l+zQh8Dlc0t8i5zUIgejVOBTOE4Ucha+YaNQXMl1kuyeUksSO&#10;aPM25IM1iq7MLYrrwIcxcXcR9Y6uW8nNqHLGcaOt3rSZq1pKX9KLPkbhJFya6LBFBsSSCNGIAPH1&#10;N6pKRqLUuy15D4E6s7seBSacAl8JOpkSNvfAnKWdSjnYaoipXZmvXAO6O9nX0D/DoBnnfP28Heo/&#10;74fJSnQGowhFI4DzhUPeh3Wj0nm2AGLR2VLBvBfo9jXdqj5PiX5QfkqI7wjgJb7redgWb4fsdIRY&#10;dfYkriQMwSu9vtM8n2YL5wterLq39VglcEWv6DpVOkdRzwIGtVSpCRZkQ2tCtSGxO0LwxD4TDRj3&#10;+8MKN2wOdbjr0ezaZ5cynral0+WnVxEJbqc/cL99WuFp9Evs9Tz0sEtww62EpQh3PYGG3Jo2QD7l&#10;KUQgEk8SeFiKy626oHqbprG5Vr5WqHw2Re1mjk3lBZC+CiYZuNUrKHnz/tf6b2Qah+DfNWeXtLyZ&#10;wcSG6yg4OiPdh+rfE4Jt9fSJIaU7O/639+puAoQwqkFpHae1BsECicGodWfTtEt93To49EbrH2kr&#10;ah18k1pI5/XmP77FU7eNXnJaWvZ0xv5KDO/ak2/T20po2g31M9/PJumBUeGtQb86mJlhj64sBlBN&#10;pNlYYAItEBQRCkQK3cPK0fNH+RiFkhsvZDYOpYFc/wre39EPJVVf28/diq0E5uVX04A80VydVki7&#10;RCHd5gglRBvvDfUKc2Y7sdQ3QuMQ45aWjiccd7i9xxEMLOkdt+qowB78DMVXTt9GSqnmkijrTh+X&#10;nqonjpPkEjtP1zWpUN/W0GXZRnvF70bU3pOuPFals95gDquiOVcEtFaggfEOmIfzqeapt/MpUwSC&#10;W2kTPN+VcZGsGMzzJ9NaHjt7x9/nHm4uUcLfy5/4zBPPlHSTVK0KXczozJ8vtWhVJ4lWxvGeRjMb&#10;3Sv11Au4Rh3u94Tse1C6CGtZGjfOO2ueuM13awlNoisu/QxOWF1PP8ncTve7OXDc/f6gbeZYXc79&#10;G07VeNSivqJuno1I6KwPRILkolY1WUqxamZn4p7kfBdJ94vuywjWiHIys1RNn7W9+gUtV3LXnFL5&#10;dLpVgzpmpUr5QpnaD0BFYP6deYcs/zVcRnRoNj7UmDiTG8VXPPJYfLmN0WFzEvNAYVLbb/IjBA2B&#10;xzOcYrP8Gevhtb3mdayJxcnmpdEzIKXy6HM2Ubo7p8ql+RL1Ih8GUA+I76M4WzvVcAkVnnEzlvXg&#10;pMJhwGOv2nBIi6ORT19Ii9DHYWld9Uz1TA2AwqTc87uCWbTGuft2sLFPzx2zt/viTT/+l2Nc94+V&#10;0sweOiXy95NIDVygiacuSHP/fmHVGAfxJpL6JrbTiQpX+TpXzjBJ2xQUP/yEwiOMxAxSv5QAuBRo&#10;XBq68Bi4BEO0uo/MgdqC0NgELsEICCGZ3QXasvNxn70n0CBaXcmMMcjJuGS1kUvrTYYgGqggdB+o&#10;78jJR2tdT52ftqSVuhXYGWSsWKWfMALJ3RluQXJ35ktbVVLkrvh84SAzJEKJn1GPVyKE9+Ygr5H4&#10;58zjkmuw2ul3OU/HnB5Ms2tYbj8V68vhcWk6XjFlz0UhhVyL7l/cxW2KO9bvNAan5asbPA9ms+xF&#10;23wVOaSuOWW9Udng0wP4xp5i7gY5n7/7FVfyz/D4HJRcjNw1Hyro5hf5iOkqGhvmG+luRns8z6n+&#10;UIpN8QaMtA8b624+bka3D4adl0J6d7MhB0Af5tM/endzRK4l7Ms/6offrNifjDZw3dtpLohItMeZ&#10;XM5YuHzud5aQkYhW0peVUGbujflO7XjM6TrO30hT5SD4baOUbPUCW5uGkoWxg/9mPphYeER1sDBM&#10;PjvJexeVHGpsVYXhdC5aYzJKtNJjsUIvtg/a3NL7TW0NrrGEhH+JDyN5K0Z3zZRcmFSIggoVRLb7&#10;I3hnKI3Ww/P43ezo1PjJq/Fbs6DgiK3VBidiukkX8lhdwL1dSgJqeBUaOajPq+LQwNLhPZwsE0Ss&#10;08at8RL5Fnlv4M7LId3itXXY/CLWgQvqkAxuLX6gimWYE78U7yiopM4xVnyvWF6tRF6xwFxexxbo&#10;7DxUc+7l2a/NBmaZXO6bQ9Q6IEStC70rjd3CLsnykbTc418MG1ikFT/J2xcnHzw1VPcgXpF+3wdz&#10;Kc8N/evQnO443ym51Ff60CzQDbOBPS4TsSSkaAqjOUNmSlWOJVPBptghXZhjUgFnLvCO767tbmIP&#10;4QC3Y5pBDsNYkWcK/RFzmvjatQSWzUca9SeVi2133ZYYg74avzDHNAqTpv4d76NUVKdMOSNcMPk0&#10;ukvc/U8P+Ez9NKvoEiGa2MP0J5IKB3N25ymUxQHRuvMla4s5ikMxynfeSwEqxDlvjkUipqr3PtWl&#10;jR8KTE8o4mBPs6XKEreNo0T4v4XU+v9I3kVR56gLdhStTjHt6HesS0mzK6YN2TYrC3wNNIcd6zXL&#10;Fh7rAE6ANQqcN4wLv1QXGt1uh079usJoG6iFCHDdVZs9txhPwO9pFXv2sFNa6ai+q7FzqyJ4x9vs&#10;Pkq8VbyFXsbjhJyVFIYirVcf+IQ79F1GlYy1j+Ahap3f/DnO0wdf3aXiI5UVYL3+HMdPg+aMrLwJ&#10;dWrCnqKa05qvjSHWRgJGqEDSI7z7sPkz8va4bMxMg7RbgEIkq9C+gg3Hsvmi1ZPZB86zjc5nJK+q&#10;lH3XKdbeHo+op4ErRpM5WbF9ugLFK36Wmk/JUQXMHBlD7bH1yRC1zrAFZDMXqhNT83thwO2T93D7&#10;htuUA8tE17aYjj/vg8kS4+mmwLZYfMx5xzmDcAglGj+ThlJEnFqAvDXWr7gs7FOqhWF5kdDsEelf&#10;MjwyLdKyaTqMmRy/aAU6WZ4aqok75JzWl6EIQKxA7w/MP4s7xMz/btaFTzZ9pOv0sBXrPc7lSENu&#10;HzERqYiQCTDVAEE3Ri1Dy650uQApomoEerJCU546x/VHXbIso8CS/OnzF1TiHGco7UgpNZ7uxAJd&#10;HVg48Z+ISGSwws8NGvfQRvosarTNNtjOKc7bb6W9ogtowiOkqORaI2Txq+spaZJCASzD+Ip1+8rT&#10;2WPhO307PGPyl6v25aW10g3SdaONEPekgaipkYQbdbLuiojkbCo2E+dQ5DOv1O+zeEkcHX0dMd6m&#10;n1pMaaQKYPrG8NX+u1u0abodey+iluRxGp3bO+P2RN/+gfChivixnNdewhVfLvW2cdeoAUJOKu7v&#10;HT3f0a0aNNY0PHxbEEVfiqe2E/OQQFL12lDmpvrKFHlB2Vb5qRbJJVmAqogE0adQKS1gC0eg0LSX&#10;2YWQbwRGOFxXvelDTLVxR+ePn73DoI6gGMuzhrA8h3Oo5a9vwcT7tDfn5HcIGeWj+Z5mnzSFTPd2&#10;Qdg90hxpkaPmR9j8uvs7gWrE9sYcJqpdIYz6BNKuwAWDUDCRb6TKT3my+BXsjt692AvTXqPtVnPu&#10;w16U79EnBcZ3HhrWiNS2QPfbA4d32NTF9s2V6MYRhGDub9RjnNM3Bq6nPVxypORCCeGDaUHfU8Mx&#10;DeCnHjkpsIR/eh2dH9pHtH313iF/X+heZBSiCK9rofMu9WvdVfY0zB1vs0RHiqTde6uZ+Zw+7SvT&#10;RckWUIj/6bQCRKoLbuMbmumMTSe4wlgZW91gub0ZmcddoTdKu1ItMAUyKxc9zlQ++JvINbSLPPPl&#10;3SN+A6L+JNJSE+ilFfiCitn7hYDLju50krBXYfQ3lsx09ow2bTz3tQhrcFYxBS25Rd0tsJ/AE+by&#10;kd/5bP/OYZKJkdgHhMhwu16Jzel7cjE/ZlV2rqqqrc1lY9WXejGZL5ocjafjYSxRU20GwhZqCxbi&#10;fW0zC8hOyUjMBKTFZ7G7yVlAHDurJjIycjU6k0QSzvwNv+Jc5dnWyvSNa+lUOZKRLPY3i+1kZrNK&#10;YQT0TZNK6tXIZSO0j8DW81XaRyapZzKpHSWa0toCNWQ3pWPxNrHoWvXpgLXTqt9BSscVXbLst9Zw&#10;tvCnLvkBBINHFapsc2Vw9SGAzGX/ubsEg7nEJLXd0kNxWqqirN5PQIm1eqSJqffJ8n1IIaaw/Td2&#10;tYtMInS/FIl/1vKWRJgI6+dYV7E7azDKZW+6hEpGsKnMn6Tlx7dSgZEwy1iaJ0ed0/v2RDNjeWJE&#10;M2azNgKXNfO+pk8f1I1dj1pboljkIVvD1mMR31XOM9s8Ml5mkBAMZFptNjVw5fHEcekC+peXCZWP&#10;4827bGfH7EdwBD/W+ze3AnMbWqC0bbsk2YZbvvdzBAUQ/PKjt6+hZTXBztA9mtMENX+exeBtyBo/&#10;eV2pln5kE11U7SJWW/f4eGc+jFKyLPMlVrN8/Dxo8cDRE07x99Us5J8t26GDjIR9LAsZpHRnJPat&#10;ZqFjzKlznymzC38nwfKbz1CddMykI7JNQPpilcGnL6g7rKIJMUwzy/xwb/10w3KT2XFpmHWlSiyP&#10;XWIADtLx5kWCxWLHT0loUFl1vi1aUzgpqW8zsxOUhjl/YFkQWLYMWvJnqyh9EupVCGXrwyuPuthL&#10;2ADIn5zTOm88qrez/lS6baRjbcQ6cW3ZhraNuTNHQdRw02BUUTH/+jXoofC75qVKKZebfCK7okX3&#10;i1XX5IE25H0BsepYy39PZfek8VP+5FIx3Iek7tCnOcbPWDcsKuCaNTflf4Gc1KmKUv6eustpzhlc&#10;j5OI2X0jRNjyUZe1y5nLbDpJ8CEtOieLsEENHRASVIqcXucsGBWCsXxymwV+pha5vqxNjvdWpONH&#10;tq5g4P8JAjbYpwAYCLMqNVnZ1wfXvy+4ulLoFAmV9Im6y/AK9W6KrFbOmbNi8tSh+bpt45GiD08+&#10;2OGzyoBEQjiTMBl0TFIxq7G6ZUVNJexhxiGpO7jYxZ/Li8s4sz2OvGXT08sTumsMTgzIa/WRr78q&#10;rTZxiVmCMAIGuBfUrFC/NvC9bzTXiM22TmeiAcXKEh0UFekFsejMaxAe4ENrA3XJLggV6AsVKGWU&#10;1HNEQyREv0Mmn/u/MYORKw3eRDnwtNvg1aaiG0Ut5vOSO+rUb8ZRMaWtxg2Bh1iKqqjwdHFIP2zN&#10;CSGtC7Caie7npX1mR0dk9jv3xaU8eyYgiGlxlQ4Y6Mj94jb9XDtwPgsngolhc4dD4hrBU4gGWzk5&#10;X8Z527AqrBtfRpR0bXJgmoQ1/eXBlix27KjrISPgqffIq4+Vc9VmQjzsgPiai8iryOhB3YXnO1at&#10;BELhL6scdqp8hdbId1BcgrOm5RMxeFnThk8TyU/hyaO1hR1XC8eQxp0ADRWCFiJXYdA39owCBZfS&#10;IdvFI5Zy9XEtWNZk8v15Tulpf6VO/wl1R6xL0XYq88RNgBGkcUeVCA8nI5mRqpwyzVrCVcll6TEu&#10;ONJdcPMlcgrHpGGnYqd8lCbRxtmKddV24cSL7PKTgD5//FUj6f1UbwvGg81EyTpCFMY3BF79DJrC&#10;SLTeJyNxZS0ETuuR5+Md6ezLuoX2ug8jXqabiqZ1KevbFlEPTB+wCLak2yyM1D08LNITM/heC7UF&#10;ftsnHamStPfge41zORpsy1/LXNvq0pUR+173sedp2XLuaKXNZax34UGmCFjuuzDFk5NNhIfHeXX1&#10;OFETCufjcMK7oobjxfz89YdLGGKf+aJYuJGpzrNy6RfNYutQ66Zj7AzzhFSjDln0UqTVeysTfSYy&#10;coS3C0CN0GBmtTcioPBfRxEiRwNirjSCO+i+JFSI0nt2eRjbHPymzGR3l1r5kIQh5DHZYukaDGZJ&#10;lY3Clo6qdehY3mA4i6oNWs6n+0WkdUc5xO+GZU9xE/sZXC8PPxrquU1waZqYbyUV67S86tW+YJcz&#10;8VsWTK67/xB5KUimrMrzrA5WN5YUeS0lUVkCciuU/TEGzutZx2P6hr9KdHTXEj+D6KkkcCJLoP4R&#10;UZI6KCFFlSrjzVjRAvActRGcSG21XorN3tHUrRIX2VogSHArCILLXxhMijfPworvvr1563oW6nN1&#10;MeINk68+gmlwOo+ZjeeWRPMwgItj8LbPFcCPdSq+eo2JhtJ9376UUXreZtbPQyfzjbNd3yGxemcH&#10;bB1JzvFIDHc8afcfuPOfWznYmLg4/8Gd/7Nv9X9JuSkKy0tLKfyPThv733d9/P9w578qbf/kzn8K&#10;aC/62L/w5z/zdP+NLvZvp/7fyZ9fBLt/0cX+qiX+yZ//1n77J3/mYvx/ybqtcEglILBAsm4fL8mF&#10;4IY+wUIPWjCrk/tBqSfsISEnoJHoJ5L5CaLDAfo+BMyRGGDXV+apuKcJf/Ojk59RwTpXtKTR6Cqk&#10;f8TOfdQ6SP79eJqhb/l47en6tJvlOf7j14/dZdfVDOwR1caE6O5Pg6u1392p8FVvigcRNVUq5Qy3&#10;t2hJHB+dpXbpYgDTOLlej60i5dWRAEeH8CQ268oxR0Pju/fgbWu03mEr2At/60jVJTwa047IpUYz&#10;CSmt7Gli48ONHcLNx8SZ8nkOBpvohd3r4YspsmOajW3tQQbN5lY2m4kAYYkOywOSrhyQ6dZjmNGX&#10;nwLmvMuyOBtbORjNBKSP0cx+0pRSbUMrt3WBsVFZ1sTPhbPmkHUruajw2MMPwfc7WpfHT8Q7XIMW&#10;QkxdwBTEmbqka20RZZQ7l+cmS6IX/rxE5lGiozW3PebQdhOFJ138ih5OzAtGi88gDg8Nf/dCLLiY&#10;hq1tRkeeVqlezUAO2wkBSMyJRMmqufXl8JU2apD/Y6f+GltnFMIOvgY2GEMP1Q6RMRKKhCOvmQg7&#10;UPiPsJtLvITpq3doW9B0UEXQdf7Hne87rUASQxh6fHZ4nG9ThxiYSV2RB0AspJrRFZZdeQr5ICIa&#10;9nHmCO35IANw0n5Nq4fCqJXVqBUoLNVN3JiWWAlrRPGtZI9ZKw3Tj/omEiEjvQR8vFsFyLoVCh7D&#10;rbw2kkxWv7dIs3G3Ihbzn233s3oEP5Jz5unR/7jS6SIZggwcwrV2TSkBWg+OPtxF68Utd4VJJ6Xf&#10;E3w/3/v3+K0Rf2ibWC2+fki64jLjgtB1JCL48VcmPoj7n6Y8H/hqIVk3BDmUUbibV6H+LH7BkKxb&#10;1yoA3VBuKAUGknU7WPsj67YIRrCjuEVoS+lAx2crqh/Q8yKz71dGM2XOtCdny2cd1o31YsFD3+6T&#10;JM1DCfeizl8nEVBgHMXGVo8/v9SWf9JPOXA8rsQbXv2EvIY3lLEHllHwN4es8sBiDPR8u6SJBefy&#10;yhMK+XOSP/crAPFrHaiVvFw/4lQ4NbAluhPm9gDpiqSqCJwv4DmLef3c8AFV9AnRd3JQd4cBDyw1&#10;eJkjMKwbtfWjhATBQ/AdvAP8BcaezMNClX8pfRtJMHEIvHYO2WcuRuxUZCv40QfGidhR58K8eCEn&#10;rN/ASLE9FlLf1Pe1Cb7+I6eVgq/KEtwGdKBQjGKbB0YeVzJ/51GG/45p6ZTYaLt2gQDneatXEPY8&#10;SQ253aV/ud2xgtwWzwXChF/AZ73nHGSzOBAsUgGBkc+m/n4VnBEa5dlicfXfkwQHn4FsOmztcmm8&#10;4oKz9dfxaR/Q3jbVnnHjrHR2b6rfauDc1NjRv92tAWYHo9ZM2omkglsYqGLOTWvO5HF8AoJ/qYNG&#10;ul/T8sYFK7MPE2+fDH5ach6EFp1T/mjLfXLSnIfUEpvZsi7PYbASzbfOuGf/mUPSB68UzLR5xJu2&#10;64qdPDAs1J9MX5o6GJuzgU7bg86NQKmWQ/omn9Rs6016XWAyTJ2/zhpSDoyJ2q7h+1/IFvB0UMP+&#10;C50ea0h67CGOcELr9bBKKPYdTECMnw56ZbTnpOJgcZuTG1S7LW6vmHADT/q63ZpSd4/3xCL4+KAU&#10;RcUKKvlkr7XDLV/vTGkEbIQHlPZMOL2PLr2Xx/G2cN/zrFR7PQeV48dPcnlfyw/0x6VgfyCWORZ1&#10;/7StUegFu/3ihok6VIuyefZqbnEP3g1pwGutbvls3dFyDHf5pHsOXlOwlQHDDmPjeH06r01OrKtS&#10;JPNUxLPORfFrA8v0FxN5Fq975XucYLBaSKucmXnWmqlcAyz1q3LNoqmqrMWGbF3HzsadZIQ9Z384&#10;aj251Lt3Kmd5Vlp6jVoUVDh2smG9MGhBJBe7FwY9YQbUV0pqAEfS8kAYtNLIdrKCVPwLg4ZT+5b8&#10;BGHQPYsTFnXkGpUqdco1DjTq92LXij7ZXgfXHISoAizQ6fEGZyhHjNI2LDm9aYBpQEFhuIaOpuqQ&#10;RcMKTllmvoXurHserf2d9NhWqZGGxR8LV/K9XxauCBFul8/STvtgHBkdxaAVEKxiGCsRRzFrR7Bz&#10;N8yU6aEyJdfaZyjupFgv4SDKq/SXXVRczNQmMbHNCgimI+krNpx2A5z9r43BcGY8locBi4Ywghql&#10;RldQuRrHps4WhsDQx8RMZKXfQN9BWqwjdOOjbH98BfrhMqHcRcqWRSAp4BHGJQzPCFi3E099LN6w&#10;03fkMnCEKEfsAmMM1xIES814hIiBgcQTLNEyfuPvfzDu/wE4pFS6DDSfUGJo5NJ4lQENYdJB+yX6&#10;jqykEATN/DcE7d8ZtC33gqAdkCAIOjNEQmJpq/GSvOkfCBoi8zqyDxXrOca/bFzR2L+sqbLPTe7/&#10;XE7xcwuhHlpmcU7ZWl3DLabMpTGoQHA2qMn8q1TGaIZmQ1xxg4bluVJ55maUx3ORTdKBfdbBVwuk&#10;GXgewsfK2Xj7J3soWUfnEsvuevR8+v3Dxkvv6NQbUm+ZxOjoOG8ZxoNHTd38Ao+AI8ukP64A34BJ&#10;XHwmfjqQeeGwHPac7I42LxX6+eKWUyg1C5HUSNTau91xjV3esOlhfsmLYNaMYgUpOCMtXFUsVXHs&#10;E6rSA/gavqphDY7xY97Bmz5llDBFXsCWZk2tN5nx6x3VAZ/j7x80ahToRaLuCo7EGFJhWX0dG3g1&#10;5y2CnRs0wFdpXV8jX08VHaAZGU4MJSRAy7dxkBNBr6uZU/a6C1ERMvwLgubjNCM6MHjibQxYFBIc&#10;Ka/cBSEemHYjR7MEwtsnQxD0DQRBj3tVPGr9A0Ef7wINjF8QtAgEQf/y3rIU2E1w/BNBB6NqZux/&#10;gLTdisQoNc8VcOKfEPx+kzwmtoPvihUYHJ84rJwmOc8OvsgCwVew74p2Qeozi7J8MzIXb5RkOnIa&#10;nDis+w2tyT81TSJ9wtxyrbNqI7QlR93wB394F3jMVh+DogA3MiWQf10v3+qvQUiVdlEaUDSJsdhP&#10;fkhTGv+VuuknZbr0/PQfCPrdnfZd9d78DOlTzvNniSQhOvGBqwkZ37nVQoOZW65lKYoFbQTZeOK2&#10;IH13AbriZYPk7iv3uyY8/wybTjysdMEBNYbfudcqL3W3hjzEygeF+atdfYBUXUm0y/QX9gSZNRvF&#10;fH4RAVH8vU3Reg8Gkb1XCkk+UhSpY04qzwCf5NrSMHJ9/uUr6kNsbwGrPZrQVemzKT0CmDGMu3eP&#10;WTqG729odQ1q0yRlfKYJHmUOZHtKoPK9YdkETHQvIdZRX6RktI7E41oKT2HT/muP7G0gBjtAewz+&#10;kuwBquYbBEHj/YGgTwUPTyFjQDtCAXqfUt4qL9P3P10lT0Oxz6e8nQT4RhKYFAENdRkLmkdCOn2m&#10;l/e38Bs22/LbzlIsJt50kKDdFaf3mMKCGXvmY1BDTYMVS0vi8khMzTyouDVg/jL4IcoMc6TXFiBZ&#10;wF2o/aOvfqh+9sFcF3gKbn/ev9dgmOWYdOrtgYt62r16ZTInNLBvXZB4BQVB0HOoEsY2c50+EfUx&#10;1oaoNd5H8nPROjqGxMCJM/G7BO8BSN3N5KR3Xey9P68X19dU10vds03x6vOOS1vhokFcfiaFKNyP&#10;NbD5i7QuH/jIVlQdkjYjUARS0l3Sb1Jv0t5z8JlyWzaq20DiboBTX7DQOurptfxqcnumd3y7zaO3&#10;5ADBxr6/KvAcz5tlCrri91fhJR+PwIW1FiKVwWGQkZsJu2Zncg3h+pDmgs2NpeGRbK3pWqFADQue&#10;I/MEWz9vUOwWwIt6qqEVwNCjf0T/gihXESPFMVzi6RH7YJmk6iOwDRpAVKznEbeRt5+9yNrFpgDC&#10;fYVbNDp9xdJyJjQ0APgk2SRZ6eiiFBlfNop03AyOtPwd3zUlRZM0kzSbNOMFGy499+nFoD1eQdnJ&#10;6f9D3VnG1NUveLd48RaKlwLF3d2luLu7a6FwcCtavLhT5ODuLsWLc3BKkeJQ3PXdtPeZ++Temcy8&#10;820SEsg+H9ichORk7d9/rdDOUxxeco5QP7ewg5XuBNvWr61hbplyH3pfRUlu3M5h+2DubcLIcab2&#10;Hzvu0/CUuK3u4Vy/ecAiosyv1FaXQL6q1AzYfPhmstJHK7Fde4KyeUGj3T5ha7J3hVcT+ZaLNLIL&#10;bweOWfX4U9JOINcg3beAs6jYAZZ5q4fQ5GBA7aZsjhSrc/cx89XQnNzZK/QX5D7AiXNHLyxPlFsR&#10;flqzRwyeqC4NkjDxT+g72NoDj7IFjkQO2Z5zumZvloS757VvAt/06THPObc1jaeP6q+dJqBl9jV/&#10;oo02BpnMCVHI3u+oc8jsc2StOkCkecqBj4trgNnN8SEvOSedfcTQrhHGPkeuVnZZqEROeMOFA91A&#10;rzwfeuMVqKEuR9WR1CBaD/zScwHq+xJCFbpqKHWMKYkTBSkDPmBLFV8I8hYRhh3p5/dBBVVpFC0C&#10;sRW2saloo9mupNSkW/Nx2XujZo0sidk9VyXmi4CRG+3axugH6UUrosW5SxXtMI3BBkcHBY7po5/5&#10;+G3AgcQGd8Jl952br4twdOEPwWdk6vnDzqE88YJKhAl7DXu+Ys4GwYQX+qkBMHsSyRtb20Y52+BV&#10;b41j+TZxul4vhUnn+5dLvRhFcgZiKjt4N3W9YiPYRDOaJhUm7YJgdQFRAxLt281u9MVVOMHWOozb&#10;MbuH4uAbJF/3eayf/ZGErB5TAy+7ZUJQ6fGUdddpX3vNEzt0CSm067hsoA64bP42u10qyMg5zt2S&#10;L8ZiYJZi10i9TFdS6lSB5Fn/oJA79qCQp0s0U2CFHcFBTGXDykmVsWNTm7EJ3sWQEaSruOWU8R2e&#10;9P0Ryz11zNbeKPkEoTXrAAidAglYaVDzFCkGLawU4N6hBSjA/4HQ1iXq7DN58LWpanaE/vm7a29n&#10;UuI1N4qs5egYckb/QGjZsUn5RK0+AELD94GcqilMwrSjCni+mHkqYo2EfhQ61bVbODP8srADCgkL&#10;Z1OfXgMgNN9vCM0CQGi1PxCaNUpcZ3o050fUYi5aKmT9N4S2R7HOwfsHhJ5hmfWKd8kO7XOkWPSq&#10;mqHmgdY6VbP6PlGlNX0hj66vOruTSB8oYgnj4i4spyKB2txOSKtGO7aGv4yLZG1L2tzTVd2ZrGbr&#10;A9RWhCHQajJHqh4LPNhsRlZOPGypVQuEg4PHl9sFVJRfQFMI/PZl33cQ2TW2QBcFUXglLdX31hfg&#10;1LUceQnp4aqM+33HvkQvZgjSn9qKTDmoz32MhVt8jCwdlr3uXa/kxzfDVrVkZblFuWZs2M80/smg&#10;rXffR/xh0NAhEr+uYgEGDfHtUJ18DTDo1wZPDJqbCGDQAv1PDFqTCmDQQQCDHoo4GVjLAWorAINe&#10;+c2g2a7qudnqYf8w6Mg/DNrjiUFHsYo8YKSXucdNnWVC8jgl5a7SN73OKdDfNum0jyk3m59nPs4T&#10;4ln511fhD10x7s4kt9ePqoTnVuFvW4ZJ2Nndk4OT9Xle+QQwjFpZqQmvrgMImjcoOzIjZixlpfF1&#10;rZU0lI85aeGWOL26GJjEyDpy0zIVNzdbrIHXZ+zONyHnRktraIBBNVxBlGAvHJ2Nw9buO/mGTLDF&#10;3ou6899iN0LCT0mA2K1KST7MItStdbtlmiYS/70F9kqIRtQEBknBZsjQl6J+PdNQ0VG3YwxRi1bl&#10;50kRo2s5+PsphITsb+rygfeUuzhky001pCA3RLA/a08Tv9MeBzm90Od9iUpJEz9sdF1V1ZPYDeQx&#10;l7iT4VMPtjevRMjimqI/73pu0VpcxDLF/aLZMFp6nTNPVxqsmFpYLVSHEhfxvsTocP/4LwKN/BeB&#10;1s4BCHR6zT8JNH9+scAfAl0Wgvv1iUBbFcB/iXoOh9d5tQyHdGcgKsp4I9Gt6DcwxnEiXfC4obGy&#10;h6qJiSF/9wdBP4Mtm7ws3r7/4ZBzKKnmYdYGf49J3jsV/qgJXxksf5UtsK0wPKgie38aG8eKmXNT&#10;sAQciYmJEOTlxtNFms8LZLHlUEyLV0L8MRjl/zr3BLJREILqAkp9rAEzjsdq1Z85ujpVd3kdjMlL&#10;QyeJoFGThIxQFMVnOJyIpC2Zsy9+Du/swyC/R0uzho9BmjvWsoky/jHcQGZX1TE1Fm8o9W3Nv3Zw&#10;R8Ncg3sPgg8hqLHgwtHGpqjLo5c2SF5a1x1xYAIqKybLtj/M5nfcqPdgfYfu1Cd5L9JPMR0Ujlr4&#10;SYMpmKTfkx0FEpbHg0SYbm+Fi9csOwGR12GD+fVrg5GTDHitTV7CLJ60OhRGrdyNXj9FqpHPHtdH&#10;kxERU84InJ4nCO6Q13jdMowKjm7819gfur9yXpSHlRbqHvUFOJS312xN1NkQeTsvLdBaHHMmfy2/&#10;GtkvF7gXMzBY/kwJ4h85OGzZGtZqbaK78nqgaKp30WyxLdWjcD9qSzUumbUjtfjxgntmuJbtB5Op&#10;ZDHvmG0zHSM7N2MXRRIK8lEvlAm5N4gLoqnPlAWiJD+GH8SV9kyMkQ4J4MSN0HViMuj5KIQi2yB1&#10;6pzb60z6fHIMzv8lIk6Q6G4yxvIOs8moRC+kTyjiWQwMFCnCyeeXhLHMpscPZj1fFg/vrycVQbSi&#10;YiCqovSdoGs8ZL/RcZy4Kjfm8SbfqQEUDi4T5T6yw/76seBUjOA1Qx9MnZLSSgYZbXudlFaKD7Qu&#10;lYsJcjOoUg0LHOQOQ17kG721U15e7JHrxdwsKtMYKVgl+tfU7A6V1rmtdNVGuJ4hlcikgzaC6Z0Y&#10;OV6Zy6s2DbdqYrEZn5eMti6oWk6FrNRbKJL9BFgq+e+9NMG3EPebKKOt7t1wrQJCg4EBaMysRToT&#10;J+qiyTSW5ojwEe32iMQgkeE9Qm6RYG0P3xpymHi+a1gpbV88B1IJ4h/DOb59QdA6lc4T/SGej/Xv&#10;jzftvA3a7kHLGq6j87WVdj/tZkcWWUCTUc2ot5mN7vekX7ndZj+2UcoftB1kdr0bc3AX7w9Z/PFr&#10;rPqmXschZan6eubwnJo3X+B1+3WVtxNC2KHYDXGrwcMcObEsKSVV7tTVqHnf5bPikkyBJlBwhfH1&#10;3eY7ld1H9Lp0kW//CR//a4LNzsr+Tz7+nwPm/4aPawgLq4mI/Nd8/B/Rjf8NH//X1MkTEf83Kv6X&#10;ve5/QsX/7V7/b1LxPxq9v62y//5g4x9UnPOPae0/qDgX05NB779zqP29QQ7ETuJiXChYHXBZnj/F&#10;Tvx61s3+HjuhknnG+RQ7cezSDv+IbF9W+E6f4iWlEDlWUthbdaoyS7iGsQ3KP7GTQ99lFKqyDp/D&#10;kcfvH8a4XXkvv98eeNZ4zYeBqpUCyZQXy+31RPoSLvEwXBe/bUjzZaXKmNq3Wg+2lvy8Hn43YMDq&#10;MHGu0Xt6PT6U5VLbMBq5teOZZ8JLHLo1b5knylOu76PHl3XJoXyb02uH6N2Oer1eolMhU6sgUqEL&#10;8XDx/P6DVWQ9ie5AN3NgSDIcWFcqzNW8UPpWQ88PNMjrCazwnxrkCsVfbgdF0vdVRZJEzzyb/GQH&#10;kNuo265nW4gIOHnb1mRKIMAou/sQnZBhEucg40NvA+/YcE2c2hnjYCUOUnyNKpqueB3oBrTVwDn3&#10;E2iQz8sc5IrvfHzjW7513jbJxAP13kqTTXFlJy5YGm7CKRo/zosfTwu8M90b+xFfBqXYjwEeBH37&#10;LMVcxt7y1xcbv+eVmHMIrWjJn4SC1KGwYRb9MP20aGJ0lXpNKt7QbGTbvulLY9gYpxZCIDvxS3ym&#10;4jffSWFIYMixH2jKXAk/h5AOP5wnzT3BK5F9yD2hE5EHHF1UJl3EH+MYY6nm1wj8ubNudVx7sNY4&#10;H9g4PzDheBzEfuxsqcQ3QkUX+eUkc31q8mHXlpogYFi8P8mP5YEPzCr+xkPx21vUFYxma0lV6lyL&#10;0A7nRQEpCgpHsS7dk+17jPB8HumSuKZRBSV496utO1PdboWLPG7pBjWDr8u5GZ0CQmuHqz5JHTI2&#10;V4irH8ZpDAkq0blg06GH72APfj7FyRV5HnkTnql12v5+BU7zaln4153dS2Z4LC+szuvFL6AH7OBz&#10;bEseQfgDXMH8y9PuiepjsDc8JpUUU+ZX2Lifskx482DmB/GzNKNQKkFz/Jd1EviyCWzS+K/pX+98&#10;kmqaCLvOxPXtkEB0e1P6pis6Bv792fpzbQERJCYsS6jEZ+bvJboIwc/fIxwRf4EKZVHk/XIE01nS&#10;qYQPVdip2gnQ9pwUXMFX57NuxTXXNnfk3/z70U8E8XYAbxqpd1CHYR4jqYuor18HrotnIQ+chwge&#10;rzLv5BMVj+YXZeHzqAs4DEDgB6g4FhMgTrOFHvYiInqdsTcoRO65/WymMkRiB5P0npDfltzFX+J8&#10;9i0QO7nDZIBGqJab39wq9j3FNoU7Xvah5BK+62jFSid+IJgBYicdluTAhQ84QOxE8AMH8KMKfpd/&#10;zxXMGAreLnVadQz19M6dttvOP75ir+vWgJNk3u5XbROr3atVZdaGc+8VTDnD980+79CdMIXX1gxY&#10;Y2sNvcWicyIPh9Xs6X1rj62kZYpOgKAhlrzgqQ9qTR16i6BpihDuXB2a9Q5Jy/R5OFWpbKSjw5lx&#10;KQ+ZMOlOEXZ4lKcnQ3HPQdxo21EhDvNhb2Yl+tmLLwTcWOLfVhodM3XyAjyDgf9iHHkqPV3+T4cS&#10;XffJwffOr2OYhW9fit8qDfqoJqFpww3D3/irPA2z+XF/zpmOO49jfEFKRi2Fkocyz+UtGMeSDxd+&#10;h+OKT0gLVQadH/p6OdqTyZ7xshgOlMRvmEVm51TlzJm2NrPUGlFdU8VowVUahSuzdO6y29EuD87b&#10;JfPhXRaDSw7lxdjJ3+aEy8Rtodxd/lk0auwapyM+VXW8bhEk2a9U8JlIlKEkJpoCxxfDymrKhTsM&#10;LHH/LnOJTi5+YeO679x/C1MjIuB+rq7/VIMc6PdtMcbwNQ196KmbOHWSGkYa1PeNIJkvw833LnfM&#10;JERAgdQp2kZ6qIebJm1RzIqNiSRlW0bTlu+Lyctdyl6OncmKAOIO7jd1mC4HJ6pN5WeqPWV9oSwt&#10;fKTjQULphFGjaB/wIm++iwfJmTHPZGNrceiIJFInVv1G4jbHmkh08kPENsHT9nI1C6WD6iXTtgll&#10;36VnhJnvA/FfKLQJm/9ctRAXYo1F/RFFGPzJDj6eq8apObBWtsifc7jQCFXbl4B9WKm2wvzKmM59&#10;AUDiJUba4jDsbDOWP6FRmcMF9GiR2SwTiwSRXVhBnrjKkQ6hzNYovckMYnvp2uJ2hdG4H0pbRqgn&#10;kWeWsNFU7C++FX8vjpDuv7ppziKmD64EMxx1J9zCEAygvrJMIzAPrKVE+qpdZHj28X3AxR6e9IfC&#10;aACJo82cA7o0ste7cTTzggGQIN3iUuQQAuN9p+6oVxfocyTGMZ2jYQg1laS9u1GLdpGLWDl8+8Gh&#10;sCApKVVggkZBjgdiwQQtZYh+dFkSFTKMy1UsMIKk5N7NbQqR2CIJG8YRZsMEj/jvh1ZO0ERa6zIk&#10;Nwobfj0ZNEtu1Gw3Mj5rXWSilkq25bOonrCUCrvsq3wJO52XyWUT5wHNIei07muxaAMNNaPyxt4G&#10;rf72I327Ie94zlJ1NalG+LBS/EF9pSJV6rpDCmSGZHIGRL9vUwFZ8HKRdm1SOlieGhHROyjZy980&#10;NCls0bKrCE8s2RA2sNFrtFibmjDbqqs71tXJLXgQ01F5Z5b7Tgcz0ulxRj1FUeGVXcKn+m9iOpjT&#10;n8R1THuuphQbEqy/1iULfr44ijftsQmHEJQP1jMWsX1s+J7WstBEUJDwKx7juQ2HQWQiUmgjQzlD&#10;OTZNKXW2dAAXf/Y3Pb0DlwPzRUwa3h40A1S4xIptXeGmrmuXYwNKIHZS8ULlZQEUye0gMoWwnF0Z&#10;psUevN1VBHyZ9cKwYgOwyZbRw61GtDCjpu5K/kGEo/98FRaInWwBsRORgdhYjOBHPGTxLCB2cvN+&#10;fA7SrcqpI59hJPWBk83JFi6SdTV4MyV76U+EHBeIkEPNuNdzMKMFFDQGMu2P1mi2v+0i96ri+4yf&#10;nwGF5JzpMji/C/1VC57Zq47Pr2ykNu3EzwtiEk95i3jIeSPR2f+WMLnCl+7s7UaWcW44+VPspGsT&#10;grYgMVYFoaqLuylMAmInUQe5as44T7ETCjICKx57AIdX8bXhADh81f/6BWHgL6zaVJAKx9C0YDZ7&#10;rTxPhPIeVQK8CrscuNeZoEXVQHjEWfcBLmEC7IxKb/SSP2+5fLlIULoDLLCjcIMnne1l3e2t+Pj9&#10;jPPejkb80/I4Ns/ogaxHqmothv/GfW1EvXSNaf4YpOMdeqsz/Q0xxBR4iub+rK4BIkGXVBZrrTRE&#10;ClTI0WlxRnLQgHnnPC7HZ0+5kRvTe2Kz3Mg9xT3ssEmG78w3MIQmHBCre6V7tg2ll3oRx2eTNqUG&#10;+Fw1oC9IPqxdMt2WfGzhO1oen/QtBC4k2udMWRNSVSGoNy/xxUiLENu8UcgfQ7xHNH7qk7ZRze6x&#10;x8N33Em7pel/cdUSoDVSmdvwwjUYJopJ/IxFH9XDn7TZvXz55cL1hXhLYyRR7JvPWfEdrDgo6eMQ&#10;JlKf5qSDAsFq1QhVo4z9rX0qz6zZk/k7/YdM56S7xrtgMFZue2x5/uK21E2qWaWjLf4t3p5hyZzH&#10;BW19EKFpRU20O7vDOvI1dZGoNs29cHkXv+hBvK9R87xz+PVP//HOUxjfN1cAEHfItwoNqdu+d9iG&#10;iiiNRptIa4yGeA73KGvi2we5a2G2vLy0BhF4JttZRNfo157weEZ7f5SYTNrnjaKk5/xAiSa49nz9&#10;59D7r63hy/3oqz4Zvn0dn53yupSF8EnVJI2smD3q9JthLiGTLU7tXpIzq1vKEHMIBwQEicvfki0Y&#10;4RgaO47wPb+VGEURPB19hmqLO8f3gnB7ehlMN0yS+cYNrkToUMeRsdPLQbznV173MPzyRs1qaawe&#10;0tiwOfKcMoiQ71qmPuF+ZvtWxZax9UwDhOQtv8GQO4ZzwtwarNDlTe6wJeOI2xJ3eZJ7pzP4Fiy5&#10;o5zIpptKNRK7AN6YPJ80f5KkPTC0UXqTe0frJMWZRfNpXgxBuefw6eiTCBL7kvmaWnO0Gd+Mp9u2&#10;L3jVcJs/IMizJyQWJVolaiXKJeolks5gi235eKRmCsNmtswhWpW9is/MX7ym4kavYKogybSA6Fqx&#10;AMGTX0Dw5NP5CUn+3vBGa7qeeIGZoNf92+W+jrWNSdOZTvNxaAEW/Wz3mDvYRiR3wYz4S2PbiuzN&#10;vWEOIHjCskgVxjrpBgRPYsQHoHaweCgILbCvSTxk5M2598l8ZVPDqK4CdK2QPms0R2fGJlanbVu9&#10;6QmJPSxteBvFaKJgaGBpCt43iI0yOTILzWHZ8b6Bo1/3zY3T7CfYtufQyJRogFDVhwnkLBupobDq&#10;mbyxHzVmPL12whkzbevZ6GduPrZ9HicbsJ1km1g77RXWIUW7HZMueyjZIXGIflyQN3hiBXGe8cd6&#10;j7kkK3Ne59xGTdbRtblaMrShSpXVeVAvTZPQJjlrqGHVl1mPXOLJeeFvbcVC1hSaLvMSRw6IkK+1&#10;IzxFyFOj2X3gQFWzhbPfB0zYxuL7fkfIaWEgVvkPvAs5Y7k2Z7xFuLddHt5Y1t/liSYpFkZnUL9L&#10;ygCaNIqZC3C+h8+AagXOKcMDRVYXZ9ZThJxkCKzgKBiUUsT2K5vhuoItoPhM57yDuJmxE60laHOl&#10;8wZK/JpbO5nsHFLoP+TWoM9I3+UWDWG7Z17qji0SBbi4JeP9jHGOusyzD6VVnEw/CIoyFGaTZH7B&#10;nK6GyB19RHIo63yoUSqzsy5VL6FhLKbKYvLRnU+eyJWWiKJqqmykYvKagxO9DxL1CmgL69dbcdrc&#10;2gDIOOq34fdzEIiyHfWglHr4PJkMgMXHNZZzLB+w5S5uKeRosN0NaGHLBDFqLZHEzrcWLcOoZpGm&#10;3RNp6CpuOGXY7Ysya0xB4I80YeHxXxQm0Gau43HTuOlhH+p5DDQn5PHvTAM6uldUujzbgAj5B97d&#10;V5F1VMJlPmYSGpXg8sZQlwKy2Rvrxbjw8EJebjhbJC76/oa8tA1VloBV7i7EpfTSItycxMMSZGt3&#10;gVfv2JWNKl2ettlUmltnHt297/BL7E5HJiTT46GDEafxRyw3tUeM2XKH+/EkcnXiD3IeynVMQKkQ&#10;jMqR8xE7OzQrZdrd59ZRzxbKIE72V8SXIXQ0/Sm299F18kW0ybwGL/v09PawfnVZZRMluHi8Q11l&#10;2hXS0tdcnlSLznfolWUPrWnsmw0SxdcJoXCspGMTxyIyuJvSmasWmoj1Ym+PKoejT069Y4jMNziM&#10;3Nwq8b5B/IZOoxdJkqVR4nTztcyl/EB4iv3+JpNPbZDXQEV3ys61h3AxIzHT0LZI0Hxh9axxdAXl&#10;Qxe7rOCWFsXNdgsupbCclcp4XAy6CT6l5C3XrjVBCGInljkVeKQ3Yng21lqneR8z8LWoaWrR+IFK&#10;czuZmN/husWWjDYmxofsexkM6ZeUWyJyJmUW7vQvxoPRcUiMi3rTc6ITxH1kHSe+4V5eJ84dP1XI&#10;LWm8FvEzFaEvPduMPzp8KmJDwKNnoX81RsvWj0deB2th8+Mt270Fu5acCCZ3CbdGa2+I5AEWYEgD&#10;a91v+exc7A8b9sNGmj3iuHjqLjN1z/rlVmHsW0uJ2Yn+dG9q1Od64uJdVil1JIODQIXcVTqYw0dE&#10;wAaokA/kDwZd/Z5m1/yeZlOfp7aZKacHx7X96Em9fkTqPYPkxH++U6RjRrETIZ6YcGuoOzk92XIZ&#10;myFnZzMeWuWad3UhzyoAptme7o5vhZ+m2SVT1lOBCVqhRPrcfYiBGalIScKQUDXT0O5RsQs+UYsc&#10;RVwgeLKW47Gfoqd3LgBuLwGXsOdLbF69aqkoiX7i4toYPfY46OnJ7bfYBeq+Nrhv9gwxK/m4pp1v&#10;54KtlmgWmUzMC9GzuOJRI7OpLFrrwRTf+WGbFbNE8vCVGfJEqGRffc6GDxYWb5qudL0oEnspSksA&#10;TbocXEEQTGcPi5dbjxs9tG/xi8vUSTcfn4VZoKp/iiMYA2IMG6jpEUpyJxpgvS5vDR0FgyX2IpSY&#10;4u6nSV8HiRjp+0QcIhsy0bCj/EezMi9yJ7ep0O4mRF+mlQ7ME57WKJEXU5LLtMqPl8Wf2knfHYSQ&#10;s+8QDaKpCFrTGcotHQmbSMqNug7lCx9MTaXnJT84OnjwOGBEpCalIo0Kc5Bk26ahTlGYqn68rAog&#10;RijaNZ0e/EyavrT5WLqDPGWKzX6v4GBd3OVVvgkUyz/E6EkO2Ncg0phuFd9lj+rXxFq4khQy81OP&#10;GYuOwLP4OXtNppKmzZ6iUhNMGsizkmspO7kznU6WypxYZ0SmjGiNuEMykOmRVRZYcMzoh20c9ccq&#10;2Ctkm0i8267fDJnfDjX1XymdTsQ3TJ6OobaySp3fiEdLGsebKqxJubq9zggUUocQq72nW3EOuQXr&#10;OMFcVJjDyX+kQ02XRckY0Q7DKXVcMxbiSrcaw+UtZuPlJR0aHWnvEr1PudhXApsQgjocKnu/1x4d&#10;BdDmDtlgv/bZHjjv2PX0mi7uJzJo243VumOKm3/XkbXE+oWIABd3ruNnpsXcPYxrFk9kQyJc1liH&#10;Vk+3o+yKa3KL6UIRTWzqLm6bon435zG9+p1cX+yA7Zpy7Kd5Lt4Y2zMBrT8FcpQ5mwaTXeObguLu&#10;3wVyq98F8szk8poPxsMK7SN5+fnRHBnnPc8xVY7y++XcqVu04HQkmvyH9ok68Y5k1lAJU8IGLWgK&#10;i2ks+D5EEHF/HMnRgqoYM+LQ6Ysg1OEI853V8W48PriUThziVC8/4WM/7rRl5hBrte2a+74PFqMj&#10;594vakpJ2cyfSn54V9FtxJRVAojCuC6J43QCLaOY3rcEzfySDuiLfAYXecxfHEm5tb5iwI6wFdb/&#10;mbl9fUBYGF15UGpinkY4q79qNEUTPkdYRxyeE181bpJwZe1XuqIKC4t7nGdMzKfm3EJtuoT4Vz9g&#10;N1mnj9YU6ihmQi0Vas3Z8qPoORPSLoGhwaWmfnX7frWuLfIiPgR7YTN/KcZRdLMvog2PaNN3my/D&#10;YTHpRJbCdY3U3X/JjlMwfNYJ+eNyGBtiTcKhfL3OyCZM+Z0wg0b7dAIjs/2Iq1SRvWeE4AJrb9cR&#10;Iv+lFTM0y/fPo430TaxbTK30xhm/VoEuCy9BwcJrBY3Vc3fmpy5LGnpXyInc0rHhI3TXm8JKX3/L&#10;Ci4VJZeT4VL013jG5sIzBXq4ki2DD3wsyRYmiKFYTFHmVVpDX1e/0lV0oLAKgPaTJ55715hta1Yx&#10;VMOTYBzF0S8nHad/lajPXGjf6Mta7r9heTzf6jaQ89hvCklb4gWpatSeV/g8dJdgP9y0lw+LOvg0&#10;k571/JDgrI3qEWFj8Kb6Yea7+3WL41sPr3Ritmm8/xxGEt4y0XbY7m5+aqrQefV1GTBifyAaFRdz&#10;+XdI/xvhPglH2NmZmP9jxP53A8c/LST/DaQXVpWX0pD4LyE95z+KG/8bSM/5L/KUJ0D/14T9z/d/&#10;Rfa/f9v/VKTyb3f+fxLZc/6x0/wT2f++8Nd78Bey/2Nb+RuyZwOegPz/IPuLFCGKONOBVqMB4pQe&#10;Ic2vGHFJZtD4Mc+ELSyNMUTIbDFkhd4FVtF/hArSDg9DtrYJaj5i+cQFpVNYWEa1RjlFw7Ay2XwX&#10;9sVgunnj3HdZ9kWpQYfrqSDQPBldAtIn7bcUehoVtrmmSHFi1nvViWgsmaW+xLSWetPgnm/U8sCQ&#10;PYEQOan3m2hijtf0V/CsHh6tRTRxbIelg43WC1pIwwBlregL2hrHAYlaxr1mDvVRD8wmu52TmUYB&#10;gl8qa9WJNsCQfZxWo47OJny+peCTU//JaLnbfFDrl5+79Y38yMCzWZJ83hCWIxZvcbAzo1ZoXGTY&#10;Nkvom4SQz4hm2Zxg9junw27MtElpwYZNzchv6O2cLAZMYz/4H08qXH0bxsVnTF9hojyVyWXmO8Gq&#10;ZrnA1bYFc8nAtX3SS5U2Z+GKsR2fa2qrVxmwjWw0a0SbB0ni0t1vVb5bq55c5Fu8KlB7JY2kTcdS&#10;CN38eg51H8HUOtYpu86/HOZrp72h4BGLIQU0ljacJtr+M3loc6vk9TAqe51eSWpklxqmZTbqOHkY&#10;HuLPBLXPkxHZoHT8CP3mKzFjNzp5DAXfwzPF0ZiJ2xOEV1mIc+BpHa6Be8WryNVtLdnC2pJCjK8j&#10;tKpab9aS59eT55MdmY+DEqq8TIXpFMZo0XKPfwCRcRgstEF/KR6mIzRgwJ7N1jcgdymDlwel+1UR&#10;9RMN+DLqCOtw7il0wsCsLWR/79fzlvpiLUys/BQSL2//gCiIBTlSaSu6WCPESjpyteKsJIq5apE8&#10;PHK1JBSk9kLTBv6eCxgJP4hfSpYYj/8Zh2/a5JWOKmw8jFwnGnDz+JVHDUJ2d3K/UT1353XaF44H&#10;+PxzeEt8QbQDLsFyohUJUvK4sFvUPoNXFt/dHSlYKUfzeMNy7xIGNHJfKAmUsr21zmL7f9SdVVAc&#10;C8OmQyABgoXgBHfXAYIHgmtwD+4EghNcgkMILoMzgxMcEgYJ7u4QLOjABHfLNud856t/9/+2tnbv&#10;tmouuvpipqeqb/qpt58nc8CmHCSSINBDnpwZPyG9zxRQqXMEO6gkHo4DVDAxG8TeYjLP3qKCkMkD&#10;SX6Wrb6DclURfKMceyRFUoz19pJ6VXpVixSr+DW5ySan7JhyEmXkJcsSAfb9iz94lh3r4Vc5sbfS&#10;95nxbT9y+I6347clAyLEifrdNaRfnH4S4t/g35AeA19S+shCYGfPhFdwcJokogNdTBjGUByQhnzF&#10;KSn0VlVkaW92np9XgWV3aGn/sIva0LtXG5xpUQOo3jeRE0D1b+bX1kudFo2ALjnsjP9D8KV/K0km&#10;Veu0AIDqG90IXkn4YhCG4HUJVKIDZ9PPVl/n37Yyysa4pQ4ZdiRFgfyxmt3+9em/JY3fYdWLOdqX&#10;8xcTaTA6ixvwDL+oOdRgEwGHUlqs8T8oVARqPjBjGLd3+BN6PEzYy9ia45Q/sXYo/RaufCXvXnNI&#10;TegfEyqsN9fb8ZFNJDiUQDsfkBu6cHuQ1wTGn2lHKPeKthAlr53Kr1N4TYWkXawqzeF4o4zFJjyj&#10;tfQaesWqs9HpczJovonBSMRZmdaDk/9Lgq1TQgipTzc3BK0gxGaDKkMRmR01IxD5h+1r1KEqis8f&#10;HbhtSG1w32KDkPaAe2WeeMQW6JK7AF3ypR6gSz4YlP5Xl1z2+EOc0NBWzdX7SQg7R0rKoNXW7vfm&#10;T2TYZENwjzLRAfVz3/TjSk4NpjyaoJWBxjEutq4Zr1b642kuz6QlkqPfrjoWVcJMOgCpl98w/9jH&#10;qF6kRqH6QOppiQJQPjp3uZOUQqV9n+y3sGlNLazfD5y13tDqJIXcjdWP3unQs9RG3ACkvqbXb8i9&#10;9uYqv5ggochXLcyh0iztHMbQRClskbaM1n0e4VPRd/7N6YOyO6czSVRD2q8olaQp0IXDisgFqE7n&#10;d8aBtvD4FoXn971nnrZDds3Ftb2ipG8Oe+d8MT2SBnemwPagV410AwvTj4EC1RjPJE+7ugNzlReb&#10;4yCX4mfLYr4lu9pC/cSKyH+j+jy1O8gukVNLntX65r9QfRheWKT5P6ieWp29MksDWK8jV2gKG4+3&#10;pq3H1nTpnYASGxNs4fWaBsYlyqezgEHFoaLLuExvF1ivmyJmHtbrxH+v1yNmtm3gWu3+ZkOt9ylk&#10;8cZV9ylvIzI/a22OHJ/y3EAydimph8Oqvi/8uVu/zT4Tvuuse1/vGrxwEBZaZ9a+0ylZv8C5zYTV&#10;7n9OIoxXvG+dEwWs11MH5qyD5iU5krXCJevVPNJNgS45/t/r9V/dbAi56q0eREMv4hhYr9NKPazX&#10;B3gRxw/r9XR0WPYIbtBuNu7Der14sgo+pDlSL5iEChZ5Pveqw62vSnADDeNlxZBNz2awPAfQJef/&#10;jolHNMivFBN/Qcwg7ZwIHs346XBK1y1jPocWbKWugr0Ayfw0LPj59sDBALoy6l30Sf/l4/fLr2sF&#10;xp6C7MHa9cL1h77ScFss9NB8+datq4rfNE62k5LLDXYV0wYVp0rcu3evl6imNJqnRaeeF+Ocg4rf&#10;T8cz7yYFNkKFpoTrHQ37P/ot+TZUOruLT+hk2Thk7tiXqh2g+iWjnWk+RMnLpE75tLLsTqVlYmaf&#10;+JRrkpR2XEc2pzLS07wDu4rkKYRXFAyhLTNTbC9ktnyrQEDoAuQUz7XtmAMj9jqiOp7ldWS/KNWM&#10;mPzFsr3AnJ3Z4mBtaBkyt19BFzA7MJK8gclW+vnO/VdQsT1UN4r4DGM+TowL3cZOsf4bMF2/crWr&#10;P9Y7CRYlxIAMT1P3MeAMPEzX714reVF/SgzNo8viw69Rp1aUi3h5b81GbB5MvAzvlTY35tRw1SNy&#10;D6Njb2zIXmcqzkEVAA1h7HcbKTTTCb1JM2E8qR1pn+kSwcw2e9FRJ4w6Xs8z0u03TjCKNakifiWM&#10;asQzl2n8apAqrLLp9tWCkg8zRh+/qJJeTdyhX37AI1+m4yDp63BJTpd7buwmGzIpYTh3QwRFwd0p&#10;SDhEH1aScy1nGFQKp9B/0zj5tHlmS8KFd1iGR8JfeHDi5tDy+NG7NJwx07l3Kva2nIJpGn8iZsa9&#10;4Ux2FUX4pCoEmrKDcEJ+I2N5LDfJe5LkMbemKCFdXZzdxt1GeFteeLHxde09Ob0a/0OVXJy7pbBN&#10;PrT4iLUpWqVq8UU2FcHDbp3TSHkRKpMOxzir5H6MYxTC3QcKwa5F/hk3s7iDvGVhD2GpO7Y3mswJ&#10;So4mLclqmHzHn628SaERIvZGXAn71JldvyWapg6VWaGtaJ1t3k3mT6x/WE1xIEeP7/UOvcdr0sv9&#10;niCXy2EUzth8+TG2IvGxnB3LLcuAjUHl/kKzRDv9CsqCPFDYllkdTsHWynyqL/uEEFzwu0wlRPNy&#10;k6hj8ZStpbNGDxfcz7FecOnin+PGpze+Tgx5Uod234pX0RbLtdCZeIULnz2mPRbYMkVmPNMsj4jb&#10;L/SBx7E94dXSZbxh9klu6S3zwmsDt7EucRwkGFfXmczojAE1Coo8Tj0hcJ9VdU6VByBPMWkz8azu&#10;RFieU1eunvmii7PXK7JCVgaT5Vw3VK6sC8FK4CFKbBTUbJLLnCDOM7M7hoxQr2+4BX8IlsLTzyZx&#10;vcnhKC2DSmyRUBrmoc6tmr34mRqDuRAHxsXu67HBQYTROe47+Zxap1fLdT+HXD9c4epQcbaRCgwt&#10;Xoneok0M3lLesgJhco4r6JF6CX5CirnmS0iFnKrcQd88ECYPz4lWXlQSVhJWjkvL5s/iZjTwj/K8&#10;jV65v4bdHixT5AbFIi8+pUH2uxZOCuLrWkTOMYES+2FMmJVf8Ev9dBQaSFiDOaSMDsy5eRVGslux&#10;ztUfbozOe5x/4T7vndc4nDCet40RDIXFcBv39Z4oiOHBny336KwCVpGD9crjSvroJDqoPIl6K0jL&#10;LmkBwgEXsgVD5DkVnOQPFIzlVmjgLvmIlPBBsXlO1WTwRvKx3zHqMWrh00mMwrZ0vOHBoYf1uqpz&#10;GXPtlJ6VHim7AZsPW2/5cMRIyCmKaCSayE1V4kSs+mvvYMdN8002347mT16O+U8mMIH1uvC8jD/y&#10;3jqt0mxG0SEzQl2I9mZ1b/sS+/5JDs2wSb0DNvuWuRlWRvhAG7IOCyVE41gjbVHR5krflcdgUBWc&#10;yBwsPEH3Mz47WWbQH/5EiCPLBCjDeb9RsUhH4Afolr7Bv33Hwfukn3bpTZwi6xzWKQrOaniCUzkY&#10;tze1ZmXNsNi6+wHU2x9CI/JfwEWvSdjXKseZEeuxbqgGVJwQA1s2gzeUY07VrDLpX3m2wbxzJ77x&#10;P4fDq8R+HXMMOb542U43+fZa0D6pAawKxDHoyePx4O/hajH3aAGGGdQ53MNWv+eQBMaU6yTb4r/y&#10;PtnUmZNMmLNMYszpgjfIsKSI9s2uadr+SG9AhflwjgQBeSA6FakRt65uw8zni/H7XYLUtMGEpnHG&#10;nzUQ9Lu8sydM7CAoT6bQJXQrNGgepPqHfQnKCSk7XSx+vt3+1A9L/6d8QAF7XWIF5bdsoUPmK6Hz&#10;czcNLHGz0nGMjwIBWaNriyPGD2FyQbg5pLeax7LQb4r9T/LW2++ten8w8m8eZ1Z5jvsa6q70PjhU&#10;JiHIII9V9eWCWTnytAP0DKh4OUyPpn5P0ZZBVBpHT2nK7Mg8lu/82ZaPaP3RvHfqFH8Vmv/cY87i&#10;wxmFTHGBMi3XPdap45pohSKlbFC1xe236m5zGSIjXd3VUUr3djnjZbSDD3G/Rsi3BvpHXKyEeMKw&#10;5RsXJ9Q1EhL/nq8DYfLgwMZCvXHf4QzEiQpYm2lgGQiTj+CC7J9J8T1w+ocw+V+c/jYISlqrOarP&#10;A1ZXgIY+UfhRZhNe1qKQNAwmQAlQrBeA2BRh+oe1O/Fd4h9S4LAwIVn71OdXW9HnTpfbHWCDdIgI&#10;q7IhXSxOWgZmpkhndAxByo+LLL2FvXWtSHiJs0nSfnb2ZwQz280v7wambEprgWg3n+gT2rjXBgft&#10;ksUxaurmVpdqH/jGdin3O6W9TR6Ptfo6wSYjMEDz0xm0ADnFJ9tZJqsfv7UKOH58EJwSlstQnxsb&#10;aHVRsGLH7np2M3IAdMk9a7C27Vwh+4Gu8TQxMJgA08JdbfD21PBRxN8KFZHKwu+wp0ZOPQrTUYBC&#10;ZTY8mNQgDlCoDPH+rVABzzbrjr9oTl4+3+8GuuSAQsXKeBswLZTdXcsPYDMtnUlUyrKOHoXplxqJ&#10;vinxOXdv0StNcG8trMrttYoTbGDkYx+hK8ocrGv/W6ESXJblN1OrFDPuww0oVCZKTegkOLdAal8a&#10;IqeWhHAxAhm73ioaBBLoQeg1+TwXGTAEC/tAGtnDZW4BKhGPDkoCMjltIxWHPjaMyjNJZ2Zi8cXW&#10;Yx5nrFRubkc/r9Y0Vebu4SkQaa0y0UryaSHn9xWPjntaGuJkIJkYveofJ8t2WFiscKI21lEbXF0j&#10;eeJKAyFccwS65Fs/chnMv459QuWzLhPwwe33++WTwgMqO0AYZwxz042J6Zl//pPvGA233/ayd+bT&#10;frw0fFRcUSFeiT/5d5dc8L2c1tuBtS/on7flwvg93lA8GFTSyvs/XvK+lGihsqumYcFC17ADGZzU&#10;EWPRe4sciZ780YratZZip71p1fclXbAI8M2tNrXXGGHNEWjecCxpoJDF7h1uhQkfiZBLsvMPRK+T&#10;0FBQXlNAFQq+z6V/vOxk7JUKevu5sMNybMqciOTXW5Vmr2xTFWC/HvcQJifNTF9a4nsHLYR9h9ED&#10;+3UfAnAjLEd8OGd/H+1fBhUYs2zZPFlw78K8BWBQSRZ91+CsHTfAP5JOhOhVJRvouX4wqEwbkuyS&#10;IAEGFWp1LGYidWp8hiimt+yddLQ/7ea2T8ukTB84fcHPKGMBTL0hNB6ZCjWKxPmnD5xe6YHTizv3&#10;aE6jrg8CnH7ugdOHPx3uywIRvaJ2oUGTeo53D3B64UQbEL0kjX+54EV8jOTTO077tdmQXntZwynl&#10;S2vk+zhJClhvNmrwDNxAWuiwwi7fSS4e50fC1i5ln8ck0m2lJTF4ETlgCnW6C2E4DwIJ0NPzUpcG&#10;zKWm9Gw/kxlWkEeyLrKgppZ14bGp+aKG2zqMHUJWeKyxWdQTMwLn/mOt+EdK0Wp8YuVGXR1zC48P&#10;MKlkZjlISjZsWEiEIhwSVxrnrbVrHDhQXqWwwHFeGZK/FvoSltO4NbiF5Ws+0VO3raGMnkLHiIOZ&#10;nu0sr62lcvclLCasfF5QkU0xQT+cbVg3YTrTlbytp5nF1n3h6UlWyvuG7azeq7ItncRluUEx4aMR&#10;lOl1cgGhILVg9iBGB/dFYXSJikLJ0tWoH7b2+zn8gncNnKR3Ra+1L1W7i0ZIdVbN7fO9iJ8/w6qG&#10;qhIbID5ArOe+zQv7QpwihrkbvIKXtk6wG9O2OQS9/5TK6Wz+KsAhg+0T3cFmyufr7X9nKJJeqTHU&#10;RlO83yUfi8PBxCTzRYwwzrcge2aKhXCmdeewNcl39aCzrQrowqQWKgBWb0bZKPWut/EQVn6ZSqJI&#10;VRupiM6QMjSfJ2V+Gmmm0oU/1a0a7Mf/MoWjNKB8IfaJOwlGhh0bU3O5VeQmqSGeuV9NorKdwsKr&#10;yVxGGXBacKWY44DCwqDCvLfLNWd9C471D86jSnd8BWtfHYXNzfTENL+JtPHyeNI7isolh4aYHK48&#10;C7Y/hZW/bO7IDwjd+2dTK5zFxc7eTpoYWpk6fk8apYiTnkyUd2QsEIHxlgaYfnqRFkCah7IV4x2E&#10;RlFEjmSbbS9A079fR3SZyNGnrOheNKKUrK4Rrk5urhQj1m0lMGrp8pXV0mv/bWK12+jly+hJRgK+&#10;bBar81P5xOfDNKXvw+PIG1rOytFszV0zeSPiYrOCWsW1T0InxxoPV/+M71353eWynp76ye5+65+f&#10;JC+9YPw82KKjoEg+WEPkrWO98gUm6KOx79H7FVFUI+5xa3QlSeISvy7Wa45te1z8xErMhZM/mOhl&#10;O1xtaODJd14NsPpHu1JFpTjyCjzWkcWbLqrDggs6BTM8LdhkhPPllK2ry/bMY0JLvJudyGaVm9XH&#10;rB7TI0C+3PrNXc6RCdH4vdH6zWYRZpyplnSzxvqzmYhATmeqH4OXl860w2heG58ue5d0P7XFxb75&#10;CeYNixIdO0ozVx7MfLnLUIV+k/L7KkUve9Fl93o6R+xyx/m+443RrIxHxfc1JP7ehutS+N67PTmP&#10;dw2f9IyF2x0WUZdfXjqshgQt914oru8vnwyJgj0PeiLDlW1FruV81+/nQnLWbNBajboCCrrv5VG7&#10;zHsOXmiqBcC7U1XPdAxbii3hMdcByNFkyp3/gc//g+L5QK94/s3n/zHP/M979P8Dn9eTUJKU1/7f&#10;8/mHL1Wn4vx/4fP/64ie679N6AX+8yX/Z7H5f7vS/z95/N/Wnv/C4//ruw//8Pi/7TP/5vECAq/+&#10;b8QyrYBYRp4HEMskpgtgknySx/xEH9RlUaP0CLmGXuhNCN0nuTkL9GiqjjHCoFyzCug/E3qkf03o&#10;Nf+a0Ef9LZaRfPfnYjhw7HrvYv92VPQi8yFCDjsAfiGVzZ4eI1SOxngweEsaYjxvHS+on8Kplb/Z&#10;xUZjfscebcUZkTK5VeC7h7hidYpMcS2XqqmvqP+oDbxGSk05/1SibiiMlnKswQT+ftzlHNbHfkLU&#10;0HUqaJU0jJHhFH0GLOh/LjTn8tkdELMORBM2cMYmE2zMsulPkNZaI+V/IspvYmVC5hwXL4mhYMBz&#10;BlDDUkT8vcwIPfKApJOc4+1Va5GCFV2qn2lDpOlz0fu1H+00AVft6QJ+tTe/HFjT2Zl64OeSQd6F&#10;x60vixcUgPa4FQEDp37TcQIglGkqHEzcFAGeqKWsH3FgPfNxzRKdeM0sYLh7Kk3nqWPnreZiGQTJ&#10;9c9TIRgL/eG4SkU1idmPVEHgxv4cKI+jBpkH4uK57eg/uZI0QQUIu8L3BNHyVxXJyFCHqeEe30So&#10;khCOTaCUypikCQ0X8txjxKOYpqwvbCgzj1GDMALjfdWtLluBF4asvGqz3YezjCFE4ILuHrh39V6h&#10;CSiHSzBjNiY6I/ZzBhY5BYGxAcEw6pbsyVRz/nPSgyhVtt2KoS88XP2YmL64TOucajzmGxBZqJs6&#10;EodpcVMXI9QD6xD/9yumv4B8hrRKhY7ZWldS/oDX16OTJAWVexJxoulDVyN5ZmlhlsptyrGHv3aE&#10;82V5+2BS31/mkqzu8RwSGcrnx9tItOIhbqQPrnN6QClD/RZp6JEH4LQ+CYwElDIDKwRHeRrtOo8A&#10;pYzd5l9KGYYTjVWVIw19TnEKDgqtqQLe5Q7i9aFo7vQG4sQMNfw1p9A2ik8RxyZQXLUb6L2mSifk&#10;fq05byQiiYADvB5ziAPDrzwZH6C+RSl51CunkruNB3mUGMgAZNtRPF/8lH+GdPE47jFLIBNy/eNn&#10;4pjNSJkQ6kCcNJS0q2qupsjDAlPV5FqekLZ+Y6iS1y3an5bstnbjccBxPuh9T+qCehp+xWoansiC&#10;BzjNq2kaaTg/Lf8ImOWjmi7RKjwMOczFq3te/IjhMW8ge2A85cZdZ21miY2FOHmPKGLD9FpzNEA5&#10;DtwvMAs/0aQFiLxIQSXyX0R+TWx05j1A5L9vi30I9vL3JnolIVI2E4TXxRsgCBzWbgFwnvf9U+AQ&#10;b689SOqSdhSHeIct+1Ucc3K/75Pmusfv9JE4K6jSK59HtqZ0E1Ni4lBgxr2/+IiK5RF2Xj2GRJjR&#10;IRlX+5YVo8I0z51Ns0dSoPZLaiiCbcOEmhLjtzX9B+mIq6ZKls/HltVjpoQL3ZK/2TZM80QISX9I&#10;PmM9l/7GKoLtSc7Tlu2uFQX+DGv6ytq7nzhkdFiMwX3Qkf3h+SlTLpyeMibpXm3dIbzvxhPrK7DX&#10;JTeqq3Jh+0dqDqIy/7fUnIOk7nEa0ilwY2BxdTSJb1VLF/Xnhr5+woWsi5GJGnP9YcScKZMwOIp6&#10;fwZVG00fSQmf3h+tRDwhGub7XRs2bU/O+r661gIVvDNG1pzGw1MlUFSYpkHD5nygE/nnmiX+F8v6&#10;pagvxqYZ9X7spkGH8bYQLSKoyrqtlifrLoGMJ/9zLA3O4Jt3kr+9P6LMD0uKZSJu9TakTW9ii1PI&#10;zjeEL6rp1OwrT+yBsaXqb1zs83K/thNVBSkr021K6o8elSef/BJP6jsiSBKQs9HeNKiOK/sg6EeM&#10;wt0n3d864AjPRjhUnmDfEG+LwL7axLI4Osr2pyIyf6VvkUWf2yF4s1o96r7P6pm2zesR1pNS7yLc&#10;sdufN6t5cD0V7vvqueuxg8WPL6sL5lypm8bnUgbFggjSj5U5EieT7GvSr9M1hrVdE+bNPguAh2Vq&#10;HbaseC6ibax93x1N7VlPUfrLoIA60V+/ZfUgZmh4cJoPwb3VJyFC7wTqo6ZLWtg1BTTU2jJ3P1dd&#10;9k9qhsCiSkrcNXWMoSleezQM76P0ERUayon++DsWiGwqCMsKsakmZQSXcsTM4tTU7usHn8y9I7iv&#10;Ui/Ak0tOj2SQtYZFfVBDZnrm9pHtRKgy3/JBZfmBnlOKgM6SvgBfrljiS81olILNp3tTOapapMii&#10;iBxEcFth+N0bi/bXcZoj9/Acmg31j8pcukSmArsekKqAH9i4IZgeVqjMHZ/xa2ntGkXtUsOvq15S&#10;8cx1d6tlO6YSERUt9ivNuTfgHM66YT8KUi6U/N2k7FPoAh1eE5nbCPrBQCsV7g7uJKE2LUjZG577&#10;zeUcCPhkvhgJVNeSLUlRfixyVCfmnXebt0hcTsQnj3WkRcuQF3HtZzjCdPj6YeOPlUFZ87sZLVIH&#10;29PGpjtlxwDWMYjju+UUaJgVi4K14lsmfK1j0LCDLd5H1zJSt8aZYvZ9UmitZuUF5a5MHof7rJt6&#10;QZvY2PyOfQV66rXC3f5WhslsmnxndOWu/eRma5jqdVArQ2RPWHRrz87ZfUGlWR4F7TULoR8BcOKy&#10;Z8cvnmI98XGWVekzbfM7qeVuvF+4lcr8OlUsnU3FhjjL6jozpItimdoe6sECxfo/texoqH415dbk&#10;qhd/UEXXetHVz601k6Ge+p5ykURDj1rFWSfeE15zbpm0maOBd1e/HmwD56nGV9slqKFsNvml4zfM&#10;98vBqAg7W79IWymbcAeUTvW+FF2S/zqBjbqdcty7oMOemowdkx5ek/clGV3P0HDosM1cghKv61AF&#10;B5v0BpY22p6i7vNWndz9jMxA4g70Lc9Z34RyRP0X9ThFF8piemq9sZ3y0JttZhZqJdjdixSOaGdu&#10;Y7bYzSZbWGrz71RDlxLByg8pKm7G7Gdm9ryIAgeq3kN8y0GKjpu4c/QP2ht+rnW1D0wekMnEE0d4&#10;THDwh3uMS3jHG72uWJp6s0T3+TXf6fOKwhtbZAr7Sap5KY0vmF9WRmvqHZvTRcJQt8zdUBoExkkX&#10;ZEnYFG+SZia84a8AJi+1q5oMiiScWHJoboghhdfd4rEUHrmxsptRs+cuFSwVicq35VPALxakFXLJ&#10;7CSE8v2sLmvPOQhyezhtXmZZXXT/pqb0Rm8/NtWXXITCeSat7FdMUDj0gwAmH/S56t2+9F7FKfqg&#10;WRnUru74U6EdZ/uAymRJbANQGA+OXeN4U8AvISwJuGT465piO+qImCXboBpDZt9yRUuMch0GipzT&#10;VAVa+r2hrdF71yyrAsjNoAgZidov73J14MSutStHoU+j8/pWecsnVN6KkypgEf/WKL7SOScwDqnT&#10;9pb+Ol3KhO5/lX7I36J0UAuYUBhqXl5RtX4Rp2Gn5vUmiwJFb/1Ywck9u3gu4/M9lDI5+0tOchvf&#10;1nnWeEIVDYX3F4rClWqpIU3T34heBN3NF50TkluJ+yC3ttu625QSktrWdMKxpVM2v251PXTwkH/X&#10;wpxdQ9BdzHtz2TlujxSdY2+xuJzUBUj3hNMmC6TEBXaL15kVNtxT6xfUmnp9P3aRrA1Zkk/Exdnj&#10;ujYeo03TwyGHNsarTKICeXHdFwkdhuVBS5/rwgCdubXw/GT5yxYywCWjeiR3Hew3CLhkZBw712TJ&#10;gn76oqukXZyEX6pBzG8Pbu2ZNXY5P0Jx1dPxkwjNACDvE38udzAoeKymF5ITjWmAJYwpjDVK+g5k&#10;yKWvJA7IZGIPsr+9uvzl4zfVWO1kb/yt0sAnZ6I6zMt7laAcs8BJJiP6bDkqYlG5N/1J66BpiJ7g&#10;S5zRIRPXeTOPlyJXGg1ZdwqUN66IR82njB4U5iobHn5Ds8e4gJlcqim98bj7VcxSL+xK/j7WIuEF&#10;xILZiJQtNr5QsWJC3RZap6UOFYC0yVHKGSusUNu6NCOSbgYp5lnj4q37BjdkN1Q3VDFjw2axKF+u&#10;x2LEeJLS9jzoZBwzLDIcMhwXzBbshUwdJd0o8kVPRWgOj7tH5Pbo2urC99c6Nx50MpFe2RK1EHSy&#10;+AHPmthb7JlhVGJH3pRjdQ9koy+ih2esvqh/ElIV8HTJwQquV2M2IT3+x7yrAxtv3FTEAr+3RKY4&#10;8erPkfov2+RxjcgVfJDx1iOl8YHOwpPcMtI3enfIBbMta1xvmW1f5K82unynfs0Bp/ZW0R/azxX9&#10;qYr/p+KKo+sIC0GCwDgrj7hTnPiA2YqkpsnmJyee9/F21A374kjmmh5MP1roY0NsoJwzVumsg8nz&#10;047MQcm68kjQBVXVfKlrs4gbpubwKBHzbqfIoaluySu7TXlwp5hM9UC+rR2Qmm9D0I+fdOLPhAmv&#10;YjclEtrv2UCpqdq6rRK7HCEiV5gejdPq8QjJVkKYAu15Xcs32IUpZXESw+uE0D6SuG82P7CryeFI&#10;CDweGhvs/SNwVXSL/FKPN0XefBhdmNGD1PwALDlZZzzJ/55/qXRJ9skcDr9N2fgvleu0hjGVhtYD&#10;D/1Pf/lk4gSmjgvC9CsCAZ/MlWbr2e5ZaOOJLuEdFlywXOm7qbh7X0B+iWbeEvQOd9wPy2PuPQgP&#10;dSaOa3B0rFO3JDXsbOmHcL2+Le6WTwaDvaqtCqHq+wXfDDnUHR0GZD5ws655ckvo1bJKhW9Ug6bd&#10;bzCyuEMQke/hDA9CHOw7jXWW3Bp1vDegIBvHwkzB7as7PkYdOku44YOK02SVy+gUCGtTdBZy+d2Q&#10;iSgfijn1twUCLxsQKUVJ38x5C1DfC+ukA89ZfubSIvlk0f1qcwyp+SVMiROCYAatoOJzu5dauGcZ&#10;eU0DE6iDBvedE0T1p0YNFtrQmIFnxwRtBmpxU9+S0cD8go/u90k936qNwm9Rstp0tvHaYYbFuZe1&#10;C3b4yXzM/vUeHw3C20oKqXLcGbp0YGUG6xjHJbxiSA6PX/FNthQnWqbwZq2l349nZQ5FpuVnrH89&#10;Kpt31JTmVc9u+5giZOvyw9jc9XvwkyuWMkfnUU35zKTmJnStvaXiHrtpiGfBUDuJLHRYwdrfqdcI&#10;l3XY4Vjf6rs1n8BTzRKS95fT+JzXFWq8On5JZ364setKDWsKFcq7h9bDap+c/wd1bwEWVRPFjdOw&#10;LEuIhJSkoNQusEUqqXRIK0iHIJKSIooCEiodIkojICKKImAS0t0CCigdgoggyjfrC/sqvMr//9Xz&#10;fPNwuPfOzm/OmTln7t09e/aMSi2ZUoCH27urT1EJ9lzMiqy5DUuOKZKObcsnjfIkXRkNV9dOHbaZ&#10;buOjjvdZK0hfCr/lu5T88ZDjzfL6wW7EY4haTMed9ti4e2c1o4pUpBSw57MyZN95gTzB5+6X1Qz1&#10;XZPMLpip/3Kwz/A05aJU4UGdWq8DfLXMaiNx6oI3Obomb54RefL0YIJMQxXz4OjZPcfjGEl5IE8Q&#10;OXuOmKjlZmSRQC8IvtFWS73MkJRRo4/2NFLBOeSPK9zqKvTwPxJKsFL23FzYIepYhE+36FHgkD9B&#10;jYxDmo/oFxmySxsFh+axnL6KiJ/+QEe62sDzdtbMuvpbibfD7WMLzu5nPbjezruFkQ6xfWpT39vZ&#10;Onb4YUGrummi/2WM6dKBO5OVmcdcaJNb+Zo+TGmcUXR77J2W5dE1U7auVmqbuTqgnC80GphrmrH2&#10;NG9Oki2SIVBFT8hxeqoIpCV/dWeB1QOhqZFPfRRFDdLIaLQ/aqNf5KNnSyBm1G9+3ZJLDm4EdRG5&#10;nXzqefqFGlYZEszzbtVzSRtFuorlnI6TfStdlh3aKn5WxJHUpsKVd/27FoTYdU/KlLJFxQSoqKzr&#10;SwabeMSOWgKHvOiaSJZJFtlb4JB/H5ehyGmvFwBSmi8/CfdwbWUUNLOxD9enHNnTZnzdPFymJCOj&#10;u7DTS8JTQuVhq/pjS89znxeYVsPZw9d7Z9OD6Nu+OJfmPTpH+r4Y7PH7mDznriZ6AFPWUYvSTGWc&#10;eMlPbWMVwNm4r+jMXUov6gsirRm0q2C3nU2HPPtr3tdvCwYGfP0VuU4KThNVvr1YxPpUyBEEzsdT&#10;XKsvSJgBDvnjHztsLM9bXsu7R1MVr0RD4TrNdWWBBpZ8YyCPUIBHnmtN9DIppfqlK+/YRHlH9CKf&#10;tE9uLLiSX2N2FUCHBmqqK97ba6jKQWGSPr83b0UqLegZn9IcwzLLQ62xvQqiJg02sNREv4AXTGmj&#10;12Hf2cLCklzpZp3OuYm50EaISiHoTlAaBweLCYHNy6/rcA29jrrAdueqO8P4FepiT5aN8qyWtmid&#10;h5975qoUU1cbE1KvE4iA30PKG4QraXOVvx1bcfZijXPKZ38ZYXPMm5DVASST4R3V61bvexLkot6b&#10;uG4SzdUce736u8NoR1HLvdKuHGQ22laruEm8Sc3+WEqarGh5XWl0EVxEyyiu4uXXCw75y48K9NYz&#10;P1m/kqrDJvAPcYy7l4XQhFnttYscdV2R1OuHEM6oXTz+0vVCR2WUIdrOp9Bcc+UWsfGMDFOKZMoz&#10;ZlEDPhAxD0+01WDHFgjw8CAH6yPnfhDLOHRHWCjx6BVwnAuMKbYY+qSSEJJg0CTzozcsTm7ax3d5&#10;KifNrGRtbXIdE9Pn+TyprSsndWp6WurhdNB43+uA59KBhC6C7nIp7jmhpIrBTq/6sb35iMDaLCP6&#10;kvb2CFgY3ezSXOxeMEFMdo8uun8Wx1SJ2VIShyjYs3/htWczUmylGJ4vWfjaqL4+GvuqbET9GLu+&#10;90jobZXchZveXfdoP/Ox+TgVa9Oxm+jqlQ3dERXBkp54mCb+LLhTYujdBL91+iw8mfF97PUXrC/W&#10;BxN45cdDfOldedfoKydTV5XjWVQjv8HII79pFCWbl6TUGF+MX8v0iTc+lq9rmOWsKnN9zbW5thSK&#10;jb8EaclxZZXlHDdhNxiFetsguQ43vhl9CH3GplLR5STBUTr+uWTAvfELW5ire9RJVQ8jnvW6e2EH&#10;qdISSr6E7rs+F2VdI/xpNqn2vTMdjZOcuQqlsXFYS/SDHKKieOiqichSgD+BLLfLZARZ1TgFhUvS&#10;sruiYl/1g6vuTDmBsdHJ2KuQB1yTJi7t7N0J2sxIj1COA9yqqvZAabzMjWrnfK6qRFW5VJ0NDmmT&#10;OJsZmvr5vHIGRK7v80lES6Of5bfV1IEzG58UCvhnzQMxPz705pj5V7QVnza0MVabT06QfWYz1LJ/&#10;6qjU2pdhL9Jb2IWxmo93KAy+t5ONyMyHiEBeScywc2frWklF0M1/2FvAZo6cU3b5EI1tWuLv3GCV&#10;XKNC/4e/eyv5NlJc7F9/93/nX9nF361qoKOs8Jd49M2U3v8z/m7gojV0sPawd+c0xXm6NzfzxEWi&#10;74hD30qC87ur/r/93jsk/n/T7/1PNp5f/N6/qm/L7/1Pfplf/N5wzP+POPQhtBpKDGKdyvtPPnUy&#10;osT7ierxEHvFUhJcGHp07P26PYw6wXcYgm4fLsy6qt8pcvFnQnWCnwnV39OrCoIw9HSc3/tu9+UK&#10;XOoYCpA6xn0rDh073xwQY6OW8FhPmvTY9ceeFg2WYrL79me4Pb5nlK3cD5lU/Ph0XvRWCbydo4Jg&#10;duCjkNHy96NS9L6utzMqs4Tbs120zXsIj2Q2KWdw9Bef7Zu94VUjlTvKJOQYOSXubG/KVPqWIxW3&#10;n2ehjYVflaxpVI6IWWeZUL9s0FpytdpAxpdGrb0rA6FzlPUvoGvkGrdV3sjfdDquKB4Way7YZy1v&#10;OqURBpMbWrF20BsJbinwym9bDaMJ+aD28UOI3fBi161wdyfrSBXxGpBJ/XNJLOytuj5qzbHF8Nyp&#10;T26ZgnLp16aqkDJzHrXFxJaYVMInzByL1lJrVfAb7CzzC1cu5/NjszDF6dq5E+bWIJE6HUguTiHQ&#10;yet2G4Shk158wfGO8ywV3OoS9oqBUiVFL+QmYSO3qfXl4yGFlolvDg9TzaB1Mtt8DpOTYA+HXzgI&#10;0oEz9EISYVIHjUkKSKmJmAjEfZRMJn7oGPmZ2JfoLDeaajtJmHI3XVHO6HNX49TVusWYl+8SmhgZ&#10;nhjJxk5nbrovL4RBcWqsYoSTbD5MQ2Cu6ChDXq/1IcZnzLGfEgRuINxarbgvg0TqQl3XvZXcWrTP&#10;fWq+JM914MmpTmXqSvP72vK6rkpCPas+qgfIN2LTwu2/lt06cqxaSvDM2P5WMBTOr+QC80srDsJy&#10;PAG4MHQSaiIV4N1OSjuCjVzkCLy2Z7X8nzB0TTBsjvsL5444r7Mn7SeL8wdh6FIgDB1Vuoyy55Yj&#10;ndsrl7WyNHonurg6gGz04FWxqAqBGNtrYnV51RY/bCca3r8RQHNHRvSLuuVFKIe91R46qmKUGXKg&#10;0TN4NUTmbu0no2qK8xclLljx8cOXILpBeYfF7zPDL0lB5nhJg5xfWF0g42w47Hyhnoa4iJjfgeQd&#10;aTaRwXmhYIdX6/ZvTk7mHv3gsjCswyJ9PnhjKNd8vIh5+fS6TcZ5Bk9qnNP7Dhu5ftURrQkrBWeF&#10;kySVYc9bxSX67hjyfgJOb+KHFALk2QQaPzfyXHyrncKz79JMzmvvK+zSimnMy0UTEEGfcWzF3CFe&#10;sJGn31sQVA428hx8Oz30gzY5+snjtzSae1YGVy7GVAXUSp6NfsJUADKolztzYI69LUkGKdZv6ZJT&#10;8zbuDzg/AVepi11VLzw6Jvg+K26hXdXbge+gf5bQ5yzunq9nBUAA/MD7ZaqWcyQrxe8IGW82X9S6&#10;f0oKes/ipacQJojUxeYIDdS2+BQ11Nf4rJzgZcGLjQN++u4F6FRSmpJ34kK9dRfPMDZavbwjlPtg&#10;j0uilAL6XZ7CB/G7tyhXW13tWpZtMAF7yug5PLnHUzH01Bc5SD0yPly+kcyKaH5zw/OM1nmfzIDZ&#10;JyNKDDFfuTykg+Fs6R0XLhKwy7Owv+IMgZ/gtse2knwmHidkh7+WZPrW69iq2Mp9m82eqBv4wUuK&#10;by4ZUeYo3XYL84u4zBAUT6xnHb5fvk7J1S0HPRBvs9R7IKzQWAgRolHX5u4NycoecdLUfHDgsvGr&#10;IdE9P5aViKqPVy0I+wva8NAOpC93tyb0RcH94GND87lHLeSy2EiNa2uiUz7cEcnSzJC58qBAVzb5&#10;wdeO3HAFY/E2YcSYyNkZq0vWRZVRoiWybv7RDB9PyTX3z3/NYDEwevOJ/OitoWnMjUd1nxx1einr&#10;CM8l3unPYckOMM6KsqNmzZ6+3UvnVnCjy6z2pDE9+1IJlZKfoutpfpMhxVqPFaFa3gjDVOTA+9mq&#10;RD/2D8aPJQ8oFtS8kfVj57lPohXcVGsZYrcv5qlbBOG02quC16an+s58Ms02uley15RSSDP8dbRz&#10;sekVo5hC1DTn6Qpkt+Oj5MKrcaZ1krwFaZ98xx4P0ZZ8AnHo8uK6VEMgDr1uMw79xsOX6fE9zbnW&#10;j0wCBbuaDR612D15JeTVL9Q0dtfaxA1kUdd3zLrVf18p7V6ctyOyoXN+tXzfwJ4Lx0dZX0dMrVtk&#10;q7X5lsef+DDPUxPdPWyXsIycnoeSCMh4Kvn4+rgZt/cmT81z/oxDX5rl/27aHTNX113a07xwWsuG&#10;/KFl3URfkMlsrXgnWeD+b+Tl7/LnrAIT9F8M89f3yvl3ZJ2I1ScnemSB6sBlUWf3esN8HGRRv/4z&#10;i7rijJfizGLrfi8FG9LyRGZcHLql5c8s6nPNd55Nzd3hvH9MLw/EoavrFT3E3vwZh55J9nMjT6QA&#10;yKJulVgglDgGvN42uvEW0dViYCPPD4NXjul0WnfYxGjUqHM/YHmtvIcq5uzHaI1X+3pPvH+z0Vxq&#10;6CtdYOd/+9HLnrlFZLn/7OGSUh8llaeMNwvvDhYS5mkj35+5NdjPNR3vJfzOsajb5GSX44p3xvDz&#10;PNZM34r8pyks/p4/5shc/DztK85VtHTpsk8kYTw96vTdnZ9K90zkDSN6jmN77bE9igDTpM/dRf/h&#10;BJ/bvT2gYl7RSkTMzf/u8wHVuKBDVVrdMtIijKv9TufIDuk5hzdEjLHPq5tbDYcM1ItcXSJ56G2Y&#10;FU/wpkKkQKDg+iFpPV0kxUhV7qGAJu+cgP0DDPp9nJpu+tF2fYvNH2LnUkzZV6eryNNtGmwEuDt5&#10;bIZXg8K0lkqPN5R7FsbLZRgIpqEahp2LD/efYL/g9JbP+MRN0YIVleAeeYwmC6Vrn3b9gaPG6uqd&#10;C3LuL41wbu/9Iizf/BLRIcIZzRda3RynMVEXnxqfVXgttCH7NmssAXzvyzpjzdHt4yBRRnMpJzT4&#10;/myzmlGpdL1SQLGQCWt2Kseih5lbXdZ76fafSWMaL2U0PbwGdjPpiIm98wSXNMaYYF5prS+obK1W&#10;V/T0D0M2j/cCoV5t4k4iMgrkk0pehJVftPcvR1cQ6Xe02CNlDrMuPEJBozUk2KtJVomFFOarU+pG&#10;v77yvxn14gujicI3gbis6bRWExPRqIweX9XbJ+7eznsYOmeFnmzIC9IUlMvc8zTsTEa1UO63ZeG1&#10;72uiEwmd/OeLzDMx9ZkGsTxrOdlyk/PaXL7rwRzpHTM/EsffhBtfvO8fHN9O3ZYLD4j6wWDwLjPO&#10;6JJ8zCTF9DhHxJCmnbGkqfBdeH2Lp0YgxMC48yj7w0tfihFO3OfAToB1a3Sq1WyPrTpDBBT9dF59&#10;ZpWsHtFg+mw+wSRwiXKCbCYnYejUd8t3I0//CUaH5RS3CqUPt89PMLsXM33l1qvI6x1DDt5Ju80l&#10;ET1V3M/ftiQ6A31GZlPorZTXJuhAu77IM+nsmzRkl1QQqmEhvnr2WajcofhoBvEoRYeMsoWVS8zf&#10;ZTLbzDharl1NE9QSNE8pIW+euERLh5ZRv9YKFSKU0jfm/0YoVSc7pl8RJtcoR0sjUB6HFhbuXS58&#10;eH0uI2cSGt+o2ifxRab7pUEJbEZlhssrmN1q/xKlWe340lK6ghDdc51DOrYCqfU0GiuJqBQ5jgWa&#10;CokFOWLzieo1GQnY6n3q/A2IzNXU5TYdX+gHiYAX6kJRMHmdpJiuEimd7vvfeumdmAaafBENiC+E&#10;30jMj6UVF2GfOZQlDbiu3jDkZDK/yvqReN1uXaAe8QP9I+sofdkrnppQCDcno4U+axUqdrzqm2q2&#10;2/G29+OWHV4dmh0iHR3ZTBpMjZ/i97+T+rHscv48YmPEj1jivuupb4ftbxsGpunSKvj7vWNwIjIY&#10;vihG82koKmJAodZY2j+hbtF4XznkloPlUu8eLylpH/TAy/MOBd+NvQjM1nikriH5F4SsmnpAypho&#10;rSNlcY+X+J5EDLb4Acd33P1QzA0BXcVniQIsSuVGBwzCZuXpi8LPVZOPuH+CXb1XdYiaz9BVkMMm&#10;vT1TyJBDv/mQnQYsu0c9EFWbzJQ8jwhpCqwtzG4U6xJrarfvc+w7jbVwVvbiSB+f8LF+94FGiqcb&#10;kuYdVbqgo0pmZjF0WBatk5LYeCPPn2ngzbxlpX/upNeSt+ytQXWmvWj/75TDdXLjo9XWBg22rdKy&#10;YmK3fUIX9z6B1HNJ5rC9GBp68eZxymgf8HqzaXG9vVEzEvX5AfMd76rTHqo3bRk/uPqahtk4zLAF&#10;6qorMa4rHxRfrTt4XrnlKt+MiG/Ut1DL56VD4dLPkmQuu9+JYigJhLD3vEu5ocQ3orDG1TQemO7u&#10;HYVu1zJOEQspbRUoTW5uL1o4ToUetG1G59w3XD2RFU5jW1kVN9g7aISKhXTQPk1BXmX/uLQubKKp&#10;Emfkq7XOki9Xn8YQEwfNniwg1npx0oNGuK2n7VCMuU9ME9dLW91bbmQ5A446BRidouq89gvizqK3&#10;5gIw5IeqrI+238CiuUSnXOVnDvvQjgdfpEoOt1tnvGnpol1UFhXiEOVA+zrvEvB5syaCjTzN2xTW&#10;2J5qPE+jdOVwajW0qtrcyHMtSMoBYcY3/KokICbvyn5k18TlivDn1XYLs4a1TEPNVpOfDWPt6JLE&#10;Os5P6f44Kp574rnhBvGDbyxgI882J7CR5ysRuWqqGEW5SJYnSeemkZaIL37J2ZNaU9SMauxrRMny&#10;5BMJjPSPjKRDi2uGqs7PZ3rJnjQ/0E/+8RWN6XtS0YpHbOMtB1z0A05eflwxswYBSdSFhfeJ+x7/&#10;9IZOqYeR0XsxxFy8MRXdGTd9nB3bZ/wFOLwfdsZyXYqJcQq7tGdk1NJqM4d6UIt+R4HjnK2GazlI&#10;FhPrbAglETakSEaCHOr5IIf6l9NBU4fURIWeb7jED4VmrTzgK8mjt5e3CJpyz+u/4ZjAYluSvfpy&#10;2HCWMrcfeynNaWGASpawoiOM+q5oZYZJl1HJVIejgYfHanI+FGp07oRTXP5dmdL7F55ajb6oCepo&#10;PxFebmyCi0L/yNrTVJd8Qdgx6Z5jWvx7eUMqnkV/Yef+Tofz5o8GJ6n2MtoX3O1CmvL46C0yHzhu&#10;o56RlC8RjoiUZDrHFonKHyT9fnLlirNEeR/98EfH0w4Lp9NJrb4+5KX5WNjdPvdV4PvAATKwkefr&#10;OJPyicWsFv0sV8MeMn0/p+SNq8+8cti4aF8wTwCfd3K5I3y5MvR4YUX4af+AF0XFy4l7mBqkrQxv&#10;fFc6U+nTtHRcuEZ/cmoChAq1Wns5SATEiccmTc52tGhna83eXSq/aVI2yGCf1zzFIX+yw3DZ2rsr&#10;Ih95mXSwNDPUqpycTznpa7BgkhdGJl0c8/qE26MOUb/4OuTTMy80tPVM9QuqQISIKp+DaNa9bl0S&#10;gjQCBdFCGF1SfjUIQu+rOYYt/RmEnuUVoPyGoKfs+UlhhzBVXBD60UM2t05ogiD0EyPIayoNLQkH&#10;LfPk1YtBELpM9v1TSonlJ8KdvQPjRWESDM+cIRGCF7+lau5712Qh2qSsANVcUuk/1FQa8sY0uBzp&#10;Ep/8Qy051jcPYtZ+Ym5oRv7ASv2KsWpbwVxDYFhp58tnUa4sat9Fp76EPvO6ks9oaNXV08XW1N//&#10;NN+ErtJDYJ3sZGwHmeHq5VSFA9gzTFdQbgrPrC9OP5Az01tcsENFPxV2KuYWBEHop0EQeiYFrEoy&#10;tc3u48b03m7RN2bKy86PJ1APXW9NyPM0dNeYdz1z9Pl0Mr2U+mcQer7gl0PsusIP6lnTGcSAz1vz&#10;kWqGrzQuCF1QJU/xxT2f92L2Uwt7941ckOmvqG/lmN37QsXWzuIIrLnx3j2WBJOOrrdde7ovlZy8&#10;29TVVWs+Juol/OX9w3BeTSMQX32v6y3rhVrJXow0x81D5SedRh+eER3AWMU/p5FzzWWdXudq9tZ3&#10;t7ntJ+DxQzbuzemjZbGqdyR0bC457kPtGzF4PTQ0zkfJYlJNyzxrsP7U4g238nWEI2wptNGrLkoh&#10;W9HaTOHACn9L4l3JQAkhZfk3KjTY4I3WU8xZMVNBdYr2ij/U6GiUJPt5FuRuhJLA/Me0UIsx8hsN&#10;Q69F0ac0BJ7MmobePNacKU0bcXQ4N32DtSjs2QH9yYTvU8slqtF5+zfM62yXQaaY1GHWlKSMxCtj&#10;vLyZ1cHL1/zo6X0qrSv2QSDvogXMVAWQshwSZvW5FPNWKoejtFfLFt15VHrLmzaw7XKIaOOozwlD&#10;wSSXVjtT6JjIRcKcdOVLv3ofy5pZvD4c1XfaQNzJ+KhjMP/cY4y2XpA1J52cQ5NBI+vXmieRYUXU&#10;YtVGI+1lLgsaB9G2x/umydCZEtbqj1seN147zV7BaXNeuSSAwdzBjO6cygjZ0qX42VLDDq1PMR9j&#10;XF34bc2GvO0ieiZZZLiv6EQIX6l1cuf13LOnT4pCl6GHSHPA7fxj7KDVt4o2d2rrsPETHtMFrhCz&#10;+6ofQgiDXpwyXfTMuKqnF6Pn9Hamnv0jh5Mau77/yeim2fpHidPj+wOdlOyNP1SMXkszWs54Nphv&#10;OD9UabscGbmO0etdfn5mal+rFgzEn/t+fDnex0MsJwM838JLsql+1yIGratESIsbsv1RfCxSKtzu&#10;74hEE78ns7kQqR1ltqwvTnFzv8Jb9RFeX3J5OVB5xL7hWEkdJvvl5G1lto50V2m3kdBZGyu5Oqtw&#10;lpY+M0fFo5WXl8SNHlWn6KbqFDar3tMbD0eppXiauaU8bXwqfbpy+VZBTDd93jFG/Ro35vN2Eq9m&#10;ouUwNcdudGgbZVomTumm6t7gNcQig6xSvbwqIMfYP7IPJaqdtrUwmNLIHl+UdFaWdvraE9VUUxwO&#10;bWk4UewsGDpYq3owJHI5Oz4HmSWsapqSncmFbFp2yHNrfwjf3z8aFlw/6iAdcsrH+uGPfWE91TXX&#10;oiNkoti4MvQPBRqeiuxkPsW4Auc5bNvgSWHuVk8rflHlWOmefeooXv2as432iYnVPTKTpOjGNGMd&#10;uRRDtsQOP9cPxeXD+79O3NDYL7c0Vx190PSM2Vo4/1zF6EGbmts+PAeuCXz7nNr9MUh0aEbyMZko&#10;e37fHJNX5dem8kgt0lfXZJ/Y0aQ7+n+28EZ/u3ftwln40IexpOtsMsSN3gnZrHaa+XnJE3lGko9t&#10;Xo493SDWfPPd9j+c2Fu5spFiaHxSFQzOPYzLxiGg42nh5uHLyWd9cCugG4PLjfLzNQ0LK04tPU4j&#10;TgRcBCEmguLcbKytqKzgcsbDxtvjXxAu38evHepyKtp4OVjZ/NtiK3hcQFFSDI5Aw7FwhBhCAiEm&#10;YQKH84M/fMst/j+91A4eTjacP8UF4eDabi7WnlY2bpw/ZQQVCm42Fh4u4PqfdCP/XDu4nFG08ACo&#10;zfQiGi7WuGvKzet/fcHebja2wF2OkaCE4wsnCglSxHPacv6sQyDQSAkQLY4rnGf+qYPDUVhxMH+/&#10;1SHAiMC3Bb/VgQsxINfvdSgsYjsWjoaLb+cB+gO5UH7HIuDiYmBIuIKXBYFEo7bzEMOAud3WTgIu&#10;hgAR37iCx4IaEN/9ex0WixIHHnJc2WqHgCNRmO1jw4I0+tv7Q4ujxICx/YqFYxBYxDaZEQgEErmN&#10;BxyDRuE2lv0NKy4OjGRbHQqBwm5vh0KjkTvGixKDb5cZKSa2Y67gaHHkdh5wtATYUPV3WYA+ENvb&#10;IeBiO7AIuMQO+RBwNHK7zEBvEsDOcWVrnuEIJFZiu8yI/xgH0Btq25wC7aJxa+K3/sTE4Dt4ANtA&#10;bR+HGEYMBb4Z+h2LAbeLbXXi4ijMdr2Ji2N3zLO4BAK1fRwScAR2+5yCWYZvt10JOGqHjiRQiB22&#10;JgHMdLt8EiiUxPY6oPMdc4AUQ+1YW0gxLNDE73MAbA33SxFcwesIiLJjbaGAQnZg0egdawGFxu6s&#10;w4AOt/EA6wh8/4Rj+y9ftDh2xxygJcQkttsVrrvtc4oRg2O36wMjJo5LW/UbD7AGd9zrMGjMznYY&#10;BNha4XcsuB+gts8VVhws6u3tgMp31GFRiO16w2Ix4ttsHAE4YnfUIXfcN8D9CrP9XoKAoxBi2+YK&#10;dx8S38YX1KG3zykCIQaH78ACJW0bB4DusElcd9vvu7g61Db9gjrkr2vBw83CwcnGjRL3CNRz8AXP&#10;MvAtr66LiwenGEDifhl17IytCyfuSYk7VwRf/UpboG2sMRgbNLB4a1tr3Dq3tbCCi1mibFBW1uCJ&#10;JUu5e5N/9t929wDvCX4+HIFcKAksJR+fkpYyJR0BAQEVIApAlIBoAW0VCDihBbRBTUAQyPhPO9z1&#10;VoGCE1pA1wkJCIyICAhAk599MYPjns1z8BIBw+Y5CTjCANEC2ipq4IR284IUHKUA4WRhBUQLaKsY&#10;gxOhrQtw3NgsuD7/KSGM5DQ4IiCQBhW4PhQA4cb2v9avCpScBkf/3S8/6B83Xtw4cQWI9fPIB/7j&#10;eOPq6TfPwRT9dXxw8PpW2RofTnZcwelgg1oOTDmOCAhkAOHGuDVWWXCOk2Or4HQiBGhLDlB/wRz8&#10;wwDCyYE74srWEScpYPGzbI1h8xLfx/9J+Q8DZn+TnxzI/3/LNmBgoLh5+5vNwYj4CGBElyk/U+OI&#10;D6+HX21ua+53s4Ff+cEB363yqw3g+M0APjPUAZQwIhzx/dEG0KAD3LqIAoyZt9mAAKjH2SVOl7vZ&#10;wyHQ5r/K1rj+yx7+d43lMGCMs4c/jQVnD/+fx0L0r21vH8/fxrIABrgKboI4O+D9BbilF9z4F4hW&#10;IQLERJRb96tTxGCd7oI5RbwBSSJehmxh2gBmZhdMG/EMBEIygsccAQru3QVzhKQX4kPSgscUA0z1&#10;JgY3d1tlazxADIJikmpIJclrCEiMg8dxkxIQPNoFx036CGJAeg9iQlqIx10DuKRdZLxGmgSpJr2C&#10;x6wAzJldMCukZyBsZAp4jDwZsJVdMPJkzBA7slmKrTmPBJgqir/rNpKsiqKG7AUeMwcwabtg5sjS&#10;KGjIz+IxSGCoKrtgkOQqFJbkPHhMPMCwb2IEtpQEjr/qKZ6cnaKSnJuijnwvHjcPcFOAjEHbP+Hm&#10;yafIKSkayJkoXpFvzYUi4HV7F5wixW3wg7tocjeK83gcbi5Md8GlUZiSZ1AYk7+gEMbjhgHuO5jL&#10;v8k5TPGdbIFilOwHxVeyLTk5gI75d+HHAeEnl4EcJ5eF6OD5aQAcyybuT+tYA8JCfgIyhud1GmAK&#10;N2X8E+Y0pJDMF+KFx4QBjNwu4wqDyJFdhUiT3YE443FlAHd7F15lkNtkbZBOPOYzwDzfBfMZ8pyM&#10;lTIOj9ECb/Cu7yKfFiXYVooyhsyH0h+PiwQ4lV14RVKqkKVT7sFjSgFmEKxl47/YYinlIGklZRNp&#10;O2UB6ZaOFwHOfxfcIqU/KSXUiJQOqoHHIaAEBBybuD/pCwHlINWGzpFs8QoEmFVwT/ybjIHQVZIM&#10;KJQ0C7qOx+UB3OtN3J945UFfk9yDXsVjSgAGfMnxk9efMCVQXZIn0H14TCXAvAM3ZZx8f8JUQt8R&#10;v4LmErOCNrSAagHGZRdMLdSFuAGKwmNaAeY7eJj9jU8r9DtRF7SaaItPP8BE7ILph0YQDUP18Jgx&#10;gGHdBTMGZSWagI4QbvGZBZg88B7mbzqaheYRLkBDCJehqXgcMXiT07WJ+9PcEVN1EdJSUeHlYwcY&#10;xV3kY6dSJDpE5YfHoAHmwSbmT/dcNNUDIhmqeiJdqlE8zhPgaHbRkycVDXESlTReT5UAY7+J+ROv&#10;Sip74h6qUOJ+Km88bgLgjuzCa4LqCPEXKggeQww+qLXvMhfEsHYiOlgKfkwcAGO9y1xwwKyJeGBa&#10;RAjYWTxOBeCyduGlAssiOgnrw2NcAYZolzG5woiIvWF1eEwgwNzYhU8g7AbRFZgRHhMJMJy7YCJh&#10;nESxsHG87aUATNEutpcCKyJMh3nhMXkAI7sLJg8mS3gfRobHPAaYJrDm/7Y2HsOaCCphqQSvYRn4&#10;z9SzAFe/ifvT2piF1RMwUi/iMXLgw+G+XeSTo95HaEgtSigN+gaPeILDgJgBqQPCfbYMAngYID5w&#10;DkySADyS8e/hQTUBPyBce9z5r2WrPa6eHhAOC1RCIAUIx2frXkEJ7GHr/TonqN8qW++bcHhK4lWI&#10;ETjiZNoqW6/j+qUkpqD8QURPuQBoBFA3EQWgVUg30TRkhGgYsgDoByBK4mlAqxDc3HNudfQ/2DsT&#10;KCmqs/33bN219DYzPcinqCMQhIAIKCIwo62oQRYVHRkgRgQZFRdkgCioCMiioBIShc8lLjBElIgK&#10;iCBLEHEB0SiojIoLARUXAqLGKGry/73QVRbD1L3dKP9z+pyvDw+33nv7ue996rm1dFd1DaXTl5Or&#10;nDoZY1mqdD6nS/4Qb+pF6V0nhO46EY26z2gm76nv5ayzbF1PSUTJXOgGClhP51HGKB1dMnecZaqV&#10;86KSeVHAeYXKq8q8Aks1Lyrziq3ueUda5aA1aELcBE6TvG/M1syFctAdVBJLX7pcfvOiAi0mgoQf&#10;9egldPXW52k2aEwiQjw9F8jc/y1l3KMxE0/L8zm/ZPKr1nN5/nvKbb08f7vZLv9bswkoASaxCcfk&#10;M3MJn4GbgHagnFj60uXy8/RKdOajs5rS8uglVHqaDRqTiBBPLwd8zRIYThn2aMzE01o8Xa3xtBY/&#10;VNtpbf4Gcx1erQCPgRriGjg1+YuI+eOCYB2oJZa+VJ5Ku5+nN6T0jqOUuezsiwiVnmaDxiQixNPr&#10;gByMx1PIPsnRmImn1QWBwGMaT6v53kjlaXXBcrOqYA3fL60xu4Iy4jI4ZQUPEt9J/Z2032lWE0tf&#10;Kk+l3c/T29Ap397/Ecgxx9FLqPQ0GzQmESGeTgE/gjuAd95m4qnFdwHXaDy1gtcoPbWCE83/FEwz&#10;vwBbwMaCieAacBnxBdRfQPsFphW8DFyj9FTa/Tz9Mzp3g5lAvE3X02zQmESPeHoP+BbUgBzPvM3E&#10;09l46nwfWko/zst7Pjub70NV2+ns4AbjruD7xhRwPRhKPBTO0OBTxHOpn0v7XGM2sfSl2k6l3c/T&#10;RxncNjAf/BOk62k2aEyiRzydCz4CC8FO4GjMxNNdeLrSUJ8j7QquVHq6K/iK8VHwbWMjWAOWEy+H&#10;szw4n/gv1P+F9r8Yu4ilL5Wn0u7n6ZNoFE+fBts9elkc62iv77w3GzQmESGeLgDi6TKwAzi6MvG0&#10;nDefr/G0PHS+0tPy0MVGu9DVRhNQAkxiE44ZOoO4M/Wdae9slBNLXypPpd3P0+VofBesAv/w6GVR&#10;6Wk2aEwiQjxdCt4Bq8FWcCCeTsHThhpPp4QaKj2dEjqaKzPtjKFgIOhN3BtOb672DAz9JzQU3Aim&#10;EEtfKk+l3c/T59D4JlgLNnn0sqj0NBs0JhEhnj4LXgfrwHvgQDytxdPGGk9ruX7Xh/57AOflHG/D&#10;VNSG2nClrozrfGXGY6CGuAZODdf8HgsZ1Bu0G0YtsfSl8lTa/Tx9mVwbwXog26ujl0Wlp9mgMYkI&#10;8fQl8AYQX98HjsZM9r1N8XMdBNV6boojKk+bGu+wdX3EVvhR6PvQR6EvQu+AdWAF8Xzq59M+P9QU&#10;d6UvXS4/T0XrK+BtIJodvSwqPc0GjUlEiKcbgGyjsh96EzgaM/G0Gk//pPG0muveKk+ruTZeZTzK&#10;9fFHQ11BGXEZnDJjAvFI6kfSPjJUTSx9qTyVdj9PZdt8EcixVLx19LKo9DQbNCYRIZ7KsfR5IMfS&#10;V4GjMRNPV+BpX42nK7gnQeXpCuPS0AJjOPcuDA9NB5OJJ8OZbHQjPpn6k2k/ObSCWPpSeSrtfp5+&#10;iEY5P/oUiLeOXhaVnmaDxiQixNMtYCX4HKwFjsZMPLVM5gSfZ1Tr2TK3BlWeWuYu7ieR+0p+DG4B&#10;G/nEspF7TDYabxCvpX4t7WuDFvdZSF+6XH6ebkfjIrALyPmho5dFpafZoDGJCPH0M7AQfAWWA0dj&#10;Jp5W4mmFZjut5F4elaeV5sBQd3MI9/wMCbUGTYibwGlink7cifpOtHcKVRJLXypPpd3P06/RKNvp&#10;d+AFj14WlZ5mg8YkIsTTL4Fsp9+DNeBAPJ2Np2Wa7XQ29z+pPJ1tdgveZfbmPqnewevBUOKhcIaa&#10;xxA3pr4x7Y2Ds4mlL5Wn0u7n6Q9onA3kO7NHPHpZVHqaDRqTiBBPd4NZIA+Nf6U8EE934elmjae7&#10;zM1KT3eZO4IfmbuDG8EasJx4OZzl5nri56l/nvbng7uIpS+Vp9Lu56lcZ1uETrlekcm+Nxs0JtEl&#10;nsp1Ntn32pQHuu8tt7h/S+NpuXWb0tNy655gO+uhYBNQAkxiE45p3Ug8jPphtA8LlhNLXypPpd3P&#10;U7me+Ch6CynnUzpzmEXldpoNGpOIEE/luvBcymJK8dbRmMnxdAqe3qHxdAr3dqr2vVOsmcEbrXnc&#10;AzovOBD0Ju4Np7c1gXgU9aNoHxWcQix9qTyVdj9PE+ich065p2iBRy+LSk+zQWMSEeJpEdpkn3sY&#10;5ZOUB+JpLZ6+UqA+763lHlqVp7XWpoJ11jbutd1W8DioIa6BU2P9jXgh9QtpX1hQSyx9qTyVdj9P&#10;G6HzLnQeRXmfRy+LSk+zQWMSEeLpoWibQdmE8gHKA/G0qc3v5TSeNuX+ZpWnTe1LCxraw7gPeljB&#10;99awgi+sS0Ef0I34JOpPov2kgqZ2N9BH6am0+3naFJ23obMF5R89ellUepoNGpOIEE8bo20KZUvK&#10;OygPxNNqPP0wX72dVtsf5qs8rba/yq+y/5NfCbqCMuIyOGX2RuKXqH+J9pfyq4mlL9V2Ku1+nsrv&#10;Aseisy3lRI9eFpWeZoPGJCLE01+j7UbK4yhvpjwQT+X+e1uzna7gtwEqT1fYhxYssJsV1IDpYDLx&#10;ZDiT7R/zp9u7+G3BrvwFYAWx9KXyVNr9PD0enRPQ2ZFyskcvi0pPs0FjEhHiaTu03UTZmfJWygPx&#10;1AozH+Cr1rMVvjlH5akVnpHzX3smvzmYmbMFbLRngJvBKOKrqL+K9qtyrPAocHOOLpefp2WMsxk6&#10;T6Fs6dHLotLTbNCYRIR42gltTSm7UB5DeSCeVuLpS7lqTyv5/YXK08rwW7ndwx/yO40Pc48FTYib&#10;wGkSXkb8BPVP0P5EbiWx9KXyVNr9PD0NnV3ReSZlT49eFpWeZoPGJCLE01PRdgZld8qzKQ/E0114&#10;ekue2tNd/M5F5emu8Iy8j8Kz+D3MrLw1YDnxcjjLw6OIh1A/hPYhebuIpS+Vp9Lu52kFOi9AZ1/K&#10;AR69LCo9zQaNSUSIp+eirR/lbykvpjwQT8sjzAfNdlrOb4NUnpZHfpfbLjKY3xANzi0BJrEJx4yc&#10;Qtye+va0t88tJ5a+VJ5Ku5+nF6CzMzoHUCY9ellUepoNGkWPeNoPbR0pL6Y8lfJAPJ2Cp4ZmO50S&#10;MZTb6ZRIg7wxkcZ5Q8FA0Ju4N5zekd25AyM7coeCMWAKsfSl8lTa/TwdhM6z0DmYssKjl0Wlp9mg&#10;MYkI8XQg2npQXkHZm/JAPK3F0/vgqtZzbeS+gGo7rY08GlgXWcxvzxYHHgc1xDVwaiJ/IB5P/Xja&#10;xwdqiaUvXS4/T69EZ5SxVlMWe/SyqPQ0GzQmESGeXo42DoeB4ZQllAfiaTUr6Vj4qvVczW/3VJ5W&#10;R8tzqqJn8hu/M3O6gjLiMvm9X/Qo4hLqS2gvyakmlr50ufw8vYFxHo7OcZSNPXpZVHqaDRqTiBBP&#10;r0PbYZTjKeX81+upHHcMIO1x4LxkfbZyAkrnXrF8t+5gPQNJ3W8D8sv8FF3ngqFo4pAQuJUBUriv&#10;adTzygmVBhqfEhgWGMzZ0pVua6YL3+VMOfaKmYFEp9HtAzmnjRz13cpDzlsWTAbsSSPJI3iSuk3l&#10;y4NS3gVWnbQsKPW/ue46Wf1W4OuX93BZDiyhfWef5cEHn989flpJp9Hyvopdy4KlgSk5kuMt2hfS&#10;ftHa9hOckQ76YVlwznmrg5L/xOu+W3lV79XBOOVrWxtOdN7zxNnLgvJj1YbUBwSel+Td09/UjmNk&#10;OUB5YsD6nYyrq/STgCuvX3888TLiuytXB+U98t5B1+yZIu68kfUt61986Nmz557jWwXLLYD8zuNY&#10;ygSlcNv/tkWyurJF8laCLny/LHU9gPflzK1zqGwDOgFnjkbYDr2eO/UyBsl5EWgEFoA2QER78xoE&#10;hVzYkPf75ZV+2sNuQ3mKB04u3RgGwSkBF4A2YDDwjuFF4vcZQD6lagxt94yhzT5jkPFkOg7k7hlH&#10;grLuOB6lTj+OvWvDuy7qjiPb9hvN0R0GbB7q3znn/vT8puOOO453//RyfJA+6ur/lBXdkPkt+82m&#10;P1Hc/aZwPs1pyLO0GlplLMs+NwlkO2oLbPgdKf1+d+yX82O2WnXOj4OR3I+D9eV8inyScylwtDF3&#10;xjrLfjmfZC6rcz6ZF8l9Mq++nANSOasyzDmO96tzjuMZaePc374neb+7blkWnTHgaBOddT2kec9L&#10;8rRKLUvh7J9ku9n7Uh+jDla/ztjr82UjnszSzL+NebOsjXmj95t/gxDVgPl3GeURlE4e3VzYyNzT&#10;5uRJPRuD++d8MpVzSaY5zTRymuQ098+ZjzbRKceETHTWhvU5+d7Hqg3vn/P8VE75vqZuzoM1Tw5W&#10;v6rjsMwh2W4aoXMEZQtK/rnH/wrmZ7GdzrGnI8+J/HnHwEdS43iuvnEwZ9MdR8efOY7vUuOQc6H9&#10;1gfzOJ1xtPsFzgnOJL/4It9J1B3H+cztdMch5yenoMkLZ18h50gHa94drH6987k5ulgVe84Tz6Uc&#10;yrpiygaGpD5XTCAQTKOe1y/7ueKH/NEnBnJuvIXz/rqfK56jTj5XSPkwqO9zhXBlWGtodz9X/Ji/&#10;7+cKcnxCu9/nCulDPgfI54pSys1luRNF6N9aLwvSdr0sy0s+c+xd2vu/5N3/c8Xe94/kvd7PFRKn&#10;+7lCeq9IQZYfAnEwH0hO53PFDSzL8+ykrgfwvpzj9jlUngcGAO98dZbFZ2+u+4njYA6om+ukNHJV&#10;wesFnP5l23CW6+aazvviQHLWzbW9QK9LNKWb64+8Nw5mgLq57k0jVym8FsDRotJ1C++LA8lZN9ew&#10;NHJdDa8XSCfXBN4XB5NB3VylaeQaAS9dXWN5bxxMBHVzfZu/t041DzPJdW0q19h6cr2aRq4qeOmu&#10;w2GpXCPryTU6jVzCbwvS8euKVK7h9eTqmUYu4Z1ZJ9fBOkbU1688Fbsv+VsB5+Xsaxg+L3mH8xnh&#10;ZLuMGgN0AWHAlAw4xxuZQ0eDhkCW5ZU65LjrUuqLgXDrO/enek9GGVMbCVIvZ0yST94hz/T+b1Se&#10;ri442S6nVsbljO8klmUc8mpF0mlAnrXueEp1Rs8L42vgPS9HTyp0+zuYWpIkU2mRzzb1eStjVHsr&#10;73C8/Wndeb2t2+921mOVZs5sz6myt+esLvk6Kqiqd844PujmgzdfGxlu6uWdD3vykWd7dFnJ9hxB&#10;le98OA5+G5JOBV1+xnz4tTOQOqWjq7758EtpSZJT5oOfFpkPzWmXbUzWb91tkqo9L2esOg+mcp7w&#10;SmLvXCpNcaVwPBD+1OAriT6UPaQh9XLaZRxTg+8mbgpuS4wAVaAfcT84/YIriRdSv5D2hYmpxNKX&#10;zNvSVD9SOH05ufy290d4b3NW/uOUrX+Gv6YkreflrLP6/M2G9ZREk8ydOaAZIuZTtvGsJ5k7jkZZ&#10;16p99SbmxXm8QeXVpuB5xap5sSk4oPi14FXFq8BCMId4Dpw5wdOIO1LfkfaOxZuIpS9dLr95ITpz&#10;0LmYMujRS+jqpXq/70KzQWOScYunMuf/i2lPUxoejZl42oI3d9B42iLUQelpi9AZxYeHehXHQA74&#10;V/AM0AG0ID6c+sNpP7y4RagF6KD0VNr9PJXvev+DXvkQl+fRS6j0NBs0JhEhni4BP6BxFWWBR2Mm&#10;nl7Lm+/UeHpt6E6lp9eGZhVfEXqs+HfgLNCFuAucLqFJxNdRfx3t1xVfSyx9qbZTaffz9Fl0htD5&#10;IqXzNzHk+MFL6Wk2aEwiQjx9BoiXayljB+hpkcF1yRL1vrfISJT0IYffMbnIaFwSNFqXfBtqXfIp&#10;eD/UGCRAkHh34lsQNHYnioxgifSl8lTa/TzdwBjkGFNL2d6jl1DpaTZoTCJCPH0NyPnG25QdPBoz&#10;2U774+kFmvOs/sYFyvOs/sbliQrjmsTpoANoSdwSTkujJ/Gp1J9K+6mJ/sTSl8pTaffz9B10NkLn&#10;B5SNPXoJlZ5mg8YkIsTTt8ChaPsHZVOPxkw8nYen1UXq7XSeUV3Uhxx+2+k8Y0zRTOPWojvARDCK&#10;eBScUcbFxJXUV9JeWTSPWPpSeSrtfp5uYQyfcqzZRrmT0jkPJFR6mg0ak4gQTzeDbWj7lHKXR2Mm&#10;nn6Pp100+97vjS7Kfe/3Rq+SncbvSjaDDeAF4hfgvGC0J25BfQvaW5R8Tyx9qTyVdj9PP0Pn8czd&#10;Lyg7eeYwodLTbNCYRIR4+gloh7YvKcs8GjPxtKsZCFxSqN5Ou5qXFPYhh9922tUcUVhmji1sDUpB&#10;gjgBJ2FWEvegvgftPQq7EktfKk+l3c9T0fkKc/dbytc9c5hQ6Wk2aEwiQjz9AqxD227KNz0aM/F0&#10;Bp4WxdSezjCLYipPZ5ilsSlmq9gN4CowkHggnIFmHvG30RvAFDCDWPpSeSrtfp6Kzj+gU76wme7R&#10;S43S02zQmESEeCrz9Xa0cVtS4H89GjPxdCueJvlAoFrPW81kWOXpVvOs8Ftmv/BasAw8Tvw4nMfN&#10;tsTNqG9Ge7PwVmLpS5fLz1PReRqQezTkunW6x9Ns0Oh4KvP1VGCB7h6NmXja1uLadKHa07bWEOW+&#10;t611Q+GvrFsKDwEG+NG8AQwB/YkrqK+gvaKwrdUfDFHue6Xdz1PR+XcQB2+AdD3NBo2OpzJfXwZF&#10;YKNHYyae3oinMS6aqLadG61YVLWd3mgdHh1utYgOAr1BN+JucLpZOcT/igwCw8GNxNKXLpefp6Jz&#10;BGgI5AbndD3NBo2OpzJfh4FDwQ0ejZl4+jKeDtccT1+2hiuPpy9bN8WesabGFoDZ4C7iu+DcZVUR&#10;96W+L+19Yy8TS18qT6Xdz9PD0Hg3KAUPePRyCFIeT7NBo+Pp/6BLjqONwUyPxkw8PZRrea3j6u30&#10;ULt1XLWdHmqXx6N213gA7LK6xj+2ykFrUEqcoD5BeyJ+qF0KWsdVnkq7n6dN0DgPNAcLPHp1nmaD&#10;RsfTo9D1V/Br8KRHYyaeXoqnunOkS231OdKl9lnhC+x+4Z7gZHAc8XFwjrPbETejvhntzcKXEktf&#10;Kk+l3c/TlmiUc6Q2IJNzpGzQ6HjaAm2ngnbgQM+RFuHpe6nr7qVMeOflvS66yH7PVm2ni+zt9iP2&#10;v+17wW1gHPE4OOPsV4lXU7+a9tX2ImLpS+WptPt5ehw6O4ETwckg3eNpNmhMsuIbgrYpfaLzFI/G&#10;TLbTXD7H1MTV+97ccI1y35sbXhD/t/23+CfgHfB3ewGoAdOJJ1M/mfbJ8dzwdFCj3PdKu5+nndH4&#10;NEiClR69rArl8TQbNCYRIZ52RNdiINvqKo/GTDw9B09Xac57zwmvUp73nhN+NXpaeFP0BNAcNCJu&#10;BKdReAHxHOrn0D4neg6x9KXaTqXdz9MuaLwZdAW3efTqPM0GjY6nsm1OBN2A3PPj7Isy8fR+PJ2q&#10;Oe+9PzxVed57f/i+2J/CD8cmgN+DwcSD4QwOjyUeQf0I2kfE7ieWvlSeSrufp3J8+TPoBWZ59Oo8&#10;zQaNjqdynnAPOA/M9mjMxNPP8dTUbKefh03ldvp5+JDoB+Em0fVgNVhMvBjO4vDuyOrwzsh68AH4&#10;nFj6Unkq7X6eik75fNoXjPLo1XmaDRodT2W+DgO/Bdd7NGbiacdIIDAprj6edoxMUh5PO0amx4+J&#10;PBg/EsRBAXEBnILISOIrqb+S9ivjHYmlL5Wn0u7nqeh8CgwAyzx6dZ5mg0bHU5mv8hnmYrDCozET&#10;Tyfh6c2afe+kyM3Kfe+kyIzY9ZFZsSvBheBc4nPhnBsZRXwV9VfRflVsErH0pfJU2v08FZ33gsFg&#10;pkevztNs0Oh4KvP1bnAFqPFozMTTN/D09CL1dvpG5PQi1WeZNyLnFa2J9C9aCv4KHiR+EM6DkROI&#10;W1LfkvaWRW8QS18qT6Xdz1PR+RGoBp959Oo8zQaNjqcyX7eC4WC7R2Mmnh7FsXSw5t6Vo6KDlfeu&#10;HBW9NtEgOj4RAt9Fxif+GbkWDAb9iM+m/mzaz04cFe0HBivvXZF2P09F5xFcJx5F2cRzvVjnaTZo&#10;dDyV+Sr351wvfno0ZuLp1Xj6cFy9nV4dfVh5PL06ujh+cfTZ+PngN6AzcWc4naP3EE+lfirtU+NX&#10;E0tfqu1U2v08le+0l4JxIJPPp9mg0fH0OrQtAePBKuD9LNOcycspbQCr034mBG/d5+X0J310BgY4&#10;DMTBCM9vAJoSOy/n+yfhjOC+/THBGQmHcyucC1P7BD/OrcELEzOCzVzOLDg7Uveq+nFmBXcUzwsu&#10;LnbyLIEzJsWR9eC8nLHlUbEkOIZ7yc8rfjl4tsvLZWMo0/ByQ2Xcr9yhuGWoj8s7G94EDe/s0ATu&#10;ib2z+PLQUy5vDLzPUjw/bWNCnxVPDx3pro+5cCo063BuqCKxMjTZ5bwJZ4WG82ZoReKz0JcuR8zO&#10;Kdm7rfuNjQvZJQ2MV1xOKzh3afK0Mu5KnGoMcjk94bTScHoarRK9ja/d9Sb3DC7XrLf+xvLiy4wJ&#10;LmconO4azlCje/Eoo9jl3ARnU5F6HdxkbCq61agpcubenXBGajh3GiOL7jGecDkPwvlUw3nQ+LTo&#10;IeMod2yPwumn0fOo0a94gfEnl7MEzjoNZ4mxrvhvRr7rj/wt4zKNP88ZZYmXjN+7nNfgzNNwXjPm&#10;JTYaH7uc9+AcmZpvzZ0NltK7zb5nHMl9cF1KthjHljjrexu8bzS5thnfJD43Vri5dsKZqOHsNCYm&#10;vjZ6uJxv4RRrON8axYkfjXfc9Z1j8p2LZn3nmLOKg+ZglyN/u6qNhmOZbYpj5r/d+VMMZ6Vm/hSb&#10;K4sOMSe5nEZwemo4jcyeRaVmicv5FZx3C9Xbw6/MdwtbmDWFjj+t4Vye4vj52tq8nHvhLilsb7Zz&#10;eWXwvourc5WZ38VPM1fFnVzd4UzWcLqbk+Pnmue4nH5wGmo4/cyG8QHmBzEnz2Vw5qQ+gzZljjov&#10;Z67mUnGZOSc21Bzicq6Fc0KK47cerjVP4L6yotiN5n+iTq4J8J5PfS/ll2uC+Tz3nN3mcqbBqdBw&#10;ppkV3KN2mMv5M5ytfA7ry9j98vzZ3BqZZc6NOGN7GE61hvOwWR15zOzochbBCWg4vCeyzFwTdvKs&#10;gvMHTmZUY1tl/iH8olnpctbBGaDhrDMHhF8173E5G+C8ruFsMF8Pv2mGXT1vwzldo+dt8/TIu+Zo&#10;l/MBnKc0nA/MpyJbzJ0u52M4zTWefmw2j35qDnA93Q7nbg1nu3l39Atzg8v5Co6tmdtfmXbsG/M0&#10;d27vhjNaw9ltjo79aC5yOTw1MLBDwwlYO2L51tHuthqCc1FcPQ9C1kVxy7rb5UThrNdwotb6eKFl&#10;ufueBJwumn1WwurCPWRDChtaF7m8w+Edrdk/Hm4dXdjY2uGO72g4T2nGd7T1VLyVNdrltINzmobT&#10;zjot3sEKu5wyOK9r1neZ9XrsFOse16Mz4AzUcM6wBsa6Wy1czjlwvtDMuXOsL6LnW0vcOdcPzhgN&#10;p581JtrfOsPlVMGJazhVVjxabXV1OaPhjNVwRltjo5OtxS5nOpydGs50a2d0ptXMXQfz4FyYWm9+&#10;+/p51oXc2zQ8ttK60+W9CW+NZn2/aa2JfW796HICNn/TQDMXAnbLeL79pcsx4TytyWPaT8ci9jiX&#10;Uwinq4ZTaHeNNbBjLkfus9moWXeH2hujR9j3u+u7CZwqDaeJXRU92m7lclrB+VqzP21lfx1pYy9z&#10;96fHw7lJwznevinS0T7T5ZTDKdRwyu3CyCn2W+4x5Qw4D2iOKWfYD4S72Ze4nL5w2mo4fe224Rvs&#10;ApdzL5wPQd+A//H7XvtD+wH7cJczi/fLM7JUnFn2+eGH7KkuZy6cFzWcufaL4Xl2wF1v8+HIdQpV&#10;nvl2x8iTdrXLWQJnroazxJ4bWW5vdTkr4TTSzJ2VdqPoarvCnTsvwLldw3nBvj36kv2Cy/k7nP9q&#10;OH/naSTr7RPdbeFNOEM128+b9tDYW/YjLuddOFs0nHftLbHN9mHufn4rnArN/mCrXRHfZt/mcnbA&#10;uUnD2WHfxH0j3VyOfLlUpOEEwkVxM/yOq6cIzkyNnqLwzNhh4cEupymcthpO03Db2DHh71x/ToDj&#10;3HPhdy57AvdBdAt/43IuhNNSk+fCcMvYsPAAd2wT4UzScCaGJ8Wmhc9yOffCaaDh3BtuEHso/L47&#10;tgVw5mjm2wLu/1gRvtrlrIHTIcXxOwatCXfgWrUZ3RAucnlvw+uuyfV2uHt0c3i8y9kGZ7mGsy28&#10;PLoj/LXL+RecYzTr4V/hY2Lfh6vcdZfL/uB+DSc3cn/MjGx0OXE4Mc08jUdi8UMiv3Hn9hFwxqY4&#10;fuvuiMhYrv1O4tpvb5d3ErxSTa6TIqXxsyKfuuPrD2dhSpNfrv6RhVyTvDk2JHKHyxsBb51mXYyI&#10;rItdF8l3xzcWTrlmfGMj5fGbI793ObfDeUzDuT3yWPyOyMcu5244R2rOg++OHFn4YKTSPXd+CM40&#10;DeehyLTCRyNrXM4CODma7zAWRHKKno50cr/DeAbOMA3nmcgwrhXOdTmvwdmq4bwW2Vr0VuQw93uc&#10;zXCcZ6H47YM2R84r/iRym8v5As5zmu9+vog8V/xt5AeXI3+0oX1i77HVb/4Eou25VjY4YUR/+t41&#10;DE/3vWs42ipRGP3KzdUAzlLN+BpElxYfGr3J5RwJ50wN58jomcVNonGXI59zazXru3m0tqhV9AHX&#10;o7ZwLtFw2kYvKToheozL6QTna82c6xT9uvDk6HJ3znWBM17D6RIdX9g12s3l9IRTpOH0jBYV9oq+&#10;HS8L7L3OkqRsCOaCzjnsj0DH3H2v8XSmzQCHgThwXnKe1coJKJ3vpfLdusye8eXQfm6/DeiI3f4e&#10;XTJXZTkPnAuGok+W/7/8rYPNg0Z3CORsGckzQ+s+kzSdv3UgXIa77986+MegfZ9JSo63FM8klT5O&#10;5Jmhzt86eObtPY9d5MbCjmP2/q2DUw9pKM8jFXhekrfuM0mPD1ibfqm/dXAR/cu8y2WuyRyS55FI&#10;TueZpNtY/ivbs3jVA3hfzjyroPL4Pc/2Dew6hWUHzvVEdnPav3sgY1hEYhnDs5T822cMa+L6MZyw&#10;dwxufhlHpmO4LDWG39czhg8RolsP8rznNuSV3A68Y8i2bdjZbpkWaV9XzuRvDbzIeh7H/FJ9Vnwx&#10;Z1zxdlDGGAyQBDJfjgHyLK/2lBals565/DnWWZZx113nkvO+uC7nffHtOfftt3+WnE/Dl5x+97T5&#10;5VzK/FHrXBrZnrM0Up/OK1M5Zb/paBOddbUxrD2vn7vvPlj9OmOvbx0tZePaXKJeR0vzNpcszVtW&#10;UncdDUD1qXRaRXkmpZNHNxdWce+ALueq4OaSVcH9cy5I5Xwqw5xrTX3OtebmkrXm/jnz8F90higz&#10;0bk+rM+5Pry5ZH14/5wVqZx96sl5sObJwerXe07izBHZp8sxbBDoDbqyfqspz6dEsnscOpE39qID&#10;Oa/qAbwv77GwLX+h4+c+938Oncs4nqWsO46Tg+mP4+c+9//fqXEUsSLqjuM3zON01scv8dx/+Y2K&#10;rI+L6xnH2cztdMfxf8/9P0jP/X82JH8T7K5b6jnHTue5/8KVbW0NfPe5/6tD+55jk+MTxTm29NE1&#10;dY6957n/LzxxBV3uee4/bdNlWV7pPPffeb885/+Xeu7/bgTGyV9QZ79yA3UDOQcS/X77lXNo6w4G&#10;AGe/xemEe57j7MNkPyavL1O5vqeUfp3zecklD3WVOlWuKtp7gXRy7aCzOO+VnNKvN9fjRfpcV8Ip&#10;Benk+jiVa2c9uaamkWsoeXqlmesfqVySk3/76CpPI1cpnBZp5nonlWtLPbkSaeS6mDxnpplrfSqX&#10;5OTfPrpeKtT7NQBOrzRzrSVBnPduoOTfPrlGFepzDYHTC6QzN+Se2DjvfYmSf/vkkuv0Uqea81fT&#10;3gukk2sJncV5r+SUfr1zfiMNUqfKNZT2XiCdXPPpLM575XOH9OvNNYEGqVPlGkV7unPj0VQuyVk3&#10;V+c0cpWSK905L7/do8s9z3Som0uuNUmdStcA2nuBdNbh/XRGl3t+Lyj9etfhKr5XlzpVrmG0twXp&#10;5JqRyvUApfTrzTUtjVxVcHqlmUt+0xrnvf9bT66T0sg1IINck1O5JCf/9tH1T77zlDrVOiylPd25&#10;MSGVa0o9uZ5LI5d8b9EWpOOX/HYgznvld8L820fXHWnkugxOL5BOruGpXJKzbq5T0sg1IINcQ1K5&#10;RtSTS649SH6VX+JV2zq6DtbnMvErDHKBsyzjc5bl/IbVE0gAecWBLP8/AAAA//8DAFBLAwQKAAAA&#10;AAAAACEA4rOMNRv8BQAb/AUAFQAAAGRycy9tZWRpYS9pbWFnZTIuanBlZ//Y/+AAEEpGSUYAAQEA&#10;ANwA3AAA/+EAgEV4aWYAAE1NACoAAAAIAAQBGgAFAAAAAQAAAD4BGwAFAAAAAQAAAEYBKAADAAAA&#10;AQACAACHaQAEAAAAAQAAAE4AAAAAAAAA3AAAAAEAAADcAAAAAQADoAEAAwAAAAEAAQAAoAIABAAA&#10;AAEAAAORoAMABAAAAAEAAAUoAAAAAP/tADhQaG90b3Nob3AgMy4wADhCSU0EBAAAAAAAADhCSU0E&#10;JQAAAAAAENQdjNmPALIE6YAJmOz4Qn7/wAARCAUoA5E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sAQwABAQEBAQECAQECAgICAgIDAgICAgMEAwMDAwMEBQQEBAQE&#10;BAUFBQUFBQUFBgYGBgYGBwcHBwcICAgICAgICAgI/9sAQwEBAQECAgIDAgIDCAUFBQgICAgICAgI&#10;CAgICAgICAgICAgICAgICAgICAgICAgICAgICAgICAgICAgICAgICAgI/90ABAA6/9oADAMBAAIR&#10;AxEAPwD+/iiiigAooooAKKKKACiiigAooooAKKKKACiiigAooooAKKKKACiiigAooooAKKKKACii&#10;igAooooAKKKKACiiigAooooAKKKKACiiigAr84P+Cwn/ACiu/aF/7JD4o/8ATfLX6P1+cH/BYT/l&#10;Fd+0L/2SHxR/6b5aAP8AOz/4Jm/8G/Pwr/b0/Y48O/tP+J/iR4g8O3ut32rWkmkWGl211DENOvZL&#10;VWWWSZGJcRhjlRgnFffC/wDBpl8Dmfb/AMLj8W/+COz/APkiv0l/4Ny7fzv+CS/gERjcx1rxPwO3&#10;/E3ua/clLOQkh1I78DgCv2DKuGsDUw1KpOlduKb1fY/LMz4hxlPE1YQqWSb6L/I/kW/4hLvgduCj&#10;4x+Lef8AqB2fT/wJpG/4NMPgWuB/wuTxbn/sBWeP/Smv6+Y9OVIhNdusQIzhuTgdOPese5uLbdth&#10;yRn5T0JOOTXf/qpl/wDz5/FnB/rPjv8An7+C/wAj+R3/AIhMfgXuwvxk8Wnn/oBWf/yRTj/waXfA&#10;0NgfGPxdgDJP9hWf/wAk1/Wtb5Kl1J7kmkZnBLFcFjjc3YUf6qZf/wA+fxYf6z47/n7+C/yP5IR/&#10;wabfAw7j/wALj8WAKN2Todnz9P8ASKpt/wAGoXwLS2M7fGLxZnaXA/sSz6Dpn/SO9f1qXdw5LNnO&#10;Tgs3Ye1cfr+oQ6dYTSXsq28ChS88pCoA3AGW46e9H+quX/8APn8X/mP/AFnx3/P38F/kfyT3f/Br&#10;b8D7XTzdD4ueK3mlm8mztxotpulbtn/SOB6+gqzF/wAGr3wcub5dMtfi54oeSOPN3KNFtPKjkP8A&#10;AD9oyx9elf0n6B8RfA2va1catF4k0GCJXa3s2k1G1DJEvDMimQYZjxnFfSPhfTbQacJtPeOVGcnd&#10;CwlBPUkuMgmkuFsue1Jfe/8AMcuJMwW9R/cv8j+VRf8Ag04+BbsET4yeKyTwT/Ydnj/0p6VJJ/wa&#10;bfAmORY/+Fy+LDuBP/IDs+3/AG81/WekcgQBRtBx9cnpViCKPzecjPyhhyaf+quX/wDPn8X/AJi/&#10;1nx3/Pz8F/kfyUH/AINNfgaBn/hcfizr/wBAOzJ/9KK0Lf8A4NIfgzOvmN8YfFaL6volmP8A24r+&#10;uZJ4rJAY4xJLjGSPu/8A16pz3N5cZa5YKv3iD2x6Cj/VTL/+fP4sP9Z8d/z9/Bf5H8j0v/BpZ8Dk&#10;YRp8ZPFjN3xodnjP/gTViL/g0m+Bsknln4y+LQR1P9hWf/yTX9bECLCcOSWzu2jsDzWvBbyMFjjU&#10;b5Dg47Cj/VTL/wDnz+LF/rPjv+fv4L/I/kXX/g0h+BLEk/GbxeF7H+wrPJ/8ma1Yv+DRD4Ekb5/j&#10;R4uQbC5H9hWW4D6faRX9dpW00za9wwebnag5VCOn5VlLdzahc/Zolbb1kP8AExHvR/qpl/8Az5/F&#10;j/1nx3/P38F/kfyHz/8ABpL8CUO6P4y+LtpGQW0KyB/9Kaoy/wDBpf8AAuM8fGTxb+OhWf8A8k1/&#10;X7fxQQjZOS0zH5EB4RR3NZckdptZkznJy7HJx7Uf6qZf/wA+fxYf6z47/n7+C/yP5Ex/waY/A1sb&#10;fjH4t5JH/IDs/wD5JqQ/8Gl/wLAGPjJ4sJPpodn/APJNf1zR2HmkeWSAy5HHOKtf2LP13ADGB7Cj&#10;/VTL/wDnz+LD/WfHf8/fwX+R/IcP+DS74HMpZfjH4s64X/iR2fP/AJM0yb/g0y+Bcahl+Mniw5OP&#10;+QHZ/wDyRX9eLadIoC5GAMU/7KkaDf1/hFH+quX/APPn8X/mH+s+O/5+fgv8j+Ra2/4NJfgjMMyf&#10;GTxYvoP7Ds//AJJq0v8AwaQfAolh/wALm8XfLjpoNn/8k1/XdZwtPciKMqDzy3QAf1rpbWxtIOSd&#10;+OWkPcj0FH+qmX/8+fxYv9Z8d/z9/Bf5H8el7/waOfAS0jTHxo8WmRhuI/sKzAUe5+0/hUtp/wAG&#10;ivwJmTzLj40+LI1AyW/sKzxj2zc1/XVd2vn3DXcgAUncAx4wOgI/U1nzzSzO0EBD5Qgs3QY9KP8A&#10;VTL/APnz+LG+J8d/z9/Bf5H8kEf/AAaRfs8MriT41+L1kHKR/wBg2WWHY/8AHzVGX/g0i+CKqssf&#10;xj8XbCCWZtCs+APpc1/WZqdpcWaLqEuXkjGWxyShHzD/AAr0Lw+um3ehw6rdFmjlTEMbZDntkjt9&#10;KmXC2Xr/AJc/i/8AMqPE2Of/AC9/Bf5H8cTf8GmPwNBIHxj8Wcc/8gOz6f8AgTWmn/Bo58GLtlTT&#10;vjB4vlLHbuOhWYXJ9/tHSv7CrK20WO5Egt2JJLbWYkEDpnNbjaqIIY7W1CKAcnZS/wBWMv8A+fP4&#10;v/Ma4kx3/P38F/kfxsXP/Bor8J4UzH8XvFbHGcnRLQDP/gQaz2/4NKPg0jRJJ8YfFa7wSxbQ7TC4&#10;/wC3iv7IZ9VdISFRW643dT7cVmJqMsjCdlV3VCiDOFXPXil/qxl//Pn8X/mP/WTHf8/fwX+R/H3H&#10;/wAGkPwWn2+R8ZPFTbiFH/Eks8ZJx/z89u9TWv8AwaN/BmaJjcfGTxVG6A7kOhWhyQccH7SK/sBN&#10;1bQRhRGrvyw2gAbjUa/ZpkWFQ+4nLSk5+vH6Cn/qvl3/AD5/F/5ifEmO/wCfv4L/ACP47r//AINM&#10;Pgnp0f2mb4w+LGiGN5TQ7Pco/iOPtPOKWy/4NNvgHqFuZ7T40eK22tsZf7DswykjOCPtHWv7E5NC&#10;S8/1DOF353SDg464FYOs+AxMReaPIttOgbY4z80kmMu46EgDin/qtl3/AD6/F/5k/wCsmP8A+fv4&#10;L/I/kQk/4NLPgdG21vjJ4s64ONDs+nr/AMfNJ/xCX/ArzFj/AOFy+LOfvf8AEis/w/5ea/rGv9S1&#10;DQJxba/CVRpTFFdoMowXABb0LMeBWxiJ083cr46bOmSfWq/1Vy//AJ8/i/8AMX+s+O/5+fgv8j+S&#10;WL/g0s+BJjaSf4y+LUOTsUaFZsSB6/6QMZp0f/BpN8EZjGsXxj8WFpMAL/YdnkEjPP8ApPFf1ryT&#10;Dq3K9Avb/wCvWhH9mtQYlaUFhuZlwoGe2aP9VMv/AOfP4sX+s+O/5+/gv8j+Rif/AINJvgjAyK3x&#10;j8WfOdoxodmcn04uPSpD/wAGk3wLZ9kPxk8XPhtrH+wrMAY6/wDLzX9casroiW8qIy85PUZpIs2k&#10;ipE0chLOQSeTnqTR/qpl/wDz5/Fj/wBZ8d/z8/Bf5H8kif8ABo78EmOH+Mni0YPP/Eis/wD5JqF/&#10;+DSr4Apkn40eLSB3GhWfP/kzX9bVzeXL3LJIygLhXCdBuHQe9Zj3SSyGNUIUcZznkUf6qZf/AM+f&#10;xYf6z47/AJ+fgv8AI/k2T/g0r+AbqG/4XP4u5PbQbM/+3NOP/BpP8B2kEcfxo8WHuxOhWYx/5M1/&#10;Wk58tVQEDjPsKrtvIIUg5HU8c0f6qZf/AM+fxYv9Z8d/z9/Bf5H8ls//AAaWfAyNjs+Mni0r0DHQ&#10;7Pkj6XNQp/waY/ApiN3xl8WD/uB2f/yRX9abOzY3EkZyKl2xlcoTnjOegNH+qmX/APPn8WH+s+O/&#10;5+/gv8j+SU/8GmnwK7fGTxb/AOCOz/8AkisPWf8Ag07+FNtD52i/F3xPckDLRPotorn/AHT9owfp&#10;xX9eLjDGkUFhx3rOrwjgJRcVTt5ps0pcVY2Mk3O/ql/kfxN6j/wbCeEbbxTbwQ/FXVU0pY2F8txo&#10;0S3yygHaI1E5jKk4yWII5wDmvB/h5/wQe+B3j345+JvgVN458e6Ze+HleaO+u9EtDBdwRusZkAE4&#10;MYcuDFywdecgjFf3ia1oGk62pj1KJJWHAlxh1+jDnFeR658KJ0jkm0iRZlZNjxS4WQqf4Q4wD1PX&#10;FfC5nwZiaN5UffXlv93+R9nl3F2HrWjV9x+e33/5n8mfhf8A4Nnf2bfEG6QfGfxHJAsrQNc2Gk2N&#10;xHHJGcOj7Lk4ZTwR1HcV7Fa/8GnvwEvIRc2vxn8Uyxt9149Es2BH/gTX6xeBP2ZNO/ZV0Txpq3wU&#10;ttR1DWNVtzdWOhaxcgW63FusjQwq21Dhmc5dyWIwNw614v8ABn/gpjp2i6ufBf7QGn33gjxBbuYb&#10;uYwStYM4/wCesLbpoc+6uvfeBXk5bi8NSfJi6HMu+qa/Gx6uYYbEVFzYatyv5NP8L/mfCB/4NMvg&#10;X2+Mnizrj/kB2f8A8kUw/wDBpr8CtxCfGTxYcH/oB2f/AMkV/S74G+OfhrxfpEOs2lxaX1nMP3Op&#10;aVKtxbv/AN8MefXBOPQV7PY6nYarB52mzxzKBk7DnH1HUV+g5fluTYpfuYpvtd3+658NjswzbDP9&#10;7J272Vvvsfyer/waZfA12A/4XJ4sA7/8SOz6f+BFMT/g00+BzDJ+MfiwfXQ7P/5Jr+tMMQMNnPt/&#10;Om+Z5MeWyy9ePvGvT/1Uy/8A58/izzf9Z8d/z9/Bf5H8mJ/4NMvgYP8Amsniz040Oz/+Sa+cPHn/&#10;AAb4f8E5vhn4u/4V74//AGrdM0PxAXVBousPolpeBmPCvDLfK6E9gwGTX7Af8F8P+Ci3jD9iX9lu&#10;w8GfBm6m07x/8Sb2fR9Gv4R/pGnadaqhv7yDriY+bFBCw5VpC6/Mgr5H/Yu/4NvP2XdU/ZzsPFP7&#10;bB8Ta/8AEnxVYLrOryWeqy2Y0Oa9XzRbxhNwnuYww8+S48xWl3ALgZPhYjJ8LKvLD4XDKTjbmblJ&#10;JX2XXVnt0M0xMaEa+JxDipPRKKbdt36HlWk/8GqHwA1e1iurf4zeKmWaMTQtHotjIkkb8o6OtyVZ&#10;WHIIJBFbP/EJr8C+n/C4/FuffQ7P/wCSKn/4JH3fx8/Yf/4KWeP/APglX4u1TXvEXw5gttS1XwNq&#10;mrwyxravYxxXSS2jMNipPbyGO5jiPleeoZQDuz/Vhc65Y6NZS3niG5trWG2jeaa7upFhhWNRlpHd&#10;yFRQOpYgCu/Lsjy7EUVV9hy7pq70a36nFmGdY+hV9mq3Ns07LVPbofyiH/g06+BAIVvjL4sDHsdD&#10;s/8A5JqQ/wDBpr8DAcf8Lj8Wnnn/AIkdnx/5MV/WdtDIHVVIcB1YcgqwyCD3B7VCLRY33Rs+9jkk&#10;k7R+Fd3+qmX/APPn8WcH+s+O/wCfv4L/ACP5OF/4NNfgWf8Amsniz/wR2f8A8kU5v+DTP4FAAj4y&#10;eLeRn/kB2f8A8kV/WCWu40xxKc84+WpPtLxgfalKMTgKuW6/Sj/VTL/+fP4sf+s+O/5+/gv8j+Tf&#10;/iE1+BgYD/hcfiznP/MDs/8A5Ip//EJn8DNu7/hcniz0/wCQHZ//ACRX9ZqyxuSYsMRx16fWrGfk&#10;2gZ7k0f6qZf/AM+fxYf6z47/AJ+/gv8AI/kqH/Bpl8C+c/GXxZ7f8SOz/wDkil/4hMfgZgf8Xl8V&#10;/wDgks//AJJr+tGpEjyNzcD1o/1Uy/8A58/iw/1nx3/Pz8F/kfyWf8QmPwKC8/GTxbk9MaHZ4/8A&#10;Smvz1/4Kg/8ABAP4XfsA/sg6x+0x4U+I3iDxJd6Xq+laaul6hpdvawOuoz+SWMsczsCg5Awc1/e4&#10;SmMAHr1NfhP/AMHIYB/4JS+K2A6eKvDX/paOcV5+bcN4KnhatSFKzSbWr7HdlfEOMqYmlTnUum10&#10;X+R/m+UUUV+QH6mf/9D+/iiiigAooooAKKKKACiiigAooooAKKKKACiiigAooooAKKKKACiiigAo&#10;oooAKKKKACiiigAooooAKKKKACiiigAooooAKKKKACiiigAr84P+Cwn/ACiu/aF/7JD4o/8ATfLX&#10;6P1+cH/BYT/lFd+0L/2SHxR/6b5aAP55v+DcGSSL/gkf8P1t1DSPrfijHHIA1i5r9wjaXcKl7qfy&#10;8nld2fwr8O/+DcTUZ4v+CR3gC2h2pjW/FJL98HV7niv2wY+axJZXJPAP9a/fMk/3Oh/hX5H4lnX+&#10;91v8T/Mhu5UeQh23lW6k8Hb6ewqhvac5ZcL1BHHFQ3FnNLqMcyshyrRtjoAeRzXmXx++OHwl/Zd+&#10;EmsfG344a1Z6H4a0O38++v53yWY8RwQRj5pZ5W+SKJAWdjgD09Kc1FOUnZI86EHJqMVds9Wiube2&#10;t3numjhhiDyyyyMERI0GWZmJAUAckk4A5NfgB+3T/wAHG37F/wCy9LdeC/gqX+LHiy3LwtBoFwId&#10;CtJV4xPqhR1lIPVbWOUdi6mv5cP+Cp3/AAXB+PP7fOsX3w0+G01/4J+E6SNFB4ctpfLvdZQH5ZtY&#10;miJ8zd1FsjeSnfzGAevwxr84znjd3dPBr/t5/ov8/uP0HKeDo2U8U/kv1f8Akft7+0h/wcH/APBS&#10;T4+3Vxa+HvFFr8PtIklcxab4ItltJhGT8qvfy+bdsVHUrIgJ52joPyN8dfGf4wfFC/k1T4leK/En&#10;iG5mbfLPrep3N9I5znJaeRyea80r1L4K/BP4s/tGfFHRvgr8DdA1LxP4q8QXa2Oj6JpMXm3FxK3J&#10;wOFVVUFndyERQWZgoJHwmJzCvWd6tRv1Z9ph8FRpK1OCXojy/e3qa73wf8V/il8Pb2PUfAPiXX9D&#10;uIXLxT6PqFxZyIxxkq0LoQTgdK/04v8AgkF/wa1fs0fsp/Bm/wDE37d+k6N8SPiT4x8PXOjaxp04&#10;+06J4dstRjMc1tp+4KZLzY2HvsBkbi3KAF5P4yP+C4//AAQ5+MP/AASW+MLa9oa3viP4OeJL+RfB&#10;3jApue0dtzrpWqFFCx3kaA7HwEuEUumGEkcfLGTWqZ0NJ6M85/Z4/wCC/n/BTP4AT29teeNl8daV&#10;CVDaT48t11IMoxkC8UxXqnA6+efUg1/UZ+wt/wAHKP7H37RN9aeCP2jLOX4UeJpdqRXepXAu/DVx&#10;Mc8C/Co9tnHH2iMRjODKa/zz6K9/L+J8Zh3pPmXZ6/8ABR4mO4dwtdaws+60/wCAf7KGn6hYaxZQ&#10;6vpdxDc2t3Ct1bXVrIssM0Ug3LJHIhKurA5VlJBHStBfkQzSAsf4VPc9q/zNv+CY/wDwWm/aT/4J&#10;567ZeDb+4ufGPwve4B1HwTqMxJtEc/PNpM75NpKPveWMwyHO9MkOP9F/9kj9pz4I/tqfCDTPjx+z&#10;/q8WsaFqBaJtw8u7sbmMDzbW8gJLQ3EeRuVuCCGUsjKx/Uck4go42No6SW6/y7o/N84yGrg3d6xe&#10;z/zPpDT7G6LguA0jjc7Y4XPQVrXM8elAC3CyTudu89EGKlvdQhsx9ltjhs/M3XH/ANeuVnukZiy/&#10;Nz8p/wD117x4ZrSxWsQ/0iQSO4BYJz9734pYrqSKQCNUhQ8BF+82Pf3rnpbht2G4G3GABmqzFg4Z&#10;id23nPYZ60APnklnvneU85OecgAe9W7dNzRRuyM8nzIg64GeSPSqiI08rovAZzkn+7xXZ6TYQ2Tt&#10;e3CKsjKFGRyqgcD6mgC35cGnWTXlwQAi/Mz8YHeuPfxUknmwbJygcGORE2gKOeSf8K0NV1KCdQBz&#10;HySG5Bx7VyoeW6csSQmTjsPc0Ac58QfiBp3gzwVqXjLVLxrK0022N/dXM4DLHDF8z/KBlmb7qgcl&#10;iB3r5V0j9s/xr48tYG+Ffwp8a61JNFviu7/yNJs3UjIdZZmfKYIOQOlY/wC0Is3x9+Muhfsp6OZW&#10;0i0WLxX8Qp4WwBZQtm0sWPYzvtYj0Kt2NfaGs2j22lyahpsW2S0tNsCQL0UYUxoo6AqMD0Ffk88d&#10;mmd5ji6GW4x4fD4dqm5xhCU51d5qLmpRUaacY35XefOvsn0CpUMNRpyrU+ec9bNtJR6XtZ3er32t&#10;3PmW28Qf8FAfF9uDouhfD3wZb3B2h9Vvp9WugM4+7bgRZHXkVBJ8If2355THdfGPTYJH4aG08M2x&#10;hTHZWdg2PrzX2l4fkQ6XDKFJBRSijnYMdCe+O9a0puNQfYEMaMWBGPmI4wSe30rsfhhRq64zMcVV&#10;ff6xUp/hQdKP4GX9tyj/AA6MI/8Abql+MuZnwXc/Az9re7lW2vvjfdhs7T9i8O2UcIHry2SfWtdP&#10;2bf2h5IgZvjr4pkbdtX+z9GsbZNvct8xzz0NfcP2STTVYogLj5zJLjAHsB9ah1Lz44RFKzzO+GO1&#10;doUHk896F4SZRvKdeXrisU//AHMD4gxHRRX/AG5D/wCRPyp8TeBv2hfD37Q3h34M6r8afFMen6/4&#10;d1HWk1eW3tFaOfT3w0O37u0p8xYsPQV73Y/Ab9qNLMXXgz4+tqEJ3l2uPD1hcxrg9FZJD8/rXyP+&#10;2Usnx1/bP+H/AOzulzcaBaX08ehz6tawRyX1tbvZXOrXZh85Xj8yVbdYY2dHVC2/a2MV9UaD+xz4&#10;x+BvxV8P+I/2c/EElr4WVgvjGz8U3ctzd3lsjAlbdYIEjd3UsQ0jJ5TAEbgSo9LDfR/yPB08R9fz&#10;LEKrU/e04xr4lRhCUY8lOU1XvzO0pJ8lkpJOWjZ+Z4TxbzrMMdKOWZXTnhqNV0JzcoKo5Rdp1I03&#10;T5XCDfK17RTlytxjsnpQ+Cf2+rKRjp3xK8B6if8AUuLzQmi2AdyYSfnPcHinQz/8FD7QjF58H9R3&#10;N5SLcNqFmzHs4GRkt/dHrX56fDr40fEP4W/tTfERPhxoFx4nfVI7i7v7WPcsFhZ6ff3bPd3DkqiB&#10;zOEQBjI5VtqsFOO7/ap/aC8BfHT9mqy8Z6zo2sW1lY69d2d9FpGoxWd1HcWlp5k8STvbzgo8UilW&#10;8tWGQQVINfX476Nc6GJVKjmeJ5G7XjiHKSbhzpONSpK10nbmeqV10R8rlP0lcFisuniKmGhTqxUp&#10;cs6c4wcY1lRbjUjS96zcb8ilZySfVr7On8cft+6ZMbS98DfD3U5I02vHp2vPC/8A102zZKqewPPI&#10;qCD42/ti6VGW1X4Ji6CttaTTPEtm5L9mVXX7nXrz0r4g+IvxI8U/C39vWLxF8O9JvvFOp3unSaRp&#10;2g228zXJutPt5DLIcqqxW0cTPI8jIo4+bJAP374H/a803Wvh94u1TXfDmqReK/BUUcms+F7RHuJH&#10;82Y26PEY0ZxGsikS/KTGBn5gQa87NPAbOMNTp1sJxBiHFxpyd3hW17SKavGdFySu+Xmdk99LntcO&#10;+PeU4zEYjCYvBKnOFTEQXuVnGaoSkpcslaMp8q53TjzSS0V2jnpv2qvjVp4CeIfgh47i8snzmsJ7&#10;W9G49l2bcr/tU+P9t+LSxt8R/DD4racy8Ssuh+eqN1C5ST5s+vSuI8Cft7+IdV13w5Z/GLwBceFN&#10;P8WXFra6Jdykrdsb6aOC1mmtJWMyRO80YPmLFIAc+X2pmu/t3+JfEvxF8SfDL4V+BtQ8Q6XommXA&#10;8QaxYHa1rBIJoEuXLERoJHikMUI3yOqM2FAJGa8GOL4zjGGe3i0pc0oYaUWnJxVpR9mm3JNJJ3un&#10;p26X48cMOlKX1efOpSh7NU66qKUYKpK8HFyUYwlGTk1ypNa3dj0m0/4KIfAaKNTrdl440tQWM0l9&#10;4fusRueNrGPeMntgnr2ratf+CiX7I106Q3Xiya0Y5LLqGmX8Ajx0DkwEA+nNfEf7Ln7UPhv9mL9k&#10;bxX4z8SW9zqty3xAvbfTNOV5CpEek6dLI2FDttXPCRqWZ2AUZYmvsT4Z/tUX3xJ8UQfC348+Dz4Q&#10;1/V9Pa90ewvFiljuUWJ5fLkXdJ5cwSJ2Cs7fcYHawCnXNvCvjjCVMQ6GaUKkKUpK88O1KUYS5XJR&#10;jik7J7tJpO+ujthwx448N5hRy9V6M6dXEwpS5U5ShCVWHPCnKp7LkUpK/Km02rae8r/Rnw5+N3wd&#10;+Owni+G2v6Vrxt23y2sTFJkA6M1vMElC553bMe9aWsaDceG7mKXw46yISEfT3cFpCMu5iBOc5PPo&#10;K/nG+HGhxajF4w1TSfCGr6hfaLqFrrN3490S8l06Xw/bvbRwQ25nBCPJI0byiMJKVVgzBAwY+pfF&#10;z4l/FWHS/hT8WPGmsXHjPTE8RaZe+Hp7C08nXpoLXXrOC8s7qKMhJbhZImjUqx80Zy3NfRR4Tz7L&#10;s0r4HOKcZUIKu1iaLTi3RpyqONWi5yqUZSS0SlVWvxJ+6fK5d48ZXmGTYXH4SlKNep9WbozU42ji&#10;K0aPNCq6ajVjCUndpK7VtFqfvJpevWN/EzW6+bL5uCH4Ma9lI7Vp3c7TOrluSfmxyMj0r5x8D/Gr&#10;4T/GSeXxZ8HdWimvo5Ada0C5U22pRRxqVIe0kw4ZT/Eu5f8Aar37S9VsdRtmntTkIuCp4ZXJ5BH1&#10;rxcnzrB5hh4YvA1o1actpRakn81/SP3HFYWpRm6dWLi10asW4oIUBSTLMTnHoKMW+VPlvhWz16+1&#10;aKraFWjcSN8oLbeAT3JNK8trGFihQAH73PJJ68+1emc5iSoxm+0AYOTtHbn1+nGKmhsykQIztU4/&#10;2mYnkY9M0s155MX7mJQQ2VP8RA+tSabcFpi86grknjpnqSaAGyb0kZZFG5WBIz0B6VDIVkc9c9+2&#10;OKtRtHdzNdOjhSSwOOpUYHHesuC58klL8hAhA81ujFjgZ9GPp2oAnCktkn9KVl+XYMtyCeK04giq&#10;Qeec47/5NCI7scgdeuccUAZzfLw6jOaGEYBC+oGT/wDXq80J5z3/ABprJkglMntx+tAGdsbG7HFJ&#10;t3Db156VfaBjlnH9Py9qa8RVS2e3pQBy+q+H9L1yIx6pErk8K44dP91uo/l7V8r/ABp/ZJ8A/FfS&#10;jp3jLSbLXYFU+QbhPKvYM94Z0IdT/usPcGvskoR8xX0CimOGLdMZ9K8bM8gwuL1qw17rR/8AB+Z6&#10;+XZ5icLpTlp2e39eh/PLr3/BPv4u/BrxHJ4h/ZV8a3uhSvJmTSNbZ0TaT0Z0R45lHpLCT/tE19Uf&#10;FX9qnTv2c/E3g/wp44sNXvLrX444J9b0iILbRXQKRNtUkMxaRt3lqdyoQcHOK/WTUNJsNTg8jVIY&#10;5lHRZBkj6HqPwxXk/iD4S6feKJtJKFo3E0cF0A6q46FGIJVh2PJ96+AzDgrE0Xz4eXMl8n/X9WPu&#10;cBxhh6vuV48r+9FHw/8AEu8tH+y68vnJ0M8YAkUdMkdGH5GvY9NvrDWbcXemypMnTK9R7EdQfrX5&#10;Y+Lf2WNUT9pvT/j9/wAJHremy21ultfaDy1rdxxRtGiI28BYWzudNrgt8wKk5rxDX/8AgofZ/B34&#10;xan4B+KPhjXvD1pa3z2+na5bkyi5gTgTmLCbo3+8PKeTAIBGc1OW8X4nDP2WJXMl3+Jf15lZhwrh&#10;8QvaUHyt9tn/AF5Hw1/wctfB7xno+vfA/wDbX0/SZte8K/DnxA1l4ssogWEUc17bXtu0vZYrgwyQ&#10;M5+UOY1P3hn9IvHf/Bej/gmN4R+Bkfx00vx5ba1LdQpNbeDNHiY+JGnlIzBLZSCMQNHk75JXWLgl&#10;XbIz9jfD/wDaP+FPx58JXOmw3OieL9FvbZ7XUrQLHNvglGHiu7OYcqwOGWRAD718l2H/AARE/wCC&#10;Smv+OV+KGmfCvSnuBci7fTU1DUV0pZM5w2m/afICZ/5Z7PLPTbjivocDjpV6tSeX1I+/q1K6adrX&#10;Xc8TGYKNGlThjqcvc0TjazXZ9j758NftQfAHxf8As72n7Wdl4lsIvh9NoZ8Qx+J9SJtre3scEO0n&#10;nAPGysDGyY3FxsAJwD/HD+31+3B+1B/wWP034ieG/wBla2vfC37O3wp0G/8AE3ivxBfhrdtcbToX&#10;uIBdkclrh4wLSwUnaCJpzkfJ90/t3/sVf8FO/wDgpV+1nafspeIdGtfhD+zl4VRbnSr7Spre80y7&#10;tLXEUE7Q2skQuL1gAsFkRFHapk8YMj/BX7UXwU/4Ks/8Emv2JPHv7Lt/F4T8ffADxHYXGmSeK9Jt&#10;EhutGfVbiNTNOqGK7ikncrGfPFzD8wRJBwKyz7G160JqUJRpJPW3xSS0v1Ub/wDB8tclwdGlOLjO&#10;Mqja0b2Tetujlb+u/wC3/wDwbdaj4o1T/gmLpWp+KtT1DU2fxlrkWn/2hcyXH2WytzBDHbw+YzeX&#10;Ero5VFwoLMQOTn9FPiZ/wUQ/ZJ+Df7Umg/sc/E3xTHpPjnxLYWt7pFnNBI1rJJfTtBa2slygZIri&#10;dlzGkm0MCvzZZQfzy/4Isa/4P/Z0/wCCK3hD40eP7n+z9I0bS/FPjDV7o9PskWp3kjYB6uyxhUHU&#10;sQB1r+OP4gfFD44/Gv8Aav8ADP8AwVD+JsUltpHjD42xx6M8jHMS6BcWM628QxjybW2khhVgeWRu&#10;4Nd+IzqWEo4SnFXbUb+S0V/m3ocdHJ1iq+KqSdknK3m9X+SP9QRFY4yOc4I96GQsx2cc9R7V+Hn/&#10;AAWl/wCCnPxM/Ydtfh78KP2XrfT9W+KHj3xND/Zuk39t9tjbSo5RCUeEMjbr25kSCIqythZCrBlB&#10;H7ReDj4um8JaW/j6Gxh119Otm1qDSy5s4r8xKbhLcyEuYll3BCxJKgZ5r6WjjIVKlSnHeFk+13r/&#10;AMP2Pmq2CnTp06stpXt8jXeygwpTg5ydnGT7461IUmi4mG7qQQMH24q4AQvnNtxyF29Mg4P5HIPv&#10;UI3O3qa6jkG5U8r0p7ElV+lMkgT72ec9R7dqaGKgI3TPXuaAHqpY7R3r8Kv+DkRsf8EpvFaL0/4S&#10;rw1k+v8Apor92S+BhBjI/Gvwh/4OQf8AlFN4r/7Grw1/6WivKz3/AHKv/hf5HqZJ/vlH/Ej/ADgK&#10;KKK/BD9sP//R/v4ooooAKKKKACiiigAooooAKKKKACiiigAooooAKKKKACiiigAooooAKKKKACii&#10;igAooooAKKKKACiiigAooooAKKKKACiiigAooooAK/OD/gsJ/wAorv2hf+yQ+KP/AE3y1+j9fnB/&#10;wWE/5RXftC/9kh8Uf+m+WgD+cf8A4N1GH/DpTwEjdDrPicYBxn/icXPWv22CKOQPevxD/wCDdMZ/&#10;4JNeAjkn/ic+J+P+4vcV+3xIVCep6KPc1++ZJ/udD/CvyPxLOv8Ae63+J/mc/wCK/FHh7wR4Y1Dx&#10;p4zvrXTNG0ewuNU1XU76QR29ra2sZklmkY/dREUsT6Cv80f/AIK/f8FTfHH/AAUa+OMtroE95p3w&#10;w8NXUsHg3w87FFnKko2qXkYOGurhegOfJjxGvO9n/fX/AIOfP+CgF54J8IaR/wAE/vhveSw3/iG2&#10;g8S+P57dipXS95NhpxIOf38kZnmXj5EiByHIr+Imvg+NM8c5/VKT0Xxeb7fL8/Q+24RydQh9aqLV&#10;7eS7/P8AL1Ciiv2F/wCCRv8AwRg/ah/4K1fFoaH8OLd/D/gHSLmNfGHxE1KFjYWEZ+Y29qvH2u+d&#10;fuQIcLkNK0aEMfz8+3Pkv9hH9gH9p3/go38dbL4Bfsv6BNq2pTFZtU1OYNFpejWROGvNRugrLBCv&#10;IGQXkbCRq7kKf9Yj/gj9/wAETf2Zf+CSXwsFr4Nii8T/ABJ1e0VPF3xFv7dUu7kkKXtLBDuNpYK4&#10;ysSsWcgNKzkLt+vP2AP+Cd/7L/8AwTW+BFn8Bv2Y9Ci0+1Cxza3rdyFk1bXL5E2teahchVMsh52q&#10;AI4gdsaIvFfcdABXhf7Sv7NnwX/a8+CPiD9nf9oLQ7XxD4T8TWTWWp6dcjB67o5oZB80U8LgSRSo&#10;QyOoYHIr3SigD/G5/wCC2X/BGH4v/wDBIn49R6Pdy3HiH4ZeKri4m8A+MymDLHEQz6fqG0BIr+3V&#10;huAwkyfvI8Dekf4m1/u0/tZfsmfAX9t34D67+zf+0joNt4g8La/b+XcW8oCz206g+Td2k2C0F1Ax&#10;3RSpyp9VJU/5CP8AwWN/4JC/G3/gkl+0fN8OvFgu9b8B63JLd/D/AMdeRsg1SzXBNvPtykV9bZCz&#10;xZGeJEHlupoA/ISv1D/4JT/8FOfil/wTM/aFg8f6C11qfgvWXisfHXhNZMR6hYhv9fCrHYl7bZLw&#10;SH3RvkdhX5eUVvhsTOjUjUpuzRlXoQqwdOaumf7IPwz+JXw6+N3wz0X4zfDHVoNV8PeJNKh1rRL6&#10;36XFvcruTKnlHXlXQ8o4ZW5Brq7lYLeFBEdxwQW75P8AhX8T/wDwa8/8FBL3SPFOqf8ABPb4kX7G&#10;x1RbnxL8PHuJOIL6JTLqOnx7uiTxBrlFGAHjk6mSv7WJnHnruIba3AHQV+65NmccXh41lv1XZn4v&#10;m+XSwteVJ7dPQZ5LlBtyXbpjoAOpNXbeyUKb2+crGpJxjJbA4q9biSZQiKFXHYVvW9tG3loE3kHK&#10;p2x3J9K9Q8wq6VAXtBqG3HAMYk4y3bg+lZ+o6lLeWMr7tm5zEgHoOp+prZ1KaJYfs037yVhiKGM8&#10;L2H+e9V59Fe00uONmXcSZJN3q3YUAcdOkgzhcjgcenpXnfxU+Imk/CL4c6z8SfEav9l0mxe6MWMG&#10;R/uxRD/alkKoPrXuCaSBZrIScqx3AnGPfmvi34/Wcfxo+O/gX9mbT8S6fazHx940QHMZsNObbZW8&#10;mOonuDyvoAa+N49z6tl+WVKmEs61RqnST2dSo1GF12i3zS/uxk+h6WU4WNWulU+Fay9Fq/v2XmbH&#10;7HXwj8S+GPAd58SfiCmfF3j27/4SPxBIwIeGOYFrW0GeVWGJvu/wsxHYV9MfEL/hNPDvw61vUfhV&#10;pFrrviaDSbmXw/o19ciyt7/UEiY29vLckEQxySYV5D91STXqr2tusgIeSTcx3pHhVBxgjPXHvWkq&#10;SWsS2ce2JnHLA7nUY/vHJJru4a4eoZVltHLcNJ2grcz+Jt6ym+8pSbk31k2xYrFyrV5V5rd7dLdF&#10;6Jaeh/K7+wh+1D+214E/aB/bhH7Wmv2Ovaz8HfA2n+KNP8J+H57mTwvpd2theX7Wmlwz7XWMhIop&#10;JSu+UqXJOcn5X/4JmftpftKeMvjt8DfiL+0J8VfjrA/xqTxDaRWvinRdPufh34i1iCeSK103RAtx&#10;DcaalqAgNysEgkuMIqiLcW/p5+G37B3wC+FXx7+MH7ROktrGq6v8b7eysvHNhrU8U+ltbWUD26w2&#10;8Cwo6LJHIwk3ySZB4xXw/wDBH/gir+yZ+zT8QPC3xe0Xxp8R/E1t8O77Ubj4XeBvFGsx3vh7wxea&#10;mWaaWxtUt1neRGYvGskrYkw5DEV4M8Dj6TpTc21FveX97rrrdf8ADH1cMbgqntY8qXMl0/u9O1n/&#10;AMOe+/toeA/jn8VPhgvhzwV8QvGnw6Oj3B1rxC3w406C48T+KbC2i3tpOl3dxMi2FxcMCsThH3Sb&#10;AwCBg3yj/wAEF/jl8Y/jz+zv8QfD37Rvi7XfEfibwP8AE/VfDg0bxkrjxXoGlxqgsrTW5TDEk10z&#10;xzNuTeBgruBGxZPEv/BKv4DeHv2c9E+BHhfxj8XNKv8Aw144uPG+jeKrfxOP+Eis9Vu44A6GcW/k&#10;yQRpBGywywv5bkkMCTn7H/Yh/Y3+EP7G/gjXPDvwp1HxJrfiDxb4kfxh4z8W+Lr9dS1rW9WkTHmX&#10;MyRQxhFDNtRIwAzsxJLE17VGniZYuGIcXFNa+9ddLaf8C3XqzyqtTDxws6HNdp6e7Z/f/wAHy7Hk&#10;v7dvhl/h78ffhv8AH/wLp9zqniD+3odLtNHhG4z3sNtKkZBDoSHgleF1BycjHcVm+D9Y/bn+Pf7Q&#10;OgeKNd0bWfht4O0eZH1saji3/tC2jJdrGCzld5ppLl9qyzyxRpFDu8tjJivbv24JZdN8P/DLxHOv&#10;77S/i14fublM4JaRpVZd/Yc8nv0r7c1KBw5MjYIl+Z3zhRnnjvivVyTxKxtfMMyymvRpv2EaUYVO&#10;X957OcH7rd+V2kpJPl5lF2TSSZ+TYrwiy+GIp5nSxFaMalR1ZUlO1KVWLXvtcvPraLlFTUJSV5Re&#10;p+TXwK+EnxH8O/G/4z3uueH9UsrTU9JNhol7ew+VBfyG61Fx9mkY4kXZNGdwOBuGTmvjzU/gL8dL&#10;z9j7U/DNt4M8Stq178QdUurfSPsTi9Nvc6TbW0c7Q/eWJpYmXe2AMZPBBr94fib488FfDmC21b4i&#10;XcWlWFw4tori7V8PIwLqgEauclVJ6dKxvBf7S37O2va1BomheJtJ+33k3k2sLmSFSzYVQGmRELEn&#10;gZznpX63g+Jc8qRnjKWE5ouSk5KE3G8YShuna3LJ313s/I/MM14A4PoOjlOLzNU5xhKChKrSjNqr&#10;WhWfutXbc4JRsvhbVm2mvz38c+DPjd8Of2yrr4z+GvAXiDX9OsfDjEXNlHiGaK4tbaCWKCQB2kuB&#10;Im7y0Rn2xtxyM+e/DX4O/tX+MtO+Kvx4/srV/CWp+J7e20/RdFut1nq1/bJePeag/kswlgR/3UMC&#10;y7JZNkhKqrru/eW8v7DT5fsDODKRtmkbljnt7YrkjBcTXebNt53EgH39TXlU/EHFx9m40aacVTTf&#10;K25KlbljK8mmtE3ZJuy1skj6Ct4GZbUlXc8XWcajryUeaKUJ4jmVScGoKSlaUlHmlKMU2+VybZ/N&#10;h4K+A3xjfxF4W1ux8AfE6Qad4o8OS69rPiONmlvrq11CG6uprex8u3e1tY0iYl/J2fMq+bIwOPtG&#10;Xwr8e/2RPGfj7wZ4A+H+ueNj4/MI0PVNITNpbEefGr3UzYgh8tLg7/tEsS5TKlg2D+y9naSW105l&#10;MZbgk/e6V5nZ/Fv4ceJPiDf/AA00XVbOfX9Pie4vdLBYTxxIUV5NrABlRpUBKkgFlzjIrrr+IGY4&#10;qMvaUIzjGKTTVSSSU3KMm3NyupTaTcrNPlaZ5WC8DcjyyVJUMbUo1Jzk4uLowcnKlGE4RiqShaUK&#10;ak1GHMnFzi46n4leGf2PfjF4m/Zd1kXmha5pmtWHj291G30e5VrS9vdPl0/T7d5LUFlYMZLdthBB&#10;YKdvO3PYfsyfAzWPEf7SeneK9F+FHijwv4d8PQ3N6+reNdW1pZIdQ+zSQQpaQXsy/a3dpjuLW/kR&#10;RhiZDIVU/tvdX0aYij29sFu2O9RwXpuSSSQHyqqoAzt61xZh4g47FUalGqo+85O651bnlzSSSny2&#10;ve3NGTSbSZ62R+BWTZfi8Ni8NOd6UaUbP2b5vYw9nCUpOnzpqKV+ScItxTcdD8h/2c/gj8XdF/Zg&#10;+NWh+IPDOt2Gparqgk0bTLq2Md1qCwWFrGz28ZOZFLRsqEffI+XORXmtp+z18c4Phv8As+Wcng/x&#10;As+m+Mpr/W4WtT5mmW58WpqAlvVyPIU2o80Fuwx97iv3Q8zMhSPf7E/nUpKSKZGYkDIUc4qZ8f46&#10;U603GN6kqkno96kHCVve2s9N9d29jWj4H5PCjhaCqVLUIUacfejdxoVVWhf3NW5xSlaycdEk9T5o&#10;+N/7Jfwb+N2pJret2smneILeJntvE3h9zZapFIP9WxmjADgekgbjpivlG+sf2u/2fAtzewL8UvDa&#10;MH/tPS0W18SQRxA7RcW5yl0AD/CS7dSwr9N52S3leLcQQTnGRhQcc/XmuevL4yztpMCBYY4wwYAg&#10;qcnJHvX4Pm3hzhKuIlj8vqSwmIerqUrLm/6+QadOp6zi5JfDKO5+80M3qKCpVkqkO0uno918nbyZ&#10;82/Ar9pL4VfHmE2vhPUlTVoYm+3aJfD7NfwOGOQ0D4Y4xyV3AdM17uPKmLyRsMLII89gcc49a8Q+&#10;Jv7Hnwa+L8aajr1vcWuuAGe18Q6U/wBk1K2deVdZ4wC4A6CQMPTFeJy6X+2P+zmywyxJ8X/C8K+Y&#10;strttPEtpGBkF4zlLvA9Czse46Vwx4tzjKfdz7C+1pr/AJfUIykrd6lH3qkPN03Vj1fKipZdh6+u&#10;Fnyv+WTX4S2fz5X6n2zNZlGAJy2R9Rnt+NTSGCNREwIT7uBxk/hXinwV/aR+FPxzd9P8H6iYtaik&#10;23nh3VV+x6rbFBhg9tIQzY7mPcB3Ir2+8i+zzoyBm3MDsPVT6j+tfoWS57gsyw8cXl9eNWm9pRaa&#10;9NOq6rdbM8fFYSrRm4VouL7MovPGsghgVlxySQTgfWshYjeSvZiLzVDbnz2HUE10G5Z0TGRubdxx&#10;lQeevNSRKm18dJMggdSAeua9U5xlmoDCOYHATLN1JJ966GCxtmtmnw3Qbc/KOtZJuoY7whkDRou1&#10;Y8feOMD61WvLm6uIBB/q1X5NqjHB7n0oAnme2gjeVFY9h8wwW7CoIi0wyDukKr8i84J7CsxnCumf&#10;uxMHxjdz0+lasV/NLMHQbVAPAG08igCSWzmWXYxGdoJx2BontGii8yRgzZUeWOuCaz5ZvNuESBSO&#10;ArFznn1PsKfI73MxWE8HAJB7j1NACnhmDEEqcALyMimFUxlcDI4JHNSF5IlYIoOFK7/Smo4k+Ybl&#10;ChSAOSx7/QUAQiNduQM56GmhHOeAB0zU+4Bxk8DpR97BYnrz7CgDH1TStP1S3NnexpMn91xyD6g9&#10;QfpXgnxE/Z38LeOdEk0bWbOy1SxlyG0/WIUmjPujEHafQ4B96+kxEnLHdzjtSbQBubjaBgZ715eY&#10;5NhsUv30Lvvs/vPTwGcYjDP91PTt0PwB+MP/AATYl8G6yPHf7NWp6h4N8RWrNNbWctxIbOXHVIbj&#10;5pI8+jGSM9CAOa9++F3xs+Ivwn+CS/EL9rua18NanZ6h/Z7XVtiRriNiqwu8VqZF8yRt2VQYKjdt&#10;UZr9Afj5+0H+z1+z3o+k6j+0b4n0LwrpviDV10LS7nXphBBPfSRvKsfmN8sfyRkmRyqLxlgSM8v8&#10;SvgD4J+KvhCTSLiGw13Q9ThSf7HcOJYZUYB4pYZ0ODwQyOrA9CGr86zPg+rRk54OXPbp9pf19/kf&#10;f5dxTSqxUcTHlv1+y/6/pmp4D+O2j+K9Bs/EVpLBqWnX0Kz2mpaewKSxngMB0PTnGCDxjNeI/t//&#10;ALMFp/wUH/ZB8Ufsy+G/E0Ph241/7DNHqktsbtYpLC5ju0SaDfG/lyNGFZlOVHIDYwfDvjl+zt8T&#10;Y/hxofw4/Z81xvh6dDuleCKNZBDNbgNiMyJucgMS+DuWQ53djXKftA/tYXP7LmoeHbXxN4f1fWrG&#10;8swdS8R6eVgjhnjwhCqRs8xzl9jSJwQFJ5xz0eKsTCMsPi488Xo09H9/+ZvV4bw8pRr4V8jWqa1X&#10;3f5H5j/8FFv2Z/21PhJ/wS9+BX/BMX4IeG9S8Qy6tqNn4e8f+K/DUcs+kQN9uMltbzSBVmiguLqd&#10;Z5JZI1RVhAY5YivPv+C+H7JXhL9kf/glr8B/hp8Ooo2tPhz4yt9KkvFUK11dXun3E13dNj+K5uom&#10;lOfUDsK/oL+An7cnww+LyJa+C9ct9QuWjJfSb7/RdTRcfN+7fBcDuV3r71B+3z+x18Lv+Cmn7M9z&#10;+zv4k12/8Pt/alrr1hqVnDHNPa39msqRmSCQgSwlZXV1V1JB4YEV7qr4bG0a6w0v3klFJOya5bWS&#10;6eZ47p4jCVaLrx9yLk21qm5X1fXyP53/APglTB4l/wCCp/8AwVH8Tf8ABSz4w2tyPCXw4t7XSPBF&#10;ldLuhh1FLfyrCPqUBtovNvJcE4uJUbvX3B/wVF/4LD+MtK+IEf8AwT7/AOCakUvi/wCMviK5/sO/&#10;1zRgtzFoMsow8Fo3+re+RcmSVj5VoAWY71ITxj9pf4Ift6/8E9/2L/AP/BN3/gnJ4F1zWrjxY723&#10;jf4y6LFGofVtUkIuEiVXeXTwyBUa8utqxQIqxvvBdflT4Nf8E9f+CqX/AARD8dTftM/Ajwv4J+N+&#10;m6hpMEfjC00u2ln1m1iH726httypfInmZBmtfNWUKrSw4AA1nVrUqf1dRkle9SaWt3q7flzdEZKl&#10;Rq1PbuUW7Wpwb0stFf8AOz6npH/Bt9eftEeFP2wvjt+z78VPGWra5p/guxuLfUtMk1Ke/wBMbxB/&#10;a4t7i8g848yMY5gZQFMgYls8V/UP+0j+1l+z3+yB4S0zxz+0d4ltPC+k6zrcHh2xv7xJZEa9uEeR&#10;QwhR2WNUjZnkI2IOWIBr+Yv/AINgNU1H4n/Gj9pX48ajbGC58QarpNxLASXMUupXmpXske4hScNg&#10;E4GcdBXn37dl/ef8FlP+CzXhb9hfwldTTfDL4US3Efi67snIjJtHWTXrhXU8OzrFp0LDpINwOGNd&#10;WXZhOhluGjTXNObsk/8AE9/JL9DmzDAQrZhXdR2hBXbX+FbebZ/Y14O8Y+EPiH4XtfGvgLVdO1zR&#10;7+IT2Gq6PcxXlncI3Ro5oWZGH0NdLEm9wvHvmv4yf21f2R/jz/wQKu9N/bI/YE+IGuXHw0v/ABPb&#10;6X4m+G/iib7TbB7kPJEkoXbHcwyrE0YmEcdzCdpDtksP66vgX8UdH+Ofwd8J/Gnw3FJBYeLfDWne&#10;I7SCU5eGPUbZLhY2Pcpv2k98V9Fl+YutKdOpDlnC11vvs0+qPn8fl6pRhVpz5oy2e22910PSijNI&#10;WU/LX4Sf8HIPP/BKbxWR/wBDT4a/9LRX7vSBgBwQvQHscda/CL/g5BBP/BKbxW3/AFNPhr/0tFTn&#10;v+5V/wDC/wAh5J/vlH/Ej/N/ooor8EP2w//S/v4ooooAKKKKACiiigAooooAKKKKACiiigAooooA&#10;KKKKACiiigAooooAKKKKACiiigAooooAKKKKACiiigAooooAKKKKACiiigAooooAK/OD/gsJ/wAo&#10;rv2hf+yQ+KP/AE3y1+j9fnB/wWE/5RXftC/9kh8Uf+m+WgD+cL/g3WkRP+CTHgJM4J1rxPn/AMG9&#10;xX7aX+p6foWlXOu63KtrZ2dvJd3lzKQFighQySOfQKikn2FfjN/wbjaaJ/8Agkj4AucnnXPE6j2/&#10;4nFzX1z/AMFevHa/BX/gmd8avHFq7R3K+CLvRrSQMFIn1tk0xSCSOV+0lsDnjgV+7ZbWVPL6dR9I&#10;J/cj8YzGi6mPqU11lb72f5m/7b37SGt/tc/tZePf2iNclkk/4SbxFdXenpJ1g02NvJsIAOwhtUiT&#10;8M9TXyvRRX4bVqynJzk9XqfslOmoRUY7I/X7/gkj+wv+yJ+1h8Wl8Uft2fG7wL8JPhroV5H/AGrY&#10;6vrVtZeIteYbX+yWEMrZhhZTiS8cEJ92NXfJT/U5/Zw/a9/4JA/s/wDwu0T4B/s3fFj4G+HPDGg2&#10;Ig0nRNK8VaRDDHEPmZyWud0kjsS8kjs0kjks5LEmv8Uiisyz/fR8GeNvBnxH8L2fjf4eavpmvaLq&#10;MXn6fq+jXUV7ZXUeSu+G4gZ45FyCMqxGQR2rp6/JL/gg5odn4f8A+CO37PFhYlyknw20++YyEE+Z&#10;el7mQcAcB5GA9BjOTzX620AFFFFABXyv+2b+xl+z/wDt7/s+63+zX+0nosWs+HdaiyrDCXen3iA+&#10;RfWM2CYbmBjlHHHVWDIzK31RX+d9/wAHPH/BWj/goT+xz/wUyj+Dn7K/xY1/wf4cj+HGhX9xo2jm&#10;2eEX1xPetJK6zRSFZXTy88jKhOMAGgD+Y3/gq7/wSm/aF/4JQ/tF3Pwh+LdtJqHhzUpJ7vwN41to&#10;2FhrmnI+AwOMRXUQKi5tyd0bEEbo2R2/Lqv0/wD2m/8Agst/wUg/bO+ER+BP7VHxFPjjwv5sNzFY&#10;a1oeimWC5twRHcQ3cVjHdRTqCQZElDMrMrFlZgfzAoA9X+BXxj8Yfs9fGbwv8cvAEph1nwnrtnr2&#10;ntnAaWzlWTy2x/BIAUcd1JFf67/wl8deF/jD8KPC3xh8LMJNM8U6JY+INOkT5gbfUIEuEA9SA+D6&#10;EGv8cmv9Nv8A4N5virefF3/glH4AW+3iXwjd6x4Qlkf7nlWF008TAnssFxGp9wQOK/QOAcW1WqUO&#10;6v8ANf8AD/gfEcbYVOjCt2dvv/4Y/be3ayA8tQ7EkHHT61si4jsrMyqpDZxk/wAR9Pwr56/4ae/Z&#10;1sYvLtfGGgtMwGZDIdqg+ny816j4F+JPw5+IunzX/gnW9P1tbCRIrsWEocwyyLuQSL1XcvK56jOM&#10;4NfsmLyPG4eHtK+HnBd3Fpfe0fiuW8XZTjavsMHjqdWe9o1ISdlu7KTZv2sT2ELXbqGu5znDfwAn&#10;v9O9WiIfM+1XbmVo03Ads/SmGGKG3l1PW2SKP/WO0jBVVFGfmY4CqO+eK1vD0lhrlvFr9lcWtzZT&#10;QrcW0to6zRyo3Kssi5VgR0IJFeY1ZXPoFJc3JfUw1g1C+BuHjCI7fKrnJYZ/CvzDu/j54N/Z5/4K&#10;JeMbX4kRyQab4k8P+HtMXWzn7Np8qwhkMxx8sMrFkLg4VlyeMkfrHPL+8ACjptXPY1+dWteAvDXj&#10;39v7xD4B8cWFvqOkeKfhHbPeWVyu9JRZahszkYMZTqrKQwYAgg1+KeM8MdKllM8tqRhVjiYOLkrx&#10;u6dWNpJWfLLm5W1qr3WqR9Tw57JSrqsm4uDvbR7xenmrXP0XgEmsLHLA0YgQ+cZDyjqeVwRwQRzn&#10;pVa4aa9vWWIrnJAKnHT0/CvzQ07xb4z/AOCf3iJfhh8QLm/1z4P6hdBPDniiVWmufDkszcWN8QMt&#10;b5PyPjjqv8SD9DBr+h2el/8ACU3F3Ammpatffbo3VoTbBPMM4cZBTZ82RxjmvsODeMIZqqmHqUnS&#10;xNJpVKT1lFvZp/bhLeE1pJdpJxXnZpgfqy9o5J03qpbKy3v2a6p7elmaEMl0LeaCZ1JUbfk6A5I7&#10;/SvLZ9I8R+H5Tr+nEzFXLvcNcOjQBvvMq7WyxAwSpDEcc11ngXx38OfHcUviDwbqNpqmnXE7wNeW&#10;UokR5ovkkUkfddTwVOCOpHNU/GF14gsr63tra5igsFdbOC3itpbuWaaQZVmClR7gE4znPSvs69Bp&#10;unUjZrRp6NHmYXFQqQjWozUoyV007pp7NNaNNbHiPiPULa5vbbTPChN7qE5kn1ALD5QiMoULvkdm&#10;PGMtnnJ5PAFexeB9D1Hw3cJDqKp5zJvuNrbgn90Z7+leNx/td/sXaB48i+Dniv4hfDnS/Hkjrbze&#10;GbvW9Nt9U+0bsLHJbicmOZjgiJjv56V9ex6dbWcVwrEebMAcn7ykdPyrGjODVoSvY6a0ZXvJWufA&#10;X/BRa1kg/ZqvPELgB9K8TaFrCHsojvkTJH8XD9K/Qu3+yxQpeyYaSfJQt/CHG48V8Zft8aO+s/sh&#10;+Oo4wWMGgrOoUZJe2uIZS3twh+lfRPw21UeKPh14a1oOCtzolhdyMpLL++t0bAJ69etfnGWfu+L8&#10;xh/Ph8PL5xqYiL/BxPUra5fSfac196gfnp/wVYvotQ+AlrbyztbL/asyvfEn9wv2G4XzMDB+QfNw&#10;QeK/PXx/eeEvHnhrRvhR+zx8Dk0Dxdq8VstpKC1jd3oEDBHmN6lqIIJDmR5H3HaDsVmwD+tH7en7&#10;OnxF/aK+DQ8C/Ck6P/aX26RyNbupbO38ma1mgLebDb3LbkaRTt8v5hn5hXR/tR/sva78Zfhros/g&#10;aSztvG/he1tU0e+nuJLSGTyggeN7iOKWSNVdfMicRsVcdPmJr+sOFeLsvwuHwNGq0pw9r7/v/upS&#10;a5W4pqM4vqrN/k/4v8TvC3PMyzHOsXhYuVGosOnS/dL6xCCl7SCnJOVOa05ZJxTenVSj8xfFr44f&#10;tKeCvGXgL9jr4IHTdQ8aS6FptlrfiPUyBBJcWun+feXUkssU5SBY4GkOIZJZHkRABkmt7Tf2zviJ&#10;8JdS8U/Cf47wadqHinQtHk1PSr/TAYrbUJB9nAjkASPGBcJIGCJlQwIDAE9L48+AX7Q+s3/hL9o3&#10;wcfDcPxS0nSTY69pz3byaVdyCOS3d4Lh7dDl43IZXiReQAy7ATw/wj/YX+KPjzxl4q+M37XWo6f/&#10;AG74g0W50LS9H8Pytcxacl08LyXktw0UKSTj7PDHFFGnlxRqwLyGTK8+FzDIo4anDEckoctO8VB+&#10;051Ne0lz8qvFw5rLmtrFKKabXp5nkvGVTMcRVwHtYVHOs4zlUi8P7F0ZKjBUud2qRquF37NO6nJz&#10;lFpPlvhB8cf+ChHi/wAE6f8AHq30bT/FXh/W9SaKw8I6WbWLUn09Z5IPtbtMltFboxjLoDdTMEKm&#10;QZJUfPnxa+Meu/s+ftm/EL4kaDZ/aro6FqOjWowrmK5uJNPuFby8/vCEt5Nq5wX2gnBr3O4/ZO/b&#10;0vtG0T9n3SNf0Hwv4J0a9Zo/F2i38yaolpJIzMbe2jhSRrgJJIsQllSKJyGJlChW9f1X9gfV/Hv7&#10;Wnir4l+PbbRbvwhqHh++svD04u5p9VtdRvhZoLowSQLFHJDHDMolEzswcjCh2Fenl/EOT0MRiHjZ&#10;QqQlBK1ODgnatCST92KbUVzP3VdLlcm3dfNZ3wRxXjcBgo5TCtQrU6nNz4irGq4t4WrCco+/NxjK&#10;clFNSlaUueNOMVZ+VfE343/tkfB79mzw94t8ZS6DJ4r8T3z3Ek8MMYsdGtJ0jazspJ4kmjmn2FpJ&#10;Z0hZSwZIlcBXb1D9kv42/G/x140uPCfjK+8NeKNKj0v7ZL4k0i4S3ntrpmwLb7DNFbXUkZ53Stbo&#10;qnbh2yQGP+zP+1Ldfs6wfDjW9T8OPqnhfVHi0XTEvpNQ0vW9F3K8VvqSTWaiN4mBWNDHKnl4Qt/E&#10;Piv4OWOl/BH9vnwL4I+Pus+C/AnizxHBqY8F/DLwibm+vNYmktJI5Jrn7PALaws44jLIgkkPnyIN&#10;uwRkHxMZmGSwyitQnVh7W8uWUYWc3z+7vSTinHblqJJaOF9/rsryjiyXE+CxdOhW+ruNPmhOpeNO&#10;PsrT1jXkqjU9+ejKcpe8qvLt+84lmQZ3bcvzkZ4wBz+VTxm6wF3DaDjnivgH47f8FQ/2C/2a/i7D&#10;8CvjX8S9C0PxO4tzcadLHdTpYC6CmD7fcwQyQWfmBlZftEkfykMcKQa+zfHXxG8EfDPwbqXxK+IW&#10;q6dpOgaTp8mr6nrN9MsVla2UKb2meXONmOhGd3AGSRX5JHE05czjNPl3129ex/UM8NUjy3i1fbTf&#10;0OsvUuJYZFXO7BZmHXOMBRUC6bJfwtJagmRpVjkLdAMgED125Jr4f/ZZ/wCCln7EH7ZHiy98Afs6&#10;fEDT/EOv2Vk+oy6P9kvdPupLNHCvc26X9vAZ4VLKGeLcBkE8c19820sqYUIUQkk469O9XSrQqR5q&#10;ck13RNWjOEuWas/M22sLGwVvnBbgN3JAxhfYHFZCLJA8n+q8zCxhQf4EIx+fNZ5vY5JGjQMF8w7i&#10;TnOMYAqKOeVF3FdpZhnjn8a0Mz5++M37OvwV+Oawz/ETSmtdWgYLp/iDS2Nlq1ucny2S6jG5tuMh&#10;X3r7V8seOfHf7Rn7EejReKPHmp6Z8T/Aq3MdjBPqcq2HiaBpm2xxh8Ml4Rz/AHmIBJ2gHH6A+Or2&#10;yi0S41PUrgQQ2cEkktw7BFijVSXck8ABQTntX53/AATstS/bG+LUXx08YCQeA/BV3JD4C0eZSE1C&#10;/Rv3mpyoeqoRiMHuAP4X3fhHiXklCni6P9h3o5liXaM6b5fdjbnqV42cKlOCf24tuTjCLi5XX1GT&#10;Ymbpy+s+9Rhunrq9lF7pvya0u3ex9qfDH4sfB79pnwKvif4bXZUxoseo2TAQ6hp845aC5j5KNkEA&#10;jKsBlSa257rVNEv3j1NfNiZGMNxGOI1X5iJPQAd/Wvnb41fsxa7J4tP7QP7M19D4b+IEaNJfWxAG&#10;ma/EBlre/iyEEj9BLxycsQQHXqPgF+0h4e+NaXvw98U2cvhjx3pQZPEHhLUhiVSuA81uWx50DcEE&#10;cqCM5BDH6vh/jXFYbFwybiGKhXl/DqLSlXS/kvfkqW+Kk22t4OcdVwYzLac6bxGEd4rdfaj6912k&#10;vnZnvumQW97bi9RmdOqFBwc961NQura0TyrOI/Iw3Ow68fzrAvdEudEYSaCx8qPLyWrH5WLnLMP9&#10;rsOwqxbTwyjzCfm2n7/KqR16dTX6mpXPAcbEMGyUSM5IBYMXxzgc8D0rbheCJWeBG5A+ZutUI5me&#10;3a3wsiyMOAMZ9CTUx1S4k2WsSZ25zt6Eng59qZJkb7SMySSiQlydsajByfWnQEQzR7SAThWGM9ee&#10;9PvGlllYhir7DHvUZUZOenc9hVPzSJGcqVjUlVYnoqrlnb0oAsXF89zuVVXYrEccZK1XkaQ4jk6l&#10;egPB7AfShsJbxtGCRIwbJ44Y8HHpT5LLzpXjHzBV2nado3f1xQAuGhJ8oqNqYLY6/SpDdyKp27cs&#10;RyRzx2qtcyxq+TyDtTOMA/8A1qcRuwDycdPTNAFiS5blWIOW59OlMSUlyduT91QBURRcn1I/WvLP&#10;jdqHjnRvgt4x1f4YwNc+JLXwrq9x4et0yTLqcVnK1oigdSZggA7nis61TkhKdtlc0pU+aSj3P5F/&#10;2076/wD+Czv/AAWw8NfsYeGp5bj4X/B+W4TxTcWpzC4spEk12cEHG6aZYdNibsVDDhjX9LH/AAUI&#10;/a38G/8ABPb9jTxJ8fGtbMy6JYw6P4P0FgUt7rVbgeTYWu1CpEKYLyBCCIY2xggV/Ph/wau6j8D4&#10;fCXxUu9b1a0/4W3q3iOFNTsNSmVNSk0OGISJJCkhEkiteSTG42gkMse/Hyk+e/8ABVjx/qX/AAVl&#10;/wCConw6/wCCZfwS1E3fg/wZqLXHjTVNOkEtsLwqJdWud6ZRvsFmv2eM5x9oeRP4q+Kw+KlTwXto&#10;O9Wu9PV6L5RX3M+zxGFjUxnsZq1KitfRav8A8Cf3o/pV/wCCd/7TPi79t79j3wv+0X8WvBcXg+78&#10;SJPLb6Ol19rhuLSGQxR30XmIjxxXDKzRxvuYIAd7Bga+ifE3we8M65ZTQW5jSOYMklndqLi3kU/w&#10;srA8H0OR7V2HhPwr4Z8B+FNM8C+DbOKx0jRdPt9K0uyiGEt7S0jWGGJQOyIoH4Vb1nWdI8PaRd+I&#10;dfurexsNPtpb6+vbqRYobe3gQySyyOxCoiIpZmJwAMmvpsXlVCvTUcTFSst9n63W35HzmGzStRqO&#10;WHfKm9t0fjP+0J/wTN8Aa3IfEvw7jbwVrsUhntb7Sd39nSTDld0SkGE56NEUI67W6Uz9lbX/ANr7&#10;w74uvfhf+0Fp32rT9KsjPp/jRJB++ZXVY4/OUjztylm3MqyJt+fOa5a1/wCDi3/glpfeP5Ph3eeK&#10;NejtPtT2f/CRT6HcNo7kNt8zcu6fymPRzAOOSAOa/VjRdL+HvxZ8JWHxH+D2s6bqui6vbLeabqOm&#10;zpd2F3C/R4ZYywwehHODkEAgivzfGcLxnepl1VTS6XV1/X9XP0DC8RSglDH03BvrbR/5f1seffCP&#10;9qjwd8SbS6n8F6vYeIrewuDZ3j2jlZYZATgMCBkNglWI2vjIY19GDxTpHifSrq00m6+zXM1rLFH5&#10;y/PE8iFQ4XI37Sc4B7dq+C2/Zd0b4Q+H/FVr8HrCLwlqviWGQ/2vbq1xDDdbHEMiIzMiJGzlgihQ&#10;CSQK8R0Lxh8S/wBlH9n2+8Y/tLavceL7zT9SHkz6OhkmW2nZI4UeWRYc4bczO+NoIXcTissLxRjc&#10;K/Y4hOS7S0f37/mXiuHMJiV7Wg+V91t9233WPz+/Zh/ZT/aa/wCCJ37En7SPi+3gh8d+K9YubGfw&#10;FP4Nt7i9knxDNbpe3Fns86BbN7hp5kbcoCcOwOa+df8Ag2h+Lv7FXwv8MeN7r4mePdH034zeMta8&#10;u/sfFEn9nSf2VakvFHbXd1shnknuHklnRZN+RHlTtzX9IHwF/a0+Hnxt8PDVPCWox6vAiqLq2b9z&#10;qNmSPuzREhvo33T2Y18z/tSf8Eo/+Cff7bmqS+Kvib4SgttblBMniLwrJ/Y2tOzA5e5EamG6xxhp&#10;YZG4+9ivey/EUqk6VTBTTcFyqE9Gr7tPv066Hj46jVhGrTxcHabu5x1Wm11269NT8Sv+C7f7WS/8&#10;FBvj78Of+CW37G19beK5n8Sw3viXUdGlW6sm1eRWgggE8RZHisIHmnupFJRS2N2Y2x+3X7Z/7fP7&#10;O3/BGr9k/wAL/D29lTXvE2l+FrLw54E8FwShLrURptulql5dEZNvZhk3SSkZY5SMM2cfL3jj9mT9&#10;nz/ght+zJr3x8/Yc+EXiX4keP7y1bSk8Q3ivrNzYQuuXub+SBENtYoVDSx2sKGZgFdlQbl/DXQ/+&#10;Cen/AAWEu/Gnhv8A4K1fEvwRoXxa8U3eo/8ACUXfw88WlrnVIrVAGs5H0nMCqqId9tawO0kG1CYP&#10;4RrVrYmhKrZN1J2cmk2oR2Vu7S/rQzpUcPWjSTdqcLqKbSc5bu/ZHW/sTftUf8FQNQ/4LB/DGL9p&#10;bxV4i0ST4xm28R6t4JeUx6ePDcsF3JZwHS5N6Wa+VbloRhZwhDs25yT+7P8AwchM5/4JTeKwTx/w&#10;lXhrjH/T6K/En9jT9qHxP/wUD/4OHfB/x08Z+Er7wVqOmeG7u0v/AAvqUjyz6fc6RoNxDMGMsUMg&#10;BndmVXjDKGAOTyf22/4OQQT/AMEpfFZ9PFPhr/0tFXgXfKsU1NyV52b3tZW/zJxqtmWGTiou0bpd&#10;7v8ALY/zf6KKK/KT9HP/0/7+KKKKACiiigAooooAKKKKACiiigAooooAKKKKACiiigAooooAKKKK&#10;ACiiigAooooAKKKKACiiigAooooAKKKKACiiigAooooAKKKKACvzg/4LCf8AKK79oX/skPij/wBN&#10;8tfo/X5wf8FhP+UV37Qv/ZIfFH/pvloA/n+/4NtbNX/4JG/D24nuGER1vxSDEFH/AEGLno3Wsj/g&#10;5F1DUtK/4JNeO7XSmk8i613w3FcyO5ZhEdUgO3nszAZ+lT/8G4Tt/wAOifh+pJAGt+KT/wCVi5ru&#10;P+C//gubx1/wSY+K9raxtK+lQaPr2FJBAsdUtXdvlByFQsSDxgZ7V+yxu8osv+ff/tp+TyaWaXf8&#10;/wCp/l/0UUV+NH6wFFFe9fst/s/eMv2rf2jvBH7Nvw/jaTV/G3ifT/DlmVUsIjezLG87AfwQoWlc&#10;9lUntQB+oP7NX/BKn/guX8YPgL4e+OP7MXhD4j3PgbVLR9S8NXei+JILCOWCKZ08y3tGv4ZVzIjF&#10;cRgtwy5BBNv9of4V/wDBwV+wx4CPxh/aG1D9obwT4cluotMl1278Uam9os8x/dRzSW97KIy5GE34&#10;3HgEmv8AXk+Cnwj8GfAL4PeFvgf8OrZLPQfCPh+w8N6RbIMBLTToEt4gfViqAsTySSSSTXnf7YH7&#10;Lfwy/bW/Zm8Z/stfGCDztA8Z6JPpF1IqK8trKwD293Bu4E1rOqTRHs6CgD/HG8Mf8Flf+Cr3g6O0&#10;g0D9oj4vxxWJU20E/ie/uYRtOQGjnldHXPVXBB7g17dpH/Bwz/wWh0TzPsf7QHjJ/N27vtkWn3eN&#10;ucbftFpJt687cZ79BX55ftd/sv8AxN/Yu/aW8Z/su/GC2Nt4g8Ga3PpF2cYjuY1w9vdw9cw3MDRz&#10;xHujivnGgD+hLwl/wc3/APBcuyCXGm/FebVU06JTP9p8MaJcrsP7sNOVsO5I+YkZbHevyg/bV/bH&#10;/aL/AG8/jzeftF/tSahDqni/ULCz0+5vLbT4NNR7exjEMAFvbRxxghBgkLk96/0Of+DOb9iRPg9+&#10;wX4k/aw8Y2CDVPi74i2aS86Kx/4R/wAPmS2gZc5KiW9e7JHG4JGfSv2I/wCC3X7Q/wAMP2Iv+Ccf&#10;xN/aWv8ARfD8/iaDQT4a8HTX1lbyzf23rBNpYmMuu4/Z3ka5Kg/diY8cmgD/ABi6KfJI8sjSyksz&#10;EszMckk9STTKACv9A7/g1K8QazqP/BP3xr4eATyLL4q3sULAcgXOl6c7hs5ByR7cV/n41/o7f8Gu&#10;vhCbwx/wS/i14xGNvEfxF1/U45HC/vI7dLWyDLgZID27rznkHFfXcEp/Xk12Z8vxg19TafdHsv7d&#10;37O/wg+EDeEbD4eaLHpaeINXEGsC2uLom4Q31nGVy8rGMFZXX92V4Y+2Por426d4u/ZG8YWfgf8A&#10;ZK8O+EfBmi+JCNQ1vxPr2pxrbma0WRAJFunu7wiNAqRrBaSb2k6qAxHsH7Zn7Mnxb+P974IufhvB&#10;pk0ei65Hcaw2qXv2Qw2wu7WcvH+7k80hYGBQbTkjn04L9uj9kr4l/FT4zWHxe+Heg6F46hFsttN4&#10;Y8T3xs7CKaKN4o3ljLKk9v8AP5hjO8CQbjHJxj+tMHneDrRwEMRiF+6pTupJyXP7SbS1Uo3cWmm4&#10;yS2tfb+Dc74RzTB1s7r5dgZfv8RR5XTkoS9mqNOM5JxlCfKpxalGM6cnq1JK588eMv2m/i58fP2d&#10;fF/hfUBozN4V1LRj4g1W2DRjUdP1Ka4S2aCMoNrpcWo3Y2B43BwCpBb4H/aq+O/7P37GHgPRtM0P&#10;S7rVPEv2Wx+HFjZv9onOiyi1trJLrf5UX2ye8mKZJMcceGctg12vwq/Yk+O3hXwV8T/Avi2Dw1av&#10;4l0vQDo9zo12Wsnu9Hlubl4BCYImt4N1x5aEqeBnaBxWv4a/ZQ/aJ8X/AAE8O+HfF2n6JoPib4ba&#10;laxeA4Ptq3KXWnWaW8yfbZofMRJvtMRZCoIwBuA3HHvYzOcjqONCE4KlGtUklyu3vUo+zb927gqi&#10;95dkk1ZJHxeWcJcYUVPGVYV3iZ4ajCUlUjf93iKntYpuo4qo6DTpyd/ebkpqTbPWfCf7Rnx3+DHx&#10;R0D4VfteR6DNJ4lWMWGqeHZDJHa3MrtFHFI3k24kVpAIyREpDMCCy5x8Ft+158bvjF+2rH4w+E2h&#10;6fp76R4d1XTLHUtQk8u2uLO1iGpTWPl7Wa5uTEySO2Ylj8xVRid2PqrR/wBnH9qn47/tEaD8ZP2q&#10;4dB0LRPCNxFe2GiaRdLd3GpXVqWktkKxbo4LaOdhPIzSvLK6Im1EyT8rfG79nT4xfAX45eGvDvwa&#10;htNRHi/V9X0/wpPLfR2YtptQsUt7tb4yxu0arbKqrLEspO0EKG4r874yx2ULD0q0HhlVhUwrlKrD&#10;9zb2yVb2ceRqNRwcVBqKvO/s2m0z7PCZVxVbkqQxbwreJ5IU6qWJV6cPYe0n7ROUFNVW1KcrRcPa&#10;ppNL3n48/treIviP+z7pl74I0PS3PiHULzw14lh1wGaxtriAQM8O4xzfI0M63Ct5UkgQYRS4zXgP&#10;wp+NXxX+A3gXVfhjq9qnir4dXuiXWkrr+i30V9DoWpalCy28SJMYb9bZ5GKP59rEitzGxJ2t9P2n&#10;7EfxW+Hn7O+neA/Cep6P4l17+3LjxJ4s0XUYUXRNXvLoxqI4VuEdkjtYoo4ITIUZ0UuTG7cZ3wD/&#10;AGE/2gLbxl4h8f8AxC0zw74N02TwlrGiaT4T0u/e/wDt19qkAije6OZo4LW3YeYq+bM7SlWAjWMK&#10;3oZ9lnDeJwyxeD5KGJpz/d1FDmqcvtlLkk3BS5ZU1aS9pKFlflVSzOTCYLjmnmtOnjVUr050lGqu&#10;flpKX1ZxlKKVVwl++1SdGNTmek/Znzh+zV8S/wBpf4R/BHV/iX4GttCHgfRfGF1aN/aoEl5qWoXT&#10;QvdKkSxnZbRM6xCXzkcuGwhUbjvf8Fwv27fGvwv/AOCSkfx/+AH2nStZ+IMug+Gk1i0JE2iW/iCx&#10;lvLswToVZLgQxm3WZcbTJlSGAxwPi34F/ttfsx/s+654f8S6ZF4j8Oa/rs+v3WgaDdfbZNBuFli2&#10;yGby1Jhnjj3yFU2q/XB5f6g0j4efDL9ub/gm1p37D3jq40O/8ON4V0jRdWvNEEcupabqenxxsl1D&#10;vjWVJYbhCyPLEvmAspyhIr824+8SsuzerXwGD5aWLjWrrkaUJzo3i6dWP/PyMlzNSV5K/LO0lY/W&#10;vAjgjNcklSjmbqSw31XCNc0ueMK6VRVoLV8lrU7xVodY3uf5bVxcXF3cPd3UjyyyuZJJZGLO7scl&#10;mY8kk8kmv9Hr/g2S/ax+LX7Sv7B+reEPi5e3WrXPw48UjwxousXrNLcT6VPapcwW8sjkmRrVi6KS&#10;ciIxr/CK/mb/AGiv+Dd348/AT4pJ4Vk8e+Eb/RdRnZtBcQ3o8RXlrvKo50aOGQo7AcZuPLYghXxX&#10;9an/AATz/wCCZPxS+Dv7NOkfs3XeqXXw88CC5l1XXNN0cofFfiW/uwnnXeq3abo7UMiJGkEZPlxI&#10;qMpILt/OuC4zeBzCeDwVCWIrxVpU4WtG+3tJv3Ka6+8+Zr4YyP6wzrD0sThk5TUU3dN/ot3+Xdn1&#10;7+13+1L8C0+GnjD4MWWoyeIPEN/4e1Cx/snw9BJqDW8jwsA9zJCDHEsbYaTc+VA5XtX0V+yhrH9s&#10;/szeAdSkZpC3hPTVZmGCWigVGyB7ofwr6A8IfsTfDj4X/CbU/CHwv0rTtDgvdHuIhECTc3bzRMqt&#10;c3D7pGY5xlywB7AcV8qf8E5DpPiH9jLwfbXjbpLKC90m8j3kYa1vpkC4HJBAGTkA9MY4rbhrOMc+&#10;LoVcyrU5Tq4aa5acZKMPZ1abtzyd6j/eP3uWC7RWt/ncwylQwHLTg0lNatq7vF9Ftttd+p9aRzRl&#10;gGVq2rOSWSY+WoPQJjk4zkn8TW3DaWNtcbLhoFByFUJ19++TirL3F5DNBY6Fai5WVipWMhZFwOSF&#10;43Ec8V+7TzOKV7Hy0cuk3a5y7aLLEpWGNUGeF3BcEnJ/WvO/jH8Wfhd+zf8AC3VfjP8AHLxFpfhj&#10;wvo0PnajrWqy+XDHk7ERQAXkkkYhY40VndiFUEnFfROm6DqN9bHUIolVVZkMdw4WQshIOFPcEd6/&#10;jV/4PG4fjRo/wJ+C9npzXSeBr3xHrT68luzeS2rw29udNF1sAjz5LXZhDc5DkdK+fx/FcKUJckou&#10;S6X6ntYLh11JxUotJ9T7r+EH/Byt/wAEt/i58Xo/hKPEHibw4l5d/YtP8UeK9KWx0OeRjhC9ws8s&#10;tsjHo9xDGoyN5Tmv6BrBZrmyF9ZvFJEQCHV1ZWDchgy5BUgggg4IORX+I7X+sX/wQnvPi1qf/BKf&#10;4N6h8X5bt9Tm8NypbNqGfOOkw3lxHpZcudzD7EsPlk/8s9mPfjyPifEV5Sp1Eu9zsznh2hQjGdNv&#10;sfq7F4aS9uGmkjjjlIw8obDcdsjFfyw/tPfsRfCn9nj/AILyfsr+Pfgxo2sm98d67458VePPEl9d&#10;XmqSz309tL5QkllLR28ECu0dvDGERE4+Y81/Va11NbSB7zekJbYLggbD6cjp6c02K/t7gPDDIxY8&#10;YVsBj+B5H/6q78yX1mVNtpODTOHL5/V+dJaSTX9eh/nrftap8YP2X/2nv2s/Det+KPFOhfEDxZ8S&#10;9A8W/CnwJD4Og8R6Z8SIWvpHt0nku7K6WaGyhlXy7ZSiiUtuDvGEX+l/4of8FBfgBY+DfiZ+z7+1&#10;P8ONe1XUfhv8JtE8VfEnw7LoMF74d1K4v4dOH9iacC8iXEq317FAEaIJHsZs7Yya/a7UVntGWeAu&#10;ZEcoSOAAcdD2wB9TmmQ2yGAPYPJER0UE7C/sMjBzzXLgcvnR51Colzd43018/P0dtjpxuPhW5HKn&#10;8PZ27baeXqr7n8h//BIb45fC39sL/goPa/tOfGiO+8OfEdPBV94C+Evwg8N+FL7TPDXgzwjpkcrs&#10;t1qskEUFzcG1EixIgEaiQ4+YxxRf1nNHcA7GI2gFiMfzPautSO/kgMQm3q2dmXbkEnGawJ7G+Gls&#10;jxgsHDSMOcrySRznkD8K9/JsPHD0nTlNNt3vtv8AM8bN8RLEVFNQa0t32MczNCudoeUMURV9O5x7&#10;VnR3L+WJJeoA3c9/p+FXtIR2R55UZGKYTGNx5xj2x1avkz9rn4z6z8I9C03wP8NY0v8Axz4xmbS/&#10;C2mJg+U54lvpgc4igznJ+UsOeFbE8S8RYbKcDVx+LbUYLZatt6RjFdZSbUYpbtpHBg8HOvVjSp7v&#10;+m35Ldni/wAeNb179qH4qf8ADIXw7u3ttFs9l/8AE/X7Q5+z2obMemRP086bA3jt0PCuK+xfh14a&#10;0vwZazeG9JiSy03TDFa2FtCuyJYY0CxonTOMck9Tk1812HhvVP2G/wBl7UNS+Gvg/wAQfFLxZ59t&#10;c3+j+HCn9q+I9a1GeOFmEsxxHBG0m55XyIoEZyC27P5Efszf8FO/2t/if/wTr/ak/ah+OlroNp4y&#10;+EHjDXNH8O6FY20ZsdNmsraIw2kjQN/pghuZdhkZyZFGd2Dmvg+EMNPC1auaZyv9rxMeaSWqpU43&#10;caMXtaKbcmviqOUtuVHv4nDSr0408L/Dg0l/ek9HJrz6X2Vl3P6aYrRUhKudu87jzzg88/livmL4&#10;+/sy+E/j5Hb+IbK5n8O+LdGbzfDvi3TPkvLaVBvVXxjzYMn5kJGM/KRkg/j9/wAEkv8Ago/+0Z+1&#10;x8ZI/B3x4+Kvwv1ieXwDH4m/4V7oHhHWvD2viW5EDRyw3WpQRW13bWytIkzW7urNhkLIN1fd/wDw&#10;Ua/bj8Vfsy+FbP4S/s9aXb+J/jX41069Pgfw1JhobGzsYXmv9e1XkCLT7GJGcliBLIoQZAfH1WeU&#10;cszXLKlPMKXPRlunvdbOLTupJ6xaaaeqaaucVDBYrD4uNOk7T8vPv5d7rbudz8JP2mPE/h/xbH+z&#10;7+1fbQ6H4wK+VpGvphNI8RRqflkt5MBEnboYztBOAArHZX2PqNklvEbiNArFz5qHgeWOTx6noTX5&#10;mfsFa9cf8FIv+CY3w9+KP7V0dnrOueKdP1C9vr7T7eOxa2u4dUu7WGe0EQxA6xQoPlGGwdwIJFdR&#10;onxZ+In7HOuWXwz/AGn7qbXPBF/ObPwv8Q2G6aAY+W11VMlson/LQZOAT8wzs+FwfEuL4cUKWdVX&#10;VwcrKGIfxU76KOItp2SrL3XoqnK/el018BDEyl9Xjy1Fe8Fs7buH/wAjv2vsv0R01LO40oXikxs0&#10;pQA8jJ7KPQZxW1b6aqzMVU+QkYyADuY55J+teTeEPiL4G8VXKXfgTXNK1yG5DfZ30y6huFTgYVhG&#10;zFSeTyBXsSXlyI8GQFiCSiAMQfQn2r9jwmOpV6aq0JqcXs000/RrQ+cqUnFtSVmVzYGZvkjdArb+&#10;cf1rOvNOT7FxHLIm1j5YxmZj2PotazXcryRRTF32/Nt6BjjvirL6hA37rZjjaVRjnn6dK6OdkcqO&#10;BU2wlNzdKqylRGyLyAq/dX8KoBriFVSBxIZJT5ruNuxG9PcdBXoNrHafZsSRQZXAOVz0Pc1gahp6&#10;3V87qyrukOdo+XpnP+eKtTRDpnGtcwSNbwyqyNK0gSN/vMYx19MVdjPmyD5lweQQc9f8BUk9s6OT&#10;IqkbW+c+jDAwe1ZUttcWiLJpXHlw+SsD8qV3As31xwKszaNfaxH7vOCc57kdKYGO8MvG3pg85z61&#10;RtdUjug8c2YpV2KY265YEhQe5x6VpwoB+7IycgYA9ueaAPw4/bY/4IF/sUftheN7n4vaG2sfDXxl&#10;fXButS1nwaY1tb6aQkyTXFhKPL858ktJC0RcnL7iSa9v/wCCbf8AwSP/AGcP+CaNlrGrfDa61TxH&#10;4p16FbXVPFuvLElz9iR962trBENkEJcB5PmZ5GClmwqqP1VdChwfr+HbNNOM/N1PJ47eledRyjDU&#10;6vt4U0pd/wCtD0aubYmdL2M6jcSsRg/rz1r4Z/bTs/A37RnwT+JH7Dfh3xp4d0n4ieMPAN5BpehX&#10;eowwahsvo5EtpjbFhM1vLJE0buinCbs191uAU+XAP/1+9fyh/wDBY/4LfH/9l3/gox8OP+CvPww8&#10;LXXjzwp4Us7Cz8W6TYq0k2nHTxPA8kmxXaOGa2nzHcbCkUyEyYBXOOd4j2dH3o3jJ2l5Raab+Rrk&#10;1D2lbSVpJXj5yWqXzPif/gld8YP2S/AWg69/wR2/4KhfC/w/4d16bxDe22m+IvEGnwxSy6hfYVLa&#10;7viomtpwdv2C9jk8tkKqGA2M/wCzf/BCr9jD9sX9hHRviv8AAv8AaOtVtvC6+IrHU/Ahh1CLULWb&#10;z0nW8ktmQ7kDKlv5qPHGd4zsBJJ/A7/gs1/wUW/YR/4Kb/DrwFYfs0eDfFl38YDrVvax393pkdve&#10;Q6fKjodLZ7eWZr55Lh4zAqghCGKkFyp/to/Za8OfEbwT+zH8O/B/xfnkuvFml+B9E0/xHPI2+R9S&#10;t7KKO43vzuYSAhmzyQT3rw+HacJ1m4y5vZLlUlopJrZ93G3c93P6so0VePL7R3cX0ae67JnvDokv&#10;ySAMpHKkZBz6ivJvFvwy0TXY57W0iiVZ4zHPazIJLaVXGCrIQRhuhGCPavWE557ev0r5B/bL/bZ+&#10;A37B3wh1H41/HnU1trZAbfR9Itir6lrN8F3LaWUJI3OeC7nCRr8zkDGfoM2wmFq0m8Ulyrr29GfP&#10;ZXisTTqpYZu76d/kfnZ8av8Agmlpdt4jbxz8D9TvfAeuK/mwxW5k/s8ydcxPERLBuPZGZB2QdK4P&#10;wJ8c/wBtj4KeMdK+Hvx38KXHimwvb6DT7bxDpCeZMPMYJ5hnt1Mb7QdxEqRvgElq9a/4JK/8FgtI&#10;/wCCo914s8Fax4Fn8K614VtI9UujFdrf6ZcWd1cNDAqs6xyrOMfOpUqcEhh92v1v1n4baTdq02lM&#10;1pIeqjLRH8Oo/A/hX5xiOEHUprEYCpzxe19H/X3H6BR4pVOo6GNhySW7Wq/r7zwXQ/jp4f8ADXjY&#10;fD461pr6w0Auhostyi3jQnOHRM7+QCehOOenNfSuh+NNF15hHFJ5U558mc4bP+yejfz9q+EvHH7I&#10;XgC4+MenfHfXtKnOv6WUaHULSdxbytChSJ54xwzRqcKTjjAO4AV5d4Euv2pbL48+Irb4jJo03w/a&#10;Ka60S/tvLSaAKy+TEAp80ts3GbzFIyMq2CFrnwfEmPwM/ZVk2l0lv8nv+aN8VkGCxkfaUrJvrHb5&#10;rb9T5z+Ef/BOj9or4f8A/BdPxh+3p4vTStR8B+KvD+qnS9RsbsNdWN1Ja2dlBa3dtKEkVzGkhDxi&#10;SMgcspIFdL/wciOP+HUniqNM7R4q8NDnufto5r7B+Bn7cXwk+Kd8+h+B/EFvf3EMjRjTNRDWt46o&#10;cb4BKA0iHqNu7A6gdvhD/g4k8YaN4h/4JUeKobVmjn/4Sjw2Wt5Rh+L0ZIPQj6V9DSznBTwFelSl&#10;ytqTs+77Pr+Z4dTKcZHG0alVXSaV12Xft+R/nUUUUV+YH6Gf/9T+/iiiigAooooAKKKKACiiigAo&#10;oooAKKKKACiiigAooooAKKKKACiiigAooooAKKKKACiiigAooooAKKKKACiiigAooooAKKKKACii&#10;igAr84P+Cwn/ACiu/aF/7JD4o/8ATfLX6P1+cH/BYT/lFd+0L/2SHxR/6b5aAP56v+DcQAf8Eifh&#10;+xJ/5DXinPHGP7Yua/UD9qD4d6R8dP2fPG/wN1LY0XjDwpqnhss+MLJf2skMb88fI7Kw9xX5V/8A&#10;Bunc7f8AgkV8P4FJB/tnxTuxxx/bFzX62+K9T+zxSOozsBwx7Gv3PKIKWCoxfWK/I/Gs0m44yrJd&#10;JP8AM/x/fE3h3WPB/iTUPCXiKF7bUNLvp9Ovrdxhori2kMUqEequpB+lYlfuH/wXn/ZWu/gn+2Ne&#10;/Grw/ZGHwz8THl1yCWJcRR6yhA1KHjgM7stxjjImOPumvw8r8ZzDBSw9edGXRn63gsVGvSjVj1QV&#10;/Zf/AMGZ/wCxMfi3+2b4t/bS8T2wfSfhXof9k6G8i5DeIPECSQ70OesFik4bjgzIeK/jQr/Yr/4N&#10;0f2JYv2H/wDglV8PfDWrWjWvibxxbf8ACyPFgkUrILzXI45LeJ1JJVrexS2hYf30Y4GTXEdR+x3x&#10;W+Jvg/4LfDDxF8X/AIg3SWOheF9EvfEGsXchCrFZ6fC08zZYgcIhwM8nivzY/wCCM/8AwVH8G/8A&#10;BWL9j63+P+m2tro/iXTNXu/D/jHw1byGT+zr2Fy9uVLHc0VxatFKrHjcXQZKHH5Rf8Hev7cafs4/&#10;8E6Lb9mXwzc+X4i+NOsDRpVjcLJF4e0lo7vUpMdcSyG2tiOjJK/PGD/Gx/wbc/8ABTp/+Ccv/BQH&#10;StN8eagLX4bfE9rfwd4289sQWckkhGm6oxJAX7JcPiVz0t5ZjgkCgD+l7/g8S/4JeH4k/C3R/wDg&#10;pj8I9NaTWvB0MPhv4kx2qktcaDJIRY6gyqvLWU8hhlcnPlSoT8kPH+fJ8EPhF4v+P/xl8KfA34fw&#10;Nc654w8Raf4a0qFRnddajcJbxZ6fKGcFiSAACSQK/wB2/wCI3w98DfGX4c638LviJYW2s+HPE2kX&#10;Wi6zp1wN8F5YX0TQzRNj+F43IyDnnIOa/gY/4Irf8EMfGH7LH/Bf/wCIGk/E6xmvfCHwJ0yTxV4L&#10;1i8izFqg8SGW28P3AOdpkjtxdu+CfLubYjsDQB/df+zP8BfBn7Lf7PXgr9nL4exiPRvBPhnT/DVg&#10;doVpEsYFiMzgcb5WUyOe7MT3r+CX/g9T/bZ/4SP4pfDb9gfwlfbrXw3ZP8QPGFtC+V/tHUFa20yG&#10;UA8PDaiaUAj7twpr/Qq8W+KdA8DeFdT8beK7qKy0vR9PuNU1K9nO2O3tbSNpZpXPZURSxPoK/wAP&#10;D/goT+1jrv7c37a3xJ/at10SofGfim71HT7aZtzWumIRBp9tnA/1FpHFH05256mgD42ooooAAM8C&#10;v9dL/gl7+zdd/sxfsF/CX4J6lCkOo6T4Ns7nWEC7dmoalm/vARgcpNOyEnk45r/O8/4IWfsN3f7c&#10;P7f/AIX0fWrQz+D/AATNF438ZSOpMLWunyq1taMRxm7ufLi2k8x+YRnaa/1UVs2gTazYLjdKRxnP&#10;Yegr9K4EwTjGpiWt9F+b/Q+A4zxibhh101f6fqJLJEIxBBwq9Nvc+pr5w0P9pX4c678ddU/Z3sk1&#10;FPEGl2M+oStNABayQ2pt1lMcquxyDdRYDKucnHQ19C3k5hTybYYOPxNfhjqjeOX/AOCgvxGf4ckj&#10;Xv8AhA/EbabtA3eaJdEPybuN+M7M/wAWK/a+F8jpY2njPaS5XCEXFt2SbqQheXklJ3+8/nrxD4vx&#10;OU18rVCDlGrVnGcUrylGOHrVeWC/mcqcUu+3U/amWZmyZEwCAMZ5614ZpH7RvgLVfjzdfs8RLfxa&#10;/BYzamGkiBtZYoEgdwsgckFVnThlGecE4r8TPg/8ZPiBoni6zOs/FHU9M18asra7b+L7OaTR4bEy&#10;MXieJbk3CuU2qZJlRQcvuQACvrCbUDpP/BTHxDqlndW2mm38Ba7PHf3vzW9qVsdMKzSAfeRDhmA6&#10;jpX0mK8PlhfrMasnO1Lng0mk37SEOl1JWk/hb3V7PQ/O8u8cpZksBUw1NUubEKlUi5RclF0KtXVP&#10;llTleCT54x2dm17x+uckDBtwcBiPTAB618G/tjO+jeKPg74yLD/QfipptuzkbQqXsckbZf8AhBx0&#10;/i6V+Rmo/tL+O/Bbaz4s0j4sap4j8Y6dPeXsmn2MUo0a2tIEdoxMbmXzpZJMIXje2iQBiqg7QzdV&#10;+3v8TfinrPxp0XQtJ1W4tNLuJdC1vUEmaWe10uD7FBLPd29qJEX7QjzBY2yNm9mOSMV+eeL/AIXR&#10;hw9jKuKxypUqdN1pTlCd4qjUpuXuJc3ZpNJ/zKJ7nB/0hI4vF06OGy6U6sqtOlGMakHGTrU6soP2&#10;nw2Xs2pcrklvFzP6WNC0wQg312NpzlQevtXi/wC0P+0p4G/Zx8LL43+Iq6g+nea1u39nQrNIhWJ5&#10;izIzpkBEY8EkngCvyp8GftRfGHwH4A+LXw+Gt3erN4Sm0i38P63d/vbuGPUr69s5X3tuLfJaq8YY&#10;nYzHBxgD5d+Ovg34vWn7EOl/FP4neNLzXX8Zac2utoM6u0GnG806aeBYp5ZZJJXSJ9kr4RXckhQA&#10;BX6blvhxShjY0cbiFyucoxsn7/LBTbvb3dJRtfd3Wm58jxH4/wCIqZPVxWUYKSqQpQqTcnG1Lnqy&#10;pJWv+896nO9rJRSerfKf0gwXSX8Ueo2pby54knjbBBKuAy8HpwelfK3xG/Yv/Zz+KPiYeKNZ0p9J&#10;1adik1/4fu5NJnut3JEv2chZDxksV3epr6H8NXFy/hvTEQfKNPtgT6nylrsNJhWe9ijlRW/ebiDg&#10;8A571+DZ9w5l+aYdUMyw0K0VracVJJ91e9n5rU/q3CYutRnzUZuL8nY+a/hl+x18Bfgn9u8V+GbS&#10;/k1i8ty0mq6reNqV7DCigCKKafbtU8cY/EgDH6HeFPDWmvoVnq11HMjSLvWHjHlgYBkJBJ3EE8EZ&#10;HNZXgM2EPi1DqMMLRG0lKCVQcSKQwwCOcAnjnp2r1W+vRfXrjzUQFsKzcAr0AA+lflGaPD5TRWW5&#10;XQVGO9opRWt76Lq+r3P0TK8I6/8AtFeXO9tfImsZXvrtYnJLFsliM8A5r8n/APgnr4HtX+DvjDQw&#10;89vdeGvir4r0OOaBsfJ9oWVVYH7+PMzlgD6V9F/tP/td6P8As6ahp/gPwNp0njL4ka/8vhfwVpb7&#10;5ZSwOLi82HdBbAZYsQCwB24UM6/M/wAM/wDgn38atJ0PVPFvj741+L/C/irxhrV34s8VaL4AaGHS&#10;I9SvW3Nt3qS7KoVC/A4wuQAT+BZlneI/tvDyymk61TDqaqcrUVHnUbRcpNLmbiny721dtL/ZQwcK&#10;lCUa2zta/l/W5+n3hC2ufD+mCLUGga+kb550UEnHChdwOMjk4/M1JqOnWGn6gddTbFNJGyOAdqsX&#10;/iIzjPvjNfnSv7EPxavJc2n7QvxelSFQzsLq3JU57fJ2qpcfsMfFjVPEZ0af4/8AxeljjVWM0lzb&#10;sRkZ/uYr3a/Fud1JyqTy6d5b/vKf/wAkclPAUIRjFTVltoz9F7b7Y58nT3ikyMlX+YjPuM15d+0p&#10;+zL8FP2tvgnq3wC/aQ0Cy8TeFtaiVL3TrkMpWWI7op4JUIkhnhb5o5Y2DKe+CQflQfsH/E/SVkaD&#10;9oX4vxoi8Fbm2GT6fcr5f/bA8IftJfsefDbTvHvhz45/EDW4r7VksPsWti0YRFopJmlM2xiw/dgb&#10;GXaATzXu8EYTO88zbDZTh8vcJ1nZSlUhyp2b15W3bTon+p8tx7xdgOHMmxeeY6UpUqEeaShG8rXS&#10;0TaTevdHxf8ACP8A4NPP+CY/wo+LcXxS8Q33j3xpptpefa7DwT4mvbP+yiwbckd21rbQz3MSnHyF&#10;0Djh9wJB/pB8MfD3wxoljBbafZra29qqQWlhDhLaGGJQqRpGvyqiAAKo4AAAGBivweufj5+1t4c/&#10;ZPX9pzR/jLL4gdJv7N1fQLzw/p0clhqIDHaJwHyhUCRcoN6Op4ORXveufGT9tr4V/C3wl8RPil8b&#10;fhVbS+K/Dun6zBpuo+GLhZVW7t452ZI7ESSEI0mwswCe+a+lxmTcT4SjRlLKa7qValWl7KHJOopU&#10;eXmvGM2rPm91xcnpJtR0b+ZwXirw1jXWm8ZCNKlSo1vazajS5K/OqbUpNWd4O6klZuK1d0v2iupk&#10;kkFuxUwBcNEq9P8APpXK6l4f8MazGtv5ccMijEc1uojlXBzjcByPavy80z42ft6/8K/n+L+neLP2&#10;f9b8NWkRMurSjVbON8MF+fABjlDMB5RXcTgAZIrzn4fft6/tY+P767sfA/h/4R+LtQ0+CW9k0zRd&#10;U1Oyv76KAb5Y7G3vY4zLMFBwq7j3Cmvk6WaZrTpYjFvKMXGNBv2kvYVGoNb87ipKLXVP7tj6erxV&#10;kTrYXCyzKhz4hJ0o+1hzVE9nTTd5J9HG9+h+s8fw81DaIbnUYmBJ+aRSowORnGfxr+dn/gux/wAF&#10;jbv/AIJXaF4e+FvwhtNI8R/EzxbZ3GqWq6iXksNG02N/IjvLiJPLaV5ZVcQw71B2MznaFVvs39mr&#10;/gpWdf8AFvjiy/ac1O00HS7b+zn8L2stjIt7G95NfLcWsv2eMmQ28cMIcsgZWJLH5gB/NF/wdJ/s&#10;L/E34veNfCf/AAUL+AtrP4v8ISeEYfDviObQg962npYTSyW96yR7iLZxM0crgDynT95jcMfuOe5V&#10;n+VT9lj6b5WlyzUXySvFStGTik2k9dNLPsfF8A8d8N8R01Vy2unNXvTco+0ilJxvOClJxTa0b3TX&#10;ex8t/sef8HVX7Z/gr4vafF+2DFofjPwLe3ccOrDS9Nh0rVNNhdgrXNnJaqqS+UuWMEqN5gG0OhO6&#10;v9B7w34j0jxb4d0/xX4au0v9L1ayg1HTryA7orm1u41lilQjqrowZfY1/jgfsufsn/Hf9sf4w6V8&#10;EfgHoF/resancxRSPBC7WthA7hXu72ZVKwW0QJZ5HwABgZJAP+rp42vrr9hj9gS00DwfdJfXngDw&#10;No3hHRLy7VSLi7tYbfToJmjOMksPMCe2ORmvLw/EP1PA4rHY2T9nRi5t7u0U27d9EfY5xl9N1aVO&#10;ikpSdrfkdt+0b+1F4f8AgjJYeCvDWnN4p8fa2wh8N+ENPGZ5GkO1Z7plz5NupALFiC2DjgMy4/7O&#10;H7Lmu6Br9/8AHf8AaOv4PEXxG8Q2pt7h4wPsOiWTHf8A2fpyZwoHR5BgEZC5yzPd/Zg/Zm0L4Kaf&#10;N4+8S3M/iLx54jiS78S+KtU+a6kklVWe3h7xQIQAEHLYG7gKF+xIoZ5F6Ny4JckhePvYAPp0H515&#10;eSZBjczxFLOM90cHzUqCd40u05vada3X4ae0Lu835mIxNKjF0MP10lLq/Jdo/i+vY8n+zf2I8V/K&#10;xlWGT7Hdp0ZVDfunHscYPv1zX5Rfs5f8Ezde/Zq+Cfxy+D/gz4paxYa18XfH2q+PbPxXommR2V54&#10;cl1MJ5cUKS3Fyl0E24dz5W9WKgISGH7seIfDeg6h4Fi16zhSFhH/AGffogxuUuMSHGcsrNuBPqfQ&#10;V4NqdvLf2NtqQCpfaews58/KJIi+N39c1+lYXF0cW060dYOUd7Wvo9u6tqebicNVw2lJ6Ss9t7ar&#10;c/Dj4b/8Et/2iIvjLqn7Rv7Svx3ufFnxQi+FF/8ACf4b+K9E8Px6Qnh2K6iki/te4Rbp3vL9POdl&#10;TdGu5mJcnbt7bxb/AMEV/wBnv48+BtBu/wBr7WvE/wATfifofg6fwhL8UrnUtR0a5vYTc3dzbvLY&#10;2d+YysBuQpV5H8xUAJAOB+w+p2ZEwimBWRG81Tj5Rs7Z6HPWvhbx5+0z46+LPiy5+CX7HEFvqeqw&#10;Hytf8cXA3aNoinhhG+CtxcddoXK5HAfB2+RxRmWU5RQi8UnOVR2hTjeU6kt7QjfV66vRRWsnFK4Y&#10;TGY2vN+zajy7uySivN9vLr0Vz5h/Zc+Fnwj/AOCPf7Muifsh/Dm81D4jePNR1C61d7Oyilgu9W1K&#10;8IRZ3tWuLtbC1jgjhj2q5DbGkC5diPp/4ZfsueKPHXiyH41ftfT2/iLxCIwdJ8MxqJdE0KIkERxw&#10;nKTTDu7blzzl2AavaPgN+y54R+A8dxrEb3GueKtUzJr3i7ViZL69kbDMFZiTFFu6Ip5wNxYgV9J+&#10;SQyqCe2cHHJ6fzrw8q4HxWZzpYziOK5YNOnhk+anC20qj2q1F5/u4P4E2udxjM3jByjhXdy+Kb0b&#10;8l/LH8X1fQ+N/G/7Dn7M/iib+0U8NxaDf/M6an4dlk0ueM84YC3ZYyc+qGvPtM/Z4/aG8GGW1+EX&#10;xd12JbV9sOk+NLWHWbd1IyMTkLKq49ASK/QO+gkTZKSWygJ3dj6c1z82mNdFZYnxcJuMUrdFB659&#10;a9zF+FOQVKjr0cL7Cb+1RlKjJ+bdJwb/AO3rnFTzzFJcsp8y7SSkv/Jrnx0nxO/bk+H/AO88e+AN&#10;C8aWkB2y6h4J1L7LcMFHX7JeDcx/2UxVzSP2/Pgbaa1F4W+Jlt4j8A6tOwAtPF+myWiZJ27vPXfH&#10;szkbyQvqRXafH79pXRvgbZWnh+wsZte8ZavItr4e8K2ZzLeXEnAkYqCUgQ/efHPQdyOC+Df7Kj39&#10;xqfxT/aoWw8W+M/Elu0F/BdxrcabpVi33bGzjbKgAcNIBnsp6s/53jK2e4fNY5Rw3mUsRKFnVWIj&#10;GdOlFq6TqQUKjqS+zBynK3vytG3N7FOGGnQeIxlFQT+HlbTk+9ndWXV2S6Ly+3LS4sL/AE1b6wuI&#10;Z7a4iWSG5hkV0lRuQY2UkEH1BprKu9tgDHle+AfSvz91H9nL4v8A7O97N4i/Y91YXOjlzdXfw18S&#10;ytNp8hPL/wBn3LHfbueylgCerEfLXrXwX/a0+HvxO1lvh/4ngvfCHjS3wl54U8QqLe4Z+5tZGwlw&#10;h5wVwxHOzHNffZV4hxjiIZdnlH6piJO0bu9Oo/8Ap1VslJ/3JKFT+5bU8qvlLcHWw0vaQW/df4l0&#10;9VdeZ9VzJBPEtu+Ah+QKOB7ms290uGbH2FWyW+6x4Ix0rR2FU8pR0JGTwetPaTypFTO5mU/dGenv&#10;X6Um0eK1c4e+0fG1J1wwYmNx0VjwWB/vY6VitLeaVCJ5N0sO5VZhy6oOM+pJ65r08xJMGS5UFcY+&#10;btnnisS90qMRs9ordMKnXgDnB9TWimQ4djHW4jvIt9swZHBKEd//ANVJGIyqoefm2g+uB1rlLZZd&#10;CMSgMIJXYSK38DtwAPbPWupidS5MbKFUAlieoXrVmYOrOhQZ69OnT39KjcEpgqMMNpB7g9fwq9lh&#10;hz82DuUdue5/CopJFJIP3sklvQdMD3oA8I0D9mn9nLwj45f4n+Evh/4I0rxK5ZpPEGm6FY22olpB&#10;hj9pihWXLdCQ2T3r2Yx8E4OeRU6Zdioz0B6dck9KCGzg5z2B7VMIKKtFWKnOUneTufn9/wAFCP8A&#10;gop8CP8AgnR8HH+I/wAWrkXer3ySQ+FvCVnIo1HWbpByEBz5VvGSPOuGG1AcAM5VG/js/ZA+MfwJ&#10;/wCCo3/BRJvjN/wVx+IVhoVppclvJ4L+HGqiew0K6WSTfDYfapP3FtaoNryJI6yXjMNzkFs/2Mft&#10;Lf8ABMT9in9rb4w+Hvjt8evB8eteJfDskBiuWup0t7y2tiWhtb62DmGe3Vju2FVychiVLKcP9vH/&#10;AIJ7/sb/ALWnwp1rVfjp4F0691HRfD95caZr+jRiw1q1Fnbu8UcNzbqHdF2ALDIJI+wSvl80wGKq&#10;1HWk4uMNVF3s9N359lZr9fp8sx+FpQVKKkpT0cla68l5d9mfhl/wbRw6f4o/aF/ak+Kmkxwx2d94&#10;h0+GyS2VUhSG6v8AVLlUjVMKqBQoVVGAAMcV/W6/Tb68V/KB/wAGoPht7D9nz4veJZI3Q3XjbS9N&#10;IYYYfYrKSQqc45H2jmv6umlAJf24Aru4ahy4CgvL822cXEkr46q/P8kkOTa4bnrwcjIwO1cHrnw8&#10;0bVCZrH/AEWcnO6MfuyfdOg+o/Wu8TakPzen86jkO3luARkj2FejjMBRxEOStBSX9bdjzsHj62Hl&#10;z0ZWZ+P37RP/AATY+GXju7k8TaPBL4V1lpTOur6EoNrJLnO+W2BVQxPO5DG2eSTX4Lf8Fc9B/bK+&#10;Ef7EWt/DD4r3aeJ/Bs2t6ObXxDk3LwPDc7okaViJ4933dswYdlav7YMrOhWaMtGwwc9MfSvwK/4O&#10;MfDGj2v/AAS98U6xYRmNh4p8OKAnyr814M5H9RivzjPODPYwnXw89Fq0/wBH/Xqff5Nxb7acaNaF&#10;m9LrY/zsKKKK+BPtj//V/v4ooooAKKKKACiiigAooooAKKKKACiiigAooooAKKKKACiiigAooooA&#10;KKKKACiiigAooooAKKKKACiiigAooooAKKKKACiiigAooooAK/OD/gsJ/wAorv2hf+yQ+KP/AE3y&#10;1+j9fnB/wWE/5RXftC/9kh8Uf+m+WgD+cr/g3Z8sf8EjPAW8gZ1nxQCT2H9sXFfp98TNQSOyeKEk&#10;7gwODweK/K//AIN4pVj/AOCSPgIsxH/E68T9en/IYua/Rb4o6l9oleAN8qcccAs3b8q/d8jX+yUP&#10;8K/I/Fs5f+1Vv8T/ADPgD9tv9ifwz+3n+y3q3wP1Z47PU1U6z4Y1eZdwsdagVlt2YgZEMqlopgMn&#10;y3JHzBa/zk/ij8MfHXwX+Ims/Cj4m6bcaRr+gahLpmq6ddLtkhnhOGHup4ZWHDKQwJBBr/V68FWg&#10;W0jWIHAVW56+9fkl/wAFhf8Agjhof/BQPwe3xh+D6W2l/FvQ9OENnLKwitvENnACUsLtjhUmXJFv&#10;cHp/q5DsKtH43FnDzxUfb0V78endf5/12PY4Yz5YeXsar919ez/yZ/Hf/wAEcP2LLv8Ab8/4KP8A&#10;ww/ZzmgabRbrX49c8Wtg7U0HSP8ATL8MR93zoo/IQnjzJFHev9rmCCG2gS2tkWOONQkcaAKqqowA&#10;AOAAOAK/xUv2Fv27v2pv+CL/AO034l8XeC/CWi23juCyl8J6vp3jmxuzPYIs6SzRKkNxbMpkeJN+&#10;SyugGODk/vnD/wAHrv7eFx4TvdH1n4WfC4ancQTw22q6W2q2otmkj2xyCCa7uQzxt8/L7TwMDv8A&#10;ks4JJa69V2P02E229NOj7n52/wDB0F+25J+2J/wVV8WeHNBvTc+F/hTEvw40JEIMX2mwdn1aYY4L&#10;PfvLHu7pEnpX87FaOsavqfiDVrrXtankury9uZLu7uZjukmmmYvJI5PVmYkk+prOrM0P9Zf/AINe&#10;/wDgqEP29/2ELX4PfErUlufiV8IIrbwzrQmcfaNQ0QJt0jUSOrExIbaZuSZYS7EGQV/SwllZx3km&#10;oRwxLcSxpFLOqgSOkRYorNjJCl2KgnA3HHU1/im/8Ehv+CkvjH/glj+2v4f/AGmtFgvdT0HyptE8&#10;beHbKVY21bRLvHnRLvITzYpFjnhLYHmRqCQpNf3N6D/wesf8E676S2XXvhx8X7BZJAty0dtpFx5K&#10;lsFgBqKl8DnAxnpQB9gf8HWH7cB/ZM/4Jdaz8MPDF6LbxR8Yr9fAVgkbgTLpLqZ9ZmC5yUNsv2Vi&#10;OhuVr/Jnr+gX/g4f/wCCvPgj/grX+1L4a8W/BG21+w+HngnwuNJ0Cy8RwxW15JqF7L5+o3TwQz3E&#10;abysMK4ckrCpOM4H8/VABW54Z8M+IfGniOw8IeErK51LVNUvIbDTtPso2luLm5ncRxRRRqCzO7EB&#10;QOSTTPDvh3X/ABfr1l4V8K2V3qWp6jdR2Wn6fYRPPc3NxMwSOKKKMFnd2ICqoJJOBX+hp/wQY/4I&#10;SWf7HdpYftY/tW2Mc/xXu7bzdD0SXEkPhG2uEKtuwSsmpyxsVkYZW3UlE+cs1evk+T1cZV5IaJbv&#10;t/wfI8vNc1p4Wnzz36Lufol/wRO/4Jm6b/wTX/ZOt/C3iSOCbx94saDX/Ht8mGCXvl4g06JxndBY&#10;ozJkHDytK44YAfr/AHFwqs2OWJ+ZjUk0qKm2PAUYHHYDtWNO0SHJyWzuxX7VhsNCjTjSpqyR+RYn&#10;ETq1JVJu7ZFPcNyFIDEfMxGa+B9S/Yu0rXv2h/E/xo8S6+91pvibw/e6G/h+GyMM1ub1rKRpxe+e&#10;24o9kpjUQLjdyWxz913E20HZ1Py/jWLczMgCxN27df8A61etgc0xGF5nh6jjzWTt5NSX3NJ+qPn8&#10;44dwOYezWOoKpyNuPNqk5RlB6bO8JSi76WbPyr8Rf8E4vH/xENj4F+InxSub3wRYExDSLXS2h1Jr&#10;I8PaLeSXcsUAkQtGzpAWCk+WI2ww+itV/ZC0rxF+0hq/xs1nWll0rVfC954Zl8MxWZR41vIba3eQ&#10;XvnnIVLYFE8gEE8scYr7AJcERhsjuR1Oe1WIZjG4jjwRzkKPWvSr8WZjUk5yru7VtLLTmUtkkviS&#10;k3u2rtnzeC8L8gw9NU6WCjZSUtbyd1B01rJttKEpRUW3FRbSSPye1X/gmj8QtV8LX/w9vPih5Xhd&#10;ftc2i6Hb6F/o6XV85M9zeqb0efKUaQDyjCd7lixA2H0/x7+wVP458W3/AI81bxJHdlvhzc+GI9I/&#10;s3yjNqX9nJaR3f2j7S4jXzIUkWLyiVb/AJaECv0UnumbAQYzwBV6wLxyxn5dxccnkD/GuHiDOsZm&#10;mExGCxtZyhWjOElpZxnbmWi6tJvz16s2yPw2yLLatKvgsGoypyhKLvJtSpqUYO7b+GM5Rj2Ttslb&#10;8lf2Ef2atC8X/BbXviN431o6xb/ELRrPSb7So7M2sul3Gi3V5nM7TzGeYTS7g+yMDaMqcmsPxV/w&#10;Tg+KHj/w9ceCvEvxXlbSLSyk0rw1py6GZILO2n+WR5Ve+y8gjG2MRNEi8lg4wq/VX7Jip4D+J/xb&#10;+ADHbDonjD/hJdJjP/QP8QRifC+yOpHHc19pGDDExDk9K+W8LfEXOa+SYedbFP2sbwqPTWpSvRm9&#10;tLuD23Vk7o34l8H+Gqlf2c8vi4pe6tfglL2iT195KUuZc1+WV3Gz1LOkW9joehQW90Cy2ltGm5xg&#10;sIkC5wO+BnGa2vC8jTiG9uUZGlKsVxkrkZxxwT0z71l3UbTrHYgbiE3Svt+UAeh7knoPrWzpviCx&#10;0aVUlt3ncKQgRgMADk4bA4P3jkkdcV6Fd8sGz7bDxvNHTXQnsdStNWDzhYXk/dCRUQhkYFiGz0zx&#10;yK4/9qr4ueMfgl+y/wCKPjD4V06W/wBX03STLp9rHF5ximlZYluJkGcxW+7zZe21TnjmkuPGUmoW&#10;n2iKx81vJKPZ52fvZP4jLIQpjUY6KSc+lXtO8W+IooPs+ukFY08mQxr5lu6BcMrK2cDOVPBBH1xX&#10;4v4h8P4jGYaTwcnGo4uPMtXG6dpJdbN3P0Hh7Hwpy5Kr03/pngX7CfwN8CeGPh5b/HrRtTTx54s8&#10;a2iX/iDx5cTCee4mkG6S1gL/ADW8ULHyzHhWO0bwMKq/opb2MMrB7i3w5jAYt6/nzX43eIPBnxA/&#10;Yp8X33x9/ZLsm1jwRqtwt146+F9qNyRgZEmoaPjPlug5eILwARgoAI/0Z+Dv7TPw2+OPgPT/AIif&#10;Di6bUbC/QghMLNBMv34J4+scqHhlP1BKkGv5/wCC8VSwsf7FrUVRrU1dx3U11qQk9ZJvWV/fjJ2n&#10;rZv7fFRcv30ZXT/qx7rpmm2ml6uJ7RNhHMi8lWU9eP1qaO1gttVu72F02ysMYOcY/pVG717TbS2e&#10;+lJDxrkp1Ye1Yui6hZ6ijy2JGSd7IeGYn19a/QVPSxyKWlmbHiCNX05XUnPmKSByK/Ij/gtXLM/7&#10;LNmoBK/bp3Hfn+z7mv1w1GWK20xpbjiI4bg8qfTHWvLPiD4V+Dfxk0T/AIRn4s+H9E8VaUjxzJpe&#10;vWcV7bCWLIWXyp0dd4DEA4yMmvqeBeJY5Pm2HzKVPnVNt2va901vZ9+x8H4lcHy4gyLGZNCr7N1o&#10;25rXtqntdX27o/n9/wCCgHwe8Qfs8x6vZeBA0Xgb4g6ZbapLYxqTDbapZwGQxrjhGXzHaP1jcrzs&#10;GOa/aE8G+IdX+Nvwj1fWm8Jx6evw18LXmi3nxAie68PRG00FIyJrZYZ0mdLhmKK6FUldJDhgpr+j&#10;Dxb8O/hJ8XvCk/hj4qeH9D8S6NNKk8ej67Zw3tqZbcERkQzKyblBIU44BNcx4p+AHwb+JnhBPB3x&#10;Q8MaPq+kRNFHp+lXlqhis1iURxi2wA0OxAEXyyuFG3pxX7RhPpBc2HwlHG4PnlCnVp1JpxvNTVNR&#10;nacJR54qlGMuZSU1e9mz+fcf9FZQxmYYnLcf7OFStQrUqbU+Wk6TrSlTvTqU5+znKtOUeSUXTdrX&#10;SsfzoeB/ElhpPwY+NOoayNA8eaZd6noWmX/hzQI9X0yw0vVZnvbiG9WaMWQiLwgJFFFMjgNEZAqF&#10;A2H8I9U1S3/ag+CuniD4d6QdP8T+GhFofw1REh0uznn2LDfyR2tsJbplysjl7gtkhpmOa/pr0v4G&#10;fA34dfDFvgn4N8K+G9N8KTRSx3Phy1soIrK48/HmtNCFxK7kAu75diASSRmvE/CP7FH7K3hKexj8&#10;NeAvB+njS9VGv6c0OlwPNb6iCpW7Wd1MvnrtXbIWLKFABAAFU/HfBypY7nwMnUrqrHmcoX5alNU4&#10;3tTVnFRV/Z8in9rYzX0ZcdGvlnsszjGjhnQnyKFRJzpVpVpWbrtyjNydvauq6b1ha7t+Bmifsvaj&#10;8e/2ifjP8VvDuow2+u/DuOfUNMtNUt4rrT7iy1O+1X+1FKSo/l3EkNqginUblKgZGdw+/v8Agk94&#10;+8BeNfgp4q+EbatC3iPwz4zv7xtImys8FpfQWssc0YbG+Jmd/M2EgM2GwWGf1i8OfCf4LfDKfXNf&#10;8J+GNB07UfFrGTxNeWFhBDNqrfvObx1QGf8A1sn3yfvt6nP59fHj9jX4VaJ4Wj+Kf7K9nonwv8Xe&#10;CUuta0zUdEs4rDTrmFEMtzbahBAgSSOVVI3lWYdDlSRX5P4l+LGIr4XH4jL8K3KrWoVpRdRu0aNG&#10;VKSgnZKTTUltFqPK1d8y/SPDXwPjkmMwFapiYzVCjiKLtDl5nXrxrKTd38PK421bb5rrY9m8QePP&#10;gN8CvEj+D/EmqeD/AAnql/af2k9nNPZ6YZ4WYqs5/wBWHDMDgk7jg46Gvk6+ns/26/2i9P8ABXhO&#10;4g1H4ZfDNo9e8S6nHMo0zVdeY/6FaLOT5cyQqC7bWIPz9iprhPgB+zZof7WHwx1n48/tQ2ceo618&#10;TgmoWL25aJ9H060LQ2aWLMWMRG0vjkMpUMGBbMfw+8W+Jv2DLq1+Bvx0ghuPhzcakx8M+PtLtlgh&#10;t7mfA8rWIohhZSoC+djcQucuuSn49j+K83zahgMTnNOFDLK7U3JKTdlK9OFfVKEKnuylLWK/hzcb&#10;3f7HDB4ahUqwo3lVjdWul01cdNWtdN+qP2EXwzrMrBo2sGBOWcXUTKAecnDVfA8L2rj+0NRaSVfl&#10;8uxQlV3fePmPhT+AP415tpiWU1tFfaVLBdw3ESywyRSK6SRsNysjDKspGCCOorB8cfEjwR8L/D8v&#10;in4kanp2h6egObrUp0hQn+6gJLO3oqAk+lf0riaqp0pVsRiFCCV3LSKS7tttJeeh8pCcOblp0rvz&#10;1/BWPtd9N0eDwo1htEli8DKWLDLI/JfdwM85z2r87/iJ478G/CazvfGfxL1qysNC0iSa1uLu4kJa&#10;4HWOOJEyZZWPO1cnOcDHNfLlz+1L8bP2gFbw7+yL4U1HVNIfdEfGHjEyab4eTDYLwQv+9uQOwUD3&#10;U13Hw/8A2IdJXxLp/wAU/wBp7xFN8RNcsJd2m6c8C23h3S2fkG3sVG1ypHDScHglMgEfk+W8T4uu&#10;6keHqbxHO/4s040F/e5m+ar6Uk4vZzjufRZkqU4w+sLk5ei1l6W2Xz18jw7W9W+MP7a9nJqervdf&#10;C34LRxyXV7qWoTR2msa7aJ8zMzyELZ2bKCWdjtK9TIOBpfst/tn/ALBuvfs0+Ovir+zRqyJ8M/hF&#10;e6lp/ijV4rGaOBZNLthd3VxAxDS3ytCQ6zKGMuRtzxX298ePgV8Hv2o/hfd/A347aKniDwxe6hY3&#10;GpaNNNPbRXkVlcx3UKStbvFIY/MjRnQOA4G1sqSK/mM/YW/Zn8Q+Fv8AgmF+2t8GvGPw9+I+n6Pr&#10;/wAXvFEWh+GfBukpZa3faD5dokZ0O31FEhnhESbVCBg8YZY9z7RX1GRcPSynFSxtaf1jEVIS5qs1&#10;rpZ8kIrSnTvqoR33k5S948+UaWLo8j9yMZL3V56Xb+0/N7dND9mf2Sv+CsX7EH7cXxIl+E/7NXiT&#10;Vtb1uHR59fkhutA1TTYRYWzxRyS/aL23iiPzTIAocs2cgYBrtP2wP+ChP7LX7Fl/oXhn466xq667&#10;4mhnutF8PeGdKu9a1aWzscyXd59mtI3McESBt0j4HytjO1sfhH/wTd+Kvxo+GP7RGpeJf2cW/aV8&#10;a/s7eA/2e3v/ABp4Z+LVlMl1B4r0i1Is9D8PRSQQRC6AiiiSC1XyyDJ99QjV98ftfft3+CvG37L/&#10;AIWu/ij8N/2jfhho3xi8LanFL458H6Elx4i8ITW9xNAdNu1jjlu7Wa/ji2AeSEe3uDhuXKfdR4ll&#10;LDSlzJTV+mm/r173seXV4ejHERik3B+ev5L7rH6m/A39or4OftVfBzTv2hfgLqya74V1a3Nzpuox&#10;RyxZ8uZ4ZonhmCSRyROjJIjqCrD6E+a/tEftM6R8JLWz8JeDbR/EnjzxCoTw74YtQWdmclVnuSp/&#10;d26EEkkgtggYAZl/Gv8A4JO/GP8AaF+En/BPDwR+yjYeAPI+Iga/TTNHnsv7Mh0nw9c3jSWep+II&#10;87ory6klmlaN9ruhjdsb1Dfsl+z7+zFbfBR5vGfim/bxH4617fJ4i8STqQMEjZa2itzHboABgYLY&#10;GQFCqvyGL4yxmdy/szh6XK9q1e14Uu8YX0nW6W1jT3nqlCWFbKaWDnKpitUn7sesuzdto+e76d1n&#10;/AD9mS48Balc/GD4tajJ4j+JWr27HVNXlIaGxWQcWdgpAEcSA7SwA3AYAVeD9ZhpbeWK0n6yEnzE&#10;5GAMnJ7AD86da3EbwMwZSwl8uQLzh/TNWisiDYc5deQcHjvX6Lw1wzg8owkcFgYcsVdtt3lKT+KU&#10;pPWUpPWUnq2eDjcbUxFR1Kju/wAEuiS6JdEVo/KkZZImDIVLFwc7gOleRfGT9n/4V/HjQ49F+JOl&#10;RXcka7rHUYT5F/YnOQ1vcr86HPOOVPdTXq13YpGu62cxyC38iPH+rTnOdvTNJJNNDMqSxMQ7LFHI&#10;mTk4yWYZ+UV3ZrlOFx2HnhMbRjUpzVnGSTT9UzOhiJ0pqpTk011R+fX2z9qT9kxiNRW8+LPgK2U4&#10;uolC+JtLiUfxr0vEQd+Tx1QV9afB743/AAz+OXh7/hJvhlq8F/FEoW5tR+7u7V+hWe3bEkZB45G0&#10;9ia9VSeOcfaAwZDnbtPXBwf1FfKXxb/ZD8F+PPEf/Cy/h/d3Xgbxvb/PD4k8PYjMrn+G9twVjnVu&#10;jZwxHUkcV+bf6vZzkXvZLUeJoL/lxUl78V2o1pXenSFVtdFUgtD2PreHxWmJXJL+ZLR/4or84/cz&#10;68WMOPmU8kdffuaPLXcFLhVx8xUcDB/WvgLTf2p/in8BtSh8JftmaOtvaSOLax+Inh2NptIuSfum&#10;8iUb7WQ9/lA64QAZr7r0PX9G8T6PbeIvD95a39jdBZba8s5FmgkTPVXQlW96+r4Y42wGaudKhJwq&#10;w+OlNctSH+KD1s+kleEvsyaOHG5bVoWlNXi9pLVP0f6brqhmp6Vb3EThEG/a20nHRuhNeaWVpcaV&#10;qjaTrB3MufJP8JQ9Oe59a9huZo2m2KQSwyzegz0rG1LTIdXtDHOqhm3Mjr95PQg+uK+wjKx5so3O&#10;aeVIyEU4ygjx6YGeBToUQxeZOTk5IHsP8awojfWd2bfV9vmEsYpFHyuv8PPZgByK1ky0YkYYycqO&#10;+1e5rYyasCy4cFM78Aj2ApS+MkdBn5jxyetRMg8wu/Oc8ng0KAyqSMZB/AD+poESoAxwpIyO/cVE&#10;FdWxjv8AL2yfWrCRMcKMnpknqfrUe4NMdjZwevb/ADxQBx3hnwD4J8G3eq6h4S0fStKn1y+/tLWJ&#10;dOtYrVr68EaxfaLgxKvmylEVS7ZYhQCeK6to1VfkGfwqZlV345JGMdPcCpGBwMcE5xj09aSVtENt&#10;vVmaH+YF+ePpQVUj1ODn6GkSLMkjHgjCoc8kDvSSQ54LEjj8aYh8XzoPQKDgetfhJ/wcfpn/AIJV&#10;+KX6Y8VeG8j/ALfRX7vqqxJgDgd/Wvwo/wCDj9s/8Ep/Fn/Y0+Gf/S0V5We/7lX/AML/ACPUyT/f&#10;KP8AiR/nBUUUV+CH7Yf/1v7+KKKKACiiigAooooAKKKKACiiigAooooAKKKKACiiigAooooAKKKK&#10;ACiiigAooooAKKKKACiiigAooooAKKKKACiiigAooooAKKKKACvzg/4LCf8AKK79oX/skPij/wBN&#10;8tfo/X5wf8FhP+UV37Qv/ZIfFH/pvloA/mI/4N/dSis/+CTXgRGbc39s+Jisfqf7XuMZPYdzX6M+&#10;KbltQ1JbNWDs0geTjivyg/4ISa5a6X/wSm8EfMDL/bHiMCMDnJ1W4xk1+rXhjT59TvGupyxZzyfQ&#10;f56V+95Gv9jof4V+R+J50/8Aa63+J/meyeDIS8OW7EYC8ADpXuVjapbwAsuO4XPJ+tcZ4V0UWcKy&#10;Mu3JwoPXA716A2Qa9U8s/Mj/AIKIf8EoP2Xf+Cjvhvf8TLNtC8ZWlt9n0bx5o0SDUbcKD5cN0pwt&#10;5bAn/VSEFefLeMkmv4Wf26P+CI/7dH7Dd3da5rPh6Xxp4OhDSx+NPBsM17aRxA4zewBfPs2AwW81&#10;PL5+WRsE1/px26GSQKMY6kmut06NlYupPII4Prwa+dzjhnD4v337su6/Vdfz8z6DKuI6+FXKvej2&#10;f6Pof4udFf6vf7Tf/BIT/gnJ+1lPJe/Ff4W+H4tYu3y+v+GQ2hakTncZHlsDEszepmSTqa/Ij4kf&#10;8GmX7E2tX0l/8OPiD8RvDsTt8tneDT9VjTk5CuYLeQjoBuYnjnNfC4ngbFwf7tqS+78/8z7TD8Y4&#10;Wa9+8flf8v8AI/z+6K/tkf8A4NFfCCrvHx51L7xH/Inxn/3K17Z8Pv8Ag09/ZF0i7t5viP8AEn4g&#10;68qqont9Nt7DSY5H2jdhmS7dQTkgZyBxk9a44cHZg3rTt81/mdMuK8ClpO/yf+R/BfX6m/sK/wDB&#10;HD9uv9vzVbK6+FvhO50XwpcsDL478VpLp2iJH3aCRkMl23YJbRyHP3toyR/oFfsxf8EWf+Caf7LU&#10;ltqvgb4X6NqusQSC4TW/GJbX7uORejJ9s3wxEdjFCnNfrbbjy7NUgCDaqxW8KrhY1HHyjsB0AHSv&#10;fwPAdvexNT5L/P8A4B4uN41T93Dw+b/yPx9/4Jaf8EOv2Uv+Cbmn23jyGIeNfiZ5Gy78c6vCFNuz&#10;LiSPSrUl1s4jkgvl53HDSbTsH7TMY4lJQYHXHQflVWzDQqTKTlcqQw6nttOfzqrd3TMBEnAB5r7j&#10;C4SnQgqdKNkfGYnFVK03OrK7K1xP1QEdDye3NZTM0khROuRn8fWrDqnmNub0zWbNdBW8mDueg7k+&#10;prpOckkO3OOSD17D1rMezW5ZY0cDOSzOccjp+dTvHIo3yk8dR/SpI4j5ffGR83+FADU0+MEJvRiT&#10;j5eO3NV5Injby05OMke2ccmnN5K98c8nv9KhupQF3xfKAN2D3oAsx25YcbVHQuf6VZjjaeTybMbg&#10;g69Mn3NQW04uVYuflXABHH5Cp5dRa2gWOBAgzuJoA+FfiUsvww/by8HeK8hLXx14WvvCF6yfcN7p&#10;zC8ttx9Sp2CvuSB/Ks45ZSC7clR25r5F/bO8E+JfEnwatviN4Dh+0eIPAOu2vjbTIcEvOliSbqFc&#10;cnfCWOO+3HWvd/h18SPDfxZ8BaV8RvCchfTtXs4722z95N4w0bejxuCjD1Br8x4UqLBZ5muVT09o&#10;1iILvGcVCpb/AA1YuUu3tI90e1j17TDUK66e4/VNtffF2Xo+x+UX/BU7/gs18Nv+CeEtt8PvDfh3&#10;UPG/j2SbTLm+0iJbi00zSNN1N5Fgur/UVheNHnMbLBCm53IJbaBze/bx/wCCpGvfsl/GXR/2YfhH&#10;4O0fxv43ufCF78Q9am8T+I7TwtoekaHaNIqvLe3alWuJ5YzFBFldzGMZLOBXR/8ABZD9i34y/t3/&#10;ALIkPwP+AS6JHrp8d6H4jun1q7+wWz2umJcK5eZY5Czr5qhAVPGcYr5p/wCCjP8AwTT+L3xZ/bi8&#10;P/tufCHwD8N/i7bw/Dq9+H3iLwB8Sb0afZrKwuBZ6rbSSxSxO0IuD8rKGUoCmGYPH7uZV8xjKsqe&#10;11a0eln5O72vv6I9LLqWBkqLnvZ3u93pbqrLe35s/Zb9mz4u698Zv2ffDXxy1zwbdeFtX8RaMNTu&#10;PDN3dW9/JZuxZVKXFq7wTxSBRJFIpUtGwyqtlR+aPjT/AILD6NY/8FCvh9+wZ8OPCreJYvEPidfB&#10;3jbxwZHttN0XXHhNy+mWwSN0ubu3iAa4Quvll1U/NuxjfsQ/sY/8FIP2Lv2fPgd+yX4U17wHf+E4&#10;rPxIfjDrk0lzLqmjvq1xLNZQeGnYx+Z9jEoO902mXJTC4J+Opf8Ag32+P/wq+K/wRi/Z/wDjx4wv&#10;fCfgT4gah4v1671oWNle6JNqAie5v9LSNJDeXt4UMcxmcnYq84Ax5WIxeJah7Om1qubT0v8ALzPS&#10;o4TDJz56id0+XX1s/wAtPzP6nLazksHVrfZ5TMJJEbI5/vAg8Gvir4t/sx/Ez4DeM7v9qf8AYyto&#10;pbyVftHjP4dqp+x67ADvea1ReIrxQWICD5jyvJZJPvIrbM7so2qxOEwTgeme+K2vDF7dCVrS1dnK&#10;4I5yzKTyDn0r4PxQ4Gw+ZYeNe3LODupx0nF7KUX5bNPRrRpo7+HM1lTn7GTun06eh4j8Evjz4N/a&#10;e8Bt4z+F0kziKT7JrOmXw8q/027UfPb3MR5VgQcN91gMjuB9ASGfQtHieGArdMBtkUZwfqK+G/2i&#10;f2VvHGkfECT9qL9kCa30Xx/FG51vRHymneKrYAFoLqMFUFw2Plk+Xc2CSrYce3/svftNeCv2ndAn&#10;nAutF13QHS08UeD9TBiv9LvBwyujhWeIsCEkAGejANkV+O5JxBXhXWWZqlGt9mS0hVS6x7SX2oPV&#10;bq8dV9dVoJr2lPb8v67nrz65qlxeRwX8zFANzIy9SP1qSR7ae6aS3wkrgYX29K1r2fQL3V92mg7x&#10;wBggEis/TbaTUtUe5vHjt0QfMSRg46V9och+KX7e/ij4hSftYeFvAOi+M73wTpepadZQ6jq4kuDZ&#10;2EJa7aS5e3huLcMSY0jzvH3hnOMVn/A747fEb4N/tYeCvgp4X+JVz8W9L8VzyRayfIuBDaQxwzSz&#10;XEfn3F0YvsqJGzyiUIxdYiNzqK5v/gplqXgLTP2vPBepfE2yn1Pw5b6RZ3Op6ZA80R1G1hlvVaFZ&#10;YWQ5EjxsRvHTnrz4x4P8YeFfiZ+034C0T9g3wVrXhVodXsR4gnD3lxaQ6Z9rSTUJ7+eUywww/ZEl&#10;jWMybppHVVUnBH9yYeOFqcL0KVRpU3gpXcnQdNVEpNXTtW9o2kouL0k4uzVz/NfGLG0+NcVWpxk6&#10;qzKFlGOJVZ0X7NS5Zq+H9ik5OamtYqa5k3E/S7x9/wAFM/gbo/xO1f4babo3iPxFeaEzDW73R4lm&#10;isVjd43eUgkRoHjdVaZog7IwXOK9j8G/te/B3xH8RvCfgXTJNZaHxzYtc+HNZeNFsppUadHtpMyC&#10;SOZJbeSFgUIEgC5+YGvxC+P3jX4tf8Lp8Z/Dn4ma74h0vVby/WLTfA3hLSBKNYIeQ+dfPA4LWcVv&#10;sZZfIlO3ezzIBXvdjokOrf8ABNz4cfGDwTOYfEPw+8ZavqEF4UIKJceILiZMBtu4LKLdwO6k4618&#10;3jPCTh5UcDhVZVq8nSTjVc4886XNSm27XTq+7dRhCzas3G59jgvHTiz6xmeN954bDRVaSnRUJKnT&#10;r8temkk+VqheaTnUneMXdKXKfrN8Ef2h/BX7QPxk8ZfCDwjFq0dx4Jjik1O/ukT7E6z3M9rEInSR&#10;m3O1tKyqyD5VJ9j+BX/BdH9ov/goD8OfjH8M/hf4LOleBfgn4m+Lnh/4fy6po+pvJ4j8apqsMbag&#10;l3HGMWemRK01uYtyyTPh8lMbf1c/4JQ+DrzTf2e9e+NeobjffEnxXe6wsvIY6ZprHTrHk87ZGhnu&#10;V7Ynz3rpP+Cg/wCwv4c/bh8DeD5Zzfy678M/Gdl8Q/ClhbX0Wn217qtiQEgvZ5Le4IhK7jhQhLYB&#10;dRkj+aPEPCZdhM0xuGwUXKjTbj1k5KOknbd8zTaXnZLY/sLwszPMcbkOCxubWVatDnaty8vPeUY2&#10;XWCai31s31P57v8Ago/+1/8AtLeFP21vGP7E/wACvE/xi8JeDPgJ8EtM1ywh+COhWup6hcaitnaX&#10;E+q63JdPEBpFnBN+9iEq7ygVfncsP6Hv2YvG3h79p/8AYX8J/EW41CH4n6f4m8ExXFzql7pSaNHr&#10;9wsRjk8+w824js5pJ4ykiLKyxS5KtgCvzO/aE/Z2/Zu/ax/aQufGn7QXif4s/sr/ABb8ReDW+HPj&#10;CTw9fW9vovjHQJfla1a9nhlt3VlIRZCU+UKpLlVNew/tZfs0/st/8EuPCnw0/ah+DGoePbjXPAng&#10;2D4MfBn4VaVqMd1pPiXVdYa6htri5tDFm7vZLjUGmeYOqNJ5fCjAr5LhDxByuOX+ypP2kEuRws+Z&#10;PVKLg1dOTcYqMkm7/f8AcZtkjrz54+61rf7uvlq73Pym/wCCe/i3/gpbbf8ABTn4ifsWar4t0fwm&#10;ul/Co+KdO+HtpqsviPQPCC3mo6e7QK8ibLnUre2nZWYEx75GG7A4/o5+Gv7Bvwws/Ekfjr4w3up/&#10;Erxam0tqvi2QXcUL53YtrIFreFQegO/b2I6V/OZ8GtW/Z+/YG/a18S/Ej47/ALUXws8CftaeKNMi&#10;8La34cv9E1nxh4S0eC8uLa7n07XdUtmt4YtQMkIS5uUuI0hLH93gbj+/Hwp/b4/ac8UeOdf/AGbr&#10;P4FLL8WfBcFhceKZLDxFbDwfPY6urvpmtaTfSqs9xp18kTsgaNZY3R4Xy6ZPG6WXYTA0MZmeAcnT&#10;jFQpe9Vp03rZRpwUotq6XOo300aVjLFYKpUqWp1OVP4mkk383rr5v72frFpfhXT7GKLzYnkKKFEZ&#10;TES47BQBwOwxj2rp9d1XwtoXhe4fxOmn2Vg6H7TPdtHaQhQOMvIUUEYznPHtX503Xw//AOCkfxUJ&#10;X4g/EPwh8NrGTl7DwFpr6lfhT/Cb2/ICt/tR9DyKk0X/AIJu/APUr6PxH8ar/wAV/EzUlYM1z461&#10;m4uoC/qtrE0USj0BDCvCqcX57i6nPh8LJedWSpx+UY88tOzhE9WNHB0ockYr5a/5fmfTHhvxD8Kf&#10;ilZS6j8HPEWja21hL9mvDpd/FepCx6pL5JfYTxgnrjvTNQ07VtH1H7JqJ3RyL/o0iHcB6pz90g9M&#10;9ulfOnxO/wCCd/wV1G9i8ZfAuS6+Fni2xiEen6/4Hb7JEQo+VLqzUrDPHxhh8rMOrGvKrj9pL9or&#10;9mee30f9trwuniHwxHIsafE/wNA8sKqOA+pWAAe3bHLOgVc8Kr817+V+K+YZXNQ4gpWp/wDP2F5Q&#10;/wC3tpQt3knD++jw8Xw3RrpvDu0u23/D/LXyPqj4geM/DXwt8OP4+8aanBpmmWX/ACELy+m2xpu+&#10;6wzklyeAqgs3QCvzyPi/9oD9u69e0+Fs2pfD/wCF0kjRXfi2VTFrviCJvkdLCM8wwOP+Wh7dWPMd&#10;eGfG/wAdTfH34h6V+2v4n0SPU/2fPB3jm08K2ejXwmI1Czm3wXmvvEWXKx3LRhd4I+7GVO2QH9nB&#10;aW3hy5i0nTisli8EcmlzR42NbEfKAVAU4ByMYG3BArsybi6HGmOxGBjWlRwtO3uq8Z4iLv73On7t&#10;FtSSUPemk25KL5X5WKyqWXUo1bKU316R+XV+b0XbqcF8L/gp8M/gl4GbwL8MtLisrNrlTM3MlzeS&#10;gfNPdTt88rsRyzHjouBxXY3mkq48+2blCAVJ4x3wa2ZLiYF3LZaRl8tQuAoUYxu7nucDuK8l+NXx&#10;e8Gfs9fB7xB8YvHwvf7F8O6fJqWonTrWS9u2jDKgWC3iBklkd2VVVepPYZNf0Dl1GjgKEaOGgqdO&#10;CsopJRSXZLRI+QqxlXn7/vSf3mZZaXHo3h+COVpGlutakupdxJJRydqj0AFdKkqMdzE8/dx39jX4&#10;y/sWf8FbPFX7X3hb9pnx/wDEfwCfAmkfAaL7Xo+kaqk9vrjWkdlqF266vFIxSG5xZKGjjUbC5U7i&#10;oY+Y/wDBNH/gqv8AHn9uj4haFpPiPw78FdG0K/0G41zUbPw745TVPFtjGIna2WXRT+9UyShFkBGY&#10;kcM4HAr08NxFhqrhGLd5baM5sRkOIpqcmtI76o/fP5I8yAngcHGRn0FRBzn5m9Cf/r18P/tj/GD9&#10;tTwRc+DfCX7GXwz0Xxlf+Jb65GueJ/GGp/2Z4a8MWVsiv5+oNCwum80FtpiUhQhzuZlU+c/8Es/2&#10;7vEP/BQX9nvWfil4x8Naf4c1bw1421PwNqv9iXjX2jX9zpscErXenXDgO8DrOoGS2COGIIr0I5jS&#10;dd4e/vej/B/M4nl9X2Pt7e76r8UfordaaQpmsG8mYRqq7RwVDFtuO2T1PWobbUFUJDqimK4fPyHg&#10;PtwMg+h7VrxA5wp7ZPFQ3lha38QhvA2QSysTyhHQj3FdxxFW+0zT9csp9L1i1trmznjMVza3Uayw&#10;yIeqyI4KsD6EV+UHxT8Hav8As2/HTQfBf7FN7dxeIfE00moan8PZ2+0eH0sYwxe8lEjZtAzLtBVg&#10;cA7SoAU/d/xs+OGmfs6fD688Z+MI2u0UCDR7SL/XX97ID5FqoGTliBubBwoJxxXDfsnfBDxH4Rst&#10;T+NHxhdbj4geNGF7rcp+ZdPtWw0GnQ9dqRKF3AfxALyEBr8Q8Scso53mWEybBrlxELVJ146ToUr/&#10;AGZLVTrNOMYu8XFTlKLUUn9Nk1aWGo1MRU1g9FF7Sfmu0d2972SauVvhd+1/4X8R+Jx8LvjTp1x8&#10;PvGqgK2ka4wW1vHJxusbs4imVj90Egnou7rX2RLG6yJGSdxJLDv7D8q89+KHwb+F/wAaPDTeE/id&#10;pVrq1mwPlGdcTwMR/rIJlxJE/uhHvkcV8cJ4R/ag/ZJc3fw0nufij4Et258OapJjxHpsI6izuMf6&#10;QiL0QgnoAg5Net/bed5F7uaweLw6/wCX1OP72K/6e0or3kus6K83SitTn+r4bFa0H7Of8rfuv/DJ&#10;7ekv/Aj9ALuwtruD7FOoeMAq27rnvjvyOK4+fSL/AEyPfaE3MSKxEX8eSRgA91UetcJ8FP2kPhJ8&#10;e7KW58Bah/p1spOo6JqCG21OykJwyzW784U5G5CyZ79q9sSXB4HU4Uexr9HyXPMJmGGhjMBWjVpy&#10;2lFpp/Nduq3T0Z4+Jws6U3TqxcWujOFimhuJIwp6q74Iw3BwTjrwaQt+9ITAAP5Ac/nXXanpFnqk&#10;n7wFWCiPzYztZUDBsA+/eubex1LTWMtwBNFGskxaIfN1+VdvcgV7CmjkcBIgAhaTJDE8DuB2zVNp&#10;XjnkcoAmAI0HYnrUkd3HPC0pyXjyHUfwEc4I9eelRPhWCtkHbux6d8fWqILSBsF2I9uOOOKsRAhW&#10;A4HAOfzrNSRlixgkZzzwKm88kMM8A/w9CR/hQBo3Hl3CBVQqQeXTnAzz+dZJZk/1wCnb1HIG5sKu&#10;fWrvnFzyQFAyTz19KatwZG8xcYGMZ9fagCvJAkJw2QwXOD71+D//AAcfyq//AASn8VAA/wDI0+Gv&#10;/S0V+882SkoQ7ZJ1AaTqw29xX4N/8HH6mP8A4JQ+KUPOPFnhwLt5wgvRgsfU15We/wC5V/8AC/yP&#10;UyT/AHyj/iR/nA0UUV+CH7Yf/9f+/iiiigAooooAKKKKACiiigAooooAKKKKACiiigAooooAKKKK&#10;ACiiigAooooAKKKKACiiigAooooAKKKKACiiigAooooAKKKKACiiigAr84P+Cwn/ACiu/aF/7JD4&#10;o/8ATfLX6P1+cH/BYT/lFd+0L/2SHxR/6b5aAP5Fv+CEljquv/8ABNfwJp6gmGHVfEXl4XAG7VZ2&#10;bnucmv6D/B/g1NNgE0ycjGAcdfWvx2/4N2NDS4/4JaeBNQYZzrPiVQD041W4Ga/d5IGA2kDapwoH&#10;r6mv3zJP9zof4V+R+JZ1/vdb/E/zGxQ+WgXpjrj1q8kZYYUKABn3OPWiKIkBjk+w7k/4VtWNkOGP&#10;CgEknuTXqHmD7OxK8nOTySfT2ro7SHaOmMVHEoUAYycc5q1K8wCxKFBcgNg4Kr3NAC2xL7r07WTG&#10;2A45A7/mawr69DNsUknJIA4HFampTLDD5cWFRBj6VxzSSyZKLzzgH09aAEmky3zEtt5xnua0LK1n&#10;yGY4w+P61WhtZ2OxcDABc+pbpW3cE27x267WI755JPfFAGtAPKYJFy35n35r0WyiRLKNpVAbGcnq&#10;D7Vw2lWomlCMGORl2Xjbjn9a6+5klddnGOAfYCs5s1ghl3cnGVGABwB3NY8hMShmPzHnr61LcT5O&#10;1eoGB6CsiaUyNhSCe7E9BWZZCczSCJckk5I/qfapFaC2OR87ZPJGB9aTzEgUiMdeMnq1Z2fOkKHp&#10;95v/AK9AE5uZJG3HHXI44zSPK7DMr9T0x2prnb938/8ACoPmBJCke7HmgBxCjkD9KikPUcHIx06C&#10;oQd7Eg9M4xSkbSEJ9+PegChbXDWt29j0VkDoT1Pr+XarpJPzHn2NZl9EzXMNxCo3Rvgkn+A/eram&#10;tp4rU3UYPABXcOOemaANuNobLQvtDxSmWZCqKE3k7uANvTHrmvzK+Ac8n7Ofx91f9mvUCU8NeKWn&#10;8VeAJJH+SKTP+n6euehVsui+gz1ev01tb3Uwio4VlEWEfodx6nvgCvhf9pf4Oa58SPhGmt+Ccx+M&#10;fCOonxH4VuQMuLmxYmS3HQkXCqV29CwXPSvzjxGyuv7GjnOAg5V8G3NRW84NWq0v+34axX/PyNN9&#10;D2Mnrx5pYeq7RqaX7P7Mvk9/Js+zEfaoXkZ61pRrlGR3dd5UEjqBnn6V4p8CPi1onx3+FekfE7Ql&#10;EQv7cLeWvIa1vYjsuIGB5BjkBAz1XB717YiI8oEnzbXTb6ZzjJHcDPSvuMrzTD47C0sZhZqVOpFS&#10;i1s4tXT+482tRnTnKnNWadn6nQ37q15Dp4uHgiBSFcr88jEeYEVmGQAkZYn3FSyzhl8uybe7YwxH&#10;yqjZwQOnCn6n1rOtI4jcSTqsrlZXVSVUbjwpYA5IBxtyx5G7AA6zK1zCqxRyfaNieQX+bIx8wz/C&#10;ePQZ9TXkT3dz2Vsar3khSNjEyDGA7NguegHI47da73wWLHzpNRkEW5YQIyD843k5JHb06V5I1jcK&#10;8C2buoKsfLOHZmc55HXAGc9+cV8rfGb9r/4YfB/WW8E2D32u+MpsRWvhPwkGvr6RuNqyKoZIVxgk&#10;PggdFOa+U4yzXCYTAVJ4zERoxel5Pd/ypbtvZJXb6JnqZRGTrxcYOVu35n6bRAWym4lAZmOQcZNf&#10;iD+3Z8QvhDdfGDT/ABv+zZqN5L8eNNniht7bwXbNqI1C2RgklpraxN5PlhOMuxkUAKylcFeyh8Ff&#10;tc/tOhT8ffENx8N/B0pxJ4R8IzbtYuYW/hv7/JEQYfeSPIA+8gr77+DX7Pvwk+Cvh6Pwp8IdDs9I&#10;s3UG5mhG+5uj133Fy+ZZWPX5mIHYAcV/LnEWVZlnVFYd4V4ei9VUqJqpdbSpwupQkukpuMl/I0z9&#10;IwuJowblGfM+y2+b6/L7z5F8P/t43Pge1jm/aD+E3xG8M3awIt5f2GmnVNL87aPMZJrd2ZU3ZKgh&#10;iBwSTzXoPhD9uf8AZD+J86aZpvjrR9NuWlwLTW2k0uRc9j9sWJf/AB6vvibRNOs7MqDs9WBIryrX&#10;vgl8F/iheDTvGfhfRNah2HzH1SwguSc998iEj8DXfHLM8oK1HGwqpdKlOz/8ChKK/wDJGN1KL3hb&#10;0f8Amb3hDWYhaG+8CXNpq8ZYH7XZTpcw5I4w0LMvTnrXQ6pp+qzlbnXZgZZ1J2jI2HsMGvivXf8A&#10;gnp8C9G1CXxP+z5qPiH4V69CWCaj4KvpY4HYHIFzZSs8Myf7PyZHGa8+1n4jft7/AAWkjtfHuj6P&#10;8XtHjX5NW8MBdJ19Ix1MunvmCZvQRHJ9ar/WTGYXTMsG0v56d6sfmklUX/gDS/mD2EZfw5/J6f8A&#10;APv23ltrDOn3mSEB/e9dwPO36Zr4g/bG/ZFn/at1TTIvDnxC1rwlo4tFtdX0uysxefaXDsyzwNLO&#10;sMFwqsVDyQTgfKQvy4PS/DT9sX9n74wXieEn1tvDniRSEn8MeLYG0jU1k/urHcYSQ+nlu2fSvLfh&#10;N/wUi/ZN8fftr+LP2B/DOqaoPif4OhmnvtK1Ky+zWl0LdIpJRZXG9hO8ccqyFdqnYGYAhTj7rg3j&#10;WVOosfkmKXMr+9Bptd+/K18mvJnzfFPCeCzXCSwGbYdVKTavGV7O219rrundPZpo+zdE8HaB8J/A&#10;ehfC3wNELHRvD+k2ui6dZqS2y2tIlhiDOeWYIo3MeWOSeTXp/hOFY7XO0Nx94+tfEvgb9sD4M/Fj&#10;9s7xf+w/o0+rL488D+HrPxR4gguLIpYLY3wt2hMNyXPmPi6jyuwY554r9DNM0sW8KooGwDk4xmsq&#10;nM3zPrrc9yEFBLTbocP8QPhh4F+LXhqTwh8TNG07XNLuM77LUoVmTdjG9Nwyj46MhDDsa/FL9sz9&#10;gv4cfss6b8Ov20PAR8a61o3wR+K/h/x9rXhSe9l1a20zwnDLJDq8+m2ZRpS1ksy3xRWZilu2AWAr&#10;97Z5diDavLNhCM5GOuMf1r5C/bu/bN+E37AP7PN1+0R8frjU7fwvb6pZaPcSaRZfb7rz9QZkhHk7&#10;0ypKncc8e9eTWyLB1cXRxtShGVWm04ytqrO6V97X6fPc1p152cb6O90f5v8A+1N/wQd/4KX/ABE/&#10;bC13VPgJ4N1D4r+DviJ4nvvFHg/4seGbiC+8N6tpesXb3MN9daoJPItW2yZnWd1IYNt3DBP9uf8A&#10;wS88Ayr+0gl/4X1yHxV4e+CP7OPg39mrW/HNjIZtO8SeMtIu5dR1VbC4PFzBpKtHbGUZAklePO5H&#10;A+lLL/gkd+w349jufE1j4Su9N03xFjWNX8OeF9c1nQfD+otdKJWe80TT7y30+RpN2ZFMOHOd2ea+&#10;nfGfif4MfsG/s0a140TSbbw98Pvhv4budWm0vw1YxpHZ6bp8ZlkS0s4vLTIAJCDbuPU5JNfU1cYl&#10;T9mlb/hrfk30Im+d3XX/ADT/ADSPoDVdRs1neaaTJB4QEc1Y0ab+2ZPJtkACr8248HPpX849l/wc&#10;6/8ABLfUpoNa1OT4m2ukyupl1ebwfcG0iiZtvmM8crkqD12qx9ATxX9A3wu+LPw1+KvgPQ/i18H9&#10;Xstc8N+I9Ng1bQtY085hu7S5GY3XIBGejKwDKwKsAwIrgdGUdZx0M0rPU7edTp6GM/NtPGPbrWDL&#10;qVtMDC4LRyZWVHGQysMFSDwQe4NSaxY3zhp4WOeWI579a5i2tp76TBVlZOq81iySn42+H/hHxn8N&#10;NR+Eur2Funh7VdMn0mWws4khgjguAQTHGgCoys29doGH5618Y/sHax4p8c/syL8NfEzNd658PPEO&#10;qeCJLyQfvAdJl22u5jyR5DRoeOVHtmv0LgstTj2RqUbPXcOAB7V+dHw61sfswft1+Lfhf42hW20D&#10;40XUHirwdqf/AC7HXLeAQ39g+eFmlOHT1+QDlwB8TnNf+zs1y/Mqfuq7pSfRKVnC/lzxUV2c7dTu&#10;glWpVKVTXr/n+B9fWsVzBKttqcflzQRKs8bHJEh5PPcdOlQXd4x163tbbKqjbywGNrBcg59c4r0b&#10;xJoH9rS/abVvLuFbMZH3WHHyt7e/b3FeaW6TG6drhfKlSRlkV+o29fpX9QZFnlPG0+0luv8ALyPz&#10;bM8slh5XWsXs/wCup+On7Mn/AATc+OPwa8c/th+LdY1nwPcf8L/8Sy6x4Lhv7OXW7S1Rk1FQmuaf&#10;cRQxTxt9rjEsKSOrrvGemfjr9nX/AIJb/thXv7Vvw9/ae+NenfAP4fn4OeBde8O+F7f4KWE1inif&#10;V9Ttrq2tbnVLdbO2gt7WEziR41DsSGVUw5K/0tzXKRs2VARW+VVJyxI7/wA6xbK3+y6XFaRqdyrh&#10;UUbRnJJJ9gMmuhZNSXLZv3dtRf2vV966Xvbn87P7ZX7Dv/BZr9q39kTwf+z9rvxF+FNlq899qlx8&#10;VL7SbjVdLtdbsftC/wBnaXCbOwEyWvkBvtYHlmRyq5Kg5/Rz/gnl8Gvj38DPgAfhL8c9M+EegReH&#10;rtrTwjonwet9Rt9HtdKESM7XB1MefLdy3BkeSUs7SZ3OxYk1+jWFUIGYKqksW+o/rxWO2nQTRi5s&#10;V2lozlCOGJ5P06V6uX4aFOv7ac5N2tq0/wBP1ODGYqdSj7GEEle+i/4Jjx21yoMiFmGMgk9foKy7&#10;++tNEsZ9V1maK3tbWCS5ubiZgqQxRqWkkdjwFVQSSe1a4MifNOuw45U8YBr85/2gfEOr/tRfFr/h&#10;kX4dzyweHNKMOofE3WrV8MsO7MelROODJKwG8du/CODhxrxWsqwaqU4e0rVGoUqa3nUfwryS1lOW&#10;0YKUnseVl2AdepyyfLFayfZLf59Eursih8JdHvv2xPi+f2k/F8EieBPC801l8OtLuVKi9uY22zav&#10;LGeuGGIs9CAOsZ3feFpLd+HmaG5y9i8ifZ3PJhHAw3c5J/qa1dB0bR9A0iz8NeHLeO2sdOhjsbOz&#10;gAWOKKJdqoo/uqBjP8zWlNtmJjnGU2ncvbHp+NTwRwq8rwsvb1PaV6r56tTbnm97doxSUYR+zBJb&#10;3Y8yx3t5rkVox0iuy/ze7fVl5LjzYxJE67W5DDnj1o37iUUsRn2y3vXHQifQZZAhaSzkbzGUdYAc&#10;DA/2R1PpXVNeQzW3mQNkOoKle9fZHnHzF8cP2Vfhn8Z9Sj8XAXXh3xXafvLHxb4ef7NqETp93zWU&#10;gTKOhD844DCvCE+Onx6/ZluV079qbTG8S+G0xFb/ABG8MwFvKVuA2qWS/NGfV0wPTea/QvDFQqdM&#10;DoM9e56VTuAlxG1lNGjpKPLlSRQVZDwylTwwI4IPFfnWceHlN4ieY5PWeExEtZSik4VH/wBPaekZ&#10;/wCJctRdJrY9jD5u+RUcRH2kFsnuv8L3XpqvIyfBPjfwj8SPD8HifwFqNrq+mTfNFeWMqvGxH8Jx&#10;91hnlWAYdxXWYVgwfAGQcA9vc18H+Lf2RLzwp4jufih+yhrY8B67NulvNII8zw9qe3nbc2nKxZ5G&#10;+MYXOQoPNc38A/8AgoV4B8ZCLwt8aLePwrqz3c2nWurhmk8PanNbSGNzaXrDavzdnO3BGHOcV5VD&#10;xPjl+KpZbxRCOFqzvyTUr0atrJ8snZweqvColq0oynubzyT2sJVsE3OK3Vvej6rr6r5pH3Lr2iQX&#10;Obu1JhlBaQFRhWYkE7/Y4Az1rnY7jyn+x3w8uZOWI+65287SevJxXob4nh83gxvtZWBBDKeQRjgg&#10;+tczrWgNes7nO5AGhf0decH8a/XYTPnpxMmZ1lA2cKpx7ds0qkAMiYJwSzHoBVCEzJcnTrjdv8t2&#10;fHHI64P1rQuF8kK4HykZfHr6VqYtDWZ25PJXGAOOe9Srxhcd8jnrUaAE725zjgU/PPYYHTuPxoAU&#10;bzl275Uk+3pX4Sf8HIDH/h1P4rUfd/4Snw1+P+nCv3YcZQE8Aknnmvwm/wCDkEAf8Ep/FRAP/I0+&#10;GuSf+n0dq8rPf9yr/wCF/kepkn++Uf8AEj/OCooor8EP2w//0P7+KKKKACiiigAooooAKKKKACii&#10;igAooooAKKKKACiiigAooooAKKKKACiiigAooooAKKKKACiiigAooooAKKKKACiiigAooooAKKKK&#10;ACvzg/4LCf8AKK79oX/skPij/wBN8tfo/X5wf8FhP+UV37Qv/ZIfFH/pvloA/nA/4N1Fb/h054CK&#10;c/8AE48T/wDp4ua/cWON2ODkY549/evxE/4N0Is/8ElfALjdzrXiccdP+Qvc1+5aooxEmcZ5PrX7&#10;5kn+50P8K/I/Es6/3ut/if5lm2g3AedwoYMffHbPpXR2qRLF9olG4DOxOg46c1kW8ZZvlXC9ya2U&#10;T7VIkLnEY6gcZxXqHmFprvy4kwijcC7PnjA57c1OgZU80kfOd5x6dhTbiNdw24XGNy9goPA+pqvN&#10;IZGEcTHJIXj3oQHxx8V/28v2I/g544vfh38Yviz4A8M6/pwia90PWtatbS9gM0Yli8yGRwy7o2Vx&#10;kDIIPeuz+CP7RPwD/aO0u/134AeM/DXjSz06eO11K78O38V/FbTyKXWOVoWYKzKMgHkjmv8AP/8A&#10;jN8ZP+Cb/wAV/wDgp9+0d8V/+CiEHjnWdHl8YT6R4NsPAZEdxI+nXJsGmmkeWJBFHb2yBRuyxbIH&#10;Ff10f8Eavh3/AME6/Dn7P2seLP8Agm9qOq3/AIZ8R6xFceIrfXLyWa+sdTtYSi29zDMqvA4jbOPm&#10;VwQyMy818vk2d1MVVavHl10TfNvZXR9Pm2S08NTT96+nT3dtdT9N/i/8dvhH+z14Gufih8cPEOl+&#10;F/DNlNb293rWrOYrVJ7h/LhRmAJy7kKox1rtvhl4z8H/ABW8KaZ8UfAOo22taHrtlFqekarYkvb3&#10;VnMMxSxNxlWHI4r8Qv8Ag5ERR/wSV8aiMABfEvhjoP8AqIx18rfCT/gr/e/sx/stfsr/ALE37I3g&#10;mD4vfGTxP8O/Dy6h4XS7e3tdItp7QNCLqaFX2zyA+aysVWG3UyylQy568RncKOInSqbJRt3bd9LH&#10;HQyeVWhCpT3bd+yS6n9a9jGlrB5i/elAJ9Ao6f8A16rztlMD+I55781+D/8AwVG/4K+fFD/gl3J8&#10;FLH4h+BtC8T3vxDW8/4TNNEvLrbpr6e9ktxHpKuoNycXTiPztm9kUnaGIHxT8cf+C/H7af7Gfxl8&#10;LP8At1fs3jwV8OvHMU134eOm6wl/4lS0iKBjLtlNq1zH5kZltZI7Z13j5uOYrZ9hoTlGcmrOz0dl&#10;fa7LpZJiJxjKCTurrVXdt7I/qgnlY5VepPb0qs5VO/fp71/Lv47/AOC6v7aX7Mnx6+H9j+29+zxa&#10;/D/4afE68SPw7qEer/bNdtbVpIkae6EbvCZoFnikmtXhgkCtgHIr+ny4ZizJn7pPI5/zmuzCY6nX&#10;5uT7Ls00018mcmLwNSjy8/XVNO6fzQ1naaUoDkd29PpT5HESGKIe7Gkh2xwGY9PuoPU+tR8s3I6c&#10;+wNdhyEZWZgCxA5wOagZCOQc1M7RDhuec9aYTG2OCvuecUARxoqIGbr2WmjaH3sPwq1sjxwwYn2p&#10;HjIO1QB7UAUixMufwwBT5ribG1yfYE8flTlGCc5BJ5IqCeCaaeOGMfM5wvbJoA6PRo5prZ5zk4Kp&#10;n6c8cj2riLCWaDXdT08HAiuxOo4z/pCK5OR/tZ6V6tctFoumJbofn4QEMAWkbsPX1P8AOvHfDqSX&#10;+tax4jbPlTXYs7fnO5LVQjNn3bOPpQB8U+FF/wCGYv2trnwI26Hwb8WJn1TRST+5sfEsf/H1bqOi&#10;i5UhlHdiijoa/Qm21eFb2a7Y7LeEiO3TgM3lNgvnnJZgwwM8YxXhH7QXwO0X4+/Dm48F6jPJYXsM&#10;yalomrQZE2n6jb5MFwhXB4JwwBBKk45wa+UfAH7b/h7wD4PvPBX7Sy3lr8QvD1ymhXmh2Vs91NrD&#10;gboLqxjjXawnXBYkhdxBBAZRX4ng86wvCeMr5bmVRUsJVcqlCcmlGLfvVKDb2aledJfajJxj8Fj6&#10;WeHnjqcK1GPNUjZSS3fRS+7SXmrvc/S/wvfXZ09ryeQbrk7UiAJZS5ycjk8c9T19K8E+NP7WXwm+&#10;BMp8La1e3Oq+I7vBsPCeiRG81Od2J8tfKiGU3Y/5alcjpmvmhov2v/2jo/Nnef4P+DJcny4Ck/iu&#10;/hY7lX5dq2iHoMkOv+3X1p+z7+zV8HPgLYSXfgXT449Wuiwvddv2+1anc7iMma6lJbk9VTapP8NP&#10;F5/nGbO+SYb2FF/8vq0Wm13p0Xab8pVHTXVRmjroUKFFWxE+aX8sX+ctvkr/ACPnG18Hftj/ALUD&#10;MPH19N8IfBsuIzomjSrP4mvIZdxAuLrhbYEAAqoDY4ZT1r6r+Cf7PHwi+AOlSaT8NNIhspZpCl3f&#10;uWmvrt1zmSe6kLSNu+9gYQE8LXsyLdTY8oWbwqxzKh4ZhwWBPZec4Jya82+LOr/FZPhd4muv2ebP&#10;Q9S8ZLYMvhW08TTyW2mz6gAix/a3hIkSFfvPsO4gYHJrpyXgPBYKt/aFdyxGISf72p70/NQSSjTT&#10;/lpxin1u9S6uYVKqVKNoRfRaL59X6u56O/lAMht2DFSqvIOTx2xkMM+nFeyaDZuug2s+wpuh+XcM&#10;FsEgH9K/ky/4JQXf7XHx9+M/7bX7O37UHxY8Q3niTTfEmkeFovE/hC5mtodAuLldUjnl8NW9zlLF&#10;EMaCLEYOI1ZwWya7T/gm/wDDv9ovx9/wVW8baJo/7THx48Z/Bn4CXEPhzxEvjzxGdRtvFHjO5imV&#10;9MSKJI4BZWCjdOWVmMsahSA6kRxFUeMw9PljbVv7r303PcynCqhVqRlPbT77df67n9RFzpmv6nOY&#10;lV/LX1bArQtfM0pZI7dh5mMMeuMdq/ML/gsZ4x/bb8M/se+J9S/Yb1vwl4ehsfCnibWfHXjTVZpn&#10;1PTdL0zT2nSPQ4oNwN/dMHjWWTC24AcENtIZ/wAEUPGviLx//wAEp/gl8QvidrWoa3rmseF5pdQ1&#10;fW7uS7vLub+0ruNWlnnZpJG2qq5ZjwAO1fncMPKUW10tp63/AMj6WpT5YqT6n6UW0l/HDJbW4LPP&#10;LmRyOgPXFatnoFsmofbQGeXAAz0z9K9B0nw7YyRiWaQ/PydhBA/H1r5v/af/AGjvhd+yd4OHinxr&#10;PNc3N25t9E0WzBe/1a6x8tvbRgEk7iA742qDzyQp87NMbSwWHnisVNQhFXbeyLp4eUmkjzn9sCH9&#10;lbS/hReeLv2sNK0a/wBHtVMMB1CBXvZJypKW9lIu2bz3x8ojcY6sQoJr/OE1j4ffHSf/AIKhfGT9&#10;oP8AZD03WfCvjv4RapbfEvwr4V1K4lvL59M0+1F1dWMryBZZ3bT1ZzGRmSMPFglhX+gX8D/2dfiB&#10;8b/iPZ/tXftpJBLrEEi3Hgn4cRuZNN8MwMAVknib5Zb08FiwO1gC2WCrH8I/Gn/gnp4T/Y4/b+u/&#10;+Co+j+JdS1S7+I/xY8PW/iTRLu0iitNKsbuKSzl8qVWZpVfcA29Rwe+a/MZZhjKft+IVRVGKUFFO&#10;K9pKHtablKo7XScFK0Oiu5WlovTi6bSob/PTZ7f5n5Q/sCf8FGPAfxl/4KdftT/8FI/hdYfabO2/&#10;ZLsvGz6BMxzBqei6fpr3enSOMEiK7geIuPvIAw618tfDn9tz/gph4z/Z58P/ALeHwg+If7Vnj340&#10;6r4gGsXvw1sfh5qd78KL7RPt7wy6faSW1s9sVSBAfNiPB3RrtlUSV/TL+yr/AMEUP2Wf2Hv2sPjF&#10;8e/h5e6hfaD8W9C1PwxqHw2ubSEaTp1hq9xHcXVvbzI3mPCSrxxxlRsjfbk7Qa+bPhb/AMEA9Y8N&#10;wWPwX0X9pP4yWHwB0DxP/wAJVpvwjs5I7GWKbzmuPsq63bypdLbb2bIWNTklwRKfMr9sjXpLlS0s&#10;l8tW2vxXrtoebOV+ZvX9dEl+R4H/AMFOP2lNH8V/tT6b4S8ZftN/GPwDEfhzpesaR8BP2d/Dd/ee&#10;M7DWtQt4rlpdduI0aNiRLgQStE6LsAVMs7/mH+0N+1l8f/2u/wDg1f1jxz+0jrmpeJ/Eeh/Hmy8K&#10;JrutRrHqNzZWEyS24vSoG+ePzmjZmJchQGZiMn+kH4rf8EZ7rxX+2v4l/bT/AGZPjp8Qvg1d+PdH&#10;tPDvxJ0fwpb2t02r2VpFFCBaXt0zPYu8cMfziOVkcF0KkkV5nP8A8G//AMIrL/gmx4q/4JvWnxM8&#10;Uf8ACK678UF+JNhrc2m202o6ey+WPsHMoW4U+WCZn2sSScdqinVpqK+Xy96/5CUleOu3/wAi1+Z8&#10;U+LvEH7bv/BN39vr9j3Ub/8AaJ8d/EjS/j3q8Xhr4keDfEq2yaBbZjsYiNLsYUWO1hjF3+42jzUM&#10;QJkYO6n9tv8AgrddS6v/AMEuf2iZ4v8Aj3j+E/iNlkx1YWb8D61i/tFf8E1fB/7W/wAa/gR8cfEf&#10;ifUNFb9n7XU17S7C0s4ZY9ZZTaHyrl3YGIf6GBlA33jxwK+yv2n/AID6D+09+yZ46/ZtvL+fRtP8&#10;d+GdQ8LXOqWUSzTWsd/E0TTRxuQrsoOQCQDWVeupxXe7+7oRTlaUG+iX39f0P4tv2bpf+C5HiX/g&#10;iBZ+AvgZ8L/hHq/wq1P4Vavp9lrN1qqzeJJtCkkujeypp892kJulXzvLBj4IVlUtivrLwh+0p8Bv&#10;Dn/BCD4GH9nT4/6x8AvCianF4T1vX9Q0mbVvGuo3NpcTSazpejQafvZLqW4laaOaJGRYTGpZAzV9&#10;P+Dv+DdX4oeHvg4vwI0n9s34+af4Cs9PfR/+EO011tbD+zrhmM1pHAl0Y0jk3vuXYVO45UgkH6T+&#10;NH/BBD9nDxX+yj8Jv2ff2f8Axb4o+F+ofA/XpPFXgLxtZrFqWoLq9zKk93dXsMhgSeSeaNJQUMfl&#10;siqo8sFDvVq025O+jae2u737/wBehS+z5X/I/IL/AIJyftB/tIfGz9uD4w/sCfCb4y/H3VvA3iL4&#10;G3+v+BfE3xmtn0vxZoviHNvFbanZPIqzJbCaRtrAIkqdUyu45PgX/gpL+2V+0d+xJ+zl+xR4b8d+&#10;JvD37QOsftJ6h8Jvij4j0+7aDXl0nwyzXF9PPMPn/wCPa8h8xj95rZ8k4Nfs78G/+CZUH7I37Tmt&#10;f8FN/i18Z/iP8SfFFr8MtS0f4gXXiLTre5k1W1tk+1NPZQWW02ogit40gs4EcHZ1LyE1+Y3/AASl&#10;+APgH9rv/gtf8Zv+Cpfwe8IeJtD+FdhavH4NvvFOmy6d/a/inWbeG11S+tLeVQygot1I/UqZ13YZ&#10;toqFWEp7XSV36ptrtutP00FL4ZSXfT5qz+56/wDDn9j9nNBJEqQmTaqBY2kJZiBwCxPJJ7k9a+Xf&#10;2rf2d7D9pr4Q3fgV7g6drlhOms+FNbjYrJp+r2uWt5lZeQrH5JMfwnI5UV9My3E+kxSLPCxO3cin&#10;5TtIriW1d57nyrPzBKfl9skV87mmXUcZQqYXEx5oTTTXk/yfZ9HqhQm4SUo7o+YP2Nf2gNW+PngG&#10;50zx1bjTfHvhC7/4R3xvpEnySQ6hASouFT/nnchS6kcbtyg4ANfXfiLwdbeILMTWm2DUFUAtjCzD&#10;0bB6/h/hX5n/ALU/hLxd+zF8VtN/b58AWstxbWaw6J8VtIsxuOoaFIVRL4IODNZnb83oFJwofP6d&#10;aF4v8L+MPDlj4r8K39ve6fqVnFf2F3A2Y5oJlDo6n0IPTseDg8V4vBGfYrD1Z4DE1P39C3vf8/IP&#10;4Z+d7cs10mnsmjbGUYTh8N4y6dn+nl5Hja2kVneCG8Ro3jeRnjc87umf147YrPSVJPMAAVTuJOcn&#10;Hp9MV79M0EyiS5jguM5z50ayAfQkZH51Ys38LW0DPcafZKpBMjpbg4Hc8npiv3Glx3T5Vz0nfyas&#10;fJy4YTl7tVW80z56lil2BN0Y8zaRu5baDk4A9emTT0O6U+Uudp+T/aJFfMfxw/bH+BfhvxmvgH4G&#10;Jf8AxF8XTybT4X8EwtfvGwbBEtwgaCAZ4f52K9dorxi4+Fn7Zvx+ldPjTrsfws8PSFg/hPwe4l1y&#10;WE8bLvUmysZPcRZHqorzl4qYLEydDKKUsVVW8aduWL/v1G1Tj6czl2izgr8PVaLviJKMe76+i3f3&#10;erOj/ar/AGlrfwFpa/CP4VXFprfxN8QXMOkaDolq6yy2csw+a7ulXd5UcIywD4yeSNoY123wG/Z+&#10;sf2cvhjaeELWT7fqt9ctf+IdZc7ptQ1Gf5ppnY/MVz8qAnhRzyST2/wf/Zx+C/7P1qsHwu8P21pd&#10;zsEutUnzc6jcFv4prqUtIcnqFIXJPFe7yWrSMscpG5lIbjufTNetwzkWOeYPOc5cXVUeWnCDbhSi&#10;9ZWlJJynOy5p8sdIqKSV3LzsdVpOl9XoXtu295PpprZLor/8DzK7tltrvNsSZTtjkXOFxnr7fWrI&#10;Plxkkk9S4PHI7V1k2hwST3WpoRtEREaAYBZBj/8AXXIzKttLEl3/AK2aIzJHzwoO0k/j0r9bpYiM&#10;9mfL1cPKG4q58oeYNu7qp5GDzWF9lubKc3GmAuhbMsJPByeq+nJyfYYrWQySM7SH5QQAOhNThnfJ&#10;AwijCqPpWxiMhvLecssTc5KspGDwcdPQ+tQTRKgTygOh3HOSST29Kr3dsWXeh8uXqrL1+XgZ9R7V&#10;x/xF+J/hf4U+AtV8e+O5lgtNGsDeTYxumIOEijz1kkfaij+8RXLjsbRw1GpicRNRhBOUm9kkrtvy&#10;S1LpUpTkoQV29EfMn7Xnj7xNqUmk/stfCmYR+KfHW6G9u48n+ytBXIvLtzj5d6ho15BPzY52177p&#10;3wE+D9p8IbD4F3+iWd/4bsLRLVbO9jWQOVHzTEjBWZ2JdpFIbcTg14d+yP8ACzxle22rftPfFe2z&#10;4v8AHmy5jtWH/IK0QYNnYxg8rlArv3+7n5ga+y1O9PMAwMlc+46j8DX5jwVlDzR4jP8ANKN3iY8t&#10;OE1fkw+8Yyi9Oap/EqJ94wfwI9vMsR7DkwtCXwO7a6z6tPstl831Pz7k+C3x/wD2XSdW/Zo1GTxb&#10;4TjYyT/DvxJcbp7eNjk/2ZetypHaNuPZzXvnwR/ap+GHxuuJPDdnJc6H4ptv3eoeEdcQ22pwSD7w&#10;VHAEyj+8mT6ha+iJQqq2VBOBn/gPavDPjX+zd8Jvj5ZQyeOLGSDVLfDab4h01/s2qWbLyrR3C8kK&#10;eQjhl9ADzQ+DMxyX95w1VTpL/mHqN+z/AO4U9ZUX2jadLoow3D+0aOJ0xsfe/nW//by2l66S83se&#10;2Xuk210dpGJjuVJR1jDD5iPUn3rj7uG90u3aG+5jQ5WVBn5mbaoI6k85r40j8e/tO/sosIvira3H&#10;xN8DW6/L4q0eIDXdOiB4N/bZPnqg+9IpzgZZ+1fXvw0+LPw6+NGgp4r+Geq2mrWXBkkgb95A5/gm&#10;ibDxP7OoPpnrX0XDXiBg8fWeBqRlQxMVd0alozt3jvGpH+/Tco92nouLG5TUpR9ompQe0lqvn1T8&#10;nZlVLiOylSIk+S5woHJD57+1bJKkcYwei+v1o1bw3IjNcaVhGZGbyn6SEjBI9MZz71h6ZeJAn2K5&#10;JjKs0Ue/q+z72PYZ6196pXPIcbG2VHy7sHIAwP8APSvwo/4OQsf8Op/FjcZPirw19eL4V+6aFSA3&#10;PTgD3r8LP+DkLB/4JS+Ku2PFXhrj/t9FeXnv+5V/8L/I9LJP98o/4kf5v1FFFfgh+2H/0f7+KKKK&#10;ACiiigAooooAKKKKACiiigAooooAKKKKACiiigAooooAKKKKACiiigAooooAKKKKACiiigAooooA&#10;KKKKACiiigAooooAKKKKACvzg/4LCf8AKK79oX/skPij/wBN8tfo/X5wf8FhP+UV37Qv/ZIfFH/p&#10;vloA/nJ/4Nx4r2b/AIJQ+BEVP3a6x4nIbqc/2vcV+7sEDKQGIBOeO9fiD/wbj3qQf8Eh/h/bQjEj&#10;634o3t1JH9s3PAFfutZQsZPmU9Oa/fMk/wBzof4V+R+JZ1/vdb/E/wAyS1tmlG1SevJHYCtVFQSb&#10;YuvTce3sP6mnLKpVoU6D74Xrz0X/ABqKIhGIk5GNz4GAqjoPc16h5hLO0cKA8cZKg+vrXK3dxclS&#10;bfaj8iNnOF3ducHAz1NXLm4NxOxb5URdx9h2FYlxdEHPQAnAb1xQxpn8jH7Hn/BTf/gm/wDCb4tf&#10;GT4Y/to/Bb4f/AbxTYao1tq1pBo1xrQ15YPMjvbeZ5LaRvMd8PHGI44Z1k35Zssb/wDwa9eBfE13&#10;4j/aA+OHhDS7zR/hn4p8SWdj4OtLhGSJmtbm9nKwg5DG1tp4oXZSQGbbkkHH9Evxl/Ya/Y7/AGmv&#10;E0HjX49/DHwZ4t1e2jSFNW1jTYpbxo0+5G8y7XkRRwFkZlA6DFfWPgHwH4U8AeGrLwN8PtJ07RtJ&#10;06AW1hpWkW8dpaW0Q5CRQwqqIo5OFAyea+cwOT1YVqdStNNU00rKzd+/TRdEfRYzN6U6NSnSi052&#10;vd3St26/efiN/wAHJdn9n/4JEeNSvQeJvC+73P8AaUdfzXfB39nr4u/8EXfCP7Mf/BYTwZql14r8&#10;M+PbFLf4l6ZFb+WlhY64pdLFGO4sJrEMUlYgC6gH8LKD/oQfE74N/Cn43+Apvhv8Z/Dmh+LPD93L&#10;BPPouvWkd7ZyvbOJIneGQFWZHG5TjggVzHif9n34B+Ifg5D+zt4i8HeG7/wNb2ltYweDruwhl0iK&#10;3s2V7eJLRlMarEyqyAD5SBjFc+Y5HKtiZYmMrSVuXya7+TNcBnMaVCOHlG8bvm801081ufyXf8HJ&#10;HjzwT8W/ix+xh8QvAN7Bq3h7xBq93q+k6jAd0V3ZX13oksUgPoyMMjqDweRXaf8AB1JBDc/Eb9mK&#10;KdFMb+N9ajZG5DKZ9JBB9iK/pJ1n9iX9jzxBovhbwhrHww8EXmm+CGkPg+wuNJt5INEaaVZ5fsCM&#10;uIA0qK52YG5Qe1dd8Y/2dfgB+0HeaVefHHwX4a8XS+H7iS50OXxFYRXzWE8pRpJLcyq3lsxjQkr1&#10;Kj0pVcknKNZcy9+UZfdbT8CqOcQhKi7O0IyX33/zP5fv+Dr9h5H7OqrgBfGuuAe3Gm1/WyQWUKSR&#10;kA47n3NeNfGP9nL9n/8AaIbTT8efBXhrxiNFnkutG/4SOwivvsU0u3zJIPNVvLZ9ibiMZ2j0r2qN&#10;AMyydcdMV6WCwUqVavUbvztP7lY83E4yM6FCklrBNfe7jm3SiONMgL1NRy5/1UWTjrU+7bFyOW6D&#10;tVKQ/wDLNfXJI7mvSPPHYVTtA3MfyoJP8TAY4wOaYmVDN0wMfnUVAE5dST8x/Km+Y4PBzmoqdsyu&#10;f0oAVZcSAdSeAKt2s7Q3CXAG5gxwe2fWs5jgqxz16VPE5JB9uBQBX1DTtT1WZ7vULtUldWjjEIOI&#10;I34bZnGZGHBc9Bwo7mxbWlpp1lFpunoI4YV2Ii+nXJ9STyT61aLHGetRE55oAM4r4N/bG8I6p4C1&#10;zw5+2J4Hs/tOq+B5vJ8Q2saAve6BPlLgZwTvgDlkb+FSxzha+8aivbOy1Sxl0zUo0ntp42huIJRu&#10;SSORSjow6EMrEEelfK8acMQzfLqmDcuSWkoS6wqRalCa/wAMkn5q6ejZ3ZdjXh6yqWutmu6ejXzR&#10;meG/Efh7xn4bsfFugzpc6bqNtBfWE68iSKZQ6NnHBxjOeh4613ulI8trLFHhWH3HJyQT+HFfm/8A&#10;svXl38Avivrv7HviSaV7GDzfFHw7uZSP3+k3Dlp7NSx+Z7aTdx6B24GK/TLT5YngDRLkyMC6p8wU&#10;sO5rzeFuJ5Zplka1aHJVi3CrH+SpB2mvS+sX1g4y6ndWwHscQ1F3jun3T2f+fZ3RQvLqK2t0hF4Y&#10;+QjROURZSf4QXBbBPXHOOuM0sceoxWsbmSJwqHf5eAN3ooGQPp+taL2tstw19DDGbny/LDt8pK9c&#10;Z/riliLFd+NpbLMpAyD746n3r1DQ+Q/2dv2Pfgf+zV8Zfib8aPhfBqsPiL4ua5B4l8YSapqAnhe8&#10;tDcMv2S3ESeQgN0/y5bPHOBVX9nb9iX4E/ssfDfxp8L/AIVWmtG18f8AifWPFvie71W/Fzdz6prU&#10;KQ3TxzhEEabU+Rdp2nJySa+yJ4I5EP8AC2Nu9Rz7jOMVh3f2m3aHTrNvNmfDsyqTgBsEscnHGelc&#10;0cFSSSUdr/judLxdV397e34bHwh8Jv2AvgF8DP2OtS/Yf8BQ64PAWrWWuWF9HqGrSXGpNFrqul6V&#10;uBEAr7WIjPlHbX0B+zf+zv4C/Zj+CXhn9n34YwX9r4b8I6d/Zmjxanc/a7pYmlknbzZtq7m8yVui&#10;jjA7V7Lfnw14T0ptT8V6ha2cMGJri4vrhLaIdTlt7KNoIJweOMmviTxF+2V4i+J2sXHgn9jXw5J4&#10;0vIJfIvfFuoB7bwzp7EdWuDta4Yf3Exn+EtXzGfcTZVlDgsRL95LSMIpyqT8owjeT9bWXVpanZRp&#10;4rEJpPTdt6Jebex9B/GP9r/R/wBlTS7ewsoLjxD4j1wvb+GvBdlukutRuT8qvtQM0UStjfJjkZVQ&#10;T0m/Z8/ZN8YXXjCH9rf9rO9t/EfxH1Mb9Ksbcl9J8K2kiZS0sIySvmqMh5ecHO0li0jeffs5fssr&#10;8L9Yv/jF8WdRXxX8R9aLnUfEcqER2kMgwLXT42/1USr8uQoJHGAvy1+i3gm9vNQ8O3WmAljaSrNC&#10;O4Vskr+BBr8rzjhHGZo1nmcU1T5WnToaNQ7TqNXUqvkvdprSLlL3j6rJsyhCX1OnLmutZfouyX3s&#10;1J4X0OB9Zt0WY9XU9R9K/P8A/wCCgNnrnxT/AGR/HWnadb+XLp2mL4it8ZYrJpEqXeR052xtX31e&#10;eGVuoxc3s0qEYPloeD6cV4L+194wg+Hf7JfxG8UmKJhbeDtShTzRgFrmE20YIxzl5BxXzfF1GnUy&#10;rGwrfC6c7+nK7ns4a6qxa7nffCbxLH4u+Efhf4j2bC4bXNBsNXDH/p7gSUjPOcFiK7fUvE1vd6cd&#10;O0yEmXYGnfGCW788CvCv2T/AXiDwb+zf8PPB16WjXTfB+lxyF8lt726SMDz2ZiMele/+Jpks7dLS&#10;wVVeQHJQD6ZOK9HJMRVng6FSsvelGLfq0r/iKo1Gckifw7p8drYbbj5pJT5zYJwox93mq/iS9jXT&#10;RFax5JbB4xio9H1Aw+RbTbv3UOWP94nrTJ7631jUI7BMLGh3uWxz+Nd5gTrZz22hLaoRG04G8r15&#10;/wD11ua1a2nh3S0siflTBTP8RIzzReFXtgy/djYdPQGsTxrf/wBoyx28Kls/OR6cYFVpYrSxW8Oa&#10;i5WedY8qW3Z7ZHYVl6ld6p4muxYR27RxjgyAH+tdDDFa6bpVtZ7ghZvMbd79a3V1G3e7W2tXV12E&#10;nbjjFSScrqVm+mxw2cLZVAGZj1J+tO8PS3cksib9g4wxJz+FYmvaveTXr7FDqp2qq/zqz4Ym8yeV&#10;rn5VCc5oAs+IpNXS/VJJjINu1PmzjPtW1Y2EdnpqEKPNY7nbuT9azI9uoax9oiPyrhBnnOK6q71C&#10;0gkSBj8w4AxwaLgUtYtNI1fSrjRNcto7izvbeS1ure4UPFNDKpSSN1P3lZSQQeoNfj74P8TeL/8A&#10;gm1qeo/Dn4n6Nres/Ba41V7zwl4x01Tev4bhuyXksdQhXMogSQnZIPdlDFiq/sDLM76pFaxj5NpZ&#10;84IrK150mZ7LUI43tZUaOaB0Dq6MMMrKcggjqCMGvms+4flip0sThqvsq1O/LK11Z7xktOaLsm1d&#10;NNJppo6KFflTjJXTPz21j/goDpHj3UZfBf7GfhDXfijqcJEU2qWqtp3h20kYZH2jUblVBwOdqqM9&#10;mrBm/ZQ/aG+Pipe/tkeP5YtKlk3t8O/h2X07S9nP7u7vj/pFyMYBHT0ao/Gv7HfiD4Y+KLn4tfsI&#10;a/F4J1q4fz9V8GXu6TwvrGOz23ItpD2eMbR/D5fJrovhT+3RpWveKU+Dfx80e4+HfxEUiIaNq7D7&#10;BqDHpJp17ny5UY/dUtk9FL9a/PafPVxH1biuo05O0Ip8uHn2Sa1lLvCrLV/DFrU7nZR5sMvX+b+v&#10;T7z7N+EXwN+FHwS0eLw/8JdC07QrBEVdlhEFeXH8U0vMsrf7UjE+9ei+I7WPV7ZrG7TzCATFKw/e&#10;IexV+vHoSQabHp+opDEzSNDcEZkBAIHPQipbrVtReBNMuYQxVhi4TjA+gr9my+lHCxjHDJU1HZRV&#10;kvJJHnSlzpqet+/U8O1CzvNLmSC/GGBUNLnCv1+6PUV/NP8At3/tJf8ABRbwP/wVI/Zw8B6vqGl+&#10;B/hD4t+MQ8M6Po/hvUpJtW8U2NrJaC5u9c2jy47aUThILQMGA3tIpJVq/q213R7PWWW2kxIirvDL&#10;/C4zzkdK/OP9pb9gv4b/ALSnxf8AhT8cfiDc+IItT+CniWfxX4WTR7iCG1ubuVoGK36S28zvGDbp&#10;8sbxNyfm5GP0zL8/eMpxpzlyzTXWykr/AJ26HzNXLFQnKcY3i0/Np20+V+p/Pd/wU0/aL/4KH/Dz&#10;9sv4oeJYNa/aQ8A/AXwN4d8PvaeIvhb4W0/UtIJmgibUr+a41WW0jaNJZSrCGSRiynIRVJr+izwp&#10;4o1Txp+yd4d+LPwRuLn4hXd58OLLVfC19q5TS5fE1wdOWa1a5cjy7WS+l2mXPyws7dlr4j/aT/4J&#10;E/CD9rL4l+KPiNqvxM+MnhfSviBZWeneP/BnhXxAkOheILaxZTHHJb3UFwbZW2fOsLBSSxCgsxb6&#10;W+G/7A/wV+EH7Udr+098Ob3xVYXOmfDiw+GOi+DV1BW8L2GkadDBBbvDZtCZvtKx26r5rTnOWJBJ&#10;Jr6PA08TSqzbvq977b6pfd0PLxlTDVKcFs0trb7b9e/Vn5Hf8Eyvjr+3B48/4KZ/tK/B39tXX7CW&#10;88IeHvDd5b+EfDN1NN4a0CW/MMvkWAlALusUiRzTHJlk3sGIINf0FxZZHk5wr457ivmf4efsF/CH&#10;4S/tQfFT9snw1e6/P4s+KsWl2evWV9cQPpUS6QIhAbWFLdJlLeUpcyTSAnOAK+mrpbn7RDp6gq+W&#10;kfcMfKTxX02QKcaHJVd5Jvr56HzuduEq3PSjZWX5Fedgp89yDgd/QV+dvi0p+11+0hD8O7cCXwB8&#10;OLuK/wDFEuT5Oq64MmCwJHyvHBgmQeu8Hqpr2/8Aa4+MGofDH4fWXhL4fKbvxx4uuv7B8KWi4Lie&#10;XCy3bA5AS3Vgdx4DFc8Zx237PnwW0T4D/DDT/AGmEXE0IN3qt8/+svdQn+aedz1O5uFznCBR2r4D&#10;if8A4Xs0jw/DWhR5amIfST3pUP8At5r2lRfyKMXpUNsF/stB4p/FK6h5fzS+Wy87voe+afN8nlFn&#10;Dkltw4AGePp7AU+5so5IP3Em11VxE+OFL9TjoT9azISVGT8zMe3Qc1qCfBy5BzwAB2r9bPAGlJwq&#10;oULb5vLVl5wuPvN6ZqmWhnX7QrMULbFK87scYH41qw3BPGRwRwD0pk62M0kDBRuhcPEFO0A4x2+t&#10;AGYEnC7wGGPl9AK+N/iZ+yB4d1jxG/xP+B+pXHw/8YglzqmjriyvT1KX1lxHKrH7xUAnqwavtKSO&#10;5jt52hcTSvIWi877q9OOOwFWo5FluWtnUriFGaYj5SScbV9+9fPcScKZfm1FUMwoqai7xeqlF/zQ&#10;kmpQkv5otPzOvB46rh5c1KVr79n5NbNeTPz10b9rHxj8KNVg8DftlaJ/wj1zLJ5Nh410oNP4evyc&#10;AF2GWtnI5KsMDqQgr7WvLPQvGuhQXunzQz20lt9qsr20dZUdieHSRCVZSOeCQa6LxB4W0HxJo91o&#10;HiWztL7T7pCk1nexrLbypj5vMVwVIx7V8E337NHxS+A1zP4z/Yy1ny9OYtc33w68RSvPpNzv+99i&#10;lY77aRh0ywHq+Plr4j2mf5D8fNj8Muqt9YgvNaRrpeXJU8qjPTthcVtalP8A8kf6x/Feh9M299ea&#10;cBp2scS8LHN0EqjuPevxO/4OQMf8OovFRTGP+Eq8NZ9Sftor9RPh1+098PvidqzfCz4l2V74I8bx&#10;4EnhzxFiF5JOqtZ3DBUnTj5cYZuykc1+Tv8AwcYfbU/4JW+K0vm2yHxR4bMkeOM/bvvL6Z619XQ4&#10;pwGbZXXxOX1lOKTTto4u2sZRdpRkusZJNdUZYHAVcPjqMKsbO6/4dPZrzR/nOUUUV+SH6+f/0v7+&#10;KKKKACiiigAooooAKKKKACiiigAooooAKKKKACiiigAooooAKKKKACiiigAooooAKKKKACiiigAo&#10;oooAKKKKACiiigAooooAKKKKACvzg/4LCf8AKK79oX/skPij/wBN8tfo/X5wf8FhP+UV37Qv/ZIf&#10;FH/pvloA/nY/4NxkJ/4JM/D5jty2u+J0QdSf+Jvcfyr9+I4RaQZbPQlgOvFfgx/wba2TP/wSc+H0&#10;5Jz/AG34o2AD01e56n0r965XXbnOY1OWc8biPSv3zJP9zof4V+R+JZ1/vdb/ABP8z+cv9p//AIOV&#10;/wBlT9k/9obxh+zd418BePNS1fwZrtxoWpahpp09bW5ntiAzwiScPsJ4G4A8dK+f7n/g7Y/YzlhM&#10;Ufw3+JQz1BfTMH/yYr+TX/gspIs3/BU747yqcg/EbVSD/wADFfmfX5vjOL8dCtUhGSsm1su5+hYX&#10;hfBSpQlKGrS6s/vnb/g7J/YzMAiT4cfEkMW3u2/TOT/4EVmP/wAHXP7G0sg8z4dfEnYOOH0zOP8A&#10;wIr+Cuiub/XTH/zr7kb/AOqeB/kf3s/vji/4Ow/2MUkA/wCFcfEpY14Cq+mZ/H/SK6XTP+Dt39if&#10;TwQfhn8S2LcFw+mZA9v9Ir/P3opPjPH/AM6+5AuE8FvyP73/AJn+gvJ/wd1fsUMfl+GnxMAxgAPp&#10;Yx/5MVnTf8Hb37Fkjbv+FbfEzr0L6Z/8kV/n80Uv9ccd/MvuRX+q2C/kf3s/0AG/4O2v2LTuI+G3&#10;xKBIwPn0z/5Ir9q/+CdH/BQj4W/8FJ/gVe/HT4SaNruhWGn+Irnw1c2XiDyPPNzbwwXBkRreSRDG&#10;UuFxkgggjHQn/JUr/Qz/AODUTaP+Cdviotz/AMXX1MAf9wzTa93h3iPFYnFKlVaas+iPE4gyLDUM&#10;M6lKNnddT+m9Iifv4A6n6DtUIb7RIsUY+XP5+pNOkO7g9P5n0pqOI1wowzDqecCv0I+EFlcFyy+6&#10;rioCfKXaPvHqfSnBsICATgYFIIT9+QgD0PU0ARs7MMMc0yrIQyOAAuB2B/rUrSQxZCDJ6dMUAQJA&#10;79MfjT5NkRC4DY/zmmSXEknHQegqHJH+FAAw38D64p4AXG3J9+1M9x19Kjur+106zl1C/cRwW8bT&#10;yyPwqRxgszH2ABNNJt2QpSSTbdkcFqvxf+GWieOrX4aavrNnba7e+WLXTpSweRps+Wobbs3Pj5VL&#10;AnjA5FekV/Nt4y8SeIPjF8RPHvx7OsW+lS6RqOky+G9OuJEjuLueSZ5BNArEO6WMUdoPk4LNIDyp&#10;x+oX7RX7VHiTQv2VtA+P/wAM7mKwm1R4ZrsSQR3Qh22073MBjk4zFNEyHBBO3GRnNfqueeGVSjVw&#10;dDDSfNUvCXNolUik5JO3w2ej1vZn80cHfSIw+Lw2bY3H00oYdKrTVN80p4eUnGEmm/4l4tyjdWUo&#10;6Xev6D1Vvry10+xnv75xHBBC888h5CxxqWZjjJ4AJr8pfDv7Rv7Vfwy8a/D+f4+S6Hc2nxFudLT+&#10;xdMG7+y4tXuYbaIecIYSZoTOhdR5iHDKGbh6yNI+Pf7WH7Qfjrx2/wAM30Ow8HeFdPljv7fUxhrl&#10;bmOfy7eAJC8jzeREZJJGljRC6KobLbfGp8A1fcqzxEPZSUWp3lZ80pRUV7vNzXjLeKStdux9dX8a&#10;8MnUw1PAVniIzqQdK1PmXs6cKkpt+05ORRqQek3JuSiot6H0D+0ePDvxx+FMH7Q37PeqW1/4h+G2&#10;py6zpd9AxXcLVFmv7CYMFYCW3IbYwGRjs1aPg7/god4W8SaXbaj4I8CfEvXZLq2Scpo+jb7dJ3Qb&#10;lW4kcK6q2V3DrjPSvzS8EftAeIPgj+xX4r0/wlp41LUNf8Za5aC3+QM9uukaassaGTCB5PMVFZjt&#10;QEtjIFe+fsW/tZa/4btfCn7PvjG80K7j1PQZItHj0e4+0PpF7BaT3a2MzvHEZtqwMC2zIYryQSB+&#10;ZcYeAeeQzvHY7I8csPRnGXOnTc5TdGp7NVE3FUoy5XyyvLnkoLlptRbN+DfpLZPXw+WYLMqLliKk&#10;aLfLKKhCdekqihyuftWn0ahKEXJKU02fbFp+0v8Atb+KppLjwF8D9Ujgll3RS+J9ZtNOwMEZaMgu&#10;MnBIBPTjpWjJqf8AwUm8SgtBp3wp8LxnqZ7i+1SdB9IsoSPT1GO9fF/wF/aL/b9+MNzqXinwKmia&#10;l4c8G3H2fX3vLe2hlvGks2vTbWkEUfmyzgNCokDxhfNHDlWrmPhr+2l+1lresRa8uv8AhDVbifVR&#10;a2/gy/kTTFlt2l2b2vpraK3iJADbUnkdc4w7ZWuOp9GrOpyxUMRxDUq+wdpqFopPXT91h1JfD8Up&#10;KN2lzXul6FD6UuSOnl9X+zJ0ljFzU/aezjzR91cy569pay0hG9SycuTls395J8F/23vFUMU3in40&#10;WukpMgcweG/DNtEVBHIEk7iQEbiMlc5APXNMf9he71x/M+InxZ+K2uMRiSNNWXT4Wz94bIYzhTkj&#10;APQ47CvI/jP8fP2lvij+1H/wzD+zV/ZmlSadZTX2tazqpHl28FmIftDl/InYnzbmKGKKKMF2LOzh&#10;Vpbb9sH4p2fgD4ifDvxS9nb+PvAVtHPHqtnEklteQC+js5ZPLddu9GdQflAYSKQAQa82h9GLCYhU&#10;1Wm605ezvGpXxE3FVWlCUlKThZ8yuo8zV1dI+hxn0jcDh6lbmoVI04e3UaihTUKksNGUqsIWlz80&#10;VCdnOMYycZcsnbXzb9tT9in9nz4Q/sz+IfHnh3TdTu9bhlsILfVNX1S7vZYmub2GJ5NryeWWKs3V&#10;MZY4xX6yeGfDOk6R4f0jwx4Vgj0/TbG3iSO2so0t4diIOAiYGWPJx1ySe1fz8/H74w/tbfEX9jxf&#10;jF8WdQ0ZfCniSWdNJ0ewiRLq4TRZJJY7u5AhAh+0SWjOqJM+EIztztX+gfxZ8P4fiR8LtR8FW+o6&#10;poUeu6FPpsWq6JKLfUbIXUBj+0WsxBEc8e7dGxBCuAecV8vQ8GqXDGdYjHYKhSVGvRpxi6St79Op&#10;WVVSvGLvrD3tVLSzdtPruFPFSjxHTq4b2dWnOhKLkqijfkqwjKnJcspqzV9G1KLupJM4O1/ah/Z4&#10;1jx34z+Gun+NPD8mt/DjTxq3jzTFuVMmgWZjM3n35+5CojBZstlR94DoKHwD/wCCmX/BPfxr8TNO&#10;+Hfgb4y/DjXNZ8RTRaZpOlaVrlpcXF1eSH91DHGkhZ3kJ2qoGSTiv59/+CPv7Nfwo+BP/BWz9s39&#10;mzwbYXV14UsfDfhbSzZ+I7l9YuL9L6JZLw3004b7U9zLNI02RtYuQFC4Wvaf+Cc/7O/7PH7SH/BX&#10;T43/ALTHh3wF4R0Dwl+zbfW3wt+GumeHtFs9Otm8TSeadW1qdbWGMTXUJiaK3Zy3lJIjIFdQaxzb&#10;NZSwr9qlZ3uuuj3XzsvXyP1HL8ujCu3Bv3bW7O62/P5H9Iv7SP7R/wAEf2WPB3/C3f2hPFug+CPD&#10;v2mO0i1HxBdpawG4kBZIY9x3SSsFYhEDNgE4wCa/Ov8AbD/aw+Bn7ZH7HumWv7N3jHQPGumeOviJ&#10;4f8AA39o+HLtLuFJGuluZ4ZlTDo4SMEo6q2GBxg5r81P+Cjv/BYT/gmd4/8A2MvD/wC1/qPg+P4v&#10;XXhr4k3mh/Crw74ssLiwEfjDSYILi5upIpG/487WOWBpXdJFkJWNVySV+UP+CN3h34SfET4p+Hdf&#10;+HfjrQ/iB4w8Z/FnUvjF8XYvBmkXmk+GvDeqQ6fPNpuk6fHd29uJAhkuGeRE2H5VHChn/B+PsNKe&#10;TYmmk/3nJT/8GzjD7rSbvstO59pQsqkZLzf3X/yP7V1u4rWCOw09PkjjEceOipGNqjH0GK5bX5bl&#10;bSO6dAkkrlSPQDpUxv7gypB5DblTJA4P1NM8Qs0ukK8YI2SA4brmvpEux57GWAFlZgzHdLNyu7t7&#10;VWs9B/tGYyXDLDENwl25JJ68VWjT7Jp39oz5lmkGEVui+h9a2dHXUW04NAhaQuWPzY6/WmmCYlra&#10;3FvD/Z9jnYTu3Se3bBJqraafMty1zrEm4DnapxgDpmtLXL/UrCwee4ZYFC7VA+Ylj7ivM21fV7Bl&#10;Ny5mVx5hBwfpSEeoXVqt5FG1wvLZKY42r2rnb4NoxB0xl3OMOx5IFZMnjoThYvLZGwFJA4x+dFkZ&#10;NTZpslgoOSPegCpd+ILKwjEdj89w/Mjtnr3xXV6Lpkq2aXF9kSXIJCdOPpV6w8J6VCy3tyhMnDKu&#10;ScY56CpY76W98ShlU7LaMhRggc0AZK6RfPKY7QiHJwCwNblj4altc3N3L50mOM5wMfXNLE10bp3l&#10;OGcfut3YDnFUr3xJLZL5MVvJJM3yjsMn86ANqT91P9tlI4U5Uda4TVtbDXHmSQuw6YyORWvNouoS&#10;Wr6lqDgOUyEUnA/OsfS9OuLyVS0vyA/MDzkUARwaLLfo14iGElcKSf8ACub+K37OfwY+PXgU+Cvi&#10;7oltrFq2TBJNlbm1kI/1ltOuJIXyOqkZ6EEcV2w1CXXNUOi6bujSMku/AGB9K662ka3maKywVC7H&#10;R+QR+Nc+LwdHEUpUMRBSjLRpq6a80y4TcWmnY/Jmz8ffHX/gnbew+FfjjLqfj34OmT7Po/jqGNrj&#10;WPDaO2Eg1VBlpoFzhZR2+6ekQ/ULwv4t8MePNBs/FvgjULTVdJ1C3W4sdRsJFmgmjburLx7EdQeC&#10;ARitC9eLUra40zWraKe1uIWgmgljEkcqSDaySI2VZWBwQQQR1r8x/Fv7Mnxp/Y51e9+Nf7EiLf8A&#10;hm8nN54n+EF9KRa3Gfvz6M5yYJgOkffoN4xGPhI4fG5H/BUq+FX2dZVKS/u9akF/K/fivh5lZLsX&#10;LW30l+D/AMn+B+k+pRSWayXccjxtjGE4DE/Sqvh7WLPSona5m+ZiQyyDduBr53+BX7Wfwt/aU8Hy&#10;a94Hu2tdStZBDrfh7UV8nUtLmBw0dxCecZBAdcq2OCCCB77baI2oMbq1J2k4RyPlJ7mvtsuzKhi6&#10;MMThainCWqa1T/rr22ZySjKErPRo47WNAhtdbuLnScyWsrCSRU52OeSQPRs5Poc+1Z8qwJcpE28O&#10;yqVQjHGMjj3r27SdCttFtZfNfzZJ33MxAwMcYA9KzvEOjWOoobgIhaIDDpwR7gjpX6NlXGkqUY0q&#10;8LpdU9benX7zwcdkUKs5Tpys306ff0+48YnUujdzu+Rew9/zrD8V3Ph/Q7K48YeIruO0sdNs3u7u&#10;9mO2OGCFS8rMfQAH+ldNqOn3+kfPcjdGWCJKvQD/AGuuCf8AJr83P2m9X1P9pj4wab+xX4Knlj0e&#10;3SDX/ifqNsSPs+nRsHt9ODjjzbltrEdcbT0DCvd4m4zhgMAsXhF7SpNqFKN/jqS0jHyXWb+zBSk9&#10;j5ujlMpVfZVlypavyS6/5d3Y5H9mfw/rPx4+Iup/tk+PoJ4LW8ZtF+HOn3CYNroodla5C8gSXLZy&#10;eu3dg7SMfe0+Y7pyxIAQAKOpIr0HTND0zSdJt9B0m2it7Kzt4re1tol2xxRQLsjRB2CqAB7Vyev6&#10;KbaQ3tmzurQEM3dH3EcD0wRXv8B5JHK8DHDVJ89WTc6k/wDn5UlrKXlrpFfZioxWiR5Gbydao6kF&#10;aK0S7JbL/PzuzIhzIofJHPI/nVlAduCCc9yeuKzLKdEtfJTO7zDGgPJO0Dcc+nNbEaumF/ir7s8Q&#10;csYCFyMdh9aVLdpvmIwo43VNFF5syJK3BbH4U68nWWYxINkaHCgD+dAEIPlqBH0zhc05piULZ5Aw&#10;O3tkVGzIpwgBHvTWYbunHXnpQBLE+LZVlJPy4IPTBpFP2eTzkHVVG3thenA9P1plsHlJ2gkDkdwK&#10;twKZCAuDgDk0AeP/ABw+Bvw5+OXhVNC+JWlxaksBaaGUfurq3LfxwXC/vI2HUAHaT1BFfzD/APBe&#10;b4b/AB5+F/8AwTg8TeGbjxCni7wJb+J9Bht7nWSV1vSn+1KYomkGBcxk/JuOSvYKK/rmZSxMYAPH&#10;zE9yK/n4/wCDl/S7Y/8ABKbxVqUfyOvirw0GCcK+69HUe1fnvFfBGArzlmsYunXitZwfK5xX2Klt&#10;KkHtaadt4uL1PocizKrGrToN3i2tHrbzXZ+nzuf5rNFFFfnJ+rn/0/7+KKKKACiiigAooooAKKKK&#10;ACiiigAooooAKKKKACiiigAooooAKKKKACiiigAooooAKKKKACiiigAooooAKKKKACiiigAooooA&#10;KKKKACvzg/4LCf8AKK79oX/skPij/wBN8tfo/X5wf8FhP+UV37Qv/ZIfFH/pvloA/n6/4NucD/gk&#10;V8PYo87pNa8U73H8KjWLnj2zX7j3lzEnyNwqjAUV+Gv/AAbfXCx/8Ehfh+g4/wCJ34pJPr/xOLmv&#10;2Wu7wXM5QZYA5YknAFfvmSf7nQ/wr8j8Szn/AHut/if5n4a/tE/8G+P7Bv7Ufx48VftA/EG88epr&#10;fi7WJ9b1VdO1W3htFuLg5cQo1o7KmegLN9a8Tf8A4Nef+Cbiuqi/+JZ3Nj/kM2vA/wDAKv6M3uWZ&#10;SkWOPwqADMyp1Cn5j7ms55BgpScpUVdlwz3GRSiqrsj+dgf8Gu//AATZIydQ+JY+us2vT/wC5rXt&#10;v+DWf/gmvPgfb/iaSxwoGs2nP/klX9E9rFJICVUZJ2gHtXoehWBiAuGTdj5VHuev61D4ewK/5co0&#10;jn+Nb/is/nHt/wDg1K/4JilD5+pfE/coG4LrVoOSMgf8eNVrj/g1S/4JjRH5dQ+KBHYf21aZ/wDS&#10;Gv6ZLmVRkAH/AHvX61z0kvmuSCfrWX+r+C/58o0/t7Gf8/WfzWv/AMGrX/BM1VJF98T+fu51q0/+&#10;Qaif/g1c/wCCZyfL/aHxNJxlv+J1a8eg/wCPGv6TZGbcWc/dHygVWDc89QCSO1H+r+C/58oP7exn&#10;/P1n82o/4NX/APgmjznUPiaMf9Rq0/8AkGv1w/YT/YM+Bv8AwTr+Dt78EfgFNrk2j6hr1x4kuZNf&#10;uku7j7VcQwwMFeOKFQmyBMDb1yc819rbgB2qKRnc+xIrfDZThqMuelTSZhiM0xFWPJUqNoaO4HYd&#10;fc8k1EXUZ2A/X2py8rIR09zRbxq75f7oGWJ6Yr0TgLKqkEAZvvH5se3aqv8ArMyydM9KfK5kcbs/&#10;Meg7DtUMjZO0DAXgCgCRWbgKAB15Paot+CT1PYmlOQh6dQKjoAk8w5zgUwnOST/n0pKKAJBH1L8Y&#10;9PevGP2h/CvxA8dfB7WvCHwyexGrajAlrGdSne1hMDyKJ1MscUzKWi3AHy2644617Jk4xRg9a6cH&#10;i54etCvSfvRaa0T1TutHdP0ehwZpltLG4atg8Qm4VIuMrNp2krOzTTWj3TTXRn5wfBz/AIJwfCXR&#10;vhrpkHxltZ9X8YNHNcazqtlrGqJaLd3EryiO2gWeKIw2yssUe6Fd6oGdcsRXk+tfsVftN6x+zNr/&#10;AMBzL4VZ/wDhJX1Pw276lciL7LdW00Nz5zCyJibzGWZYwsmS7jcMA1+vQdugA/KpdzbfnYj/AGRX&#10;v0ONc0p3tiG/eU/etK0kmrrmTtpJ3tZPqtEfCYzwf4brRUHgYxSpul7l4XptxbjLka5tYRabu1bR&#10;q7v8B/Hf9mP4l/EXxj8J9Y8Ly6N9l8GXuiza897cSwybNKvLS5c2yLBIJS4gdVDNFg4yeTjzjxT+&#10;y9+014D8VeJdC/ZpvvDFr4Z8cyKdYvdcmlS502P5w4jgjgkaYhJXRNsiblIDMhG6vrT9or9prwR+&#10;zRpthq3jm2vZre/Fw3nWzQqkK2wQu0rSugA+cc15j8IP2+fgX8X/ABFbeHNOe902W9lW1sbi/wDJ&#10;NtNcMwVYRLFI4V2Y7VDAAkgZyQK+hy2pxCsDGvQhzUlDS8YSXLCcpX5Wm/dk5Pmtda62PiuIqXA0&#10;s4qYPG1/Z4qVROVp1YPnqU4U1Fzi0kqlOMFycyUrJ25tT4y8d/sT6t4U/Ye8ZaX8XF0m51HTdY1b&#10;xdBa6dcSXNrPYSWVrbyWssskMTK0oti2QhCNt5IzXb/sYfsu/HKC98O/FPxha+DvDnhVPCaQaFpG&#10;h2dpeX979qsRFbzXNytnD9m8qOQvIYneWaXAZ1jDK/0Z+2b4v1vxPaaZ+yh8OMSeJPH4Ntevt3pp&#10;ugocXt3MOwZQUTPX5scgV6x8WPjH8P8A9jj4M6Zq/iy21W+0LRbS28PQmz2PMFhtyI2ZXZFJYRYx&#10;nLOQAOa/HcHx/mmccRYzCUlCpCjBRc3CHMqtSbqzpxqNXStyTlFNRTkl1kj9IXhjw9kmEo5hadJQ&#10;UVyqpV5HCnD2VOU6ak1OSjeKlJSk0tb8qa4b9jP9mf4k/B/4QeMPA3jnUYLG/wDEPiCfUbC98M30&#10;shtYzp9pZxS+ZJDAfNDwM5XYQBgbjk18V/Ev9gf9rbx9ezeEZE+GkSEvFP8AEeV5Bq0sE7Pl57aK&#10;0Sa6lUElI5ZVywCmXbk1+3Hh++ivraOS3ysAtYbhy6lSss6LKI2JAG9VZdw/hPFHiPW9J8F6Bf8A&#10;jDxHcra6bp9u95dXMqlhBGgJLbVVnYnNfVYXjfNKeLrVqE06lWTlfki5c0rq8fdvFu70jb02Jzbw&#10;h4dr5bhsHi6co4fDU1BR9rUjD2cbO0/fSnFcqd53ej1s2fnR47/Zu+N/wu+Ilv8AFn9ld7CfXIfD&#10;yeGtRt/FFztN/FBHBF54uGilQySrbxvKrbfnTIOCVrgvAX7C3xttfh78RvHPxO1XSL74i+P7OC0j&#10;tY5Jl0vT7aC7+2tE155G6Wa5nO+eVbdURUjREIUs/wCj/wAJviN4J+OHg6z+Jfw+mvLrSry5u7ZJ&#10;LuMwOZNOuJbSRfL6j97EwHYjnuK9Ie8m8/7N5UsyICFYgFFVcHLkAc9cAjPqaznxvm1HkouooypO&#10;OvLHm/dv3FJ2vJQa0Um1orrRWqj4T8N4t1MZCk5wrxqO3tJun+/japOnHm5YSqRbvKCT1bTXM7/i&#10;R+2D8CPiL8Pf+Cavg74bX39k3esaJcxaNqAhu5BaCTWZLm3V4pjAWdYmuELAxqWAOMHg/utFDLpV&#10;laxTzKyxWsdqsYAwGjADMD1IbjjHFfm3/wAFMPEmj+H/ANl17vXr2ysbJvFvh1pL68lS2to3+2Bz&#10;ulkKxooRWYszADBJPNfaPgX4pfCj41aS3ir4ReJ/DfirTkmaCfUvDepW2qwo4PERktJJEViQTgnN&#10;fmMOM8fjs2xWV4madKhCnKGiTUqsqrqare/LF26dNz9FyzgzL8vjLHYSlyzrcsZu7d1Sio01ZtpW&#10;Ta0363PWPD+ueHPCurtqEmm/aLyfEkcsKpGdyZO52Ay554LE47CvpTTE8NWNoNQsILSBLyQXTm3j&#10;ji8x2HLvsA3N6k5PvXzHawDcWI+VFIGT3OK9L8PGcaFGWBI3OEJ/u7z0r5vjLBQhTWIjvex9/wAO&#10;4+d3Sa0tc6TVfDvgOfFmukaS6gNJGi2cHlo0mNzBQmAzYGTjJwM9K/Ofww0es/8ABSvxIugRwwad&#10;4E+GFjY/ZbWNYoF1PW7nz2kMaAKZDbjbuI3bRjOK/RG3gEUgMIOcHk9ye1fnl+wpp0vj/wCK/wAe&#10;PjNKSY9X+JUnh21ucAlrXw/AIFVT/dBkwK/BuKqzq4zLcL/NUcn6U4Sl/wCl8h9jRneNSXl+bP0F&#10;0i5njeS+uCCzAdRjgelXda1XRVs5Lu1guSQh8wyY2g9sVsX5EKxxAKF24DMOAR615f4u8QmCA6ak&#10;aMZOGOeBj0FfX3OK5Q/4SrTIYxO6vI5XKpxhT9e1dToM93c6C+oiUxyXEp2452qpxivNdHsbi/nX&#10;y7UscYBIwn4nFewW2lfY9Pt458CQBjtU/KCTnikI4HVFvdY1NbO8dgsJBYucg4+lMtLS51G/YzhW&#10;gB2KTxwK7u8v7e6KWG395na+cYx9a17bT7OGzKWyhVHX19zQBjpofhgvHCqRlurljg1N9n0nTZDZ&#10;2gSMM2OvJqnLFYzS+arNhDtwpOcnsMc0y3tA935+oId8jAWsZ+9tHUkdvxoA6jVtXtNF05r2TBwA&#10;iDn5mPaub8Im9uUm1jUxsV3OxCNuR2NTeLIFkNlZqCy+aWKj2xWrqdylwjacwMYADb+cYHYdv1oG&#10;kQ6leQxyNqW7KrGUjUdyaqWGrzjTxdpB5zL/AAjrn8Aab4te1vxFDo/lqQFBZeSwxyTj8KmsLebR&#10;VFmjqz48zLcA561U42dhyjbQwprnxBrkreVEYQfl2uSB+ordhsU0XTZJror5mOWHY47Vp2uoi+uE&#10;ClcxklwnQ1yviC+t59Q+xMrTNuACD7oPvUkh4Pg8x55LRgDxlyOtdJcRS2GbhsZOeF6Vl6NjSzM9&#10;x8mCCVXnApmuXEd8UEUsrqy52xUAWne4eIupAGPvdh+NcJrWp+JGuPslufOt0IIjBB5HrXo2nwbt&#10;F8odSpJ3da5W40qNpw9gzoOjsDxnv1ppjTPhP43/ALGifGbxWnxi+EV2fAfxK01d9p4ltFP2e/Kg&#10;Yt9TgAxNG4G0vtLAdQ4AWun/AGff20r7UfG6/s6ftVaPH4E+JUCeVaW7tjR9eQcC40u5YlWL4z5R&#10;YnPCknKj7fsliRmsIZDI4Ql3HY/yrwv47/s//DT9pLwk3w++MOk/aYIyZdN1WA+Ve2M5+7PazgFo&#10;3GBkDKtjDAjivh8x4arYetPH5PJQqS1nB/w6nm7fDPtNL/EpLbrhXUkoVdV36r/geR9EXOqQwNtc&#10;dOorj9Q1HzgzW7mMfxLnAP4V+ZWifGn42fsJa/b+Af2tZrzxf8OpZEtNA+KlvA0t3pwc4it9bjXc&#10;3AwBNyT2L8hP01s9Y8KeItFtPFWiXVjqOm38UdxaX9tIkttLA3IkSVTtK4754716mQ8S0cdz0uV0&#10;6sPjpy0lH9HF9JK8X0e6M62HlCz3T2Z8v/tP/tIaN+z58HtQ8Z6laDUNRnePS/Dmkp8zahqtz8tv&#10;Aq8lgG+d8c7FOOcV5r+yP+zl4k+Bvwyk8S+O2a/8VeLLtvEHjHUwm5zqM2XNuWGf3duGKLj5cliA&#10;Aa4f4Swp+2x+1RcftGTwh/ht8Nbu40D4cWzriDVNZXC3ur7T8rrGflhb1CEYKtX6j3JuYrMW1u4R&#10;GLCSLAKOD1yDkVhwXmk8TmTztrmpQ5oUU9mnpOr6ytywf8ib2m0RmGEhOl9Xlu9W1+C/Vrv6Hhby&#10;brZLhyFSVtigdT6iql3GzQvCi84GB7D1ra1jwnewyRS+HWZljLMbOZht5OSVfjkD1/OsWO7W7nNv&#10;KGhkD4kSQbSDnn6/Wv6byvPMPi1+7lr2e5+dY3LqtB+8tO/Q4LWNNOmXUg04BgcxEnkI8i8tx1AJ&#10;qlYyyKZI7glpY3JJA5Y4HbtXo93FBHOLgfMqsfl/vbR/WuPudMuYLs6naxgoeJETlix55HoO2K+u&#10;weKv7kj5/FYb7USeFfKbzXUblGSo7H3x6VnSqwOc9Tk1PhreNbqXAXcNwz/Ex4GPr1qRV8xfMI2h&#10;iQvPYd69E88qg8bNuTn1oK+cxyDk8ADtWlFDCv8Ars467V71Z+3pbxbbSJBk555OPegCo5khiFtb&#10;5z1dscUWmR9/AB/iYZ4+namPqV5I3ztznnA7U2PMjlpMtnJHYkmgB8t3HK4SEqq54JzzX4I/8HLc&#10;8Tf8ElPFax/xeK/DJH0F8K/eC7WSFihwowBlcH8BX4Jf8HKakf8ABJfxWcHB8VeGcE/9fwry87/3&#10;Ot/hf5HpZP8A73R/xL8z/NYooor8LP2Y/9T+/iiiigAooooAKKKKACiiigAooooAKKKKACiiigAo&#10;oooAKKKKACiiigAooooAKKKKACiiigAooooAKKKKACiiigAooooAKKKKACiiigAr84P+Cwn/ACiu&#10;/aF/7JD4o/8ATfLX6P1+cH/BYT/lFd+0L/2SHxR/6b5aAP5zf+DdTURB/wAEkPh/bAN/yG/E+So7&#10;HWLnJr9s8AjaoKqSfvdTjpxX4kf8G5kg/wCHTfgJSOU1nxPgkcc6vc96/b+6KvLuBHQDPb8K/fMk&#10;/wBzof4V+R+JZ1/vdb/E/wAyNUwhAK89BTohuk46ZzxSRxsPnOfb3Na1rAypt6k816h5hsaTZS3U&#10;qwg4ySxr01Yo7YbRlSg2Kexz1P4dKydAsls7ZZJcb5Ohx0yM8n9as3ToMqASF4G48/ifesZu5tFW&#10;K9zKSdiNnnjFZ8rCOLJ+oHr7055h0AAye3p3qlPIxcO4xz8q/SpKFUMwwOOeQPzpn3QXbqflHFSO&#10;4hiWPOC3LHvVSSUNlhnaF4z3oAiVyznHJzgfhT1VnGPTgt/Oo7dGK+YeAD1/pTuUi7nA7etADHbI&#10;MUPCjkn1NLnZbFVIOSAcVXU/KVyfpTwQ48tc8AYx60AOJILMPQDNMTABkPY4HuafIpBK9yelRyDa&#10;Qnp1+tADSxIwabUipldzHA7VKixgbzyB60ARJE8n3R9TUpjii/1jbjjotNaSSXgDgDoOwqJtowFz&#10;7/8A1qB2JvNiXJRBnGBnnFMMzNyetMCsRkA8VatbKa5OVRmUEBsYB5+tKUkldjjFvREanPygkk98&#10;c1KtvOcmGNzg8sQa66CGO3RUjUfKMbsDP54qYsx6k15s8x191HesDpqz8Z/+Cpv+h6B4QubtJ2Ed&#10;5dyqkC7pXdJLVkRAepZwF6jr1FeJftGXX7VPxu1/S/HPxs8GS+AvC/hC4ttX1vXL+S3i8qzgu4rq&#10;WG2QXNxc3F5cmJYLdAixIz7mcYwf1V/am/ZU039qK38P2uoa/eaENC1A3jG0tIrs3UbPE7RHzWXy&#10;yTEMON2ATxXz98Yrn/hsL9pKL4KaUTN4F+Hl1FrPjq5iOYdQ1fcTa6ZuHDLEcmUeu8HBVa9Djbxn&#10;q5VkuCwWU0YyxlSM6NPmTb56kpvR3tyRg3Oo+W6ipWd7H4tgfApZhxBmuZZtXn9WnUoVVCMkoy9j&#10;TppOouXmv7SC5UpJOyumro+Kvg34F8c/tn/HXxx8Y9b8S3fhSHR7WyeBdHjU3U01557RRNcSHMVp&#10;axW6grGA8kjFiy7cNh/EL9qf4peM/wBjzXrg6xf2uveD/Ew0sa7p08ltcXEUukS3kLSPGVJkRjye&#10;4CMeSTX3v8X/ANii88X+JNS8S/CLxrf+BTry7NfsbSy+2Wl0Dksyxpc2u0sSSVcyJknCjJBh1P8A&#10;4Jx+AtQ/Znb9nzwn4gv9L+0arLr2ueJbu3i1HVdQvLiBraaaeEGKIboiscSRqqRIiIq4XFfsseNc&#10;poOnLlvDnjJR5Ir2a5JKUVr73NJpvvbmfvM/G/8AiDfE1WjiKMJRhVdKrCdT2sm8TOVWE6c5K3uc&#10;kYyWt2ubkj7iPm/4pQ/Fj4n/ALXfgz4I+FvG2veGrPxTodg+tX1jcOz/AGePSJL+6KQO4hae4eFV&#10;3yKwXcW2sQBXM6Pqvj3WPDfxr/Z41LxPqt1o3giwi17S7maTzZ5Psl/c2stu7k58i5RVLoPlDDKg&#10;cg/oFp/7MPg7Uf2lPC3x2s/EOqSzaBpZ0j/hH309Ft5mSxlsDO90WDqBFJu8vYQXHXBIHQeDv2J/&#10;CPhr4k/Efxrqet3uoWnxH099KuNINvFbJp0Ek8tw3lTqzNI2+U7SyqFAAwa8ej4jYOmqcFe0I4ey&#10;UVpOnJObXm43V+uiem31WYeB+Z4iviK8uXmrVMbzNzlrSr05RpQa7Ko4ycdou8lq3fyL/glj4P1r&#10;S/gNdePb7XNQ1CDXtYvlstBlRY9O0gaXqd9as1vgkl7rCyTt1dwOB1r9JdUsrWS3YaifNRiySq5K&#10;IsZxgBVPODjOc18v/snfsy+Jv2ZbLXdAv/HFz4o0u8nhfSdKawFhbaUI5J5ZmjX7RcB5bh590zgo&#10;pKqdgJNfSmoahKrS28CgzPCRC0jKF3nPyjOee+cfnX5XxTj44rMcTiYVHNTk2m1ZtN6aeWx+++HG&#10;TVcuyHAYCvRVKVKnGLimmk0rOzW93r8z/N3/AODmH9sb4t/Fv9v3xB+y3dX99Z+B/hiLHTdM0FJH&#10;S2ub+4s4bu41CeINtklJn8qJiDsiQBcFnLflx/wTX/bb+Mn7B/7WXhT4wfCjULyO2fWLOw8S6FHK&#10;4tNa0qaUR3FpcQhgshKMxiZuY5NrqQRX9gH/AAcG/wDBGi1/ad+Ingz9o/4E6jZ2HxK8WajpvgTV&#10;tJ1I+VY63NHCyW161yNxhnjREhclCjoEJKFSW8C/4JXf8GwnxZ+Ff7QOh/H/APb2v/Do07wnqMWs&#10;6R4H0C7OovqN9aMJLd7+5VUhjtopFWQxRtI0uArbFyD+NNTrZjWpUp3nTa5v7t1dX+R+4UsXh4YO&#10;PNs1t37/AIn9uZVLeJwmcc43YB5PfHevoi1tNO0/w9baGeX8lSVxzub5mOfXJrwWysn1C+s9OjyZ&#10;LiZC7HnG5gT7etfQWvaxoPhfS7vxDr88Fpa2UMlzdXc7BI4YYVLu7E9FVQST2Arr43xKjGnBvTVv&#10;+vvOXhegvfm15Hw9+2f+0He/s5/DJR4PibUfGPiG9HhzwVo8S75brVrr5I3K944MiR88E7V43Zrv&#10;v2QvgE/7M3wF0v4cX142oas8k+s+Ir5juE+rag3m3bJwPkD/ACr6hQTyTXxz+y9Y6n+13+0BqH7d&#10;3jyB4/DumNc+HvhFpVzn5LRHaO61ZkPAkuGyqHqBuH8Cmv06vdSu4UkcAAbTtAHev544cvmWLnnc&#10;/gs40V/cvrU9ajSt/cUe7PrcRamvZL5/5fL8zQ1d8xxvOdsWfn9/51yUGj6LreqyGYbvJAYyKSAT&#10;79qzl1m8vGeDVGPk4+U45zXb2drFaaQZLAAlhkkc5zX3Zwmg5t7eAupARU6KRjisCwmlmgW9uvlV&#10;mIRfQfjVyPTLMWzzxs3lFSXXPpXl994nuZsQR2ziKInZ747nigD1LRr+ykS4hnj3Fc4ZQCcn+lZW&#10;p6x9miazjjkXK43dgKseGLSW0shd3YXfcqGVB/CvbOe9WdT1a2gXfglx/D61Tk2U5XMjQlAjGU3P&#10;IxK7vatL7HqEM0t7dMsk5XbAR/yzXuPxrP05rua8iuZRgykoiA+tbt8LzR3a71PlAOF3AnFCi3qC&#10;i3saGjWVgN17rO55IVPlg5Gdw9qxoJGNncXl+AqM5EQP92s6+1jU7vEtn+4gAw5lABY+3Wuev4tc&#10;1G3C204kRcDapAXP5UOV9BNk+lt5msJO4CqZMIoON2K6Ke6E3ilYgAWVQDu7DFVfCPh6S1Y6jqfz&#10;ThsKMghR7Yq1NfWNjqUl3LLGGZjkMwHyrUiNm+v7SCKSKPYsxU42cH9K8wj1CVpE02xG25nfYZjg&#10;kZ711cOu/wBoK80ccexjtEg9Kzbc6Z4eaW/mfzGwduCC2W9KANfTLa9tFmit5FnlDASySDIOO3Oa&#10;tarDItsr2ojjbPzcc/hU2jRRWOkmSQkGXMx9fmrmNY1Zr27+xWEeZccPnH40AdTaPbWOnCW+Z/l7&#10;DJyT2rzubXNUKmG2iGwMTke5qx5WuaYxn1OUNn7qA7h9fSsSbUZZmzFKq5PzcUAdf4Wm1u8umaZF&#10;jXGenX611n2vUSzW81oWwx+cMNuPXFNsRJp9pHHBEWd0BZzjHPOTzVea616J3MKRTMynAToPrQBm&#10;a9pWl6xoV/o/iq0tr2yv4Wt7u1uo1lgmhYYMbo4KspHUEYr8JP2sPgD8Tv2V/hT4r1L9mDxNfWHw&#10;z1iMr4t8ITZuJdFt7uVI7q60eRyWRGRisiZBCEklsAp+6f27Vbm2+x6vamMEnLoCQPbj1qrr/gnw&#10;x4v8C6v4H8TxL9g1rTrnSr9X53QXcTRPjPfDZHvXx/GXCNHNcLOOsaqjJQmm1KLata615X9qOzXn&#10;ZnVhcS6cl1XVGf8ACjwL4A+G/wAJvDngj4XRxx6Bp+kWsekmLB82B4w4mYj7zzbvMdv4mYnvXcfL&#10;JZ3JkGZIwFVe25jgHPtX5x/sFfG+Tw5oUv7GnxhL6b45+HVudNgS+YAaxokLsLK/tGJ/eKINiuB0&#10;AVu5C/oNp0v9p6mTbsDGGDMynIPOea9DhPNKGLwFGrQiopLlcduSUdHBro4vS36CrwcKjUtf1Okl&#10;s44YlQhd+zDMB1Peua1PSdKuIDHqEatGvI9VPqD2P0rqNXuUtsO1cJc6o2oSCCONyOeOgNfRRk4t&#10;OLszn7pnjupRiz1dtOQERSRiW3L5JxnDDPsf51aUSRSeWpI+VXJHGADx+PFdj4m0G61C2WS2ixcW&#10;f72PGMtj7yZ9x+uK4eGQXB+0IcbgAc9RjsfpX7Bwtm31nD8s3eUdH+j/AK6nw+d4L2VXmivdlqv1&#10;X9dLGZdaFFcxKsB8sRNLOin5g0j7iM/ia8++IPjXwn8KfDGt/ED4iahaaLoGh2Mmo6rrGoOI7Wzt&#10;IE3ySySHgKoz7k8DJwK9oKqmSckbSOOpNfj9/wAFvP2U/h5+0N+wt448W/ES98Sunw28BeJ/EWka&#10;DpWpy2el6jrEdiHtLjU4IQDd/ZJIRJbxlgquxLBgdtfU4jNalCjOcY81keNh8vp1qsYSfLdn6FfD&#10;34n/AA8+Lvwv074yfDHV7XWPDGsWP9p6VrVuWS2uLQFh5ytIEITKtksBjBzxXn/wN/aR+Bf7TnhS&#10;78b/ALPXinSvF2j2GqzaHeano7tJbx39skcksG9lUMyrKjZXKkMCCc1/OvHo37dHj/8A4Iw/stfA&#10;P9lX4e+JfGnhTxb4Vjh+L3/CI6nZ6Prf9gWt0xfSbS6vWC27akHeOSYRyFY0ZduGOfNv+COX7aPw&#10;9/YU/ZT+MGv/ALRfgTxD8PvAdh+0JqeiaE2n41kw6xq0Sq2hJbw/vj/ZUNigluixjk85AvINYUOJ&#10;4yr06U1ZNXbd99NvLW3r+O9XhySoyqQd3eyS7a7+en3fh/Tv8Uv2hfgp8Cb/AMO2nxm8T6T4bk8W&#10;63D4a8MQ6g7CXU9UuGCx21uiKzO7MyjONqkgMRkZ9wlg8pS7MSFO0jPOc1/Kv/wWZ/Za8AeEf2xf&#10;2bv2obK58Tap4r8Y/tG+FtNuf7W1GW60/SdKsns9tlplkMRWsLyp58x+ZnlJO4A4r+qbUbd5tRe2&#10;UnYsjPj1wa9fAY+dWrWpzjbkaS+aTueZjsDClSo1ISvzp3+TsVLyF54tsZw2N0fsc1+Cf/ByfKJ/&#10;+CSniuYgqT4s8MrtPYi+Ar97Zsxy456CvwU/4OUIGH/BJbxbL2HivwyPxN8Ked/7nW/wv8icn/3u&#10;j/iX5n+azRRRX4Wfsx//1f7+KKKKACiiigAooooAKKKKACiiigAooooAKKKKACiiigAooooAKKKK&#10;ACiiigAooooAKKKKACiiigAooooAKKKKACiiigAooooAKKKKACvzg/4LCf8AKK79oX/skPij/wBN&#10;8tfo/X5wf8FhP+UV37Qv/ZIfFH/pvloA/nG/4Nz0dv8Agk14CUcZ1rxPye//ABN7iv2wm3tcDL4b&#10;ps2nH/1q/E//AINzZXb/AIJQ/D+FEJzrficE9sf2vcV+5hRpLlicAA44Hav3zJP9zof4V+R+JZ1/&#10;vdb/ABP8xYbZ4o180BeNxA5zXY+H9N+2TozA+WoyzH1HasqO0M0kcUStkrnOepzXpltZwWNkImHu&#10;R0Jb/P6V6UnY8+ESzPL5KeWo6DH4f4mubuZe5yST09KuzzMQxbnnnuayWfe2SMAHAyc81iakcjZ+&#10;UZIpjJvu9vIAwD3p5YFwTzgjp61GWMIMhBLMSAaAKly7O7N2HHWklEjKoPdAcdKiYDPzZwo59yau&#10;ZHmxDrgD9BQA2XKbYEPQbR6Z7mqszKMRJyF6n1NODFpMt6mqxOTmgAHWr8KmKNpT/DkLn1NMtYA/&#10;7xx8oPXtT5pfO+VBhVOF+vc0AVWYovBOTyTTkRFXzJunZfWljXzZizdByfoKikdpXLHv2oAVpBI2&#10;WGB6CrVrbyXsgRRhAfmI6AGtGx0jIE13658s9x710GFHCAAAY49q4cRjVHSOrO2jhG9ZaEMVtbwp&#10;5UagjG3LAZIJ71z/APYlyXyWjxnnk9M/SunUFjhetTBFA+c/RRXm08VOLbvud06EZJJrYxrDT/sm&#10;5pGDEk4wO3TNaIAUYXjnNSllxgD6+tAaMA4GfrWdSrKbuy4wUVZEdFPLAjoB9K8S/aF+O/hP9nP4&#10;Z3fxD8R5uZ9ws9G0qL/X6jqEvEFtEACSWPLED5VBPXAPl5tmuHwOGq4zF1FCnTTlJvZJf16vZG9C&#10;jOpNU4K7Z4x+1t8cPFnhiTTP2ffgcBdfEXxmrQafsPy6PYHKz6lcH+AIu7yye4Lc7QD7N8BfgJ4S&#10;/Z++Ftp8NPCx84qDcanqUv8Ar9Qv5QDNcyk8kswwoJO1QF7ZPj37JvwK8VeD01P46fG1xefEbxrs&#10;utZkYDbpdpwYNNgHIRIlC7wP4gF52An7RiUElm6CvhODcrxOMxT4izOm41Jq1Km96NJ62a6VKllK&#10;p292G0W36WYVoQh9Vou6XxP+Z/5LZfN9Tggjs+1QSemBya8+uvjZ8DdJ+OWk/sy6r4r0+z+JWs6T&#10;Lr+j+FYZWOqSafAHZ7jy1VkEYEbnEpG4KSoOM19AW0NvbXHmxIo+fcwPQ85/Kv5U/h9+yp8N/wBk&#10;3/g5E+GugfD288SateeJPgv4n8V+JfEHizVJdV1PUtUul1ON5pJpNqoiRRRxRRRoqoiAcnLH9Jzb&#10;N5xdOEI6Sdm/x/Q87KsqhJVJSlrFXSP2bj/4Kf8A/BM3wZrV/pPiX4+/DVtYgvJLW/8At+tWy3EM&#10;sLGNoCoxs8tlIK+ua+6PHfxH+H/wp8GX/wATfiZrOmaD4d0i2+36prWrzpa2drbDH7yWWQhVByAM&#10;8kkAAkgV/Oz8YP2ff2cf2tP+C2vhj9k60+HfgSx8F/BXwWfjH8QF0vw/p1nL4i8SalJHHpdpqNxb&#10;wRzT28RuYrh4ncrMTIJAw6fdv7QH/BQb/gnf8RPDHxu+Fn7QOj6l4x0H4LXulxfFbQ77wvNq9lHJ&#10;ezstpIkCrIJ0SWIs0oULDgOSowa8mjmE3GbqOKs2l0Ttv9x6VbL4Jw5E3ezfdJ7H2X+zp+2z+y5+&#10;2LBqcn7L/jvw94zTSJIhqseiXBkkshOGCGWF1SRFfYdr7NhIIBJBr6hhis2VrV8Nv3REkYLb1wwH&#10;focHmv5WP+COPjbwt4l/4K7/ALQfiP4Q67ofxb8M+Jvh5omrt8WPDejP4e0/Q0Sa2Sz8MJp8IFpu&#10;SIqpkVRKxtMnB80D+ruyDvCUtd8spJ3Y6k8ccdhXTl2Ldaiqk1Z63+RzZhhVSq8kXpo/v/ryPz6+&#10;NGkS3v7fHwlGsQi4sF8I+I7zw3ZOdsY1iyKmWQDoZBb42cHBAxzX3rpkWqXbvcz2zm2DKESNWLsG&#10;HJc9OW5wP15xlfHP9kv4S/H7wDp/h/4jrfprmm3El/oHiDSLhrPUdGnn2ktbTL7opZGDKSOgIBHx&#10;tqPxu/a8/YshSz/aWF18SvhraFY1+IWhxKusaXCWCIdXswf3qrkAyg5PUuzHbX8+z47nw7mGZVMV&#10;Q56FepzqrHXk9yELVElzJLkupK8UnZuNrn2H9gRxNGilO0oxtb5t6fefpl4esLvR7g+Ir+MCRUKW&#10;sJ/gLcbjjvivzY/a/wDE3ir9pP4saZ+wX4FvpYItSij8QfFHWLTrp2goVdLIHoJrttvHoUzlWauo&#10;T9q/9pr40QRy/sw/CLVP7NnQG08X/Ei5XRtPeN+VmjslLXMyEEFdp+Yc4r1D9k/9m28+AnhrVdX8&#10;eanDrvj7xXqkmv8AjLxDEHMdxdMzCK3hLhGFvCjEIMLyWOAMAfJ8Q8SVOKKscHQUvYT/AIlTllGP&#10;IvsQbS5ud6OUbpQ5tbtHsYPCRwcNN1srq9+79PzsfVPh/QNA8H+HrDwh4Qs4rLT9MtIrDT7OFQI4&#10;YIVCIij0AA+vU81bvHvYrZjNGCT8q++aSPU4ZGCrhWwPkPXPpzUtxLI7iScHbHgj0zX231f2SUOW&#10;yW3/AAPIw51K7KCaHbmMT6tMICedgIxj0q9P4n03ToxaaeyzBhtKjPH6VWi0mTVp/Pv2Kx5+Q8fy&#10;q9H4b09RIlkqqTkNMW3Z98ZpAcPqmpajq8X9mpLFbQKeAT8xx3JzUui+Br24jN3eXLrGOiJnLD8a&#10;6rTPB+h2dx9sklErDJJZhtz9Kn1XxlpuhqFXbPI3HlRsOCB39KAOhlKovlr92O3Cr9elcVezLcQN&#10;DGv7xB98nFcJP4v127kdkjKhz91N35Ve0jw9resXaS3chjjJ3kMTnHpjrQB1XhrS9Qkvk1S7lZlj&#10;bMS54BHevRLspfsWuVViOeRxVCYQadHBYQ/KuAoxVu5MNtHvfimpPYak9ihPpVtdAiVsJjoDgAfl&#10;XK3+raPocBh0vNwS3O3LAMPcVpPf3UsUkZzzyu0cbfr61y18ZLi6RTGIIIo9zsgG529WPeny6XuP&#10;l0vcyH8daybZrG0gVHdyXfBJ57Yrkoo3vr5luYyefnPIxXZaZ9hZ3dXO8tlRJx+OeK3NF0aCW8ZL&#10;qTeqqJZNvHJPAJqSSjBpN3Dpyf2fE5Yk7Q2SAvrj3rmbXQb/APtTzb87VRi7s2cDHbmvV9d1tNPg&#10;FvparNIRggHJUD6V57b393qU5tZ49u873ds4AFAEV1YTl2v2u2KjiNFz3/HpWdHqWp2F6FtuXK4D&#10;A8nP1rpLizv7siGzChegb2rT0vwh5ANxdgSsR64wPzoAw01y4eT7bqwO2PAboQTjgcetXtJ0mPxH&#10;Kb5ohBFvyCTjd+VdG2mafLbmC6t1SLeG65J/L6Vcv4dLjgSLTpJEUDAjUbR+lVYvl7Gte3MNqyrc&#10;SoiKuF5+bIHA+lV7S/0vT7L7fPMEDfe3NuGfavM7yLxBdagEvAVhTOCeuPc9auTR+Ho7NbO5mnds&#10;5IYHGakg6CbxikSebZIJgcknkVDYay2qK8t8EjkOXjGcKfauOFqt7LFYwMUidyGI5wv411E66feH&#10;+xLQEW9uoUzjJLEdqAPkn9rb9li4+OegWHxH+G98vh/4j+FJGvfCOvofL3sp3PZXRH37eflcNkIW&#10;J5VnVus/Y4/afsPj/wCCL/S9T09NA8ceGrgab428Kzjy5rO8X5TLEuSxt5WBMbc4OVJJAJ9l1HVL&#10;+1uBbSIHhtsKvY89M18QftTfA74gDxdZ/tc/swqtp8RPD9uIr7SkJWDxNpSD95Y3KAqHlC/6pjyc&#10;BQdwjK/BZ5gK2X4mWb4CDkn/ABaa3ml9uK/5+RXT7cfd3UbdtKanH2U36Pt5en5H6SXbw3km1iNy&#10;Ljaev5VLBLCtviJdp9QK+Xv2dfj54A/aL+FkHxT8H3TJPNKbXU9Knx9r0y9jH720uF6hlPKnGGUh&#10;h1wPo+MSNb+bKcMqjIB6j1r7LAY+jiqEMTh5qUJq6a2aZyzg4txa2LTJlXJ7nk1zE/hnRL64Zx5k&#10;MjElniYAZ9dp4+vIp97b3duwks5WQsc7CTg0/QrTU72/d71Sqom8nOAfTpXqYXGVaEuelLlZjUpx&#10;muWcbowNQ8J65pdmb2OE3MG/CSJ97PuM/jXJSJa3H+jXQVt4IeCVQwI/2lOQR9RX0MrP9nUk5H9w&#10;dB7/AFrIm8N6b4jhI1EtFdRFmhliALFG7EdwD+XtX22Wca1OZQxMbrut/u/4Y8bE8PU5q9F2fnt/&#10;X3nhds62pHkAAp+7REXaqBTgbQOn4CsXUPDemXUUNgkMEccbvIiCJcbzwWxj7x/vda7TxH4e1Pwt&#10;eeRdbXilx5NwowGPoR1BFYccEhkRwTkEKOfzNfoWExNOrCNWk7o+TxWHqU5OnVVmeeNpstrNGdTS&#10;MSw3K7GlAZ1ZzksGbJB4zkc10jAQl5Qc5UjNTNYwTWZl2iSWW4e6eU843HA5PbGBXNNLMxj0x3O/&#10;zfnY8Lk9OfTp+JxX0mFxCn01PBxNFx66CTRyJH9ql6ueB/KvwV/4OV0cf8EmfFZkzn/hK/DP/pcK&#10;/eKS6ae0SOFg37zBI5xtbBH6V+EX/By20j/8Em/Fg/hXxX4ZyfrfCubO/wDc63+F/kdGT/73R/xL&#10;8z/NRooor8LP2Y//1v7+KKKKACiiigAooooAKKKKACiiigAooooAKKKKACiiigAooooAKKKKACii&#10;igAooooAKKKKACiiigAooooAKKKKACiiigAooooAKKKKACvzg/4LCf8AKK79oX/skPij/wBN8tfo&#10;/X5wf8FhP+UV37Qv/ZIfFH/pvloA/nU/4NxRt/4JN+AZieBrXifA/wC4vcV+58FszMOo3H05Nfh7&#10;/wAG4MRn/wCCTHw+jUZ/4nXijj/uMXNfvZa2huboW8QJxwzdq/fMk/3Oh/hX5H4lnK/2ut/if5m5&#10;o1gB/pTghVUhN3t1Jq1dT+a+SvfAJODircqxWtuLSDOAPmPb86xyyk7/AJcdh/Xmu1vU40rEdzIF&#10;jIXIx29zWao5HB4yfSpZSZZsA8DJJFQthA2PmxwB70hkTsowG7ksxP6Chz+6WTBAOSPxNLKqbwp4&#10;C9fUnGaZcnEajvtHHpQBUCtI7AdM5J9BV+FULBxnEadfcmqwwkCgdXOW/pU4OIFBwNxG7n0+lAFd&#10;eX81zgDO0etNhRWILDqSfwFKrE7nbsdo/wAKczbIxGMbm647D0oAdNNJKBEvCk8L6CqzOqsAvRQe&#10;nc0rFhuPoAB2pu1UXL8k9s9PrQA5PlhY46kCp9OiMt7GAMgHcfoOagLZiPXk/wAhV3R0Zr0EdlJP&#10;OKzqu0WzSirySOtNJRTkXewWvmz3CQfu4ye7dPpUWTT5G3Nx0HAqOgAooooAQlVBZiAAMkk4AA6k&#10;k9BX4o+KP2h/CXiv9rKL9o34haRr2q/CfwfcyeF/DPiO1h8/SrDW12/aNSkiQF5Iyx2xyYOMIRkg&#10;KPrb9rr4ieK/HHiHTv2Nvgvc+V4k8W27TeJdUiOf7D8Pj/Xyvt5WSdcog4JU44Lqa+ufAvwu8DfD&#10;n4cWXwn8M2EC6FY2H9nLZTRrIk0RH7wzKwKyNKSWkLD5iTmvxPirD4viXHPL8urKnSwcoylNx54z&#10;rx96FJxulKMNJVLNNScFFqUXb6LBShhKXtasbuorJXs1Hq/V7Lyv0Z03hzxJ4f8AGOh2vijwpfWu&#10;padfRCe0vrKRZYZkboVdcg+46g8EA10LHc4jXgDtX5y+If2Z/iv+zXrlz8TP2KJY5dOuXN1rnwt1&#10;SUnTrvuz6a7HNtORnC7gD0BIASvon9n/APam+G37QFpcabov2nSPE2nAx654T1lfI1OwkU4fMbYM&#10;kYPSRRjpuCnivqsj44k8THK85pfV8S/hV706tt3Snpzd3B2qR6xa958OJy5cjrUJc0PxX+JdPXZ/&#10;gfSKuNzY79Kalvb/AGn7UI4/N2bPO2DzNndd33sdeM4oRcDdUy8Ln3xX6C0eYm1sQJDDHK88SIkk&#10;uPNdVAZ9vTcwGTjtnpTrawsjK6GGFUnz9pGxQJRg58zgbhgnrnqfWpUQ9XNPZQI3P/TNhnBPY84B&#10;Gfzpcq7D5n3Kej6T4e0DTZLLwvp9hptpNO0qW2n20VrExwB5jRRKoLMB1IyRXbeC10a5vSl5LslQ&#10;yTwxYbDup6EgY+Uc4OOfxrnC05PyqVAXZkEgnHr3yfwFT6VdQ6Xc2t9fO0aR3gfAPJDHbtAHqD90&#10;Vx4+g5YepCnpdPY6sHWSrQlU1Vz1GXUpBqTX3BS3jPB6Fz0FfGP7dU0x/Yb+Kd1ePmS58OTEJnoD&#10;JHxX3f4r0TTYoYPsJIiYlpN3UnqOv1r4i/4KAWiL+xB8TZcYx4Xmx9PMjr+ZONY2yjHr/p1U/wDS&#10;Gfp1GFqsV5o+gvg55k3wW8HKzk7vDGk5HsLOKvQL4rYQFkRQx6Y57VxfwWhD/BjwezcAeFtJ5Pf/&#10;AEOKuons/tE7OX4zj1r1cu/3el/hX5GNR+8wtkM9tHdY3MrbymfvYGPzHUVaeZrkDgNEwDc/mK04&#10;rdILRUhGMJ1rLtSyh4MZ2Mct6hjuH869P4oen5f8OY7P1MjU7zUFgKRLlMfKRWfI0elaA0k8uJSC&#10;dmeWJrrZYXdOgKKOUAySfaubGkWl7eKdaby4A2SrHBPt06VgUcnBZape6WrxLIcqSx28AVzv2CQE&#10;LDuz0Jx0ycf55r3PXtZ0vQtAMOmtEGZfLgjHv3/CvL9Jk1PUyLG3i3vJKokkUZ2qTyfQUAdJBfQ+&#10;FljsLSNrq5YZyRlQT9Oa6LSNM19tWTUtZmRUfJW3Q7u3HNdTp+k2ul5W3UyOxy0rYz/9aopkebXI&#10;RyI4U3nPdmoAzfEEgF7aleSW4/OqviG6uZ7s2lvwsYBdjwBx61c8S3WmaSkN5dschz5aDBOT9aw7&#10;LVbHW5QkLdTvcPgdP51cGk7tXB+RFb6Tf3UfM/lrtydpOcfpUcumXEKlLZ5ZUK/Ox65/r9K6e0YH&#10;z5wV2sm2NQRwBWfeapYWECw3EgXPLZ9Kv2391f1+JPJ5nP7tMSHyJUPmE4OAc/8A1qoT350+2kg0&#10;qN3ErfvJACSMdq0otTvtbkf+w4EkiiA3TTqNgPtk5zWqkNxHbRzahKm4AnCYCj9Kd6fZj1/r/hzy&#10;6Wea1Ba2DtJKMHvXU+FvDV5fBnvGZQ3JDA5/Wut0W2t9Rne4gH7pfvMAMF/b8Ov4V2saxW5SOPHz&#10;kjPfioqwSegJ3IEsreysyowAq/exWTcaraGMIHIOMMAOwqPxNcgQCBZApLDIB5xXHXNnK8W+F1kZ&#10;sKscfLc9Tx2rMpI6W11S0uLlYY8yEt93Ht71etbaW4Lz3UYUliUU/wAIqvo+lz2caTMqeYB9OTVq&#10;W7IkeKPchK4cH1PcGgRQuoGw0sali3QfSuPu7e8llL3MSYAwu0dTXZaxdfZ3gsLY4aVljT1+bqal&#10;ntIbdjA+XYDPPWgDB8N6LbW9s95q2VDM2xWOMA9+K1Jdd0bS7b7LpgUk5wOTgnvzVHVNPuo4l8iR&#10;ixHMTAcewNcSsEiSOIlZZD1VgePzoAp/Yhqd19ngZt0k29yfWu5i8ERtKskt427qY4/5f5FZegRw&#10;WLyXWpk7gx2p0JrafVvD0zCJ4ZIyP+WgC5/OgD82f2j/AIR+Kv2UfidL+23+zvpz6hYSjHxV8EQ8&#10;JqdinL6nap91LqAAsxA55fBBkDfeXg/4q+C/jL8PtK+Ivwvu4tQ0bWLYXFpdQ8HOcPG6nlJI2BR0&#10;PKsCK6zUfEtraMLZVa4SMcsMEsD2I5/GvzG1v9nr45fs9+J9W+KH7D2oW8Gk6pevqus/CzxDj+yb&#10;mdx+8fTpuGtJH5wuVXOBu2gIPz+vg8Rk+JnicFSdShUbc6cfihLrOCurqX24LW/vRTbaffGcasVG&#10;bs1s+/k/0Z+jc93qcUi/assAOOma9A8M21xDZmS9BUzfMATztHTNfB3wV/bv+GHxV8RxfDDx5ZXv&#10;gPxxCwivfCnihRDLLJ62c5Cx3KEg7duGI5245r7Y1HxHNHiKzcHPyBQvK+tfWZRnWFx9L2+Eqqcd&#10;nbdPs09YtdU0muqOSrRlB2krG1HepJcmKM4jUkcevpTGlMUnnxknHyqehFYdmtzFApIALP5hPck+&#10;tXbm8MK7UQE9c+9eoZmrdtZ61prWGuJ58QwVdDhlbscivJtf8NXWlwm608+bbqQzb8eZEM459Qc9&#10;cV17zvZwrM/Ej5O09KjXUPMuG/tMxqGjKEN9xlIxtYe9e3lOe1sJNOLvHqu//B8znxmDp4iPLUWv&#10;R9v+AeUQxKUMQ6FccdqzL3Qbd5IVt8bxtBLchtpyM+9d1qGjC0/4mWnB5bPO2Qj5zC3oxHVSOhP0&#10;PSsESbQJR1DjFfsuXZjCrCNahK6/rc/PsbgpU5OnVRwreE59K0lpNPt22WvIjVgNzFuQSc9QSa/B&#10;r/g5fCR/8EmPFsa9/FXhggHsBfCv6KvtAZz525g/O3OFB/vH1Pav58v+Dni2gl/4JNeK77JLp4o8&#10;Lxg9Fwb4ZGPbHX3rpzTHOWFrRkvsv8jLLMIliaTi+qP8yqiiivx4/Vj/1/7+KKKKACiiigAooooA&#10;KKKKACiiigAooooAKKKKACiiigAooooAKKKKACiiigAooooAKKKKACiiigAooooAKKKKACiiigAo&#10;oooAKKKKACvzg/4LCf8AKK79oX/skPij/wBN8tfo/X5wf8FhP+UV37Qv/ZIfFH/pvloA/n1/4Nug&#10;Iv8AgkV4AmyN7a34ojT8dYucmv6AdKtX0+AyOoDuPvZ5xX4Qf8G1OlGf/gkJ8PL2c/ul1zxThfU/&#10;2zc1+8k7gkgBugAJPSv3jJpf7HQS/lX5H4tm6/2us/7z/Mp3D8MR39Kzy+AAOp4JP+FSzOFjCgAA&#10;nPpmqRbnr0XJAr0DgIt2M4HY4+nr+NVnYKgDED+Lrz9frUiMqoz5yT8oAFQqpkkVB952AAHYCgCU&#10;4GCB15wc8VVn+eRj2C459ats3mXBYcgDArPlIzg9c5NADgT5QckcZUZqygBiiVRklskmoIgggZzg&#10;nIxVyIYhTI/vHr6CgCs4VFOcdSx+vaq4YGTec+op8hyuW74FR7iuMcAHFACxjdlj61Ex3Ese9SRk&#10;DIPUjjFMRQxwTj3oAUKdpb8s1oaSxW+QDPORx9Kz3YNgDgDgVe05dt3CTkEyDj271nVV4s0pO0kz&#10;r6lT5UZvoAaNq5+YgcnikdgflXOB0r5s9wYWJ9P8PpSUUUAFeHftFfHXw7+zt8Lb34ia6huZwVst&#10;G0uPJl1DUZ8i3towASdzcsR0QE9cA+0Xd5Z6fay31/LHBBBG0000rBUjjQbmdieAqgEk9hX5v/B2&#10;1vP2yvjx/wANL+IopB4D8HXMunfDbTrkYS/vUbbcau8Z64YYiz0IXvGc/B8ccQYihGlluWtfWsRd&#10;QvqoRXx1ZL+Wmnt9qbjD7R6eXYWEnKtW+CG/n2ivN/grvoe1fsi/AzxD8N/Duo/E74sOLz4g+N51&#10;1jxReMButgwzDp8fXbHbqQCo43cDhVr7DjjaRwq/j9KjG524wcn3qzH8kbsP90GvoOG+H8PleCpY&#10;HDX5YLd6uTbvKUn1lKTcpPq22cmLxUq1R1J7v+kl5LZCTSDOyP7o4+tfK/x+/ZR8C/HW4t/FlpPc&#10;+GvGmm4fRfGWinyr63dOUWYqV8+LPBRjkDIUjJz9QVNFxk98cVrnmQ4PM8NLCY6kqkH0fRrZp7qS&#10;3Uk009U0xYbEzpTU6bsz88/B37VPxC+CHiS0+Ef7bltBp09w/wBn0P4jaeh/sPVsYwLggAWs/Tdk&#10;KueSqDBP6HwyQ3EMdzaukkciLJHKhDK6sMhlYZBBHII4Ncz4w8F+EviH4buvBvjnTrTVtKvU8u6s&#10;b1BJE47HB5DDqrDDKeQQa/Pab4e/H79iB31r4JfbvH/wxjYy3nge9kMus6NESWd9MmIzLEoyfKOf&#10;dScyD89eNzThzTFuWLwi+3bmrUl/08S1qwX88V7RL4oz1kep7Oji9YWhPttF+n8r8np2tsfptT9g&#10;IORnIx+deOfBX48/C/8AaD8JL4x+F+pR3sK4S8tH/d3llMesN1ATujcc+qt1Ukc17IcquK/S8tzP&#10;D4yhDFYSqqkJq6lFppryaPIq0ZU5OE1ZroyRzjEadM9OgAx6CtPQNWOiaol/5Xn7QQyYGdrcEqOc&#10;Edv1rIQ9V7nvUiPtdghw2Dlh2PQZ/HtXVWpRqQcJrRjo1XTmpx3R9Ba29rq+k2+o2z+ZHI4dPXBH&#10;Qj1Hf0r4k/4KFB/+GIviZGOi+FZiT6/vI+K+qvh5Cv8Awjd45Znzers3cY+U5wOnOK+Vf+Chgmb9&#10;if4nL0VfC0xPH/TSOv5r8S8IsPgMypJ3tSqf+kM/TMtxLqulUate35ntnwjvzL8H/B9shwF8K6SD&#10;7/6HFXo4jcqGUABc5avL/g4BD8HvCWOWPhfSTu9P9Eir0Z7aabHzHAOducA1pl/+70v8K/Iqp8TL&#10;95dl7TyIm27Rud/asuzL2w8stxK+fmByDt69fb0rTMcNmoE43PjecdBjp9axrRpr53O0sAdxYHBB&#10;7EV6NKaTaezMpK+x0Kdtp4zlj2rH1eBLx98PYfnT1m1Jflmjyo4JVgCffGB1+tLNJbC1M0LEblGD&#10;z+VE6LjqNST2PLtfgvJb6ODG4bQqKvPWvVPBGgS6Hp8l3ffI0pyVYgYUdM1x2m2Gq32vxTso8iN9&#10;zScAHHvXol5p1/fE/aMGNDlIVI+c+7A8VkM1zq+lrE8xmj2xjkhq89v/AIhO1wLfS7dXdvlVid2P&#10;wFXfE2y28PfZTCsJeQIQTknvwa5Kzjex3zWsfzeXtLntx2xQBoXHhOCa6V7+/a4kdgAAQSCeccnp&#10;TZ/DVldXzaRpTiOWMBWkHQ+ucZrhIbLUrqYyxb92eDzn8K29O0vWdPZrze0Z55yQSfWgDak8BzRS&#10;NGLxg4HJCnH4HNWbPwC5fdfTmVSpPG5TXBS6prTzFDcSliezGteTVvEtvAlpbzykBcNtOeTzigD2&#10;PT00bw1oQidlijYscyH5mJ68968v8ReLILmM2umElfu7iMZHtXF3V1qU+IbySVsHhXJI/AVf0/Qr&#10;y6xI6lVz9DxQB6H4b1PUNO0ZYoEUsGLMe4zzWlF4ztjcxpqpSLZlhIMkHjHIGazY9B1KS1MdtvEb&#10;gZOQCcfWuTuvCN0jkOxVumJMDPHbnn8DXVVpuT5o6/12M4yS0Z2o1LRda1UxxSL+8H+szgBfoa6U&#10;ah4e0i3MUVxASvzHDDccV4Q+n3tmx3ISCNuR3P1qgLO6Y4EbdemKw9lLexd13PXJviYuW+z2pZc8&#10;Fm6n8KrWfj2RbGWa/gB3E+WFOSPbmuQstGu7dfPk2EEYEbHBBPtSzaVeeQ0X7vrng5xn0qCrHY6N&#10;rVjrOupqE7FWTASJwTjA7V0l1rul/bZYvMHmb19uBXjn2ae2i864XAQjBQ8moYri1diJt4kdhhsn&#10;gUCPW7nWt15LIIpDGE+Q44rn4dXnutSUmIKuCXcjBz25rnbrUrmzxbwTFuNoU/MefStfQbK8vSWu&#10;fMVBjcwHzfQe/wDKrhTchN2L8usaTeSNuYxMp2jKkc9OM1Jd2C3k0dmAQxxuI9PWt668LrfiNUXy&#10;VXoQMkD3GRmsJ73VPDaNJFEJ8kjcR1P4c1rKinrB3/Mnmt8RNeaTpPhywkuEkJmYZG/pk9gK5pPE&#10;l2unIjBJHckjPUc1S13xHcariG7j2EEFh0x7VSFlFexBoyycAAdc5rBJvQvzOB+Kv7PPwm/aW8OL&#10;4Z+LWi2d8qsxt9R/1N3ZE9GtrlcSRsDzgNtPcHpXyLNa/tZfsL3ht9Fef40/DuMeYLS5IXxZpEHp&#10;FL8y3qIo4Byx6AIK/RRdOv79YtHt45EgjO5sK2XY9zwB271ei8E6l/aOxkZlUDAYqQM9z83brXzm&#10;a8F0sTW+tUpOhW/5+Rsm12knpOPlJPys9TanjeVcr95dv62PA/g1+158I/2hNHe/+GOpia4gH/Ew&#10;0W7X7PqVi44ZZ7Z/nXB43DKE9GNfSena/pt4AhJDkAbCOTXy98eP2BvhP8a9aTx5os934O8ZWp32&#10;XjDwyfs18jjp54Qqtwp6ESfNjgOBXy3dfG/9oj9kK7/sj9rzRT4k8MRFYbX4qeD7dnSNScK2q2C/&#10;NC3cugx/dDnmvJ/1ixOXS9nnMVydK0E+T/t+OsqT825U/wC+tjT2Kmr09+3X5d/z8j9RtQm2N5V0&#10;jbN3G3rWNJpRnBaUkQkjlv4fQmuR+HPjPTPivo9r4y8C6vp2u6RdITb3unTLNE2OoYryjL/ErAMO&#10;hANe722lQWdp590TJIOfmOVGPRelfeYWdOUY1lK8Xqra3XddLee3qcc76pbmNo1jeeHp8WBWQSrt&#10;aKU4H44zn9K53xR4MmmT+0vD6lj1ntXAQmQnJMeDjB/u/lnpXcoS8n2tO469vpVkz8YnXLAH5c16&#10;OX5zWw0+elZd+z/rysZ4jDU6sOSqrrp3R89iKTz2SbKsnyFX4IbnPHbFfgR/wc52+3/gkT4vYYO3&#10;xb4Xyc+t8Olf0vSadZTzfap4EZsf8tFDHH1I6V/PP/wdMW+lwf8ABHbxiIrKCKX/AIS/wqVnhyOP&#10;t4yCCT1r7KfGdKtSdKVNpyVujV/z/A8bD8PyhVjUjNNJ38/6+Z/lrUUUV4B9Of/Q/v4ooooAKKKK&#10;ACiiigAooooAKKKKACiiigAooooAKKKKACiiigAooooAKKKKACiiigAooooAKKKKACiiigAooooA&#10;KKKKACiiigAooooAK/OD/gsJ/wAorv2hf+yQ+KP/AE3y1+j9fnB/wWE/5RXftC/9kh8Uf+m+WgD8&#10;Iv8Ag2qZYv8Agjt8PWYnnXPFRGTwANZuf51+5RciISk4aU5wD2HSvwm/4NslD/8ABH74dxZOX13x&#10;So5wMf2zc5r91bqYGUlTwo2qK/dcl/3Oj/hX5H4xm/8AvVb/ABP8yjI7SSHoBn68Cqjn5GA7nHXF&#10;STFVGMZY+/rVeYMi+WuO+T7ntXpnnDkwbfK9NxAP0pkRYK8w/hTap9z1NWSnlQKij7tUm3LbbeAD&#10;1Pt6CgBYcJGGUnk8+uKpN8shPvVkkbAB2HJ6Yquy7n+XgE96AJ0OUy/cgDA/OriEJals8klB/Wq4&#10;TCqBg9vxqa6OLeNBjG1mz6knFAGdIxIz7mmfw4yOuQO9SSjGPpUaLlsYzQAq5OT6c1YMO1tzMoBH&#10;U/0FMtkDzrEe5xUlyXuZyY1JA+UYHYUAkQbkX7gJPqf8K1tETzb3zH52jP4nisdo5E++pHuRiuu0&#10;O3eG3MkikF/uj1HriubFztTZ0YaF5o0n5c7acYwo+YgE9BTyfKHy49N2e/tVcnPJrwD2B209Rzj0&#10;ptOVmHAJr5w/am+Plv8As+/DY6tpkK6l4m1i4XRvCOiR/PJfapPhYxsHJjjLB5PwXILCvKzzOsNl&#10;2Dq47Fz5adNXb/RLq29Elq20lqzbD4edWcacFds+dv2nvE+vftB/E23/AGJ/hhdPBDcRRap8TNat&#10;zzp2jqwYWSsOBPdcZX0KgjaXx98+FvDGgeCfDdh4P8KWsdjpumWsdlY2kI+WKGIbVUZ/U9Sck8mv&#10;Bf2UPgA3wL+Hso8V3I1Hxh4iu213xlrL/M9zqE5LNGrY/wBXDuKKOhO5gBur6kC26dGH16mvkeBs&#10;lxLlVzrM42xGIt7v/PqmtYUl5q/NNr4qjfRRt35jiIWjh6L92PXu+r/ReXzGRxlPm744HpRIFSML&#10;15zz60PMoHyfmarFieT+dfoZ5QlWEG2PPPPv2qAcnFWDjOB2GKAHoOM/hUo+U/Lx6UwDGB6dqdnP&#10;NAHxP8av2QIfEPi5vjb+z3qreBPiFEpLalZL/wAS/Vh3i1K2AKSBsYMgUnuytgYp/CD9sGWXxenw&#10;N/ad0tfAvj0YS1SZv+JPrYztWXTrliVJc9I2Y88KxOVH3QIpSNwViPXFeT/GT4KfDX48+EJPAvxS&#10;0yLULRyXgdsx3NrLjAlt5hh45B6jg9GBHFfmeZcFV8JiJ5jw7UVKpJ3nSlf2NV9W0tac3/z8gtft&#10;xmexSx6nFUsUrpbP7S/zXk/k0esKpVsMCMdfWp9r/LGjBdxG4jsoBOB9e5r8wofFv7QP7CbLZfEz&#10;+0fiN8KY9sdt4mt4/M17w/CMBVvoh/x8QKOPMzwB95eEP6FeAvH3gn4peGrXxz4D1W11jSb9Xkhv&#10;LKTdGdoyUYfeRk4DIwDA9QK9nhnjbD5hUnhKsHQxEFeVKduZL+aLWk4PpODcejs7o58Xl0qaU4vm&#10;i9mtvn2fkz6V8IRC28FxS5H764kl6Y4QBRzXxr/wUCvnn/Yr+KcajOfDEoGM9BJGTX2bPDJa6Fp2&#10;lsQCtojSAHndJ85/nXw5/wAFFPFY8HfsW+PFjUPNqelR6BaoeS82qzx2oA9TtkYj6V+MeJ2KhLA5&#10;pVk9PZ1P/SWfoOVUmvYw9D3/AOBAe4+DfhKUHKnwzpRB6gj7JFjmvXriRklEaD7q9c964L4X+HU+&#10;Hnwt8NeBd2f7G0HT9KyepNrbJEc/itdfuluH7jJ5+lbZfGUcPSjNWaSv62LqP3nYR4WkXZ1ZvmYn&#10;2rR09Bbo7YAyAAB7VHNAwjEMAJZh82OuK0I4IrSMCUZOBx/+uuwi3UyLQzyLIGDNtdh+Haq7LFCi&#10;2sibgThG7j0XHt2NaSz3EjEWSqATySOv5VBdI0KpdTD7jEsBxxjGf+A1vQ1fI+v59CKmiv2KnlKt&#10;t5UJKd8Vy893rFldA6fMeDyxVSK7mSFZIsgcEfKe1Yt9a+RAUGTkZbFYFHC+JdQ1bWJYFunDeXno&#10;AAPc4ro7a484QeHtP/eBF33Nz1A7kcf1rh7+xv5pSYI5XBOAyqSK9J07SdQfSBptv5cbFdssjAgg&#10;n6UAb1jrdpbW3ntEkdvH8qYI8xyOM4965vxBdWqok968hWYbkXBzjPQjNa1t4L02FUa4uWd0GA3y&#10;hc+vNcr42uzYyw6fGwmcIXMoIOAeg4oAvRa5oyzfY9IsWZygDEgA/maqm2bVLxhpdu8U6feZsbAf&#10;eqXhPXHtFeRl3HcAQcZx9SK6Kz8c6X9qeFIJVJJA24PP6UANi8NC3tRPrhSSTkgRjp6jp/Wp7UW0&#10;7KliQEU/NkVyWq+LtYJkjhjCx5KhnX5hn3zit3wnaXc9gszbt8hYgnjjNAHWz3+rxZW2jSYADCjt&#10;WTc3/iS62Q29koAP7yR84BPbBIrurKxjtIhjO4jk1VmuWEq24A3SZIU98UAZkML2EIe6SIu5xwoG&#10;38605IIbiDbME5GQWxgn06VW1baLEXFyfJCEZLYrF07WF1zUE02yAaOJWaWXquD0HHer9o+4rIsr&#10;Y6WAJp4QCriNhkjk+2au3Wh6coIWMKQucrkHA96qeIIzai1kI+VJgWx3A6ZqfxDrQ07T/tTqzEsI&#10;0x33jir+s1P5mL2cexhvpdpLzl0ychid3A65Bqvd+EoYlV02OrkHc4wy+4wOfpSRR6zqyQ2JjFug&#10;+eSQsCSOuMD1rpdbvbaxsQzkgRKAo9+lNYh9Un8gcOxyqeGIVBublF8zcEhCgNuA6sRkY7fSu1sY&#10;IYIwkjIjD+BcDH4Vm2fmMkd7c5UyMEiQ+464qrEQbmV9QX7smF29cfTvSq13LS1ghCx2x2KgORmu&#10;QkYSXbJGQw5BI561n3VzrF0xTS4WwflDMO341Da+Gr4n7M1wUyMuAoJ/nWJRJFomlalcTySpxCwy&#10;yHaD+Fa1lpOkxakPK4Pl+Yi5BVQeM896rX72+m2yaHYnc8zBGPUj1PFW7kx2OoQRMM7o/JyeOg4r&#10;b289uYnkXY3mdY3LJ0HHFNeQuxlVcEAEn1Fcte67FBKLIDlepHNag1u2t4Ft2DFyOcDisS7ktxLI&#10;jLhsAnnFctreo6VbW01tfFJGuMxmKVQ6PGRhlZTkEHoQeDTfEfiS306OIKrOxO7jj+lO8P6O2qId&#10;b12IMzN/o6PzhPXA4oYXPz/8ZfsNzeCtVm+NH7G3iCX4ZeKbnM17pMSGbwxq5zkR3en4ZYt3OHjU&#10;hSchAea1/AH7fQ8Ka9B8JP22/D7/AA28STnybLW2Yz+F9WPTfa34ysJbGdkpwvGXB4r9BNWmhe+t&#10;7SNVaJc+YgHy4/8ArVy3jjwT8O/iN4buvA/xD0vTtZ0q8XZc6dqESyxH0ODyrDsykMOxFfD1uEZ4&#10;Wbr5LV9i3q4NXpSfnH7Df80Gu8lI61iuZWqq/n1Ok0TUbW8095LZ0ltwFeCWNgyyKwyrKwJBBHII&#10;4NWUu8aiYFG/K7iO49s1+Vcv7OH7Rn7Jmo3Wp/sV6x/b/hUSG5uPhV4uuDJGqk7mXSr9zvhb+6jk&#10;DJ5Lniu58N/8FPf2Z9PgmtvjM2tfD/xRZSi21Pwp4g027kvYJcctGbeF1lhyDh/lyOSoyKVLjrD0&#10;H7LOI/VZ/wB9r2cv8FTSL9Hyz7xQPByetL3l+PzR+lM9zGzCNRgkHOa/nQ/4Omow3/BHDxhPnn/h&#10;MfCq/wDk+K/R8/8ABUj9hozLM3jWQ+v/ABJ9U/8Akavws/4OP/26f2Wfjp/wSo8W/Dj4V+JZNT1i&#10;68U+Grm3tG06+tg0dvfB5D5k8CIML2LZPavWy3jnJa+Ip0aOPpSlJpJKcW23skr6sTwlWKu4P7j/&#10;ADgqKKK/SyD/0f7+KK/n6H/B0b/wQ9Ybl+Mk5HTI8JeJyP8A010D/g6M/wCCHx4HxjuP/CR8T/8A&#10;yroCx/QLRX8/f/EUX/wRAHX4x3H/AISPif8A+VdH/EUZ/wAEPx/zWO4/8JHxP/8AKugD+gSiv5+v&#10;+Ioz/gh91/4XHcf+Ej4n/wDlXS/8RRn/AAQ//wCix3H/AISPif8A+VdAH9AlFfz9/wDEUZ/wQ/8A&#10;+ix3H/hI+J//AJV0f8RRf/BD/OP+Fx3Gf+xR8T//ACroCx/QJRX8/X/EUb/wQ+/6LHcf+Ej4n/8A&#10;lXS/8RRf/BEA9PjHcf8AhI+J/wD5V0Af0CUV/P2f+Dov/gh+OvxjuP8AwkfE/wD8q6D/AMHRf/BE&#10;AdfjHcc9P+KR8T//ACroA/oEor+fv/iKM/4If/8ARY7j/wAJHxP/APKukH/B0Z/wQ+PT4x3H/hI+&#10;J/8A5V0Af0C0V/P1/wARRv8AwQ+/6LHcf+Ej4n/+VdO/4iiv+CIIGf8AhcVx/wCEj4n/APlXQOx/&#10;QHRX8/Y/4OjP+CH55HxjuP8AwkfE/wD8q6B/wdGf8EPz0+Mdx/4SPif/AOVdAj+gSiv5+/8AiKM/&#10;4If/APRY7j/wkfE//wAq6D/wdGf8EPx1+Mdx/wCEj4n/APlXQB/QJRX8/f8AxFGf8EQOn/C47j/w&#10;kfE//wAq6P8AiKM/4If9f+Fx3H/hI+J//lXQB/QJRX8/f/EUZ/wQ/PH/AAuO4/8ACR8T/wDyrpD/&#10;AMHRn/BD4cH4x3H/AISPif8A+VdAH9AtFfz9f8RRv/BD7/oslx/4SPif/wCVdH/EUZ/wQ+/6LHcf&#10;+Ej4n/8AlXQFj+gWiv5+z/wdF/8ABD8cH4x3A+vhHxP/APKuj/iKM/4If9f+Fx3H/hI+J/8A5V0A&#10;f0CUV/P3/wARRn/BD/OP+Fx3Gf8AsUfE/wD8q6P+Ioz/AIIf/wDRY7j/AMJHxP8A/KugD+gSiv5/&#10;P+Ior/giD/0WK4/8JHxP/wDKuk/4ii/+CIH/AEWO4/8ACR8T/wDyroA/oEor+fv/AIii/wDgiAf+&#10;ax3H/hI+J/8A5V0f8RRf/BEAf81juP8AwkfE/wD8q6Asf0CUV/P3/wARRn/BED/osdx/4SPif/5V&#10;0f8AEUZ/wQ/zj/hcdxn/ALFHxP8A/KugD+gSiv5+/wDiKM/4If8A/RY7j/wkfE//AMq6B/wdGf8A&#10;BEA9PjHcf+Ej4n/+VdAH9AlfnB/wWE/5RXftC/8AZIfFH/pvlr4a/wCIoz/gh/8A9FjuP/CR8T//&#10;ACrr4q/4KQ/8HF//AAR/+Pv7Anxj+Cfwp+KlxqfiXxX8Ode0HQdOPhfxFbi5vr2zkigi86fTo4k3&#10;OwG53VR1JAoA4P8A4NrH3f8ABI74fIuDt1fxUdre+s3NfulM4UcdfrX8fn/BEL/gsb/wTr/Y7/4J&#10;w+EvgN+0P49n0HxXpuqa9cX+ljQNYvRHFe6lPcQET2lnLC2+N1bAc4zg4PFfqfL/AMHEn/BIVyuP&#10;incYz/0K/iAD/wBN9fs+UZpho4WjGVWKaiuq7ep+TZplmJliaso0pNNvo+5+07uTKCeBnqe5pNw8&#10;/e/3UBPPrX4pf8RD3/BIZphI3xTuNoPbwx4h/wDlfQf+Dh7/AIJFkn/i6VyARn/kV/EHJ/8ABfXo&#10;/wBr4T/n9H71/mcH9k4r/nzL7mftW0ruhY/LknA61AwB/dJnPANfi3/xEO/8EivLAHxSuc9/+KX8&#10;Q9/T/iX1CP8Ag4c/4JFq7Ofijc+3/FMeIPT/ALB9L+18J/z+j96/zD+ycV/z5l9zP2ndxhiPUY74&#10;ApCcYVu4yT7Hmvx08If8F8v+CUnjnxPpfgbwx8TZ7jVNa1K20rTrc+HNdiElzdyrDCm97FUXc7AZ&#10;YgDOScc1+xsiiMledygqc+oOK6aGLpVb+ympW7NM5q+Fq0mlUg4+qsPV8phePQd6WcFo417bCAfo&#10;ev50sakjJPG3P5UswO1M9gB+ua6DAqTHLgD0pryN0B7YNJL1H0qNiScnoB+NAFyxYJPu6kKdo9Wx&#10;xXW2dv5NukSj5vvN67j1rmtIQm+RcZJwT7V2ZPlrx1b+VeZmM2konoYGO7IWjEw8uQbhnoeasyny&#10;/lGM4/T0FQCRgMA0snbP90V5d+h6Awks29uT/IelJRRSAyNf1/RvCmhXnifxHcxWen6day3t7dzH&#10;CQwQqXd2PoAPqeg5r8//ANmrQdY/aY+LE/7aPxEt5rfSbZZtJ+Fmi3SY+zafkrLqbqf+W1wchW7Z&#10;OCQENU/jpqF/+118bk/ZN8ITSp4P8NSwar8UdVtXKidgd1vo8br/ABMwzLjoQe8ZB/RvT9NsdG0+&#10;HStMgS2tbWBLW1t4VCRxRRKFREUcBVUAAegr8np/8ZFm3PvhMHLTtVrx3fnCi9F0dW7/AOXav7bX&#10;1Wjb7c190X+sv/SfUsUUVUv7yHTbCfUrgOY7aCS4kEa7nKxKWIVR1OBwO5r9Xbsrs8VK+hbor8F/&#10;2MP+Cqvx/wD2sv8AgqNrn7K3iP4d3/w6+H9t8LG8c+H9P8ZWD2ni68zdWkMF7dJ5xS1guUndo7Zo&#10;y4UIxc7q+Hvgr/wXQ/bC+JP7aXhT4LalonwzeLxP8Zr74W6h8HrG31VPHPh3TrORUbWrvUJXFg8a&#10;L5juqqQfLb5VHK+ZHOaD5bPdtbdml+p6byisuZNbK/3q5/WTU6nJr5w/an+Pt9+zT8J5fiNovgzx&#10;d8Q9Tl1G10TRPCPgmz+16lqF/elhAuCQsMAKkzTtlYk+Yg9K+JP+CMn7bnxm/wCCgH7KWt/HP49a&#10;douka3Z/EjXPC0enaDFJHBbWmnxWkkcbmSWUySo07q0gIDYBCiuv65T9r7C/vWucqwc/ZOtbTY/W&#10;sv3OcZ5J4qwA4+ZgQOh9j1rItPt9w8sd2sKhZCYTE5IMeBjcWA565xx9a1BbSWt6NVt5IY4rYGST&#10;zQRFtOPMfCgEnA4JzyB2rpOU/CX4q6b4k+J37d/if4aaj8RL7wLocdtd6i2pNMWgWa2SwSK2RZbm&#10;CJPME8r9STs4HU16b+yn+0tc/Dz4x+MfhB4t8Vy+KfB3h3w3feJLfxBcBpZY47K7tbVGjJZ2Mdy1&#10;wyRx72DOnycFq4/xD8GvDHx2/wCCkPinw/8AFew11/DsmlXeqrNp8t/pdpLcynTIrFvtkHlq+Y5Z&#10;sRiRs/McfLx9ueJ/2GPhX4Q+AHi74c/s+aJDpeqa/Fa3dzqF3dXF7e6lcafIJoIbi9vJJZjGMMsa&#10;FhHGXJVVyxP9C51xPldRUMorzbhUhhoyfuclL3abnKLV5c9rqV7JNyve1j+JOFfD/iCjUxnEuEox&#10;jUoVcfOMf3vtcReVaNKnOLcYezb5ZRa5m0o8trtnA+CP+Cm3wp8a3z3mo+GvEen+FGv5NIPi26ge&#10;XS/PRjHLHJII/JbyyrLKsUspQhgwyCB84/FXwf4h+G37bvh/w9+xVeDQ9W1SKTxA/hIoi+GNeU6b&#10;d3cySSLOphWaGIsgWMoJVjKNGDkeN+Mvjjrmq/st+F/2Avhr4B8U3/jzTFtNKOkLYSIHksWfY5+X&#10;bbxyOwee4nMcSLvbc2RX1J4T+Dnjb4M/8FBPgt4E16DUNTl8P/De10/UNZt7S4exkmtPDV9ZSv8A&#10;adnlKDcAIoZw3zKMZIr4PjThzJIYPFXccPiHQxCjyVU5JJ0+SUZ3bTnreKdpcqfLbQ+z4Z4o4ix2&#10;KwcZc+Kw8cRhG6k8O6bUpRq+2hy8kVy02oWny3hzuDlJpnog/wCCzvwr1PxDb+FLrwnrjeJFs/7Q&#10;1XSrO4ikitLOMBXnjlCsfL371QTLETsOCcE145/wUf8A2sNH+Jvwy8ED4ftfp4Z1SSHxe+qXFsfL&#10;ml068MH2UYVmFzazRSrJGpOWZCARg14b+z7+zZ4a8d/s5fGzxv408J6iPEnhzX47zw7qE2n3drqK&#10;tZaagmihDRrJcQglw0aq6Fslfm5r4xbVfjG3wy8K+CfiJpr2ek+Hn1fxXoflWlyl2mj33ie4Zp7+&#10;B1DwsZYtsbOiBkeM5IINeDhsp4RweerD1MJSlB4mth6fNVc41IvCyqQlU5nypurFwg4+624audme&#10;ZnfFXH2L4b9pisXVjKrhsPXk4UFCVKaxcIVYR5YczXsnzzjK7spaKm3E/r5+F/j+w+Jvwz0n4vTa&#10;fqmgxaxpy6sdM8QQmzvrFGySl1C+DGyAZIbBxyQOlfng/wDwVX+FN/451XSfCHhLxdr2h6A8Y1zx&#10;Jpls0ltZrL/q5JcRmKISL86JNPHIyYbbgivvDwt460X9qL4Fx+MtAh1PS7HxtoN0bSHVYGt723jv&#10;UkhBliJyrDO4c8rgjrX4QaL8Y9W/Ys+APjv9jjxv4M8RzeLvE+s6lJYPpunz3cOoDVLeC1MsCwRv&#10;LdFUiHleUr5G1WKbSK/P/DPhXK8asS8ZRjUqRqU4+zlVVNQpScvaVFLmXM4Wit2le7jK5+8+MvGu&#10;d5dLBxy/ETpUp0as/awoOtKdeKh7GlKKhLkVS8m/di5NcsZQe/qn/BUD9qeTxX4N8NaD8KdT1bT9&#10;B1KyHiD/AISexWX7Jexzt5CwoFX95Paukga3bJEhUMnSv0Q/Zw1i3+G/7GeleJtEh+IGtx22jahr&#10;8dh41UN4okUzzzm1liSKIIy/cgiWJcRBAFzxX41fFv4HfGL4bfsd/Brwp430fVP7bvPHOpatd6TY&#10;201/JpR1jU7e7t7OdrZZVSSOADzjnyxKJAGIGT/To8cYuJdjAvI74kPOAe+a7vErNMto5Nk+W5cl&#10;OlCVaTtJ+/y1pxTmk9HOCTvo0naNo2S8/wAHsizivxDn+c5vzU69WGHik4RtT5sPTnKNOTjrGnUb&#10;ja7i2ryvK7P51vhD+2d8T/iL8LfjT4F8c3vifVNUudHfxFpes28LxadoUNulvG1k08SolvNOX8yK&#10;NTlgrEgck+m/sif8FLNF+HfwQ0Lwv8XdJ8W6nY6Je6hpGveP5llubGK4N5cXCQrPIhW4a2tWRZES&#10;YyRhCuz5QK+e/gt4g1L4b+D/AI+fsueING8QN4n1azufEAitbCaaC3g0iCKKRZnQE75g2+DYrCRQ&#10;dpNbHxT8M+I7f/gjN4R0uDR9Y+1Pret3L2EWm3TXgN7e6uYna1WIzjzTKhBZBncD0Ir9nz7L+G6+&#10;Mq5dXw9ONGti2o8tTlUYOhHlqR5ZWSb2T9xO65drfzpwrj+McNl1DNsLiq0sRh8BeXPScnOrHFS5&#10;qMuaN27N3a/eNWfPZO/6bfHz/goL8Ovgx8WNP+Dfg/RNd8Za/dRJdtp3hxZJ9kJiWdiqQxzO4WJ0&#10;kkbYIo1ZdzgkCvqH4I/Hf4f/ALRngdfGvgOaQxpO1nqNjcqI7qxu0VWaCdASAwVlYEEqykEGvwE+&#10;Pfw0v/gh8W7P4vfEu/8AiHofh7XPBtkLbVvAnkW16t+9nZB7K8uLq2nESrJCwaL5WfKMAxTA/SL/&#10;AIJJfC+88P8Awj8SfEXUNE8Z6JH4q1uCa0/4TW4hNxf21hB5aX0FqljYS20UrySKPPQyTCMSAiMp&#10;n8g8QeEsgwnDuGxWDblVape/zxfM5QbqxlH2jknCWitTjy2tJvmTP6D8MeO+KsdxbjMFmSUaEXXT&#10;punNckYVFGhKM/YqL9pD3nzVp897wUeWUV+oUJubZREjLFDnkYyTTbuDUr5/kURxD+IEZYe+a6Se&#10;G3aLa/I7Cud1CC72FtPG5mOCX7fSv52P6qPPfEV3f2rG3hywHBIGa4RZLmKXziGyOpYGvZY7CCwY&#10;3V7J5lwwwkWMAZ745zWLd+bdSCMJjH3uO1AHOaHeySxmzWMFnb72OlbML6PpFtJHcIWuHJIcr93N&#10;dfo+kW9pAJ5wVJGcYAwKoaxPpuqyrZxwhsjAOBmgDz3SbGTV5GWaU4MnC5H1J5+te0WctjoVmJL4&#10;7FUYjUcnA+lZOk6fpeho86xAuOAQMnPtmtNmjngR7mPgjdh8Gqb0sU5aWsXJPFem4CQCV2bAVVHJ&#10;z7VQ1WWUXlndbSNud2f4c9jz1rNjttee5MoFosY+420BhnpzWxd2cjaWQ7tJPuwTnoT/APWqSUjN&#10;1q1n8QQC3vHCxRtuYoQAV7HNQ+FzZRT3FvpLou0Juc85xxzjFX5k0+1sRb38gVvLO055J9K5vQLe&#10;KOKYMfKSVhGGHUk0AdhqFrqeqxG0uEWMKwZXXPzY9smrGoQwyx21rPgLGwk+bHO0YHWqceh3emwv&#10;JaytMxIwrZ4x9DXjeuvf3V7NJqHmna2yNUzjP0OaAO/vvHGn6VK8USGeQk/MhG0frXK22p33i3xF&#10;Fa9ImcMYz2VOTnH0q54f8J3xhSa5MUaSnOGU7wPfOK6TVfF+g6FciDT4BJKg2Hy1VV9PvDk0AXrj&#10;U1l8Uw6bFxFExdhjgYXtSX9zFJ4gSC2fnazkAdCBXP8Agp7/AFjXn1OWPEKbjJuP8TDgetdTYppz&#10;Xt7cwoA6EoZDzjPpQBFaprsu6WObfjkKQAPwrVsbq8gV5NTQRtjlh0/rXNW19O0klvZy/vVy6gd8&#10;dRWjbvqN7C1pqbx8g8LjPPrQBi2WrTav4jRLWLCI24v14HrVvxLq9sbqMRHc6Njg1oKdF8JWclwX&#10;XzmU4Gcsx7DArmtO02bUB9unQoWGcn3+tAHcaXb29xbx3LxrlzyxAzWxdW9oIGeVU2gbiMDoKqpL&#10;BbW0NlCQ0iqMgevvWRc6MsspuDIzMPmZXPB9qAOS1jTbTUXgvIEEcSOGmY98ngAV6FPMkFkWgIKI&#10;oCgcYGOK8s1rxAt3GNFtYZY2EwLEDgAdBxXe3mm6hfaXFDp5w+FErHoBjr+FNIaVzP0XzNQFxeTg&#10;n5hGpPoetT6lY2smXjG2TAG5e59D61Jcsnh3RBas+ZDyWA6n1qto99A2mytdkyStKpT29Me/WnFX&#10;HGNzO0jR9Q+3m5v2OxRlQcdRVnW9NsLq4W+lt7SW4CGKOeWFHlWP+6HILBfbOK66KIwWJku+G5br&#10;0HaucjWC5jF3gn5yqn1xUSimrNEnLJounoQ00FueeB5S4z+Vfz2/8HQ9vaQf8EgvGIht4kJ8XeFv&#10;nSNVI/08dCBX9GF3uZG4GF6Cv52/+DoqOdf+CO3i9m5U+L/CvPX/AJfxWmGpx9pGy6lJu5/l2UUU&#10;V9KbH//S9P8A+DenRfEWuf8ABKXwVewWljY6bpXjPxKW1q5gMpku7q5cBAvPmMscZCgDC5yTX7j+&#10;O9H0/wCG/imTWvBMdlE2g6VY6RBdSWkHmi5u1ZlbaQylmiUlm6qG9a/En/g3z8Txj/gkJ4X0bWtV&#10;sIbWz8S+Ibmz0xUka8muf7SlYDAPl7WzhnbkLwOa+3P2y/j18T/gr+yH8Tvjr8MNGs7m38K6JN4m&#10;ggvbVzYedaoIohOySCTbtYjCyqW65r5yvNqpKMd2z7XBJqhGUnZJfhY+wfCnhvTPiLoyadq+j+fq&#10;l9qFvZWOrtGrQo9zI5nd8fdxn5Rt5qfy/iDfs2mpaaPfrf3JsrPUb22gjk26OWHlR5wFjjxk/L94&#10;E571+EXwq+MX/BdjWfCWg/E7wDo37NFl/a2kwatYXstxrovFt9QgEiBwWdEdUkA+XlT0J616X4Y+&#10;IX/Bf3QBFrM2kfswanDaW91p9vBf3fiB0h+3KRI4VSp3EE4Yk5PXNfRR4UzKycqL1PCXGmW3ahWW&#10;n9M/a2/8FeF9E+HcfjXxvLpl++pCOytdMtYI0jMNtGwLAlcmQNgeYOMZwxJrnB4e8I6J4CuNS8Oa&#10;VGIdaEMd7e5DG0WMq5iMe3OwtnJJJ5GeAa/H6bx//wAF5fFlv4e8PS+Fv2VZP7CjeCxDXPiRvNDk&#10;Eeb85BClQQAAvqDVzRdd/wCDgPSJLjShpH7LMiXCM0yXF54hKMX6scEfMcken6V52PyXE4aolXjy&#10;37no5fneFxMHLDvmtvY/aDwNaQaf4lsL6ayhutPtRdXqWlpY2iLbyyQOu4gnDBH4AYYJ5ArzDx1q&#10;XhPxBrF5rGm2n2+VrtYzqLwwWjfZ49qrGsCgsN2cHnOBgeg/Liw8Cf8ABwR5Zmg0v9lRlkjYOsl7&#10;r7ggnBOChAZvUc1Fo3wp/wCC/Nvqy3w0T9lW9MUgdoZdR8SGMEHI3bQp69s81xVcM5K1z0PrVNXd&#10;nf0P2Yl+G2sfEW9Bg0HTNA8N2ORawGxjwnOWnlHPzttwWZ+nGOa9PvtI+HvgTwlHqd5LfxXJ8s3E&#10;+kRw4MRwu+LIKsVY4ICjPIzxX5R3nxR/4OSfsVppT6V+yMILSeOZBb3XiNUPlNu2Pt4CkfIw4yuf&#10;rXhGt6J/wX38b6pJf6hoP7J4nLEIIb7xJEI15wkaINoA69CT3JJq/q3LdxepyQxUm7Si7eh+iPiz&#10;UNK1qx8myjdNPjvGe3F7HBLcNJySxIRSCCeQAB65xUdvF4osvKnt4Y2kVdkHmRRv5cSqV2ruB2Bg&#10;eQMZr81X+DH/AAcASSfal0j9lvbt2bW1HxE3QY7rn/CrL/Cb/g4Jli+ztpn7Lg+XBxqfiIZwcjPy&#10;4OO2a5I4Gd7tr7z0lj6a05X9x+tHgrX/AAlqVzNH8Q47SICYTymWFF87JLMm0KzEthVGOFUs3LEV&#10;f8Wr8F4IFubLStPkuW+z2i29pAYi8qxuZ2GMN5bP5YUMATya/H+b4N/8HAUsSo2kfstEgsTL/aHi&#10;IsQexJXoO1TWnwl/4OAbe/hvZtP/AGWLnyZfNMUmp+Itr4O4q21QcHvgg4reNCpbldjKWMhfmjf7&#10;j9j/AAz8B/AmveNLqLxI8NhZ6bb2x1RniiuRFNclyYjJGCFZVX7zkbWwKd8YNH8K+FvE8y+DreLV&#10;LF9OW3s21LNysYdDI0kJ4TO05wc8EmvyzvtP/wCDhkx+TpGifspaPZkbmsdJ1TxRbxOxYtvfDEuc&#10;/wB4noMVQsvD3/BwxaamurNof7KEsixMiRz33iMxqXwGkCYC7ymUJx0Y9+RX1VpOKaOaOKvNTkn9&#10;x+pvgbxX4etvBr+AfDUGkaLNOJ73WtYnMeFUZCpArAlyIyQoHO4k9xXZ+NfDvw7+GHwtGneG7W0j&#10;HiC0iunW+ty11duqbFA4HlhGbeFHU5zxgV+Ilr4K/wCC+ltrzW9p4f8A2UzcskjtOl94iMSc8rgf&#10;ccZGDgEA8GvT9c/4iOfEbadPq9l+yrNJpaPHaubzxAW2uQcHKEZBUYIweOtV9Sq0k1JWutDN4ujU&#10;kuVNpPXQ/QCw8Jafp3h3SvH+rQma/wBauZdOtN9vGLdI4AIFLsVO4ZACrx93uOnYR+HdJ0TxTZ6r&#10;8RLS0mgs3EMSypbz26vaQs62rmMLhi4UFNn1NflzP4d/4OGLrTdF0e80f9lWa20W4N1HFJqfibFw&#10;/mGQeaOmASfuBevNVyn/AAcBaz4+uvFsHhX9krz2nluHCXXiQWaXDkgkBjkuCSe/v2FVSwU7NrZa&#10;m0czipWmnroj9cvEesWOhaxpthpfhuxm1m+0eB2kubdUMs91Hh3VEHzOWfGGwFx75rndX8F+CPC9&#10;rfap8Qntb3WmRrzT9H0xVFpDdXMsmFO1cthlZmCnA4BJya/LXWdD/wCDjLXdVOuXkP7MQuysiedH&#10;qniNdqS43qi7cIDjouKzvh//AMRBfhqW5tdF8J/srfbHJMms6jc+JGmOyVS3lMxwu7BU7UGVJ+tb&#10;U8DOom0/h/AznmVOCjBp6+W/U/SS78L/APCPX9hq91ZRWjzslx5RhSOWJ1wX4K5U8grxnBzV6+07&#10;4d6DaXvk6faPqbBF0+7uYlu0uElZMOqMPkcfMSxyeMAZr80fEPhD/g4a8TalNq2qaZ+yu81xIJpT&#10;/aHiIjzNoUsMqcZAHHT0qTRPCH/BwXolzbXy6B+yXczWU/2i0a8vPEUixyY67cbWAPzAEEA84r6j&#10;OcdQxuCo88/3kNGraNep8lk2BqYLG13Tp3p1He99n6H6TeM/CfgXw8j6DZLpcZSJmmee2AuzIqAA&#10;H91t2u2dsYPT5i2eKfb+DtFttT06eDw5PaabBaM4uri13tcT58zeWVFXkgKmMqBjOa/PLw3pv/Bw&#10;jo3jK58d654c/ZJ1/UblzIZNavvEkqI5OSyomwewzkAdAK9dl+Lv/BydcGRZtB/ZBZXYbU+0eJAq&#10;RqoURoAQAoxnHr7V8d9T7s+xlmL0Sg2fT99p1n4112/vW0e2vkWGSCKcw+SolBGJpXYHgAMVjB4z&#10;ivXPh/8ADKK4tdE8Z62lsum6fMbHSoDaxxLOxdjK4G3c2HJG9hlsDsK/NHxn4p/4ONPE2jmwj8Pf&#10;sk2jBxK8um3niNZ5NoxtzISoz36fWvNte+P/APwcEr4bsfh/feFP2VLQaOkcUL+f4kFwGTDB2LSE&#10;FieSQOcmvSy7IMRXb9gua3Y87MeJMPh4wVf3E+6/U/o01f4eeFo7dLq5srWO4mQyxSG2hab5wwVA&#10;23qMHK89u9eeS+N/DvgnWIo/FOkWlrp9tbyT3Mr6elxJcyDhUt3VcKoIBbeB3AzX8+mmftA/8HBG&#10;n3w1F9E/ZbupUj8qE3V14icRrjHyjeBnHc5NdnF+1n/wcHx2N1YSeGP2T5EuwFcyXPiQ7QBjCjzc&#10;cnJPHJP0r2XwrmKbaos8J8YZda3t0fvFo3ib4c+PrGK68PwWsTTNNI0c0UXmQpEVXfLx8hcvhPXG&#10;asWXh7wvdwCW1tdOeIOUifyo2X5OGcZXBJPQ1/NDrHi//gujrMO1/C/7LFtKZfMkns7vxFC0g7Iw&#10;D7cD6Z969Y0n9oL/AIL/AGlaZb29h4e/ZPjis0W3gtjc+JC2xQAD9/GM8kk5JzWC4WzLedBmr4ty&#10;z7FdH9BSJ8P7HTLvVdciSZ2uGt7XZahJZX3bV2IqDEYUFiw4APJGa4fV7Pw7aW1onhuwszcX7KiX&#10;F6qEgylt8juQ2FVVYnjjbX4VWnxq/wCDgjxVNF4fTwz+yvNJPmIn7V4kVihIZg7LJwnHzDoR613U&#10;11/wcWTatHq66N+yaphmjmig+3eJGiVo1ZVGGySPmJwT1NcOMyuvh5KNePK33PTwObUMTFzoPmSP&#10;3Mi8G+FtIiTS7OCzvZpbH7dqF5HZh2lDn5Ai7ThD0Gccc1gX3w80vSL6HU7Cxs4xE257eeOIGYA7&#10;grTMu5UZgCQOuMdK/Gyfxv8A8HINvc3uuXFh+yhG9wA80wv/ABIAkUQ4QAD7gGOPYc1mWPxL/wCD&#10;kHxRDd31vpn7KbJPIkUc0tz4iChYjuIhVhkKT1JGT0BxXOsNJxc7aLqbfX1GcYWfM+h+w1loul+N&#10;re61fxLo2mSIGk+zNZRxr5jOSRtIUDaMnkjPHSovDnw48N+F/Ok+zWoiZXkZpY42cAggKcjotfjl&#10;d3v/AAcaRqJY9L/ZQhWMtI8cF74jCyHB6rg/piud0W6/4OKtV046rbWn7LMy3qbt8t/4h3KDn5cb&#10;cAg8d6n6vJxc1sbwxUObld7vXb+u5+zmk+DPBfi27vf+EQ0y2ltrSTM96gRS13JyqxsVyTGPmZh0&#10;+Uc5r1uPwO2uNbeH9Nh0HSreyt8Q2Utkl1MS2cEznapBxkkdfY1+HXhvxR/wcO/Dnw4dOsfDH7JU&#10;sIkMtxNNf+KJJWZ8AyNtdRwBztHA7VFqvxJ/4OHYHFlrPhX9kieLyTP5rz+KJojycDKMTlQeBjGA&#10;DzToYGTSS1OfFY+Ck3LS1un3H6s+LrvwnJ4l1q38S2NjfXluZI4L+4sgunQyRLFH+6j54Xax6EE4&#10;7AmrmieNfhfpPiH7Jrmg21vp1ho8z263tjExnuGChWZFQ4L7t+DjaDivxBj+Gv8AwcE3x/tKbTP2&#10;Wp/PYThptR8RYLO2/OwqOueRjpxVv/hXv/BwbPKRe6V+yzPHvkMkbaj4jVZDIwZskKDjIHTHSueV&#10;KSlqd7q0ZLTmS8j9YfD/AIG8O+N/ilotkLGwii1LUW1Ca2t4YxbxW8PzfKOm5th3EgdcDJ6fW/jv&#10;4L+N52u7jSZdDitQ8ivf6h5UeJJG5jWFYTtxkKB1J5JNfz1aP4A/4OFdEuIbiy0/9loC3Ysi/wBo&#10;+IhnP8JZVDFR2GcDn1Nerr4q/wCDj37L9mvdL/ZNu3E73Sy3d54jlZZJGLbwG+XIyQCRwKVKha6b&#10;McTXu1yJ2XkfrC3wn8S+D9RGmXWrWs87xRnyY4UChQ2flymcAEg+59BXVaf4d0PTrR11C0sb2WXi&#10;eR4IyrE5J2gqd2CeOK/n9f8AbS/4K2fsz/tO/CXwH+2VZfAa70X4r+OovBl7qHg651u91a2Vo/Ok&#10;dRcyxwxfKAFOxxnjb3r+jLwBc6TqOsWMiQrcbtLhvIIph+7Rrh2RWcf7Kox59RW1Sg4NJrcKWLjU&#10;i3Dofhd/wXL0DSdL/Zx+GU9jptran/hoX4fjzobWOFhuvXONyqCfx4r9v7kZuJcn/low/EmvxM/4&#10;Ly+LptV+DXgLTZ4zFbn9onwB/ZzSwfZnlEN6Ul2RnJKBsndx1A5OcftvdAG9dWOAshJ/Ov1Pw5X7&#10;qtbuv1PyXxJv7ejfsyRFZIcA8/KKgnOCCedo4HbnvU7ygQlgOrE/QAVUmboe/Bx6Cv0g/NSGX7+P&#10;QYpi/eH1pXPzZ/UnrTR149aAOg0NQb15SMFVOK6OUYIHoBWBpBEbE4yWYp+AFb0n3zXj5i/fXoer&#10;gvgY9AFXzGGewz61EzFjuapGyUXPToBUVeedZIqbuWOB6mvk39rb4/ar8HvCNj4O+GcQv/H3jG5/&#10;sXwhpwAZhNJhZLx17RW4O7J43YzwGx9DeP8Ax14X+Gfg3UfH3jW6Wz0rSLNry9uG/hROyj+J3JCo&#10;o5ZiAOtfEv7JngjxT8VPGGoftp/GC2a31XxFbmy8FaNOP+QN4eBPlkA9JrkfMzcEqSf+WhA/OeOM&#10;3xNWpSyHLJ8teum3Nf8ALqktJ1P8T+Cn3m76qEj1cuoQSliayvGPT+aXRenV+Xqj6I/Zq+BOkfs6&#10;/C628EWcovdTnkfUvEWsuMy6jqdx8087s3zEZ+VM9FA7k172WJ6nNJRX2mTZRh8vwlLBYSHLTppR&#10;il0S/Pzb1b1epwYivOrOVSo7thRRTd65wOT7V6Rifmdof7BHinTv+Crvif8A4KKXniSwbRtf+E8X&#10;w5j8NwwzLqUVwktq7XRuD+6C4gbAHzZI9K/Jj4U/8EAv2gfCWt+APhH4w+JHw8m+FPw7+MEnxb0/&#10;W9H0C5t/iPqUxlWVbK71Fh5IRtoUv5rlThgGCoi/1Mhg3qPrTgOa8ueT0W7tPdv73f8ANHp082rR&#10;VlbZL7lb8j5L/Zd+G37V/wAONe+Iuq/tNfEax8d2fiDxfNqXgKwsNPSw/wCEe0KR5mTT5XSOMzsq&#10;tGpdixOw/NzXhv8AwSp/YW8T/wDBPL9nHWfgn4z8Qab4lu9V+IGt+NFvtKgmt4YodVjtkSArN8xd&#10;DAxJHHIx3r9JfJ2b23FsnIBHAqSKMnAkwOMkDtXTDAwjKM023FNffb/I5542coyhZJSs3Zdie0Rp&#10;1dfmQudu5cAhcc4zkV43+0/+1F8GP2LfgNr/AO0Z8ftSOk+GdBjRrhoY/OubiWZxHb21rDlTLcTO&#10;wVFyO7MQqsR7TZ3ZM3yDheB/jX8wv/B1/wDCD4tfEf8AYH8P+O/Af2290HwX44g1XxXptnHuWG1u&#10;bWa1hv5sfMUhmkWMnBCedk4GSDHV5UqM6kVdpCwVGNSrGEnoz4sj/wCDvzwXrHxTbSdc+DWqWvgV&#10;7zy4dUi12K41y2gJ2+f9iNslqzhSW8kTjnjzT1r+vv8AZW+MPw1/a0+D2h/G74Naumt+FNb0xdR0&#10;7WDG0bSx5MbRyxH5opo5EZJI2AZXBBHFf4uNf6lf/Brp8DPiX8IP+CTGi6h8ULe6sZfGfirV/FXh&#10;izvNyvHodytvFbzBG+6lzJDLNHxhkZXH3818JLiavTp1OZ3fT1Psa2Q0W4uKtbc/og0ixtNPhRbE&#10;u8jDDTSdh6KOg/CsPUvHXg6PX28ESa1pp1kJ5zaKbuL7YE2hwxt93mY2/Nnb056VrXmqaX4W8P3O&#10;vazIsNpp9rLeXVwxwEhgQvIx+igmv5R5viP8VPF/xS8S/t52JjNp4f8AiNYWltalsXM0rQNdTxDL&#10;DNutnJb2ZwPvO4J4xXv+HPhxU4mWMrV8Q4OCUYaX560lJwp+SajLXo7aan434x+McOEZYClRwqq+&#10;0bnV1t7PDwcVVq+bi5wsuq5tdD+rUveTzpNPJv8A3Y2tk5T6HjpX59w3dx/w9W1CZZHLn4JQLvyc&#10;/wDIWx1+lU/21v22NT/Zu+EvhP4w/Dm30vV9J19Jb931BJ332CW0d1G0PkOrb2R+BtY5wAM1+VOt&#10;/tbftl/Db9qu7+KHxN+HVvp3jHWPCmj+CvCnh59jT3y6texyW0jW8V3IiSG5c2217hAu0vJtAOfg&#10;Mz8Hc5zLDZVisMoWq1uZJzjGSjSVR1ZtPVRpqDcm/JK7dj6HN/HXI8txuOwNdVHLDxhzONOUo81b&#10;kVKEZLSU6jmlCK13bslc/pvu9WsNG02bW9ZuIba2tImnuru6kWOKKNBlnkdiFUDqSTgVxegeIrLx&#10;pbJrPhnUbe/sLnd5V1YTLPbyAEq2142KnBBB56gjtX5keJ/j/wDtJ6n8MfiJ8Cv2k/AdxpGrr8P7&#10;7WYvEWhW89xoPltER9mmvl8y1E552qs2TsYFB8pb4l/ZP/aq/aW/Zx/Zkj8b6L4Q0m9+GOi+LtW0&#10;2TVb6VYr3VL66vJ7q5S2RZjIkcDs0AmeHa0iNgMOa/Tcs8EsVjMFKph8TTlV9rGnFKpHkmpU+dcs&#10;r6ye3K0mnpKzPh86+kdgsvzCNPF4KtCh7CdWbdKaqU3CqqUueFtIK/NzptNWceZM/pHhtvsEJRHI&#10;OMHHGfr0qudmcL1x1r8ov2h/+Cifjq0+IHhT4VfsxaLpOoX/AIk0ew1+bU/E9xFaWdrb6hZDUEE0&#10;088EMIjt2QszOzPI6xxoTzULf8FJtSj+AfivxO3h60k8b+ENRs9K1HTrWYz6ZJ9veeOG9ilRyWhZ&#10;7eRNokwX24k2uDXkYTwVz+vh8NiKVFP2zgkuZcyVR2pykuil0etrq6V0e9j/AKRXC2FxeMwlfESX&#10;1dVXKXI3FujHmqxi1vKC3VrO0uVvllb9YppZobXakjKWI8sAng9jSRRXRuEiuJXeRxudwfmCjHf3&#10;Pevyc/ZX/bS/aY+KnjvQdA+InhLRdTsNejeSW+8GXttdSeHwqhg+qIt1II1yQrKAXzkqXCkV+ssN&#10;lfsd8UoSQ5X5huyuc+xr5PiXhXEZLjPqmLlHmtf3Xe1++l4tdpJPZ2s1f7/gnjfB8Q4D+0MDGShd&#10;x96Nr2tqmm4yi76SjJx3V7ppWry4tYLjMZKzY/gJBO05G7GM4PrVpbq+aENzKTz+PvXNruVz9pZW&#10;2uwaQZ7fWrzag0cSjTmJAHzMOevSvmKnNs3sfZRS3XUG1K8jBe64YcIgHeni+SztxJIQXJ3EMe9Z&#10;EN1PNI4mUls5HHSlu4rSGA3dxlyOEjz1P4VkMgOpz3MkjvgcEg45+gqjbzyu5b+EDn/69SQy3N2P&#10;JWI7pBwB2H1rqdO0Q28Ylm3YB3GIhecHjnnj1Fbwo6c0nZEuetlqYyk3DmWWRshc7ADjnpwasWVu&#10;PJdbKMeYWw0zcYHfFa+oyiUMWhVmZSoLdh9ev61lxX5a1j06MMjgASfXvn+ntRKEXFyj/X9egJu9&#10;mXJ7u2sbYxou5ifvH1qRYzsRrgsdwG1R60/TdN8268652lF+4hq1cX9umoCJiAACFGO9YFE8jwRQ&#10;7ZQSewHGK5+e9i0uV7m5lbDc+UxyMfSte5VyvnAgk815dryahcykSnvxjsPegClqviGC/vDNGcgf&#10;c3AjArs9IjabRI7m3jYlJfMDdjnv+FeTQ2PmXyWrHIZguV5r2W58QW2gaSLRAn7uPYsZPJoA6qKw&#10;W6jE0MrKH5cDnn0rzbV/ElvoerS2FtD5oVss5P8AF9Kq2HxAvYkFpaWqEnPOTnJ9qwYYdRjlkupo&#10;fMaVv4gc/hxQBPcS694l1GNBJgTHCqjNtQepHavRdL8J6X4dETXSJczFz+9ZehPbHpUnhXSotJhb&#10;UCMy3S5KY+4B2B961bvVLHUY/skQdZB8+HUjOPegCTUdRTT7J1iGJZD5UadMM3v6Vwi6ra6PZS2s&#10;0ge5ncKUj5IPcmq/iCW51+eCzL+UkZ2gnkknjPFdDP4e0Tw7bC+aIyuoADtliZPYGgCjYWphmF15&#10;UkeUOXI7n0rb+0suZJYUUAfNJj5iRWc93qF2gmxsQMMg8Yqe/UlgysyqByQcjNAHBT2z6pq/nyuS&#10;qtk54wBXa3mv27hra3APARAM54rmrCy1K+vP3cRMW/55AO1dvbeHoYphOikf7WelAGnYQy2yB1xs&#10;YBnyOc+gNYU3iCS+v5tPZFijT5S+75s/StXVPFEOiQGEQyM4GF9M9u1cBokAu3uNT1lmiVpNwGME&#10;/wDfVAGs2qRRRCGFSJGbYpUZJ9yRXpFm50+2W2dzllAb3I964fTJLKeCSSxUl5ZAFLAZVc9Qea1d&#10;T161N/8A8I/EhaRhtaQ/dU46+9NX2Q15GRrsAvL8iQlsAEKPT86u6OlpbXAicBmxuA64xXI32l6t&#10;pDjZP5qSgkYPIAPvXW+D9OJjN/c5cnIGaGrbg1Y19UnfUIhaW2fmbEh6cVT1SO20+GC33FEXJAHV&#10;jV7WLm0023DoVRi2dvc15lqeuX93eRqw37clVxwKQjqYLGbUy6sWjTG4kYziv55f+Do3zYf+COnj&#10;C3jYtGvjHwsDkdAL8Y5+tf0GDWLnTrHzSY2nk48vI4X6V/On/wAHPmqXt3/wSB8ZR3O1QfF/hY7V&#10;H/T+K2w/8SPqNbn+YLRRRX0Ruf/T+g/+DbP4eeBPE3/BK3wzqHiiJLi6PiXxO1taxSkSvHbXE0rP&#10;IoIwhKhQe3J7CvtT/gr545uz/wAE2fjb4f1BrPS9Kb4a6nDpWkWijJdIIGhWRgAxASdmy2cuAMnH&#10;HwL/AMEAfFWk2f8AwSO8C6bNZWlzcwa74vW32XLw3LTXeosiho0QmQLgFRuH8Q4zz9Tf8FN/B/jT&#10;wT/wS9+OGueIdKikbW/h7qNrGbp8XdqkBVnkKMDt3dcEhsLngA149evF1rwWqa/4J9RQoS+q+++m&#10;h3f7MH/JtHw6/wCxE0D/ANN8Ne7CVxGYwThiCw7HHT+deE/swf8AJtHw6/7ETQP/AE3w17lX9U4d&#10;fu4eiP5WrtqpP1Zbsb65066S7tTtdDwfUEYI/EZFew6zaTkxXSTiJHiV2KkqxOOVXsAoyM5IB65N&#10;eV6Jouoa9eGz00IZVQyYkcRjavXk9+a8D/4KF/tkeE/2Cv2Ub/8AaT8V6dceIJtNurXSrTQoZks2&#10;u9XupSsULzYYqiBXkdgjHy1JVSa/MfEunCVOm4ayT1767X8j9R8Mas6c6jm7Ra07ab28z9JvBN9Z&#10;Xlkv2sXE1zGW37o0dY1PKqWAG89K7pkSYeVHOrYbHyKYwOeflBHb2r+RD9mn/g6j/ZW1K+t9P+Pn&#10;gjxf4PMpVZ73SHt9dsoSQAzZxa3IXOeBE7EcZ7V/QP8As/8A/BSf9gT9pmG3/wCFJfFvwVqt5Ois&#10;uj3l/HpurNuGdosb77POX9lQ81+TypSXQ/X3iac9YyPtu33WqtBGiYKlw+CucjPP94knj0GK5K/M&#10;guhJ5rcThJAcAKDzt5B3A+uePQ11ZinuLZpxmNHO+KR/lDKcZOepAIHTtXl+ow+RdSl/3i7Sz7QA&#10;pYD+8WOOmcAk+/U1m2bxlc9P0y6e5fEo4QYUAgvxxyABjPPqa1wwYl13DHYkY59814lbtKJ/PWZV&#10;8rCrEyjeFIzxtBUZPdsdcda9asLvTNTtRdRkt2Kn5trcZBOTzj9KE7kzh1LjXFy77MFVI4K+g565&#10;79zin7cjnr3P/wBelSNQT5agdOB2opmY0nHzfhkdqfu3n1GMGgDv2pMKx2ngY/z0oAwr3Q4Zb3+0&#10;rNVhu28uKWcEqxhVwzLxwTgYBI4qe5j1r7ckllJbpbqmJIpFJZ2JPRgflwPY5rW2onyx9B0oBy23&#10;sOpPXNdKxU9ObW3fX+v0MPq0Ve2l+2hi2Ot2GrTvb6c/2gJw00ZBRWBwULAnDd8ela6qdoHQDoF6&#10;VBbWlrZbobKJIY2YuyxqqBnY5Zjjkk+9Wqis4cz9ne3nuOhz8q9pa/kcvI95ea5H5unXGy2dglyb&#10;hViwf4xGG+Y/UZFdR+JqJ54IpEjldFaQkRqxwWIGSAO/FQX90bO0a4UBmGAqk4DMxwBnB6k9cVrX&#10;m6jglG3Rb/qZ04Kmpycr9Xov0Rcoqra/biCb0Qqc/KsRZsD3ZsZ/IVarnnBxZ0QldJhS7mIwfyFJ&#10;RUFBXM654O8N+I5BNq9qskgTyxKCUcD6qR07ZrpqK3w+JqUpc9KTi+60McRhqdWPJVipLs9T581/&#10;4KSIPO8M3G/1gujjGT/C4Hb3FYkPwU8SsgaW4s0Y5+Xc5x+IWvp6ivrKPHuYwhyc6fm1qfJVeAcs&#10;nUdT2bV+ibSPiDxL4a1DwtqP9m6iUZzGsoaMkqQ2fXHp6VS0XTJNZ1WDS4nSNp5BGryHCgk/z9PW&#10;vWfjXpLwatbaz5m4XERh8sj7pi5yD6HdXi8RnEglt9wdP3gZeCu3+L2xX7DkuPnisBCtf3mt7ddt&#10;vU/Gc8y+OFzCdDl91NaX3Wj39D7E8F+BNO8GwM8Z8+6lG2W4YY4H8KDsv867j/8AX9a4r4f6y+u+&#10;E7a6uJGkmVTDO5670OOc9yMGu02qigsT6gevvX8/ZzKu8VU+syvNOzfof0NksKEcLT+rR5YNJpev&#10;6iEBhggEdwaVUfIYnp0HQCnDBYA59zSM6HrlvQD9K8x9j0xPnPLY9evSqEVpBptvMdOhAJLzmJTt&#10;DO3JwTwNx/CtNVCjM2F6DHfAqhLdKiGZsBe+egHv/WtISfw9OxMop6vp17DLe4nutPFw8L28rpzF&#10;NglG9yuQR79xVyIMIlWQk/IAWxjPHWsex1zS7yeS3hmQmPj5cneM4yg/iweDz14rSNyAyq3y7l+U&#10;N2A7ce1VWjKLtJW62/4cijNOKtK9uv8AwxYAJIA/Co/MWPIPPTjvVeS5GSFx98KfUYGCMeveqzTq&#10;iGa5ZYh/tEBQOwyay3djWTsrs1Q245bp2x6V5/8AEDxBL4e8OPfWjBbiRxDEW5wW6kZHJAGan1Tx&#10;34W0e1NxJdwzN0WKBhI5YdgAcD6k4r5w8beMpvF14jrGYIIQRHFndyerHoM4wOOlfZ8LcLV8TiIT&#10;q02qad22rbdNdz4nivimhh8NUp0qidRqytrv1Px1/wCChMepX/7Vf7I0dmiXF1N8dVEYnYBWkazb&#10;l2Y4AzySeK/pY+E3gXVvCtvHp97cQ3F5PbQWxMCM0aRxySMAsh++SZOThVwBiv5uf267o2X7Xn7H&#10;t0qJIyfHhNschwrE2RABPofpX9Ntr4u8NaTq8vhpgkkoZZJZbe4ZkVXUEJuyWUHnkZHOM0uPLLMp&#10;Lsl+Rj4fTl/Zqtrdv8z8B/8Agu34G0DRPgr4E1KLUm1TUYf2jPh/aOYlC21rE185EMfJJII+Y857&#10;9ef26vcC6l25++QPfmvwV/4Lcar4Mu/gv4B03w1b2dmbb9oPwAxhhaR2DPqMnmJljgkMMs3OTjmv&#10;3pulxcufWYj8jX0nhx/Creq/U+e8S4cuIoryZPckxW5ypz94j69BVFsMgJ67RyfWrd2QHdRk4xzV&#10;fOUjwD3HPTNfpJ+aFYDPTNPQHIK59M0sYIJ+nNCc/wAvzoA6vSlKKsbDHy7jxzya0n++fqazNPbE&#10;8hznCouPpWm+dxz9a8LHP94z2MIv3aFZiygenb0pqjLAepxUh+WMD15r48/a/wDjb4i+HHhKw+G/&#10;wrU3Xj7xzcnQ/CtrGfmgL/LPfv12pbochjwGwTwrV8xxJxBh8rwNXH4m/LBbLVyb0jGK6yk2oxXV&#10;tI9DCYWVapGnDd/1d+S3Z8iftQ+MviH+038X2+G/wt8LXnjPwH8N9Xtp/Gun6few2P8AbOqLlls0&#10;kmysiWxX541BLHd0+Q19N6D+3v8AA23vYvDfxWt9e+HOp4EYsPGOmy2cI2jGI7mNXhKjGFJZQQOB&#10;Xu37P3wR8O/s9/CvTfhn4fbz2tlNxqeoNzJfahNhri5kJ5JduFzyECjtXqmt6HonibTn0fxJZ2mo&#10;2kgw9rfwpcQt9UkDL+lfmOQcFZ/RlVzdY6McTibSqQnBTpxtfkpxcXTqJQi+W/PJOXNPlvJnsYnM&#10;MNJKh7O8I6Jp2fm3e61322sr6Ffw34n8NeMdMXWvCGo2Oq2bgFbrTZ47mIg9PniZhW5XxZ4j/YI+&#10;AN3qbeI/hxFrHgHWCdyan4Iv5dOIbOcmDLQEewQCsP8A4Qb9vL4U8+C/F3hr4k6dH93T/GFodL1M&#10;oOireWpMbtj+KXvX0v8ArTnGD0zLK3Jfz0JKovVwkqdRekY1PU5Hg6E/4Na3lJW/FXX3tH3cTtUt&#10;6UKCox+f1r4QP7bN54DZbX9pP4eeMfBG0gS6tBb/ANtaNx1b7XZglVJ6ZQmvpr4b/HX4NfGC3W4+&#10;GPifRdaJAPkWdyhuVyM4a3YrKp9coK9XJuPsnx9X6vh8UlU/kleFT505qM//ACUwr5ZXprmlDTut&#10;V96uvxPVqf5Z27wSOc4+lNIIODRNIAnP93/9dfYHCLuNTR7sM/qKhK4pwPyECgBbPeilVGXOcn0o&#10;1XSNH1jTrnQNet7e+s7y3ktb2xvIlnt7iGVSskcsbhkdHUkMrAgg4NTWcZUnZ17fjWvHAke7eRkj&#10;HSgEz8jPDf8AwQP/AOCSll8ZLX4oL8IdEt7uW+Fylo93fS6PDOTlWXTHuDabQwyIynlD+6BxX7/a&#10;lZadYW1pZaZGiW8FqtvCqIEVEjG1VVRgAAAAADAHAr5V1VNQE0MPnI1uqsSHUAhmIxyOTjHAz3PX&#10;ivTdB1zWLnS2N0fMa12xvK/G8MMqfqMYPrXwPGOWtUlVppKK3S/M+uyHMHJyp1G23t/keC/t2aH8&#10;YvFX7NWseEvgZosuuatq0tvp9xZw3dtZyCwdt1wUku5YYvmCiMguDtckA4xX53fD3/gkj4Wf4N6Z&#10;qXxA8ReJv+E+bQFuNWt7a5sv7Hh1qSEu0CIloZGtoZj5YImLOq7t2TX7Tefd6sq6YJvs+7DF8EjA&#10;6irNhaR2Wn7ZG3nc2WI5Nc3D/ihneU4OngsrxLoxjN1HyNxcpNRXv2fvRSirRatv3PkOKvBfhvPM&#10;dUzHOsFHEznTVJe0UZKEU5P92mnySbk25LV2Wqsj+fjxv+y5+2Z8RP2RfBXwf1fwROuq+E/GF7a2&#10;9tNqulEnQrkQzQ3BcXbR+XC5lh2BjLsVMIRXpn7Znw/+J3xL/wCCg1lJ8HLC31TWvCfg/Q/Hdhp1&#10;xKkBupNL1d2WNGlZI8lip2u6AgEBskV+3EN358hCnhl4+lfAnhMG+/4Ko+JpWwh0z4MabBGBz5n2&#10;rUt5J9NvbFeHxX4y5xTxuV4yioRca048qj7ko1/aOrCUW3eMlKSto0tmmkzlwngRkX9n4vL5OpJV&#10;VQvJz9+MsMoRozjJLSUeSLu07tapptPwzw94S/4KP/HzUfiH4j+L+m/8IV4XvvBOp6RongCe8sLh&#10;9V1a4gEVuU8qa4FpDDtd2lknR5pXUFViVifOrr9ln9omP/gl9afAk+GX/wCExj8W6jrb+Hv7QsPN&#10;Fvdajdyx/wCkfaPsm7ypkcjzuBkfeGK/dS5tFQGQu2cYB7VwN0/QsCTkBR6mvrKPi5mVGpSnh6VO&#10;mqdSFWMYwtFShHkirX1XLvduTerk2cdfwJyWvRr0sXVrVXWo1KM5Tqc0pQqz9pN3tZPm25UoxWkY&#10;paH4tfGb9gj4j6dbfDr4t6d4A0/4kT6d4C0Xw/4q8CX17HCsepWGlw2JnRhd2qTquwAFZTtZSQCr&#10;ZGX8BP2Sf2iNF+BnxBA8JeB/A3iTxNPb2th4ahtrS9mu9JtPOdrTVJ2lurNTJJOTbIjMYdmZJS0h&#10;Ef7iXsmoX0ojgVwsahfkzjNYtnpTW96Uc45LOxHSqq+L+a1MPh8PUhTl7Hks5Q5m1D4Yyu3FxW2k&#10;U2kk27Kzp+BOSQxmMxlKpVh9Y9pzRjUcYqVVWqTjypSUpb6ycYttxiru/wCCHwc/ZE/aovf2kvB/&#10;ivw78O3+E2jaFrVlqfiTXJNcS8huLezmWWeCxtvt99MxvVQweWBHAkcjOzHCo39GtnewrFvn4Zic&#10;H29KwtNdZQ7E8A8KewrdiEZHz4Kp2A79a8HjfjzHZ/XpV8dZezjyRSvZRTbteTlJ6t7ydtlZJI+j&#10;8OPDHLOF8NXw2W8z9rN1JuXLeUmoxvaEYQWkUvdir7u7bbx5NNJ1EhkLRS4crnGORk/QjrVVQkU7&#10;28eFUE+Ucdep2/h29qs6pq7Qy/6OM4XaCRVDSna6EkV2c5+YbeobsR9K+UVe6UJbf1r/AF/wT9A5&#10;LPmRZl81f3cCsS33iAarT2DXD7irKFHzOR0/Cr947GSG3R5G8wkOeUXp0CgitdIra1hG1FbHO5ue&#10;fXms+WC63/r+ug7vsVdJsRZRrxmTYC4PXPvzWqt6zzbGXv26VlWK/bpHCOPQlfWtCaK3sYyQ2So7&#10;+tRVqOUnJ9RxVlYTVLiKOIbSNzfKB3rGuIkmVVYbWx/rAcFR/UVQ02CS4vjqErZw3yqabcufPPmZ&#10;AGRj60ozcXdMbSasy/BqH2OyF1OTnDKB6leOK5rSIZDL9vvGO4liqsc8Zre+w2t/AHiQLsOTuJ2n&#10;jngdPwqO1tbd52aRm8voo/jJH0GAD+YrplTpy95St5f1czUpLRoYLsSL5kkj47lQcCsS8t57wPcR&#10;RsYjwrgMcj3wCK9AttF024T54lK9yc7vpn+lasptrOARIAioMKo4AHpWdqaXV/h/mV739f0jw/T9&#10;GlgvBe7MGPkLkdfcdafqWjarq16r3KMAepUdq9Y1Nljg2FQxcfKpGc5rDisJVfzraTawA3eYcjgd&#10;jzjH40uWEtnb1/zC7W5k6BpkFgDDaW0jSHhpZOVH0GK1tStIrFVLybriQ5VG649hWFqF3rs+YskY&#10;5ygxkevFZen2OpWVx/b2qyEhBtRZCd34Z7VnKLTsyrp7HomgiRo2Rzgh8hWrcuNsFrJcSKoZVJVs&#10;Anp6150PG+lm7RvLlRzx8uCDmrHizW5pIEhiibayhwQeSW6Z+lSBkabpk9pdRarqUhlDy7kUj9a2&#10;/Gd7d3E1vbaUpfOZGGOCe35Vw2o3Oo2qiLWnlI4MSqRxxz0qTSNabfIIXYhYy2ZOSuO4NAHWadb3&#10;tppxOuN+9eRTHCp55PHArTsHhnaW0umA2csncCuJvvFVkqh9NEktzkKrzAlR7gZ6+nFdNpOmXGma&#10;Wl7qO77XeyYcyHop5HHY0AdtbJaWtmVs0OMnAGTg0jStCkNsxCtNng98c4qkZLqHaLPbtIw+4gcD&#10;vjiudg1qOfVhPeONkLHGBwvbJoA2NZv1g1S2gXDvIcbD/PFXriNLsGOZUb5sFMZyPUCs9YbW61td&#10;c3DZs8tOwAA681X1fxNpul6e5t3inlAKx7WBOT69/wAqAIdXm1JLRrewEaoflBjBEij6Vk6R4T1W&#10;K4W/ubn73QAbmyfWs228UnSLdZ9RR5Zn5QqfX1zW/qV7farDElhI0WFEmc9z249KANqHSLOG6LXG&#10;XZV68gY+mcVPJdn7EU0uVEbnAx0x7V5Rf6hr2nSPDLM0iDhnBzx+NV4/Eqx48ssrAcg9Kbdxt3LW&#10;rnWpN091L5+Ccsv8I9Klt5tHgsw15IRO5BBbsuKoW2qPNa7ZzgvIzH0watf2fpuoXEc0hIRQFbtz&#10;7UJX2EZ39mLf3Rlin3oDywwT7ADvX4M/8HO+hG0/4I5+Nr6VXGPF/hNIy3fOoDP6V/RV4f0fTFuj&#10;LHHthjGQxJ+Zj/8Aqr8FP+DqOWN/+CNHjJY8Y/4THwpjH/X+K66D5JxjbX+v6f3dyo9G/wCv6/4J&#10;/lcUUUV7hsf/1PoH/g24urez/wCCWvhCbStM0v8AtIeJvEbf23qzbEsyt/K0MkbMGQNuXaCw+9gd&#10;6+qv+Cs7fEqP/gmr8cb68u9H1CO6+HmovczsY/twifZvyODkZxkA98YBr5g/4N3vEHh9f+CN/hnw&#10;rFYS3d1P4w1a41S4hyxithrDrHER2Z/m2gYGWBzmvoP/AILGav4A0/8A4J0fG7TfCemQW91c+Eb6&#10;Ml5ftU0FukcAJaQPIoeSRXIweVOTjgV5mJlH2qkvL7z6XBKTw9pre9vRI6/9mD/k2j4df9iJoH/p&#10;vhr3KvDf2YP+TaPh1/2Imgf+m+Gvcq/qXD/w4+iP5YxH8SXqy/pmpXGk3qahbY3pnAPuMGv5nP8A&#10;g6s+NtlN8KfhF8CLOQy3+r6vfeL7ryhtJtbGAWVsHUHnc9xKFDDIKE96/pUr+Mv9uZbr9vH/AIL5&#10;eD/2dYWa60bwvrOheE54wBJGtrp3/E11f5R/tPPGc9So+lfAeIGXxcKeKi7Svy2XVau3yZ97wHj5&#10;KVTCyXuvVeTuk380fvP8PP8AgjJ+xJ4x/ZH+HXgP43/DPRH8RWXgPRYtc1vTjLperf2lJaRy3Ly3&#10;loY2mkWZmBEquMDGMV+eXx8/4Ne/gLPYXXiX4DfE7xB4V8i1k1D7J4ts4tXtfKiUsxS4tfskqgBS&#10;csjkDnpjP9aevK1mk2rXZEltKYDqKRnDxMq4BYED5Tgbsd8jOMV+VX/BX34+Qfs8/wDBNv4k+MNL&#10;m8q/1XQ38KabdQsBI13r7/YwI3B48mCSSUY7oeuAa/IsTSnDkqU5XjPr59U10P2TDzo1FUp1oWlC&#10;/wB3Rp9b/mfg3/wavfEH9oHxN+1f418H6h4z1vUPhxoPgmQ3Whaldz3GmNfT3sEWnyW8MzslvKFW&#10;ZgyBcoGUkiv7hNSnimeURiNbc7mIijjCuF+VMH7zE8/XIxxmv5lv+DVL4DS+Bv2K/FfxquY4orn4&#10;h+LmgjkuQNj6boEZt4jj+79pnuevBIHpmv6cZdNg1C9mudMjtmS22L564b94OyFnXKoMcLj5iOMV&#10;zYh3k7Hbl0OWlG/U8hlsNWj1IxWcrSCV8Ou7OyRclQigM2B3xz3yO3ceGLmTSjuvJ2XfxHGo2Yz1&#10;Zh1ycYOfw7Vxl089kwuINwb7SyLCAuSpKj7wOfvZGBj19KtRXMot1uLdpFV5jscEEq6/eJIGCD7g&#10;88DpmsZ1W7K2ysdlLDqPNZ7u59ARSeagZCORkj+XNP8AbisrRpnnsI2L+Z8oDMRgkjrxz1P+e1aT&#10;fIwxkluT7UzGUbMfTgDnBpuQKOgLHtzQSNbeh2gbufpj9adTVz949+lOoAcoDHBIA9TTTLG7iOBW&#10;IAyznufYeg704goee4pwluF+S2wjN1b2oA8h1zxEJPFttbBRPbRCVHW1dvO345Vo8DPIxgHoeSB1&#10;4Xxp468T2PiVlj+0Q2KvGY4JU2CQKAWOevzZ9frXrPivS7YXOmLGkas2qRPLcgYIKjcT2yWKgE+l&#10;c38U/BTa7bLrmlqTdQgI8Y581CcDH+6TnPpX6NkWMwKq4eNSFlKLjd9Hfftdn5znuDx0qWIdKo7x&#10;kpWXVW2+R6pp97BqVhDqFt/q541lT/dYZFW682+GF3eDQm0PVMrc6fMYGjb7yxkbkJ9QcnB9K9Jr&#10;4jNMJ7DEVKXZu3p0/A+2ynGPEYanWas2tfXr+IUvFJRmuA9AKQZ70tZqWV2t8bprqQx8hbbagjHA&#10;6nG4nPPWtIJO92Jt9EaVFFFZjOO8ZaHJrFnFPDBDdvaO0y2VwSI5iRtwWHIIHI7E9a+VvEeq6ffX&#10;63el2Q010BjniRsruBxlRgY4yCK+2q8z8d/D6z8SWZudMihi1ANlZPurICcsHx19QSCc/WvvOEOJ&#10;aeGqRpYjbZO7sr73WzX5HwXGfDdXFUpVcN8S1asru21nunbTzPO/g5q1/aatJoTRs0NzF9oB5xHs&#10;H3h2w3T8K+keMYGc15n4B8Dy+Goor+4kcXckTR3UZIZCuflUdSNuB0OD6V6WDmvJ4txtHEYyVSht&#10;+b7nr8I4Kvh8FGlX3/JdF+Y4YLcnHrmql1e2WnQNqF46pFEpLM52gcVbVS3Q+9cD4z0g69caZprL&#10;J9lF35lxKoxj5SFA9ct1J4FeLl+HhVqqFSXKur/yPax+IlSpSnCPM+iO0tLyG9tY76B0eKVRIjjp&#10;tYcH16U+RlJIIJ47DHPSoII7a3RIEVVVP3UadMKgAHH0FTxebI25j8p4yR2Fc8nFSfLsdNPm5Vz7&#10;9TkrTRH03xHcarDKwtZbQRxwO3yxuH3sIx2BxnA96m1/W7HRbVtSv5CsUcgTjJJ3Efd5GeO1aer2&#10;0l1aCW1KiSJ/Mh8zpkdQ3fDDIP1rxHx5qDeMr238KeHopJbyKcmdI/8AVhtuDlmxwp7nAA/KvoMs&#10;wUswxFJVH7q0k+yW3p2ufO5tj45fh6kqa953cU+sn0XfvYx9X+LepSSSR6LDHCpY/vpRvc54yB0H&#10;61LZRaJ4wgEGv+I7nzAFcxTRCKPPGcbmwSOlddoXwn8MWUX/ABPpJLyfA3LGxjhDZ5ClTlsdyT26&#10;V5x8S/Deh+H72BNHIUyKzSQFy5Tpg884PvX32WVsrnXWEy68Zr7SSd/m0/8AI/Psyp5rTovF5klO&#10;Gl4NtfhGy/UoeJfCOi6NBJc6drFpdMG2rbqD5hH1UsvH5VwVJSlSFDngNnH4V+h4OlUpw5atTn87&#10;JfkfnONxFOpK9KnyLtdv8z8tf+CgWl22r/tQ/sg6ebl7d5/jzHHLLt+WFDZn5wwJyepxjjFfunb+&#10;NPDnh5Us9Lv5NWusbXS1QATTM23c8g2uxXcCsarjCgZx978Sv21xDe/th/sbaTeAm2f9oGGaVVHz&#10;ELZnI455HH8q/aDxjoMs3j6NtChtNCu9QuWTR/7ImDSoqgttn8snY7ZUAA59jX4Tx6nHMpyfZfkf&#10;vnhzODy6N+7/ADPyk/4LnWH2L4IfDQ/Lub4//DwTLbKgjEpujIwlOWYuu4L16g5r93XRTqhTOcSM&#10;Sfxr8Af+C02g6ppn7N3wkS7CW32T4++BLe4hET755XvyzTPMRtcswJ+8SOgAANfv4TtvJ5PQvj6k&#10;19P4bu9Kt6r9T5PxMf7+j6FSWUyyttXqSSRS7f3Shs5DflUKdc9sGrKKPLYt1Div0o/Myr/e/wA9&#10;6I88/UH9aRQzKcHbzy3tQoUvgdPU8UAb9tKqaiQTwy7ePUV0Lg4Df5zXFzSlZFlwPugjv+f411dn&#10;dC8tRJn5s/N6A968rMKTupnp4Korcomo6jYaXp8uqapNHb2trA9xc3EzbY4oo1Lu7seAqqCSewr8&#10;ZTaftFftA+NNQ/b8+DG1F8N3J0fwF4Yu4AG13w/atIt+xZsFHuWZjHjkkMoIKqT9L/tZ+Ida+N3j&#10;/Sf2Jfh3cSQtrMaax8QtTtjzp3h+NgfI3dBLdHAAJ6bQRtc4+8PDvh3QvBvh+x8J+GbdLPT9NtIr&#10;KytYRhYoYVCoox6AdepPJ5Nfgmf5Z/rVmNTBKrKGHwj+ODtJ4m148r7UE+Z7p1Gk0+Rp/W4at9Sp&#10;KpZOU+j/AJfP/F+XqeZ/Ab47+CP2ifh5bfEPwTIVDnyNS02Yj7Vp14o/eW1wo5DKehwAy4YdePZq&#10;/Or4+fDLxr+zp8Qrj9r79nuzku4Zxu+JPguAsI9VtFxm+t41BC3UIy7EDnl+cyBvtn4Y/EzwV8Yv&#10;Aun/ABH+Ht4t9pOpReZbzAbXVlOHikQ8pJG2VdT0Ptg19RwfxPiKlapk+bWjiqSu2tI1YbKrBdnt&#10;OOvJPR6OLlx47BxUVXoawf3xf8r/AEfVfM7yiiiv0A8sDypjPKsMMp6Ee4718z/Eb9jn9mj4p3J1&#10;PxN4T0+31DJddW0QNpd8r5zu860MZZs92DV9MZx1oryM5yDA5jS9hj8PCrHtOKkvxTN6GKqUnzU5&#10;OL8nY+Eo/wBmX9pH4aDzPgF8WdSntY+Y9B+Ituus2uOyLeKFuI1A4GBTW/aQ/ab+GB2fHn4UXt/Z&#10;xf6zxB8OLldWg2jq7WUhW4Qd8Fq+8QGI46U4KwIIOPf0r5D/AIh4sNrlGOq4f+7ze0p/+AVeflXl&#10;BwO/+1eb+PTUvO1n98bfjc+Xvh5+2h+zT8UbwaTofiqysdTzsfSNfDaVfK/dDFdBMsDwQrNX1THC&#10;Wijkh+fz/wDVFOVIAySCOCPcV5R8RPgp8IPizbfZfif4Z0bXFIKh761jeZR6pPgSqf8AdYV8vp+w&#10;7P4EuW1P9m7x74w+H0oDmLTEuzrGjgNyqGzvC3GOvz/hxQ8fxPgv4+Gp4uPenL2U/wDwXUcoP/wd&#10;H0D2eDqfDNwfnqvvWv8A5Kz9ALRG4J69aqXGsxQ6tHpDJLuliaVJQv7vCdRn/Pb1r4PtfGf7fvwl&#10;h8jxT4X8L/E3To/l+3eFrk6Tq2wcZa1uR5Tt3xH16Zre8O/t8/ASTVo/DXxUGufDzWCfLaw8cadL&#10;p43dwtyA8BX/AGi6itKPidlUZKnj5Sws3patF01fspv93L/t2ciZZPWavStNf3Xf8N180fbbh2Il&#10;foeAa6zwRrPhv+2dQ8N3E8b3EtvDKqDqhQtgEdM8565x2rzjQ9f0LxrYW2ueFtRstRsSoMVzp08d&#10;zCQec742ZefrV2fR7cyF0LqWAA28Ecli2eo7f0r7DG4eGMwzhGV1JaNary9THA4h4esptbdD6MS3&#10;giYEAA7f89K4/XtQSNxbQdwVGPWqulu8ng6LUJZnedWe2du5IPU/his3TtNe51dbmU5SNCQDzy1f&#10;ieMwro1ZUpbp2P0CE1KKnHZ6m9YRyCRSRgJGAee9fCfgYj/h6b45duAPg/oh/wDJ4V+hH2eNIxjg&#10;s38q/PzwRbvP/wAFVPG1rCeW+D2iD2yL6vhOLV+8y7/r/H/0iZ3YTaovL/I+9NY8RxbGjU42Dj5e&#10;9ZujbtQRHkydpOOP1p7eG73Ur79+u2ISYcgjoDzit+aC30thawfKCMKD3r7E4zet1ijiII2qMYz3&#10;rgtTwly8sh2luFQdTnvW3qF9PqUqM48qOGMKAO+3uTXndzq9zc3huJQqgDA47DpzTfkNnYWEogAg&#10;QBiRljXYadtEHODu5rz7w+ryo12/8RwK6K+uFt405KHou3vSEaOq2tvn5gAODnH51lWMEAje8hAE&#10;ZfaD6muV1DWbmcLp6M5ld/vdsV20lv8A2f4bW0YZkY5wv940AVLhQbmOeTG0E7FHXmtOSxF9bkGS&#10;RVHZTj654rAW52NHBOf3h4x3GK6G0ucLsboxIzQBUlgh0m2W40tcFuB33H3rmr3XpZAY76JkYnaB&#10;gjP6V1q3NsLRlujhIiRz61l/2tax2rSKytg4ANADdLaMxN5Z+VTjP61z+pXLz3rJnGcV0kLLNbuk&#10;WMZ3Nj1NYsWlbrszFsknoBwMUAbNvILHSDuwzSHAA64qOJcagLfH3ogV+verkkKxREHBKrx+NZ9h&#10;BPe60965CpCuxRnkk0AdpBJFahYP4iPzNVr+1kvISo4KsG9+OorH1SeWz2SRKZGDAqM46Vxeo6r4&#10;p05ZNQ1Gcxq7fLDnceadtCrKx1UmpRi8Lqd20bVAGeaqslz9n8mdtplBLcdFNcZp/i+xaXF9Gy5O&#10;d6qOK7FNV07WLVmsWZyh2ng5wfSkSX5LbzZYI7Vyg+z5Ljnj0I4rAm0z7dOYZnZiDkDOQw9Rn9fS&#10;przX7Kwi8oNl1jEeVGQv5VT067u9Rt1jtYSULYWc569//r1vComuWX/DEtdUaFp4W0rSmk1PUZoi&#10;4GVjbACgelcVqPie+XU5Psy/IQoQdQoH4Vt3+js0si3J+6wMnOcDGePY1zKm41nVvs+mxEIB5eQC&#10;xwPXFQ6Ur8th8yte5tXmrarqqqLYRpvUbzKBz9MjiqOm6LdbntrZ45ZpUIAXoMdcnpXUW/gS5uL+&#10;Ka9k2QoOUyCSfTAOKvS6xpegalMYI02Rp5aLFjk96mULOzGndXOOFtYaXArazEizJINrIOGI+ldT&#10;q19e3yWdwP8Aj3Lh1YfyrKsp7bXJ4rf7JI++Yy5kxgDPJ6122vRtJLbWMKqq5J28Y+WpApaks89s&#10;RZxGSTogHequj6E+k6e95fLmeTJERx+HSrttczS5ktGwUyN3vVua83NHJO4OAQ2MAZoA5LVrPUPE&#10;EOJg0AiH8AwuD1zXKT+EfL2fZZ0d2IAU9Sa9G1mfUbnT3i04YEi7QwHY9etVNK8PWHh1o9V1KRmu&#10;PLaTDHABAzgAZ5oSGkc9d+G7mKRJr543W3XaV7sT25q3HZz2p+0aiNkRBO1Tk/kMVzF3q1/4g1NZ&#10;pHSNTICIx2Hv612mo3mjx20t9Is74O0b2BBPsDQIyrjxP4fhRUgQthcEFep9STVK61zwy2GaEF2X&#10;DfJxzXJJ/ZruZZiwGSdox3rpvD3hA6tL9qdtsWchSMk+gx6+vYd6uELhr0RLp+h/2xKk1iuyFhkB&#10;s44OOBgnk16Fa6BYae6x3Khy2WG7jH5dK6HStKtdKhCwjHH5f59sVhazdb9RW1tyTI2FHsKqU7aR&#10;/wCHKWmvX8jatVtpBj5SFYgCv52v+DqUL/w5w8ZbR08YeFMnP/UQFf0RLbraRJbcZzufHv3r+dv/&#10;AIOoLUQf8EbPGTZJJ8Y+FOv/AF/inh/jj6he7uz/ACwKKKK+iNj/1fT/APg3A0ix1j/gmX4en8TN&#10;qJ0yw8Q+IZI7bSbd3mubxruV4opJIxlUBTOSeCeMZyPqX/grD4rj17/gmN8b7EW1tp+/wnd3Zs4o&#10;lh8l4WSJYTIwMkuEPyrxzuY+leG/8G9HiDxfB/wSN8CeGNHc2lnc+IPFN2fLMXm3M8WrNGWQ5V1K&#10;rIq4Zgrbe+K7z/grA07fsA/G2z1hxcXkXgzU3lns28yJ5CyZLbfl4+bLDr24FfPV42q3vfU+zw3v&#10;YW7VrR/Q+gP2YP8Ak2j4df8AYiaB/wCm+Gvcq8N/Zg/5No+HX/YiaB/6b4a9yr+s8P8Aw4+iP5Kx&#10;H8SXqzP1fV7Pw9o954h1EhbfT7Sa+uCSABFboZHOSQPuqepFfx1f8EA/DGrftIf8FC/ih+2J4kjJ&#10;lsLXUdRhlmPyx6p4qvHx8+OqW4uBkdAfpX9Af/BXT43f8KD/AOCeHxK8WWsxhvtV0f8A4RPTGU4f&#10;7RrjizYp/tJA8r/8BNfAf/Btj8FZPBX7G2vfF6+h23HjnxhItq7DBew0ZBbR4Pobl7gfUe1fL5s/&#10;bZjh6P8AIpSf5L8T6bKl7LAV6v8AO1Ffr+B+6Hifxb8TfDGk6n8OfGVlcXMrLJJZ3sCs+9Y/nSM4&#10;kXaWYjHzeW2Mq6E7V/mG/wCDkPxxrfgj4PfCX4Df2nJM/iKe88UajYAku0WlgWdpLKH3yHzZJ59u&#10;6V8+Xk5YZP8AcDq3gq18QX1te3jbERUfysK7kpgkBjkAepH0zX8JH/BQJP8Ahvr/AIOM/Dn7PYVr&#10;vQvCXiHRPCN5DGPMiFnoinVdY+UcKA7XEbE/3fYV+IQnH39LWf8ATP27EYSS5PevfT08j+kf9gzQ&#10;/ix+x5+yF8PPgi+ixSw6F4asEndAPMS8vU+1X0jcRhSlxK+RvkJB6ZGK+1bL9rPwtb2FtZ+K47nS&#10;drNGkk4MUSusmXkUSiNcnPyncQTgjOK978L+HrmSd5790WKdA0isvls4Y7sAD+HAHTjn1rS174d+&#10;G9ekP9rWNrKrndI8UQjYhVIVNyc4JIzk9q4lVT+OJ6/1SpC3s6n3nkNl498F+INmoWOo2vlZUwAK&#10;eIwBgqx2qS7DJbcxOPxrsrayluNDWSMJN9pkWJBG/AVFGWb6ngDpnvXnfiX9k/4b38iXFjDcac6E&#10;qktrIUeOEFmYhoTHJgnJADdT0615hF+zr8QNLk+1+BPE92ibd227cS7gMEgMwMnHTJlABpexg3dS&#10;L+s4iPxQv6H3b4eLpbrCsYVQWC4B6Lj9fXnHpXSrvxl89TjNfnxFrv7WPhG8On6ettqkYy8NrIzq&#10;4jycA/Jck+5AXPXArqIv2mfilo0otvF3hhhtljiaWNRGCGHL/wCsyFUjBymehCkZxXsG/hdzGeYR&#10;vecWvkfbzorAM4zg8cZ/yKkCZOSDgA9K+PLf9tLwVBFF/wAJBZX+nBwW/exPtwGKkFpY4wp4PBOS&#10;OQCOa9D0P9qT4PeJP+PXWImAYJhFVlVm6A+SXweDjPXBqXRkuhUcXSe0j6AILfMT0424wPr1pmMG&#10;uFsviV8PLzDW+sWQJ4xM/lH/AMf210ttr+hXozaX1lKO3lTRn+TVDi1ujVVIvZmuzZ5NA2nr0pFy&#10;3Kc+45pfmJJII571JZVubGzuYTDdqsqFw22ReM9vpjtXOaF5Wmape6L5ig7/ALVbw5O8QuACRnja&#10;G4wOnftXUSIZBtJwO/vWNe+HbS+1u01+Z5Vms0dIlQgKwfru7n6Zr0MHXjyzp1JWVtPXdffscOLo&#10;y5oVKUbtPX0e5zM18NP+IVvpVmqj7ZbyXF4xHLf3eeuRtwvYDPrXodUv7OsjqH9qmMfaPJ8jzMnO&#10;zO7GOnXv1qGbWtHtr9NKubu2juZF3R28kirIw6ZCk5P5UsZXjV9nyLVJJ+b1/pBhMPKl7Tnlo22v&#10;JGn71lW1tcael1cFWnM1w00aRsM7SFAXLkDtnrimalpSahJHcxSzwTRH5JYXxx6MpBVh9RTtI0+7&#10;0+Ob7ZdSXTzTGUu6hNuQBtAXgDjsKzjGCptqevVW7PuW+d1LOFrbO/l2L1q9zLGWuohE244QPv8A&#10;l7EkADJ9KsdRn8Ka+4DKnGK8l8H+KfEGq+Mr7TL1ClsFaWNZVKlEU4ULgcl8gkk9K2w2Xzrwq1YW&#10;SgrvX8jDE5hDDzpUp3bm7LT8z1yigYJ29TS5wf8AGvOPSEoooppgGKqzCZLmKSLe6sfLkGQFUHnf&#10;g8kjGOPX2q1SYzVQaQmri5yOec9aGU9B8vHFVkln2x+cvzu21tvRevJyenH5mqDw622rm4M0KWYU&#10;IItu534JLbuxBwAORirhR5r3kl6kVKvLbRu/Y0ipBxhjznJ4/wA5qKDULW4heWGVXXdszEQ6qRwV&#10;yucYqUljIeuDzn/9dFrFY6ZAyafFDDuctiNVUFvU4H+NKKhyu97/AIFyUuZKOxwHjPVLxdJay0Yl&#10;rq7l+yWqY2nL4yRn0Un6Vp+E/CNj4N0nyYsSXEyg3dxzlz/cXvsB6D868P8AjJ8Ub3wLoF947sxF&#10;Pdaer2dkjgfNdTLvYICCCQqogOPvOOD0Pzy/x2/aFjhi8YXVvarpum2KzaxHD+/K3IDExJiJI3GR&#10;gMWQuDwqkYPsurUp4VYaDtzay8+y9EvxPnGqUsXLET97l0j5d3r1bv8AI/QHWrLXng+06RPBDKpJ&#10;CzoXDH+Fc5AXnPTNfPXxK0WfSZILnVpvtF/eZlnccLEFGNiDnK5PX2r3Pwh4rsfHnhXT/E2mfdu4&#10;tzKOitnDAe3cexrR8U+FLHxPpjWU21Jsh4pgMkOmdobuV5ORx1rs4XzuODxEPaK0b6tJX+b3tcy4&#10;myP69hp+zd5bpO9vku9j4qZHiba4II6gjB/Kr9lbvqOo2tswbbLLHCMDqNwBxwcnmve9Q8M6tFJ9&#10;s1DQbLVLqVt7y2srKgKd3U4HOeg9OatjwTrmreKo/Eswj05baSD7PalllAEf3wAmAox0Hqfxr9Uq&#10;8X0FG7aSs9eZPXpZLX77H5PHgyvzpay1WnK1p11en3XPxj/4KlaRP4H/AGw/2RfEXh+3K28fx5jW&#10;2SNsM0qWJLBR1HBGOlfqT4l+ISeJ9Ss/EEEDWmqQKstl9gUK8UqynzC4VQzybV+Uk4HPHavy5/4K&#10;n6ppmr/tcfsjaFqcoish8efOuJ45gXQ/YmX7/KoAADjBxkk81+4tpNpF78PrS30lJJLW0s5iJN2J&#10;5NzeZcR+YwBDMrYYgcKR0r8Q4k+syqx9u7vlT+VtL+dj9t4c+r06VT2C93ma/wA7H4Xf8FmZPiZr&#10;H7Mnwr8TeI7iW50q6/aH8CeRd3zRiaeVb6Q/uv8AloyBW5P3cjiv6ArrbG8xxlmc/wA6/my/4LAT&#10;pN8HfhhEfMxb/HvwHFDC8pdYU+3v/q+cbeNp4HOTzmv6Tbsn7Q5PJLsTn68Cv0Twz/gVvVfqfnPi&#10;ev8AaaXoyqqupAwOhwKIsHeDyeopc7d7HqFC8epqNCVgcg4JIGa/TT8xId21Tnsc800HuKcRjHOc&#10;800li24nNAFogmAPg4U4OenNeT/Gn44aH+zz8MdU+Jevjz1tYhHZWKnD3l9L8tvbpwSS79cdFDHt&#10;XqkO6VTEuDnpn2/Kvzo0I/8ADX/7SreMJD5/w8+F981roy9YNX8RjHmXA7PFbcbDyMhSPvtX5/4g&#10;8QV8Nh6eBy+zxWJfJSvqo6XlUkv5aUbyfd8sN5I9fJ8NGU3Wq/BDV+fZLzk9PvfQ+kf2Ofgxr/w9&#10;8FX3xJ+JzC58d+Orr+3/ABRdMBuhMnNvYp/dS3Q4KjgMSOgFfYFZOhzBoHhc5IbPvz3/ADrWp5Dw&#10;3h8owlPLsNflgt3vJvVyk+spNuUn1bbO+vjJYiTrS3f4eS8l0JWbHzZx3FfmF8RPDOv/ALCvxFu/&#10;jx8L7Oe9+GWv3ayePvC1khdtInbj+1bJM4VCT+8QYA+6flKFP054JBPOBgVBeWVnqVlLYahDHcW8&#10;8bQXEE6h45Y5AVZHU5BVgSCCMEV4/GHCkczowlSqeyr0nzUqiV3CW232oSXuzg9JR00dmujAY10Z&#10;NNc0ZaNd1/muj6MyvDXiXQPGXh+y8V+FbuC/03ULdLuyvbZg8c0UgyrKR+RHUHIOCDW3X5dK+qf8&#10;E8PiIkLvcXXwT8VakVUsd7eEdUunyR3Y2cn6f76/vP0103U4L5RcW5iuLe5gW4s54HDxyROAwkV1&#10;JBVgQQQeR0zUcG8UyzCNXDYun7LE0bKpDtfacH9qnPeEvWLtKMknmGDVJxnB3hLZ/o+zXX/Jlwtv&#10;k2KRx8xA9qbIzjCRlVJcA7u/qB706IwFvMjCqRHxj+7n/GsW7u4/t0SA5CSBnPvn+lfc0qfNKyPN&#10;nNJanTEqn+FQ+bkDjrSyA55pgVc/jWBbJQ65yfwqSSRnu0z3Q8VXdvm24x7VMqMJBcScALtAoAtL&#10;5m8eV97NZ/iLwz4b8V2UuheLLCy1a1kjKyW2pQR3MJB7bJAy1rwruUuOAO4pdiIhkByWHPPOazq0&#10;o1IuE1dPdPVP5DjJp3R8P67+wD8A3v38TfCxtf8Ah5rDHeNQ8E6jLYJv9WtiXhI9gqisg+Df2/fh&#10;SAfCfinwt8TtNi5Fj4stjpGrFF6Kt3bZidyOrS9+1feyRvGnzkn0HpQ5VASTwBmvgavhhlUZOpgI&#10;ywsn1oydNX7uC/dy/wC3oM9SOcVn7tW01/eV/wAd18mfI/hP9vzTPh34dudE/am+HnjnwEJbnjXF&#10;sTregqwChj9uswSBkf8APM8Gvs34V/F/4MfGm0+3/Bvxb4e8RKUVmj027ja4TIziSAkSofUMoxXp&#10;vh9W0PwHbJcAMdRuHneNhuUxEgYIPHIFfNXxJ/YX/ZF+M2pSa/r3hGxsdVDb4tb8MF9G1BJTz5gm&#10;szEGcHnLq3NfkOcYTO8Piavs8TDEpP8A5eL2c/8AwOmnB/8Agpep+hYBUZUIXjy6dNV+Ov4n0zOs&#10;qXawS7kKKSVbgg1+fPw6Mtz/AMFSfiDdWOXW1+E+g2txInSKWW78xEY9iyfMB6VPP+yr+1t8J5hc&#10;fs8/GW+1WzjGIPDfxVtl1iHy1+7GNRiC3KL2yF/GuS/4Js3PjP4g6p8Uv2lfiHFpy6n4v8XxaNDL&#10;pDSPYSW3hyD7IXtGl+drdpSwQnrtNfEZhnFfF5hl2CrYSVKaqObvyyjywhK7Uot/alFaqL12OyFK&#10;MIVJRldWt+J+p6mSFQjAbe57iuY8QuGuoRGCzBuvtWu2oyPIYwuTjgDk1g6neTW8RechZCCqDHNf&#10;p55hfktFvlaGN8Ywrleaibw7ZGMR8kbgpyBWhots1po298+Y4LnP6U2K4khRo5sbvvD8aAMxFjtg&#10;yRqFVTtUDjp3qvNBFcJ1zuPftVXXA91dRabak+Y+BJt5C+pyO1S6hcC1uFiUfIgCfkMVTi07Mpxa&#10;divFp32CTzxtJ/g9a0mlvY9suoSBgeEUds1p6jbHy7eSBl4gUsOvJ6Vjwwajf3IMiYjTuTxn2xSk&#10;raCkrMzChivBBF88zNnPXArpbJBNC/mEfu26rUTQWmlytfXsiGTaQq98fT1rO0m6lGnyv3lkO0EU&#10;hGlftaG2JyhVjuK57+v41yNzZW07LHGwj+bJHWsvxBZaik6/ZgwXOX9OO2an0OG9utS3XanbHwoA&#10;6mgDv9MihitNoB2k9Txn3rQSG2G7yyCccgVDNHt2o5AON23HSprXTkKGUuck544oArT7fLYH0rIh&#10;kQRmNPlbI+b3NaepRiLhTnvWH5BjPmueOCRQJIdeLqFrGWt5BuPU+g/GvONXt9QvZVNxKX+YDBJ6&#10;mvWGeGb52xgjOP6VWEWi2sn2h7Z7iUcqq84+gzQM8rbQiE+zQgPKx528n6Crt0194egFtYgxytgH&#10;AyTnrmvTRcXciG5s7AQuW+VrgKD+hzWfN4dv7xPPuyhlc5LJ0xQB59omm6hqymWI43S4kJxyT1PN&#10;en31/YeGtFFurqZIcqiseSTyTj8ayLfw/cW0qyEMkMOSqRc7j6nvWHdaPPruvhJg6xSfMxYchRQB&#10;Pb3l1qkTNIpCyY3Pjj8K6rQLuDSrOO3hjT5x5skhOM57Zx2rnL+/sraRdNtj8lv+7QKepHrQsLah&#10;AdPjYoDyG9FP+BzW8NYSS8vu/qxLWqJ9V8VHUtVTSLdNsZOXkRuSf8KZZ+GrCC4F5exqWZyQpzgb&#10;e9Z9zc6L4MtnsbdTc3jjJlIHy56YPWucjudV1KW3W7nk+aXy0jJ7Hr6cVgUexWuoQXeoRR2IGPJc&#10;HjA4I9qy9bkuludxIiIVlV27KfT3Nazi00REuHwkcUHJHXPevKr+51LxVqjS6eXMMYIMjfKoHXmg&#10;Dp9Ju4oYXRn43FjzyT0/rT5LS81DUEsbEN5K/PO+eMemao/YrDQ/D1td3JMksznc2SQfpXZaReII&#10;VaED5+WbGM/WgC1eGfS9Na4CptiUbYxwMfWvPRq0XiO/W5v5RblQURMgAjvyR3rtfEUqXkD2TSCO&#10;HaC78Z+gzXG/8I5ol9HHb2zsWYfeByffimnYDRtm8NQyFoZIRMflUFs5NVtc0exvLfzr2byvLGOC&#10;AGP09az5vCPh7T41aa5d3fgAsFIP0rGfwfc3LH7NcxsF5CO2DjPahK5STZteGfC2nSyJdTnz0Pzb&#10;DgAg5AH4nk+wr1azu9Ngg2xFUA4IAC4x7dhXNaWh0m3SGZAAFKsB/EPlIJ+gIFQ3N54fitTPqWxl&#10;DAB8fMf++ea0rXT5ei/q/wDXQdrK9tX/AFb+up08+raeUDeZ146GqUMEEmri7VR9zKn+tc5b6h4M&#10;ldCsqhO0RVyCfxqLXfGGnaeotdHA8zoWXsPxrIg7m5khWUliAxUdfQda/nS/4Oo9RtJf+COHjC3R&#10;1LN4w8KFQPQX4r907e41Ge4E15K5Vo2bIPPPQV/PF/wdAO83/BIbxY8zPlfFvhhVU9MC/FbYf+JH&#10;1KT2P8wyiiivojY//9bW/wCDfa/8WRf8EyPDtloksix3WreIrKXA3fuZNRcsi9cBm+9jGenc1+in&#10;/BUbwvf+A/8AglB8Z7RUsBqWp+A9Wk1G2AH2uG2jwFLPuIQnDHYF+6MEjIr4e/4IBavPpf8AwSA8&#10;INasu2Xx14hS7jYxqGjgunlGRgSPndxk7cjHU19Qf8Fab7UYv+Cc3xZM9/C4n+H2sRxxxENIqHYz&#10;b2yT+844PbPSuPEYnDx/d0oe9dXb/E+kwuDxMqHtasrRs7JdezZ6r+zB/wAm0fDr/sRNA/8ATfDX&#10;uVeG/swf8m0fDr/sRNA/9N8Ne5V/T2H/AIcfRH8s4j+JL1Z/LR/wc5fGv+zvhv8ADX9nPTZGM2sa&#10;teeLtQiQ8mGwj+x2gYdSHknmI909q/oM/wCCeHwJb4G/sv8Awp+B1zEILnSPC+mrqiOuCL6eP7Xe&#10;7lPfz5JBg/Q1+Pv/AAV5/wCCQPxn/bw+LejfHf4K+LdHsNQ0nw5DoTaB4gae3izbXE1wk1rcwRy7&#10;GczHerqPmUENyQPz78Mal/wct/sDRnxDpVl4x8aaDZb7bz5ILbx3ZSRjBYBl+0X0a4A7xkexr8+z&#10;bH1cHiMViKtJ+8uWL6LT/M+/yfBUsXQw1CnUXuvmkuu/+R/en408caJ8M/BOs/EPxNcONN0DSbvW&#10;b2WIKGjtrCF55WJ5UAIhIBr+HX/g238J+K/2of8Ago38Xv23vFKz3F3Y2F/etO+CF1PxdfO7HeTg&#10;FLeK4UAcYYDgYryX9oD/AIOUf2k/i5+yT8Qf2RvjZ8MdI0DxX4m0KXwy/iLRprzTXsknkRboT6Ze&#10;Cd98kHmx5E6bS4O3jFfut/wa/fs5f8K0/wCCcbfFfURJFffEnxlfaxE4wGFjpe3T7UcZbHmQ3Djn&#10;kPX5FJOMXzdT9kVaNWrDk2Wp/RdaWUUVwwMfJxvDMchh1wpJ4JOfQVtmVd4RTgjhu3+fwq7Bo08c&#10;YleWWRiOTJ1b6kjAArLv76dW+x6VEsij5Z7iViACeqx7QecHrj3rjPUUrszdbKpbvJuVMbTISwjy&#10;BwASRjqeM4571yGnrOkpt8pGsjb1PXJOeOevIU9PXr1rpfOsNQjNykMjLErGRbiRTvfGMjOMk/wj&#10;r+NctZGCe9gs4ItjyTrGokXAjQfO75yc4UNgbV5IpN2LLF3N5Guy3VpmSQAIWGPmKsVOeeASvP1r&#10;vsx3ERhnVSG4KFcj8j1rnF0qxmhXeQJArzLJJI6yeUG5d2JOVLEAcg59a3bC5uYSIyqu3lqd+4HP&#10;G7gZ4O3BIpkTjcw7/wAE+C7vfNqukWczn5fliRXH1ZQD+Ga851P9nv4Q66B52mRRsxWUIshcqyn5&#10;Th9wBHY4+mK9jttTsnt3uJnSJ8nKyszfOxOATyc/oKdJbxXce3LLkcvCSrEDpg9RVxm+9jlqUY9Y&#10;pny7e/sffDE5l01ryzdfO2PCVQr5/EnMYRjvPJO7rg9QCORf9jqxtt39h+ItVhDI0Y8+SeQLkdR5&#10;s0gBB5Bx+fSvsOz0S3t7uO78+6kaLcEEszOoDjBGD16CtppXkYRwEdclu2K3qVWvhlc5YYKMlecL&#10;fM+FLz9lj4lpMJtH8ZzpsVI4o8RBQFUAn5rZm55J+bqeMDinXHwR/aNslLaH4ojUiXMW93ZVixja&#10;FDQnrzndntj0+1dQ00XigpLLC6cRyROVIPXJUHa30YHiq2lDW7WOOy1RVnI3A3URwMckbkPftxnn&#10;0rRTvHmUlfs/07mUsPBT5eV27p/1Y+MIvhz+11YxyQr4it5yygxyDeArZGdwa8JYYBGAV5Oc8YNx&#10;dE/a8hkCLexmJZh/EhYw46bjMfnz/F0x2719v4PWisPbvsjf6kukn958IHRv21e2oWH/AHwP/kmv&#10;Hfib4S+MnhjW7L4keNILm7uFuhE/2OQsZbbyiGVo/OMTSLKEdDhW2qVB65/VGmyRxyoY5VVlYYZW&#10;GQR7g1UMS072JqZepRs5M+EdM/bW8PaZo0U2t6ZqZS3gkk1C4e2uYhbrGRkOpgJUhTnDHJHzcjmv&#10;pfwx8b/hp4q0xtUsdTgjWOMSSJMwBGQDhSCQ5wQcKSeR61vXnwz8B3VtcQf2XaRG5Uh5YI1SRTnI&#10;ZGA+Ug8jHf1r5O8Q/sZ/DXRLmPXtLvp9Ms4baS3vbWIGOK6iddm2WKJkjlKqAIy6llxhTgkVraNW&#10;Wi1b6f5GXLWoQ3TSX3H2BY+OvB2qQifT9Ts5VKlyqyqrgDrlGwwx7ivnjxL+0f4dl19tD8K3cf2i&#10;Eq8sbhCSjZ++ud4BwNpwMjNfMEnwl0K0Jh0S71K3hCzRxKLiUBVlAUbUMjKgTaPLVQBH/CACRXZa&#10;f8G/Do8Kv9phgjs45Vk825XeZ7kHIYbgxkcEZLsSfVq+xwPCOMovnq0lbtJ736WTvdnxuO4vw9ZO&#10;lTqO63cVt53atZeR9PeEPi7d6prUFpq4to7aYlBPFn5WI+XJJIxng/Wvf/PhZ/KjYcDO08HHrivy&#10;pbw74v8AC+6fw5cNeQqrFbS7dizOW3D9+d7gAEjDLJ2wRXonwq+Pdl4f8VRWfi+ObT57v/RpEvRl&#10;nH3v3LqzJJjGSEYnHVRWeeZVh7X9m6M0vh3jJ+Uv6XmaZBnldJJ1FWg38V7Sin3X9M/RU5PSiqVp&#10;qNnqEfm6fLFMgHzPE6uAfTIPWrJlT1r4WzP0Il+YcHj2PWql9cS2tpJcQxPO6KSkKYDO3YAngfU9&#10;KlAw28Z56j0pxcbcgEjOOBTg0nqKS00GIGmhWWZCjFMtGeSp7jI649qVQrHkkYyKQy+YNpOORw3F&#10;RswGN+ByMfhzSk7u4JD5pAibwOAQAc1VNi9/tEm7Z0Cjvn/D1pwg86fdyy9eRwT7cVS1rxV4d8O2&#10;zy6xe21uQhxG0iiQ4B4VM5J44pxvfQG0tWfFP7VWo6LZ+KvCnguKOQQz3LmMLs8o3G2W43yF+f8A&#10;l26j5twXGADX1j4q8N2WqeBrrwtbRDEunkQRovyholBj56EkqMetfAPifxBd/tAfGnSlOlXMel6T&#10;PJta4QqEmhCossWcGQeXNOSwUoGGAxIXP6WW0QYidAyhUVEXPAQdOOma6azaUTz8HBTdRxWjPgv9&#10;mL4ueE/Cd/J8Er+4uBcWe2SGS6ikgWKEqFXDyqqSRgbE3xuwDjDYOa+xfG3jyy8L2T2unMsl/L8k&#10;EIOSu7+Nvb0FfOH7SXwa8L647+JdJu/7O1r7O6WXkjYRKxVjINuB95ELo6sj7QGB5za+A+mTXGqW&#10;sfi545r2C1Eny5KGZQMsu4k4ByVBzgfSvpMlymNSMsZXptwim9tG10/rsfM5nnFSjOOCoVFzykle&#10;+qT6n0votnrMVpD/AGvKkMQjytnF97ezA/vJe5PcDAya89+IXxMhtFl0LQCTP80M8xBAj7ELnGW9&#10;+3ar/wAXdbistCXS0P7+4lHAPzIqck9c9eK+Y2LMxZiSScknkmvpuEeGIYr/AG7Ex0u7K1kfO8X8&#10;Tzwl8Bhpa296V23/AMB/kflL/wAFC5LiP9qX9kSW1eJJV+OkbRvcDMe8WeRu9s1+0ninVvG15Pp8&#10;15Yy2dra2TG2isJRkW8q/vZGlYks8vBJKjgjoK/Ej/gpFDPcftJfsl29srvJJ8cVSNIxlmZrPAAH&#10;PJNftp4i0vUNA8PXOiXuyd4Xjt79LITHyGQAMpdj5bc/JnkAjAA7/L+JL/4Upr+6vyPrfDKKeWxb&#10;/mZ+LP8AwVtFinwR+HCwmRSPj94DhEL/AHl/4mDMS3t8vH/16/pUvcJePFnoxz+ea/m0/wCCrljE&#10;fgL4DubmJ3uIf2gPh9Gz5wIW/tF1YEDg7sYH0Nf0k3xZtRmwR95+foa+j8MP93qrzX6nynin/vdP&#10;0/yKTN+5wB1bk04jKCMeo/OmceR+NPfG5FPTgn8a/UD8uIpSD8qk4HpUPzDJJz6CpG4Yj3rk/HPj&#10;Xw58OPB+pePPF9wLbTNJtJL28mOMhIx91R3djhUXuxA71hisVToUp1q0lGMU229EktW2+iS1ZcIO&#10;UlGKu2fL/wC198TvE1jpmlfs+fCeT/itfH0r6daSIedO03GLy/kI5QIm4KfXcRytfRPwp+F/hj4L&#10;fD3Svhp4RTZY6VarCsjffnlb5pZnPd5XJY/XHQCvl39kbwT4m8Y6rq37WvxUgMWv+M0EWhWEoJOk&#10;+HkObaBAfutMAHfHUYPVmr7kkhkOGY4A659K/MuAMNUzGvV4nxcWnWXLRi9HChe8brpKq/3k+qXJ&#10;B6wPZzWcaMY4Km/h1k+8v8o7L5vqW7G8NtPvTBVvlYe3/wBau26+vtXmxjkH3WGenFdLpOovxaXZ&#10;54Ebep9P/wBdfomOw7kudHDg61vdZ0eDnFc/eXU9xdraWzELuC5Xgk555q7qt2LS2+Une/yr7epr&#10;ntOuora8SWTJAyT3wOmawwdD3XNr0NsTW1UE/UueL/C/h7xrps3gvxVaQ3+l6hbyWV5ZzrujlhdC&#10;GUj17gjBBwQQRmvzy+G3ijX/ANhj4j2v7PvxRu5734beILpovh94rvGLtpczsMaTfSYwqZP7tzgD&#10;qPlLCP8AShJBJqHnAgiKIyE+pfCgfrXGfFH4YeC/jN4G1D4b/EKyW+0rUYts8ecNGynKSxOOUkjb&#10;DIw6H1GQfznjThatiXRzHLZqni6KfJJ/DKLd3SqW1cJ/fCVpx1Vn7mX4yMOalVV4S38vNea/HZnb&#10;taxm4DBtjlsyH7xKDHygcADiqttawm5knuIiMuPLJ5Xn+ua+Af2dfid40+BHxCT9jj4/3T3M4iZv&#10;hz4tuOE1rTVOEtJXOQLqEDaAxycbefkL/ooQyqqtjP8AI16fCHF9PNcK6sIuE4vkqQfxU5q14S9N&#10;09pRaktGjHHZf7GaT1T1T6Nd/wCuujGyTxuqOpzuzjHoK/Ir/gsz41/bg8C/sfeK/En7H+o+G/DW&#10;naV4N8Q67458ZanPcJrWn2en26PBbaFFAD/pt2TIv2hyBbhdykOVI/XeRURPMVVHyhAcAHAJJx+d&#10;eU/HX4O+C/2h/gz4o+A3xDjvG0Dxhol14e1j7DMLe4NpeIY5fJlKvsfaSA2049K9fH0ZVKM4Qdm1&#10;oPBVo06sJyV0nqfy6ftIftNftLW//BJz9i628EeOfHc3ir4pav4e0vxXpvhC/mX4geMrKZD9qh0r&#10;U5UmaO4DOm+WR1yzx5YgFT+hP/BBf44fGH4q/Bz4s+Cfjv4r8S6xq3gT4u6l4b0/w58Qrg3fi/wz&#10;pCIBa2WtXbRxrcTu0cuHVnG6OT5gMKv1b8Vf+CTX7Kvxj/Z3+GX7Nt7L4y0Ky+DrQP8ADTxR4b1k&#10;2fiXRZbdQBNHfeUys7YUtui+8iMoBWuH0/8A4IefsPw/ADVP2fNSuPiDqEGuePLf4leKvFl54haT&#10;xNruvWsM0MU19qHkbWjVbiU+UkSAu7OSWJJ8qnhsTCv7XdW2v5L9U3/w7PXq4rDTo+z2d+3m/wDN&#10;H5e/8FdIf2hfh78c9Vs/gn+0P8Xtf+OfjvUdGHwC+AfwrBsLHQ7CKZVvbrX7eKSaK7tpI1crPcrD&#10;ltzMGiVvL/qR+HNh42sfh7oFr8UZbSfxRFoVhH4jm08f6K+qpboL5oAMDyjcCQpjjbjHFfk78Wv+&#10;CHH7Gvxo/aF8T/tU+Ide+L+m+NfF1xJLq+p+G/GEulgQvtVbSEQW4dLWNI40SLcVCoo5xmv1p8B+&#10;DdK+HfgPRvh/okt9cWeg6NZaLZz6ncNd3ssNjAkCSXNw+GmmdUDSSNy7ksetdOW0KsJ1HUVk9le/&#10;9M5Mwr0p06cYO7W+lv6R0KSSu5ODgDOaQQz3c0VomWknkWJQPVjjFODkZYntjmux8AWq3HiUXz4M&#10;djC9yc9N5G1P1P6V247EqjRnVfRXOHB0PaVYw7nouuRRtex2ij91axrCi9gEGP1qp9sWCLbANo3H&#10;pVFTJdPJck8s5JHtUW8ouHGRnrX4JUm5Scn1P0c+ZP21PjHe/Bz9mfxP4u0lmOr3NidD0CKP/WS6&#10;nqhFpbLGOpZWk34HPymvQf2afhNb/Aj4CeEvhPCAH0TRbe2u2X/lpeOPNunz/tTu5zXyt8f1t/jX&#10;+2f8LPgBbjzdM8IrP8VPFSDlQ1pm30mOT/euGZsHqDmv0VlYO22LjnJNfE5V/tWb4vGP4aSVKPrp&#10;Oo/m3CPrBnXU92lGPfX9EThxYhrt8DjqewriXv21vUVmkOVVsKQDjArf1Q3d2h021G9mH6etbGmW&#10;FlotikEmPMxlsc5PtX2ZyDRq0mRCigxj5WY9h65rlNTmuLuZpTLGkaE4x1YfWul1LTFv7A+Y7Rbs&#10;/dwMivLpvD+qWWXsz5qZyQWH+NAM9L8KqojluBglmHzH/GuT1Js3J84szFywUdBXVeGreYabm5/d&#10;c5wa5bxNeC11PECsx28uvfP4UAdJp8onSNFUk8bsnpWpNc6VGds8hGDyFJFc9p2bK0Qs2GkGfpmt&#10;m3vbCaQxyxqQg5LAc0AZcup+FPtAYRySux2qPmbOOvBOKp3V/Y2dsxV0XDb0RiA3PbFa0kGkzXhn&#10;tUVZQBsIGNufUVha/a+GdMhMmtYku3HCgE4+gFAFS81KfVI7eK35jJLOfet7R7u1hu5LXDCSEgsG&#10;7gjII9q5jw1PDcQSNGB8jAIPTNXJ5lt/FkQ/vweWe2Tzj+Vejl+EVb2kXuotr5a/lc58RVcOV+aX&#10;3nSreyahrckcQIVY1APXvWhqHmL5dnG4QMcu59B+VJpsMVm0uoSnlgABn0rEvZbjWLp4Y1OOFB7A&#10;Z5NecdBpLMk0xt428wKBucdKztYvILfbDnJUdB71svafZNP+xwBcjksOM1yV9o9vaf6ZqUpbzASI&#10;1Gf14oAv6HcCYbH6lhjPYV38aWq4ChB7kV5bolzbS3iR2w2jcTj2xXW73jk8uaQ+X2I6/hQBPqF6&#10;ksjWZJDg7o2xxx2rOufEYg0s/Z/3k/RFxnH1qXUXtEjV42A29Wb07157qF9FaSPHasrbzlT7UAeg&#10;2GufZbRZNRIHALOO1Y3iDxFFJYiWwkCpIGjMxU9D9R3rP0vyL+JorxtypywB657Vm+LLrTLqzjt7&#10;bKrHJ82CT7d6AKfhvRbS+vneKRzDCm6SY9CT2rpTcLJlrT5fKyAfVf4h+X61zkviS0hsk0vTFARc&#10;EvnlmrUtIZIbAfahl5lL7BwQD9a1oO00KSumjo9L8IW7Yvbtg7yfMOM4B55zXYnTrBZVuRBHvjGI&#10;3wMjHpXFo+ohUSJsbgryMTjHHQVv27STZkR2LBcHPA4qJKzaHc4nxjf6deagkDlpRCm140JHJPft&#10;WJ519eiHTtPt3tYiQr7MDduPcjmrWu6Fbm5kvIiUYkHIzyT170/wtbalLrCfaGzGGBPpx0qQN7xp&#10;bBbeysLcKI4gTg+oGKqw3YTTEt4WwUA3t7+lX/FE0H2/yhHLIyR4wgyMnmuYsw0kTQ3imLcdwJHO&#10;R0oArXM51JzHvyV52/Sn6f5un3HnScHbgewNZVzYTW0vm7WU9d3Yj1o0KebV9ajtpF/dDd5h9gPW&#10;gCJ4xqV5tjmTl889sVfa0SKcLGd7AjDg5HXt3p+vxaKtymnaby8j4Yhs4/Su88OaFBbwCSQkjAKH&#10;vjsf89Pr01ppfE9gtfYtziyitCROifuyOGBZmPUsPevPLPwdqeqyJeBo1t95xvPX8K7ybSdJm1WK&#10;O8iDvuJ3YyD35rrtQJt7VmjAAUZUemPSsm23d7subV7LY8qm8GkO5iiWUqf4Plwa5xvDV1azg3ET&#10;OVJeQqc4HpXrPhy3ureynuNRk8x5ZS2R2HYUXM8McQa4IRWzneKCDzGyR57wOzGJMbTuOAor8Hf+&#10;Douy0e1/4Iz+LzbypNOfGPhUltwLc6gM49vwr+ht77wuQI5JLYndhsMBX853/B0lYaQn/BIjxjda&#10;dKp/4rDwviNXBGDfDoOtbYf+JH1Glqf5eVFFFfRG5//X0P8AggNaX2rf8Ew/B9vKbi4gtvEHiVor&#10;ePOE3XzMxGAcE7ST9K+wv+CrnhTVtF/4Jw/GDUNUspYBN4BvRBNKv3h8vTHQ4HQ9q+Xf+DfPxV4x&#10;tP8Agl34Q0XSdQa0tX8ReIoTGm2NT5t/JkySEY6tjJPA9q+pP+CqllqB/wCCd/xmGo3MVxM3gLU5&#10;iFulmyUVcvhHZegxnqeK+lw1WMaLgsPFK2rbV2/JXv6HBiMPXqSjNV5uz+GKfLbzdrbbntX7MH/J&#10;tHw6/wCxE0D/ANN8Ne5V4b+zB/ybR8Ov+xE0D/03w17lX7bh/wCHH0R+GYj+JL1ZbsLG61O9i0+y&#10;UvLM4SNfUn/PNfZXhzSrTwxpttppf/j2QF5ACAZDksfzJwO9fO3wsZodfmvIdhlhtGaNXHqwDEHI&#10;xhc8/h3r6Ns47+/jaG4jXfKwkc7goTJ4DgqevbAB+lfkXiRmkpV4YNbRSfzZ+zeGWUxjRnjJby0X&#10;ov8Agnjvxb/Zv+AH7R8L6d8dPA3hfxnFPsiRdf0i0vZgARl1llQyKAOMqynk17J4c8G+FfAvhrT/&#10;AAJ4I0my0nRtKtEsdL0zRYY7WC0iiXakcUUW1UVRxhVH4GtG1txl2VQnm/uwNoLFV6vng/NyePar&#10;kS5jHk5XHClsArnn88Yr8zufqE0Zi77cGSRHaTofOn+XbkdmJOccdCfesPUp9UMMTw3FtDKHka7j&#10;YEKI2ODjA+bAxjjJPvXS3OmCQBrh8IGz6gY55JOT0AAHei2s4G/0hlaVkIw74xuX+5yeARSKvbQ4&#10;q5e90mJWVp1Un7Rvjk2YRfuo4JwCQRu9Kg0+4uLi5S9G11WRhHLIu6RtwO5c5C9BwcHjHc1r6zLI&#10;zOboh1aTbIZBgcHnbluemRkHr2rNgksI4JLuNwxSQxRyqCqptOQGHIwzAZI6YBPapa2KOhghNzPL&#10;HYq5tfLQS3BfLOS3RGJ+8cbVH3RnpxmrFu9hb20McbLHNJIsht3H7zLrkljjGQgyT6ZqvZatPOXF&#10;qkxRMASPhkUAcjDY+mcE9RS/2at0gN3KTIwKhUKqwUADOVHQ4zjp0qgNS0lkmthJPJDcHLEyW/Kg&#10;Z+UflgVfTzFPl4VOfuAZYfU8+lcB4ZmuP7YKW7yraorSGJ43VXYHCfMwwOhJ559K7iO6mjlMUp82&#10;Q7mLhcL97CquOOO//wBegymupaKqGMS7uDhgP15qTdtB2DHbA5Garqsm073y+AXPZfYdv85qdwYy&#10;McDAyx9faggb/s5zjvUN0JDbSLCxWTYxQkZAOOD+dLhQRnAHUnJ61Dfec1nL9lKiUowiJIID444J&#10;9aun8UU+5FX4ZejE0+6W+sYb1QVE0SybT23DOOeauVheGSf+EesgyNERbINjnJGBjr36VvxBR97k&#10;KM4qq8UpyS2u/wAyMPJunFvdpDaOewzSkknJpMkdKyNhD04rltZ8IWXiW8jl1mWeSGIblsw2yHd6&#10;sR8zfmK6qnZI+WujD4qpSlzU5WZjXw9OrHlqK6PKNN+EXhqyv5L3UGN4rMTHb7dkSZOeinJx2yce&#10;1eiPp2lCFYfstuUjQxRq8alUVuoUEEDPr1rRpjBi4THB5zmuzG51isRJTq1W2ttdjkwOT4TDxcaN&#10;JK++h5PN8KvBseoHU7t5Eh3tKbZmCxAdQoP3sDrwfavKvib4W+FPxBsk8NaMEt7tZEube4soCUaS&#10;JhIiuU+ckMgKkZwcZyCRVv4oaxLqWoLdW8rC2+aC3QEhXROHlxxwzEqpx2NdZ8K/A93YXcXiPVEY&#10;I1uzwBSVwGIA3Ad2GeOwxX3uJwMvqCxeY4mUnb3Y369EfntDGRlj5YTLcPGKv70ra2/TyPhzw544&#10;+IvwL8SXUU3kyaRdak0s9xfSuXiidWZVaN4xiJJcohWQEK65ACmvtGw+K0l9pUmqW+p6ZLKmWWzM&#10;MqSYyRjJPfjpnFeqeOvCmjeJdDukvLS3e4FuxhlkT51ZRxhl+avzX01LTwZ8Q0sbMrBDqCNcRRJG&#10;AvnxkGRyw6s4dSVI52Fuu7PhZRRoVZKq4JwclF33Te3y8z2c2rYnDxdNTalytqzdnby7/gfoD4K+&#10;Kdvrkx07WVitbhnCwFMlJM8BeejE9PWvXXc7toByOCa8CX4XXmtWtt4kt5Es7qVEuLiBgyqXzliC&#10;vKZ4OAOK92iZLWBTPISEHzSyNnOO5JxXJxNQwSqJ4J9+aPZrTTyPS4Wr410XHHK9tpd09dfMeJMD&#10;nIOeue1eKfG34v6b8HvCh1l4mur+f93Y2UY8ySR2IVQqZGSzkKoyAWPJABI6XVfir4F0eQxyajbO&#10;4BJRGLgY5wSgavjPwX4dv/2ifjTceMvEd4raVocjNb2KAlBIMxsDkDcdrmJQPlUeY5LOw2+FHCyW&#10;s1Y9mtjItclJ3bL1nYftc/E7T4r66vLfSLK6XzEMZ3HYenzAwqcevlup7EjBO1ov7KEWuxbvHmr6&#10;jdGOSdHAdlSYJhizCMwxMpz8uYjgDHrX3Ff7PswSA4UrsCR8YUDpxjA6DjtVDPl6fG2DiNmCbs5I&#10;OAc/qPrU/WbJpIuOWxbjKUm+5xXhPwX4a8C2Fr4P8LQRwwQRZcqiIVAJYKdqgHJbPA49am8beNtJ&#10;8N6dLp24veNEEihjyCNwOHJxwAOa7kRD7RI6YGWVgR16c8kV8kfEOW9n8YXovFZWEu1FPXy1GFPH&#10;qBmvp+DMmp47FSjWekVf18j53jbOZ4HBp0VrJ2Xlpuc1quq3usXZvL5y7kcZJOO/GffmqtvdXFpK&#10;J7V3ikXIDxnDDIweR7VXor98jSio8iWnY/nmVWcpc8nr3NHVNVv9ZvDf6jI0spVULt1wowKzqKKK&#10;dOMIqEFZLoKpUlOTnN3b6n5Rf8FD7hLT9qH9ka5cuPL+OaODH9/cLMldvvnGK/WvxFJ4jVH07UL7&#10;7RaQhJRFJIUVPM6LsOMNkk89+e1fk7/wUE1R9F/ap/ZE1aMoGt/jmsqmQblBWyODj69Pev1v0/WP&#10;DGmaJOyraXdz9tt3Avo5BcT/ALzzGccsiqANh3HPJ4r+fPEqX/ClKPdL8j+ifDJv+zFZdWflD/wW&#10;HfQtG+Bfwq8N+HdQlvWk+PHgK61SUI8cT3P299saq2NyxL/GRkknGBX9G90yi6mZecEjP1Nfz2/8&#10;Frbp9Y+Dvw48VeJLZYdW1P8AaK8DzwpbBVgjtvtgKrtHY5yvryfSv6E74YaT3cn9TX0/hj/Areq/&#10;U+T8UWniaTXVFFs+So9SaJOGDdccflT+AqE9lJqDOUJPrX6efl5ES5Y4x16mvz0+LLy/tX/tAW/7&#10;PGmln8FeCZ4da+IE8ZPl3t+DutNL3YwQpG6Uf73QoK94/am+OFz8FPh0p8LxfbPFniC5XQvCOmJh&#10;pJ9QuMKsm3ukO4O2eM7VP3q3P2a/ghZ/AX4WW/hKSX7ZrF3I2q+JNUY7nvdUufmnkZ+rKp+RM/wj&#10;PUmvyTi1/wBu5lHhunrRp8tTEvvHenR/7iNc01/z6jZ6VEe9gP8AZaLxj+J3UPXrL5bL+8/I97ji&#10;ighRIkVEXCqiDChV4AUDgADgAU6Rtzkjp2qQLiMFsY681A5LY5xjj8K/W0jwRjgH53P4DuaRQVYc&#10;HOOuelOB65GKWgB91JJcFVlbkKFBPtRC3lSLLDhiVXG45Bx6inWFj/aF45nZQioT8xCqo9STjipL&#10;Kzae2int9p3KdojBbJXqFPfB4zU6L3S2pP3iaBpmvsSAbWkUOMcNz6egrtWBQ7Rke1U00e6lWGS9&#10;bbJGqkqAB8o7EetWwJ7gl2+X5iqADkgd/wAa8XFzUnp0PWw9Npavc8F/aJ+APhT9ov4dS+CvELNa&#10;XkEgvtB1qDi50zUI+YriJhyOQA6g/MvocEeSfsr/AB98V+I9Yv8A9nT4+qlj8SPC0QFyx4i1ywUY&#10;j1K1Jxv3rgygDvuwMsq/by2Mgfc2QMAKD/Ovk/8Aak/Zq1H4xaVYeOvhveLofxD8KSm/8J64pC7n&#10;X5ms7g9Gt5/undkKSTgqXB/KeLcjxWFxSz/KIc1aKSqU1p7amunb2kNXTl6wfuyuvdwOJhOH1au7&#10;Rez/AJX/AJPr9+6PqaSBJ3VCNwFaOoRsixrtAU4UfX6V8v8A7K/7Rdj8e/C11a+IrR9F8Y+G5/7N&#10;8YeGpfkls7xCV3op5aCUqWRhkD7pJwCfqa/kD+SxyMMJNvXgc4r7PIc9wuZYSljsFPmhNXT28mmt&#10;007qSeqaaaumcGJw06M3TqKzRcs4Ckfn4A4O0N2A7mqbSSXDOFwqZ+bbxUksks0fluQrSLkDHCKf&#10;61Gu1jti/wBXuOCe5X+deuYE3KRiNMdacvlJCzknPcjmgZA4GeOhqBixizJ68BelAEZx3/HJr1Pw&#10;lYnT/CMuoEYk1G5ITn/llFwPzYn8q8titpLmaKyt+ZJ5FiUdeXOK+hfEFnaWBttIibEdnAkSqOO2&#10;SfqTXxfGuN5MOqK3k/wR9Jw7hrzlVfT9TJtbUw2vlHa3JZq5jxV4k8OeDfDOoeMvFN3Fp+l6XaS3&#10;1/dzHEcMEKlnc/QDgDkngcmth5tkLBTnqBg85r8nfirquo/t5/HJv2afCM8yfC/wReRXnxL1e1Yh&#10;NX1KNt0OjQyL95EKkzEdwTwVTd+EcS568FRiqMeerUfLTj/NJ9+0Yr3pPpFPrZH2uHpc71dkt/6/&#10;I9W/YOttW+KOvfEH9sXXbG5sl+Iesw23haG+G2dPDWkx+TZtt52iZizkdCQCMgg1+hTkxxlsnIP6&#10;1X0zS7DS9Ot9P0yGO2s7O3jtbW1gUJHFFGoSNEUYAVVAAA6AVJdSxxRIHPJbNdHDuUPA4OGHlPml&#10;q5S25pSblJ/OTbt0WhGIq88nIszzf2XZCV2HnSnG7qcelPt4pi5vtRY+WoBRc/qantbAXEovL0Bk&#10;X/VIeg98VYu7SO/QwwS7MnkA44r2zEzb69bVIRZ2Ib5jgN0HvVSXTbO1R1lnyIkLsuQMn0NalvpX&#10;2b95LIVhjU5bPevOb+GKa8laKYuZWO1RzxQB6DpDLqFpk8AHHFchqtpdi9eCN12h8njnA7Vv6En2&#10;W0MbHayHoeMfWsK6tvJuWu5JOWOdvegCSQXUzrE67RjsTitqayj1GMRo7RscDco61zM+q78o2UIO&#10;OeMiuj0iSSS0Eh7nA96ALsGk6Na/ujnzwvzOM54/Guc0/RtK1jWLia5zMsLHdvLU7UPFKSO+lQw7&#10;GCkO+R9KwNOvUg06a308ssk0xVm7n1xQB0emJpz3ckOmoI41JY8cfLV6xt7O8nF6y7pEyAx7c+lZ&#10;WlQmxsrmaUHcPl4+lSeHJLkxF+drdM1cKko6xdhOKe6NjU3nbbDa5IPbHJNbWg201pA01ypDyH7p&#10;7Cn6agZjLIAcHArUvNQtrKMGZgCfurUDIdQvbWzj3OV3NnAJ56Vxtmi6oZJZSDtBxnnArLmum1rU&#10;nkx8seenQCrtvLBYWMzRHJI28mgClZXca6sEgUABtua6e6CzRMC2w5+8BmuA01zLOrr1LV6AIDIo&#10;Xr2IPegDm76exS3ZN7uQOcjFeR31w91cFkyFJwq17B4jtobKxllbG4LgcdCa47w94V1HVbiG92Kb&#10;dHy7OcBsdgKAO90PQ7LQdFilvPlln2+axPQt0ApuraHp08f2PTY5N5OGkYkL+vf8KlvvDmq3Fx9r&#10;vrkNGh3JEpIQEdMjFULDXba2HmalN9pn3HcqcxoB9MUAWdL0LTrLbPdooKKSxfGM9utZl5cRXF+s&#10;xIbzWMeAeAvSsLV9Z1fxBcPFpZVrctwBwfxzS2tgInjSSdAwIBHBxk89DTTtqgO4tWUvJBJIrNFj&#10;afXIPb14rldX1a9sstHIyuCdoBxWpHPawagFh+ZVJQnPLZ7/AJ1X1GyGrb3RSm4iNdw456mta1na&#10;S6/n/WvzIh27HJ6Hf6jrWqoL6Z2jH389OfpXocE1pol8N5+Xdk45NUYobHQLPyygdQCHcAZP09a8&#10;o1O4a5vXuI94Vmyu8EYFZWNLHcXGtarqVzc3WnbSvmfMzADCj0/Cq93rS3F9CsI+6B5obPPtUOk6&#10;/bi1bS5UwJDkOvYY7963JoNLeaJsKQhALgcmkI6Cbyb9GiuxhDjaF7Z6VlvZQaTp8sdlnfM23L9h&#10;V06rYC5khgGSmAG7D86gmUatdx2sDMY8bpH6kEegH6VUI3dh2fQ5rStBW2vo5ZGO+RiBntnuK9Mt&#10;rTztxZzHGAE44O0dhVXTNEfz2mnJKxrsQ8jd74rcurAtEI45GTPfAP8ASrq2Vop/1/w1h7LVf1/V&#10;yr/ZdpbRCVX3MrB03kA49BU8SzNFL8+9DkHcfuH29a4zU/Cd7LieS6LKOdqAhvw7Vny6ncwWo0ay&#10;t53VjhpDk49c8VkSdRL4o0nS444tzOdgyiLn5vxrFg0zX9Zf7VqriOFsmOEEZwenSqT2NyApEMe1&#10;COTwTXWW2rTxKDeRjylwdwOTgegoAwLnwhoKfu2hO7+J9xyTX89H/B0h4a0XS/8Agj54uurRWWX/&#10;AIS7wqBlieDfjPFf0Rprdrqu+7tgwSNjnf1Yiv51P+Doq31GT/gj74w1DUJwwfxf4W8qIDGAb8Vt&#10;h/4kfUa3P8vGiiivojc//9D6C/4NyNaXS/8Agkt4c029+y28eq694jtPtV64XFumpO0piwCeCRnj&#10;JPQ8Yr6Z/wCCt3ir4dj/AIJq/G3TfAWhweVP8PbyKbWbk+VJJKhj3vFEckAnpkg89sEV8V/8G9Gg&#10;6cn/AASt8Ka/rd0/2aXxH4ktja2aebdMVvnYKFYgKhYAkjPXmvsP/gp54Uspf+CWXxu1yYCF4/AW&#10;pNbbZUdmVSmVdFB9evGMZyMil9QpQvVrzvtZW77a3PThjasoqnSppaNXv230O0/Zg/5No+HX/Yia&#10;B/6b4a9yrw39mD/k2j4df9iJoH/pvhr3Kv6Tw38OPoj+a8R/El6s9d+GVpc20F7rikKCgtYS+Nu8&#10;neWyeBtAHvXr+kG0t5Ge9u2iX5mW2mmLSSOVUKzAbmLMT7ZHTArn/Ct9DqXhSwRzFFbxgoYvujdF&#10;wzHI5JJBz6mum8O+HNNeH+2JWjSJUZ4ljY9CDks/BJPfA7AYr+dOKcbLEY+rUkrWdreSP6W4SwEc&#10;Nl9KnGV7q/3nYRR28kUn2V8hhsBwV+YADAzg8etOg4TEhUJGNqEgDIHBIAzjJ6ccjHQYyyLULFPJ&#10;+xbmIAO59zbiBzwRngj0qhC17fiOx0/J2IvmThMIueOQfvHv6V4B9BJamsD9r8uS5nRIyxjt4AAC&#10;RzuYjGckjr2AAB61Jc+UZESMsPL+Y49MYXnt68VlmKW3LXEJJkYkNJOS+EPG9sYG5uijGBmr7TW8&#10;MDSBw7A7OEbG7OO4Gef88UGb0ZX1HSJbl1fMUi8cNuzwc8MpBHI57GsuLwzZQzefKWO1TuBbI5BH&#10;Xr3OK34NXKYUwrGEyBzuZ8DjgYCjPXJ7fnTk17yZBuMRZhgOq7YjI3Ql2AAAU/KuMnr3FNK5rzJK&#10;7ZftrdIIFWZUjQACNMZLH3yfzNc1Nqj30xWZJAqboV8pWVAzE7nJHYAKoHPfJFXI5biS4a4lKu6F&#10;YtxJ5aQgKAPXufYVEm8aiVlPBiLOeuST69844pJ3BWuYekLeWl02WSSFt/72LcEVsgfd7scdewrs&#10;byGG40e4bz0ykJYiJxks3CqORyTxWbZ2S2N9kJttpB/CcYYZ7cZznrW1d/Zrt1j8guQ+8ElWwcfK&#10;fxoJqDNPjkhsY0m+8qKhOBgkDn9as/aYoVZmBfbkgHpnGAcegNMlEiMFYrleqDqMj2qOSKA/us/M&#10;QAc/wg/QYFBmRw3YuYiysV+YglcYA9jimXVvFdWkkAJQvGV83d8ykjAYHtjrVyGCK2TbjAHKqTnP&#10;uetErqQAfyqoOzTFKN00zltPv57aSLSdVt/Lkx5cc8WfIl2jjaedpOPutz9a6gEZOO3BqpdwvNDi&#10;DHmIfMiOeN46bsc49altjI0S+amxyMsmd2D9e9dFeope8lbv/wAAwoRcFyXvYsY4zSUgGenelJzz&#10;XKdAVGcqxYc+xP8AKpKGPyECgA+YDLf4035ZAA3IPBHtRhycsce2KcfbigatfU+R/inNC/jGSzhU&#10;xxW0MVuqDooC5+Udh83SvqnTovsul21vDuKpBGgzwSFUDmvkP4jWstn4zv4523F5RKrf7LqCB+Ff&#10;Snw41K71XwbZ3V4xZ13wlj1IjYqD+WK/UeMMN/wl4OpF6K34pf8ABPy3g7GXzXG05LV3/BvQveK7&#10;LWr/AEd7DR/L824dYZpJGK7IW4Zk9xXxV+0x4D0TwjJ4e1nRRMZobtQsYddzsT5DMd3G3ZOxYD04&#10;5r7/ABycV+cPxz8XW3xa+LmmeCvDMbMugXqy6hcSgrEmFkxuYjby2GADZVV3sACufhcJjavs1h4b&#10;Xu/N9Pu6H22Z4KjzPET+LZeS627X6n6C+H7u4vvD1leXS+XJNZwyyJ/dZkBI/Ovkb9sTVPGOieE4&#10;LvSLkw6Z5gN+sJDXDRKwaZ1U55jiyyZDDKkbSSKXxv8AtJ6lbeIR4c+HUIu1gaKD91Grkh8gSMJC&#10;uE+U4A+Y9lOa5fw38C/ib8U9a/4SP40SG1sHyRpmfMMmWDDeHUE4IG0FERf7rnBEyoezk5zkrv8A&#10;Xz7/AHkyxXtYKjTi/X08u33G/wDDz9mL4Y+LPCdj4g1W81C/jubdw0d05lGC/wC9RjOZdw3Dg46Y&#10;HA4H1V4P8FeEvAemtY+G7fyomYeacks+0YXJPQAcADAHYVqaXpum+HtNi0nSohBbW6bIYwTwM5JO&#10;SSSTySasRvGCA7BdqkkMflH16YrilXbumz1qGEjHZaluY2xQSuu0Ag4BI/LnmqnmQ3Wm4jIC+Y4B&#10;Xvsx3/ClZFeNJX4DAhMEgn6VUmlTTbDymjdxDx5UKFmZzn5VUdfesYQcmox3ZtOSim30NJfuRv0/&#10;d5zjt9a+eviB4d8NnUjrFncrmYBrmAB3cySbtjJjPJI+6cDir/i/x5r9laG1MkVhMcCO2hImm246&#10;yNnbH9MZrwZriVpDKWYszbycnOfXr196/WeDOF69Of1uVTl6WWt11PyTjbinDzX1VU+a2t3pYY6N&#10;G5R+GBwR6EUylJJOTSV+qn5GFFFFAH5Kf8FIltn/AGkP2TFvHaOI/G4b3UbiB9iPQZGfzr9mtP8A&#10;hbFp4t/FHiG+t/7GkuB5RZX864wFZFEfUbs4GeCBkEivyN/bsntrT9r79ju7vbZbyKL48xSyWrAM&#10;sipaFiCDwRx3r95fi94i8M/E3wtceIJkOnyaNYWllFhCkl3f3ClikafxJCq4DDswPQc/z/4jQh/a&#10;UpSfRfkf0J4b4iUMuiktG3+Z+P8A/wAF29P0nX/gv8NvG2nGNGtv2hPh/pc1vCAqbhdt+8C54zt2&#10;9Owr90tQY+ayY9T+tfzhf8FgfEFvrHwA+EdvLFKtxH8fPBJ3hdsRVtRbAGeWwP8A9Zr+jzVX/wCJ&#10;jKB0Dla+j8NJJ0a1u6/U+Y8TYtYiin2ZWfKp/wAAA/Ws++vbHStNm1TU5Y7e3t4nnuLiZgqRRRLu&#10;d2Y8BVAJJ9Kvy9Pqq18C/tV65rnxk8c6P+xp4DuJIG1mIaz481G3PzWGgRuCYcjpJdNgAHqNoIw5&#10;r6LjPidZTgJYmMPaVJNQpwW86knaEV2u939mKcnomfAZdgvb1VBuyWrfZLd/1u9DL/Z5sb39pL4w&#10;3/7XfimGRdD0/wA/QPhpYXCkbbRGKXOpFDwJJ2yqnqBkfwqa/QleV2DuwFYnh7w/o/hXQrLwv4ct&#10;47Sw0+1jsrK1iGFihiUKij6Ade55rooVAwGPU5IHXArLgfheWVYH2VaftK1RudWf89SXxPyitIwX&#10;2YRjHoVmeNVerzRVorSK7Jbf5vu2yOcruEa9FGPxqCnOSWJPrTa+wPPCmH5Tu5Of8+9PpMZNAEE2&#10;m2msW0tlqAJgfb5mz7xCnOAeKuS+Nf8AhHbuDStMhEMENube3UoMDewLHfu4CjgDAJJPYCmido+E&#10;6/1plhpAutQF1Om/YpOevNY1qKmrM1o1nB3R11lqV7qPiW6a5Hl2sWmwrEF586ZyxZs+wwMV1FnA&#10;4DXEzgGQDyVHXA6n86XRLGBYowCSSTjIwfpV6O2t72d2sWVyjGMuCGxtOGyRnoe1eBUVm12PZjK6&#10;TKRZPMezthIfKUtJI38WegB9qbFEwjF1OSGccJ6ehq9E0TW5kgDgEY5BDvg46NggH1OOKoxJI0gR&#10;QNwBJ7gY9ago+Fv2nvgR450nxdaftZfs2RAeO9Ag8vVtI5EHibSkAMlnMq4Lzqq/ujnJAAHzKhH0&#10;N8BPjr4V/aK+Glt8VfCc0ZS6eSG501sCfTbmM4e0nUdJEGDnowIYcEV7hDKysHYeYEP3c4Bz1Jr8&#10;vfjb4L8b/spfE28/a7+Dun/adD1Jt/xR8Gaf/qpLbedup2i4ws8QIaXav95j8rOR+SZ7h6nDuMqZ&#10;3hIt4ao74iC15X/0EQXdL+NFfFFc696L5vcw0liqaw8376+F9/7r/wDbX0emz0/TVDJI+SNxxnGc&#10;fh3/AK1Svb3VZdVt1ESraww+UQG5LkZYgbeeeMkjjNZngXx34R+Ing/T/HfgS9h1DS9WtUu7K6h5&#10;VkbsR1V1OVZTgqwIIyK6SQblzyzM3X0GK/VcPiKdanGrSkpRkk007pp6pp9UzxZwcW4yWqHiZfIy&#10;3AVcljz/AEqJ2JTkHpwCMdK39H0ePW9Rg0dJkheV9yl+jbBuwB1PTNFz4T15NTW01EwqkjlWkSRT&#10;tUHnv1I6DrWGIzGhSlyVJpO1zopYKpOPNGN1sdl8K/DovtRfxNfnEFkdsXo0pHb2X+dd/wCJII7k&#10;TagoJc4bHooGDiudF0tpaRaTp2YbaEYREJ3Me7Me5PevFf2jf2kPDH7Mfwm1D4qeNGa7EG210nSU&#10;/wCPjUtRmyLe0hABYtIw+YgHagZu1fjHFXEtB+1xmJly04Ju76RXX+vQ/QsqwapU40ktX+Z8wfte&#10;/G7xrY3ekfsu/s8FZ/iV8QFe2s5g3y6FpWCLrVZyM7NiBvKJ5yCwBKgN9O/s+fs/+B/2avhFpfwq&#10;8GAvFYp5l7fSKPPv72Xme6mPUvI3Yn5VCqDhRXhP7FfwA8SeCdN1n9pD45ypP8U/Hr/bdYIwy6RY&#10;MQbbSbcc+WsShfMCn7wCnOwE/bW7zF2n071+bcN5fWxFaWc46HLOatCL3p090muk56Sn20h9nX08&#10;TKMYqlDpu+7/AOB0J7g7VEfT5RismRI5rhZGXKRjv61cUbpFmPzAAjH0rJivI7m7kK8DO0DtmvtT&#10;gN4XXmEBWO0DlR1rQhiOd9suDjktWTBagkyDjHT3qG7v7mCNtjEHFADNf1llhOl2e2R2/wBZjmuK&#10;EE1oVuZFAbHQHmr9j5hnaVidxHJ6nk1ZGlw3N0zSudi/M3uaAOpsLuyvozd7GjdSPMyRhuK5i6u3&#10;mvHvpYMxxsFGOnPSpg8CK8EJAXdvPOaWTV4ItNW04MlzcBCBjjnk/lWi95ts0XvPUrQ3dtdMwlhD&#10;YBbBGRxWnpfmz4EYVSTkeiii4ksbey8oLy5+YrjJqDTXCQFhkFm//VWZmSXdnA8jYRd7cu+OcDrW&#10;doscbSyzpEojjB2Z/vetdFdNBHI1mTlgvzHHQGobS2iWPa5wrH7i9WoAzdQlFhoBMmfMmzsA5LFj&#10;Wvotg9vpkXnrhto475NZd/F512u9cIjKsaN06+ldAJpQxDPwnHHSgDZHlWtqZE6jqfevOry6e5uZ&#10;bqbnau1cetXNZ1y4jj+x2uCcfOSOcmsm1hnbT90332JbaP0oAbp0j2NjPcY+aVgoB7bf/wBdZ16x&#10;+z4zuPLHb6mtYWE9wYbC3z0LO2M4JrYTw7bRuPPm3BeSqjkmgDndG067BWdl2gKSBzkk13VtZTJG&#10;0hdgxQhcds1es7fe25eBjaM9gK1pFVUESnlu9AHnv/CPatql4BfXCtaxkFlOcv7EV6JDBb20At7Z&#10;QirwoHFZZgVNyHI3Ecg45rPntb2NGmtpGKIMv1JFNIaRY8TTGx0ya53lQY2U/UjjFeD2cEj2cn2U&#10;u0j+netHWvEGq3kjRmUmJXxsYcceorMi168tUVIFiXoW2ryaQhYGn01XC5jbGGyOua3NJttNeL7T&#10;PIzsAW2D1/CnQi61u0kmmj+fIVSBjg1BLbS6PGRBglxtyRnj2oA6Dw9YLe6qkoLCOP8Aesp9iCB2&#10;6mux1LU7e9vhYwgnZ1Kc8++K5Tww9yCUj+Yyr/ECMEcn9K7fTIEhDQIi/Ll3lPVyfwrartFf1/XT&#10;5Ex6nmvibXDFF/Y0SkbTjeeOc1kXFpfToLcOHygLA4Ax7kV1eq3di0jRvGHwTycda5y7tbhE8y0P&#10;EnTtWak1sWpMl0jThA++WJMBcK3WtLVLcrCZrDbjZuIHHIOO9WtFtrtLJVlJZFJBH1rnNag1QJm3&#10;VxGxwcdqkRc0aZJZZI0XdIwBlyM47Yz716Yy/wBk6TCsmA6nDKo4BbnBx6dK474e6cY55ZblRuTD&#10;DPPJ/wAMcV3+uWiz2crx5JUB+PUGtb8sbd9f8ip727f0/wDIuafOJbRX4yfvDpirFxNBs8wuo2+p&#10;xXKWVzNb220YDP8AMob1/Oqb6Tf65MY7lWgjzlmHfFZEnYvsnAkjYEquODTLi6CWYlQDJ4I71hXs&#10;6eF9NYRL5gPG4+vSuW1jTP7YhikSUwgIXYD+Hvz0oA0NTnmkjCq6j5iME461NcaJe3lisPnEcAY5&#10;rgNK0g2+rxXE8xlhhfzWPqE5xivWdJ8TaXq8kn2QsCG4DrjgfWgDiL/wubCISSOMAYVVyM1/OP8A&#10;8HOouZf+CR3jJ5XdlTxd4XABbIA+3gdK/pDfdquqKjTF2OcJzgCvwE/4Ok7Kw03/AII2+MraBQJD&#10;4w8KEtjk/wDEwGea2w/8SPqNbn+WlRRRX0Ruf//R3/8Ag34GoR/8Ev8AwrPbeasZ8QeI43dA2D/p&#10;7Ernp3GcevJr6s/4KivfP/wTZ+M9tGcwJ4Gv2bYSMHCfe5HHTrXzp/wbv6jLaf8ABMTwnY3aXe28&#10;1vxJaWVtYwAzXrzaiwZRIQTgFQp2888d6+p/+CqnhnxHD/wTt+O9xLYiyS38CX7z2kcvmCGJ2TZu&#10;OTnBJHc5zmvr8q4loVsPUwVSnFSitG+tl+Z4GacL16Nenjqc5SjK10m9L/oer/swf8m0fDr/ALET&#10;QP8A03w17lyPu/rXhv7MH/JtHw6/7ETQP/TfDXuVfseGf7uL8l+R+O4i/tJW7s+ofB8cE3ga0j04&#10;bpBFIJNm1dzFjlct3JOD+lei2NlJb6JHZWjmMrEBGYxggrxxjpn618//AAr1q2jjudEuWdpJnja2&#10;j/hXJw5BJwDnHp9c19J2UBggWEsGPILKeOc9K/nbivA1KGPqqfV3XzP6T4SzKGIy+jKPRWfyOcso&#10;RbQtCqBnAClXZ3ZgDjggnb9f1rSgku3PkqWLDjALhVPC4GdpONp/TPTmhciyjvFEa7180B92FUNn&#10;KfMGOPmAzkdM9a2bMqsItLdo5PlA3xnyVbzM52kAdQOB1IP4188fStdyGOC4fZOFbycl4nSMlSuS&#10;PlHyBxggBu56Z6ibYjgzT+YvLuSuMhcbioIwpOMDK8ZPU1JJJJNM8JkJ4VpmJDbY2O1V45LNggZw&#10;FQNwABmuZIZiXZ2C9SztvO7PGPu7VBPXuegoMBlwZlj+6IS21fK27goJGEL5AZs53Hp9MiuZ8Y6H&#10;dX/hWaCxUm5jdJ4hFhWeWIlhnj0BPGOlbBuSpe3tFXzmk2RgtjDlC+5sZOI0CkovUnr3rYkEbxiH&#10;Y8h2jOGCEDPcDOGIA47Z5rowmIdKrCrFX5XczxmHValOjN6SVjiPBa65LpcS6vDLDLLK7uLvAcbm&#10;JyvOVGDgAjjmu11l10Kxm1aYNLsGcQ8kn+FRgEZJ45rFmTyvNnjkYbYmjka4bdgzvvBUsQCxxnd1&#10;5wKzNM8KN5gubO+ugSuTslYcZ5yD+mK0xGJU6sqnLa7vYnC4X2VCNJSvyq1+52AlWRRM+dzL9wY+&#10;U9cAjsOnv2q1HBAzrMoxk8spAJ9Oevbmse1sJLNm+1KSC+7ecZfGOSq9B+HPvVnUIpo8TebCPlA3&#10;IBuXLBScgHsT71yM2itEh0ttazq0cUpYRTBWdCWPBGQG7+nNXDBgGRBt9AcenrXLXWqwNqEWkWLH&#10;ZI+93WMjPc5LenPAHXNbyiRECtgH1Izx+FIpwaLKgp8rrg55PrT/AHoAdeMg5HTGcf8A16ZlEO0Z&#10;yfWgkk3N0o3N0poGM+5zSFQTk0AO6ECgUc9OMUUAFFFFACHcTnJ+lLkdO9FL2BoA8P8AiL8OtV8Q&#10;67FqeihT5qCO4MjhQhTgNz2x2Ar1nQ9Ig0HSLfR7cgrBGE3KMbm6s34nmtbpRXs4vPcRXw1LC1H7&#10;sNv+D6Hj4LIcNh8RVxVNe9Pfy9ABxzXxn4//AGX9av8AxldeLvAOrLY/2jIHvrSUfJIAT8vKPzgk&#10;BlKnbgHdtGPsykJIGRzXlU6ji20ejXw0aitI8f8AhV8HdD+Gemo6u15qBQB7uYl2TnLCNnJbnuxO&#10;T7DivXmO5gSMjPT8aAW+82Me1PVQ+MHjOSfQUp1HJ3bKpUIQVooqXaiP53BxuAUepPI9eM9apW5U&#10;yMWTK7dqqeS3PJP5fhU13K32oQQqBsUuwBICg8Lk+vXipI/3KKQAfkLHtliePyFQdOyFWLMhmmJ3&#10;Dgcj5ceg/lXnHxUu9Q0vw2l7p1zNbsZxGwiIAcODnLY3Z44wR1ruIryW8e5SBQ7WpEexvl3Pjdjn&#10;jBBAB9c18/8AxP8AGcev29rpcEUkHls0txFOMOkgyoUgHHTJ/Kvr+EsrqVMbSfLdJ3fofH8X5pTp&#10;YGquazkrI8dZmdi7Ekk5JJyST1zTaKK/oFbWsfzo3fVhRRRQIKKKKAPyx/b6tLTUP2tf2PNNvgzR&#10;XXx7gtXCnBxNbeXnI9N2a/Y7WvDklhf6XockttECZ7drhXky480xNIykgMzJGV256dcda/Hb9vXT&#10;7rVf2tv2P7CxleGd/jsnkyxkB1dbIspUngHI4PrX676t4eWw0C3tdRjvb7XL3Ub5I4Y5fMENtaHY&#10;7qBlfnk8z5uRhciv558S5f8ACk15L8j+ivDB/wDCfG76s/KP/gtAvh+L4O/Cqw0qaW7ks/j34Chk&#10;umbzEIF8wIj27VijDZCjbuYgknGM/wBDWoNvvpmHeRv51+BP/BZX4YaV4O/Zq+Gd/LdLc6kfj58O&#10;5Jks7hZ7e3E9/KPLYqOXBjOT0B4Ffvnef8fcn/XRv519N4YRtQrX7r9T5PxPnGWJpOLvoyUgR2yS&#10;t95sgfQd6/OrxnLJ+y/+1uvxX1Fg/hH4p/ZdD1m+mGW0rWrddtoxkPK28yjG3O0HceNq1+jN0qhY&#10;oegSPcx+teTfF/4X+GfjV8OtW+Gvi1M2eqWzRCQDL28w+aGeP0eJwGH0x0Jr1+P+G6+PwcKuBaWI&#10;w8lVpN7c8U1yy/uzi5U5dlJtapHwmVYyNKo41fgmuWXo+q807Neh6WXkHBJHY1NbjLGRzwBXxd+y&#10;F8UvEusaJqfwL+KrgeNfAEy6TqRYnN/YgAWl+mcFlkTAZvXDH79faYIWFlGR2z617HCvElDN8BSx&#10;9BNKW8X8UZJtShJdJQknGS7pnPjsHKhVlSl069GujXk1qimccnqTRRT9+F2gAV9Cch+X/wDwU0/4&#10;KifCf/gm/wDDY6nrOm3/AIq8bajpk2qeG/BunxTqLi1tpkhuLy9vEikjtLOFnAeRssWIVVOSR5/8&#10;Yf8Agp18QvDelfs/+APgT8M4/G/xT/aC8JweLtD8KXGuRaPpenWY06HULrz9SnibcY1kZYwI1L7C&#10;TtJVW+kv+Cl37Ovj79qv9h34k/AP4Qw6b/wlPi3QrbR9Om1GVbSJljvoLkpNclWKxgRs2ORu7ZNf&#10;n9+2V/wT4+N/xE/Zp/Zx8KeGPhx4H+JGvfCXQtF0jxLp114o1DwlrERtdLtLS5TRPENlcWyRwySQ&#10;sJhMrbgEeMBga+VzKvjoVaqpv3bJqy89ej1t/wAN1Ppcuo4OUKbmtbtO78tOq0v/AMP0P0C/4J2/&#10;tv8Ah39v34GXXxY0rQ7rwzrOh+Jb7wZ4s8MXdwl42mazp2wyxpcxhUmiZJEZHCjOSCMrk/NvxW/4&#10;LIfDHwj/AMFA/h9/wT9+EOh3nijU/EPjWbwL4y8RyfaLDTNB1GPZvtbd3gZb+7i3hpkRlSMFBvJY&#10;geI/sFfsQft//wDBOv8AZn0PwF8B7T4XXfirxv8AGG68b/FbTtSnuJdJ8P8Ahy7it4FsdIuN8b3F&#10;1bRQkhzuQltoLhd7fVf7bX7I3xe/aP8A28v2YPjz8MV0CHwr8IfHWsa/4pjluUs7kxX72hM1vbrG&#10;TPNK0LtITg5xk81jWzPGvD0moNSTjzadHa9v100Oill2D+sVE5Jxd+XXt36+n6n7NRvaW+ntp9m4&#10;faGhmkyQwIHzbScYxngr3zjpXJWtpfWVpJpSXIjh2oq/ZIxCwO4sw3YOQQQD3OM5ySa2ZvIExvjG&#10;rLACkIZCCp5LMCc5LZ9BVN7i9lWItgbkLH5eg9ST69AK6ZO7uzhStojqvC8/hPVNLvb3Xb4aHcW5&#10;kuby41CWP7P5EeWMrSsVUKEBLZYbQM4wM1/MT8dP+Dp7/gnd8G/jFefDXwTp/jb4i6TYXJtLnxh4&#10;YtbS202V1OJJLNL24imuUByA5EasBlCykE/oZ/wWQ8I/E3xL/wAEw/jRpXwXFzca+/g+afy4FaS4&#10;ksI5on1OOFY/mLNYLOqqMkg455r/ACdK+PzjG4jDVbQqXUtbNLT0PrsqwVHE0rzhqtNP1P8AZV/Z&#10;S/a9/Z9/bY+Dln8ff2bdcj13w9ek2bEq0F1ZXsQVpbS8t3+eGeMOpZTkEEMjMjKx+ihZxz7/ALXt&#10;eN42R0cAowYYIYHIIIyCDwa/iT/4M+dD+K8KfGzxLPHer4FlTQ7SCSTItZdehNxI4hz8pljtXXzc&#10;HhXi3dVr+0C41dbmJromQxBd8aRqWJA54UDJ4r3MFjva0I1JLVnz+Y4dUK0oRd7H516pa33/AATu&#10;+KJ8RaYk03wU8X6mo1K0TL/8Ilq1wcCeJR0s5jgEDOAMfeVN/wCoukSr4iFqdAkjukvljltZoGDx&#10;yRSqGWRHHylSCCCDgjms+/8AAkXxS8NXfhfV9LGpaXqlo9tf292uLd4JVwyOTwDjuDkHkHIFfEHw&#10;R13xB/wTx+Llr+zV8ZLh7z4f+KpCvwx8aXJJGm3Dtl9EvJTkIMt+6diOxHysRH+O4rNYcH4n2Cd8&#10;FWfuK/8AAqSfwvtRm37r/wCXc/d+GUeX6DDYKWYRU5K01u/5l3/xL8Vr0d/1Rs9J0bwtKRb5uL7a&#10;P35JZYj3Cds+px9KlS3QoVYZGMYPfPrVe5ffdsc84BPHNcH8U/i14B+CXw81H4n/ABP1GLS9H0yP&#10;fNNIcySOfuQwoOZJZD8qIOSfQAkcWbZy3z4rFVLKKbbbsklq/RI+hw+GjBKnTiU/i18V/APwJ8Fa&#10;j8SPifqMem6Np8HmPLLl2d+iQwrndJLIeEQck88AEj4I+DngX4mftd/FzR/2uf2g9KbQfCuhRGf4&#10;XeBbpt8yvLgjV9QXp5zABolI4+UgbVBfL+GHwq+In7a/jvT/ANqH9pvT5NN8HaZL9s+G3w1uxlCn&#10;VNT1RDxJLKoBRGGMEcBAA/6m3u9lWQLweQfrX51Qo1s+qU8biU44aLThB6Oo1qqlRPVR2cIPV255&#10;dIrvbjQTpx+L8vJfr9yJbHclsSRy2Tj61bSIj5AcnHNUreRzOIl4weeatLJKXYL+Zr784hZ/9Gt9&#10;mOdrdKwdI2snmbc8549a6JNynz93zICcmqMN1btNshhEYPzYHTpzj/CmMvRNshLN1zXOX14HGzGS&#10;xxxXSfKbYxgcsScn0rG+xtd3KC1jBEWS5/kKQiiIZrcbohjIwSa5uaa+ffDEDhj8xArso7PVb68S&#10;J4ikYYlmrpobays5FtLRcsx7nqaBpHEaHo1xMSZlZVKkFiOpNOn8MLaXP2rzdxQZCuK7LVdYg06M&#10;A43Z5TPIx7Vxa6rd6jckJETuI9eAKBFr7LGSql1LZ+ZTU1vOI3aRVBVOM+pqKaVkEkk8WGbCqV6g&#10;D0rLV32heQgbew9aAOgsoHS/e7mAJ2h9p57962JZt7G5uFRH5CIgwAPf3rmobzL5csxYjgelbtvp&#10;t5cBrqcgBssmDnApq9h36GNJG8t8oZ8n7yqOpNdGdKby0SRyoY7n5FQ6dpr2txJqF+Y2OMKfRfYe&#10;tYOo+Ibq4mJ/1ca52cct7mkI07zTdJjZmkOTxjJqzbQW0Q3R4LYxzXFxpf6ndiedmCdcgcAV19pw&#10;xA4C9GPSgDTWJzCW+5n5QB15rUsdP09oGa8Z42B/hXII/Kuel1ORHCSgbF+YsOKyLzxQOfLXJJwo&#10;z096aZSdjqLwGM/6G5KdiflNZP7+08y+up8Kq4RCDya5T/hIJ3uFZ1JSMHv1JrE1TWp7l8urH0Ge&#10;BQJF3WfGd6hY2/y5YhTwf51zl14s1O4txBA8ijAEhU43etZbW9zI3mzjK54UY6mt6y0hQQGjBJG4&#10;L6fWi4XOejtriWL5geWyB3/GtSz8PSTzIiKzPu5C/wBK7Kz02AJmUEuDkKgJwD64rsdKsoLVXumA&#10;TcNqZ64z1P1/lito0rLmlt+ZDl2Ma30FoV+yxsFJA8w4yFJ9D3x3zQNEsbe5E1xL5xQ/LGBgH03d&#10;fyroWvrWPcSVHB5zXOy3Nrcy+VbnqeX54oeIfRJfIORdzZ83T4E8x/JhbGP3YCtj0rgNc8TJcEwr&#10;HtWPgMDy1dKNIs7gujkuxHysGPBPrWa3he3RvJZlYbtuSAaicm7Nu5ailseb3Or/AGh1CpgA9jzX&#10;oem2bS2qXEx7DaD2zUtn4a0+3uWnZUfbyoIHWuikMcUfTCgE49KzFYrJbqNkZztVslemSaxPEiap&#10;LPs03asKKNykDlq6G1kdlE6gkdckZrNneT7QASHZ2+4OM/j9OtOMXJ2iaclleRL4aMtlp0sl+ypJ&#10;I/ydgdvH881HcarrVvMsUJVg2fMGMjFbcUFvcQYuBhVTaN3B47gfWsu5tJLZSU+ZDyGzyKqo1fQz&#10;u+ppC0k1C08+zjkYRr8+0Z2ue1dFDN5Uac/wDINeXW3jXxHo155VhF8jDDh1OGHY102lazJq08UF&#10;4qRHflgDjcBzgZJpWRTtYs+IdR0qGMw3EqkOBJ5SkFiQa83uJ7+43TWMMiiU/Kj5yyj6dRXo2of2&#10;fZLNdSIgkJbCYG4+3rzWZoX229nuNfvRsKxeXBDzwO5OaTEzi1124gY/a7N07ZVSFx+IreuNLuNT&#10;iH9mIsJdMhRx1Heti9uAqBJ/lhiAadz1J64A71c8O65Z6qHSGMr820N6DoKQhnhbR9P8M227UCpu&#10;2+8/JwPQGv59P+Dqe7sJf+CPXi0RuvmN4u8KkIfvEfbxzX9E7pHJCy3KhpgGET+46Zr+ZD/g6Ht9&#10;VH/BJ3xjJqJzt8WeFwCOnN8MYrbD/wASPqNbn+YnRRRX0Ruf/9L6I/4NvpfHCf8ABKTwuvh2xgeI&#10;674oQXV7PFHEpOoOCVV8tu+YgbcY69ea90/4Kk6XqVv+wL8f0+yDTra3+Guro9rBOZ4/ORkRgZGz&#10;uIJGceleJf8ABuhrmseEP+CM/h/WLUWTtf8AjnxJY2i3kojdPLuCS0JYYGHcE+4/L7M/4KjeHvEN&#10;j/wTE/aSS+aIR6T8MruPUbqTaVn1XUWtZJkjxgb0jXHsD05rxqsb1l6n19Gty4R9rfoYX7MH/JtH&#10;w6/7ETQP/TfDXuYrwz9mD/k2j4df9iJoH/pvhr3Kv6rw/wDDj6I/k7EfxJerO7+HerWek+IlN8hk&#10;SePyAAMkOWDKeOeo49DzX1zbvdtJJFdRiNRjYMAcH1xXxP4a1i40DXbfVrcKWifowyMN8pP1wa+x&#10;rWa5VLef5JFkA3SF8BQecqMYOa/HvEnDuOJp1UviX4o/avDLFqWFqUnvF/gzI8Rx3IkEFskskkgI&#10;iRGwAdpySC20AYyflJPTmpYtThu72OGM3BRgwRtzuZGiHKqBgliX6gYXnpWtrVmtzbeYWKGP+IP5&#10;eB7nBBHsQRXl1k0riV4z50EMkxSebcGbfGqpHG44y7biF7+o6V+a63P1LRo9QuLKKW2eNGijwczS&#10;AhiXUFcnYW9QOpwMjuajWGCNgqt5hyksjOW2IEBKL23SOSC2OFHHWq1rf3ptDE1s0cmTGEkG9VYH&#10;GRt2jjsMYp32h43WdFe4Vd0cKsFVWddvIHA+9gFj68daZCViaK0MAN3JIrTLA0ZXAUKzncxBPchQ&#10;mOhyM1pqbaw05ikiM8ilE8x9gZ33Au7ZyFGCxxyVHHWsIalabl+02zysqgQpExm3MSAWKrxgnJ3E&#10;9Kt3Wt2926SJA+FYPBHcEtuwDlm7KCPkAXkAn60A0itcyQS6iqyThra0G8EB/wB/duNpJXALAAAK&#10;BwAMeuZYYNcsZvM05FDXbBpPOb5Igq4ACcdCSSPeseXVrqwb7Ve/Zprm4YFUii2sFTAIjRclm55J&#10;ya347y2nhe3jluYrq5hId9uCiuMgAjIUlevOa05PdUu5mqkbuMdbEFw1zZSNLea1bpbhNhlBTMj8&#10;k7GVX2kAE8D8uowRc2CX0t4szTSOyLC90yh1QnCnZtIOclicg9M12KS6b4fCS3U6ZZQqBwSy444w&#10;pzyR1A5rjb2LSr+xe4t55Zp7kjcHaIv8+MRgHpgdMc/hWZoi3pBvNR1+K7usbRAPKYIFbYTgk8fK&#10;WY8DJP0xXeEhWLZwM9/auMeHVrpBFLcwxAzxxGFEwR5JD7M5xyOpAxXQJDIjYY5AGAST6896BT2L&#10;wHG71PWmHBb6DJPrSLjGCT17mlCgLt3HHfvQYib9ynFCn+H09alyp+7z79P5Gjj059aAGMdozTqD&#10;t4yM5o47UAFFFFAB7UUYI5bp2xRQAUuMYJpKAADu70ANZvm2gHrk/Sl3bW/xpwOKYy7hg0AKV42t&#10;+lTxhRmSTG0KSD2zUDyAKCwyTxgcn8qy9QuW+zm2kG1FQPIT1cn7sYP1xnj+tBUVqUmna6vJT5ny&#10;kjDD+GKMdT16k1p20k8toJyoDOA21uCF6gH8Ky4IHlQRjAVyGkYckrknZ9ScZ9vrXQrkqCetBpJ2&#10;PPb3X4vDPiTzr+O5WDUzHGzsMpDKg2jHY7hjv1+teA/Eu9gvvGV5LBsO0rEzL3aMYOffjFfRHjjT&#10;L/Uba2Om2/ny293Fdhc4yUPIySADj1r5CvZJ5b2aa53GR5GaQtwdxJJyPWv2TgOjSqP6yviScXr5&#10;6X+R+J+IGIq0orDNe63zL7tVf1K1FFFfph+WhRRRQAUUUUAflP8A8FCb+TTP2pf2Rb+GJpni+OQZ&#10;Yl6ufsR4Huf8g9K/cLwXoPiewsWv4ljl1rW9OurCysr05a00y2jLyysRtCFyu1Mj1J+9X4U/8FIp&#10;fJ/aR/ZLlLiMD44LmQjO0fYzzgZPHWv3F0zT7C3u4dK06YxwpZySa5qG/wAtvsMvzCKSXd/rZyw3&#10;DdgbgnVST/P3iLFPNJX7R/I/ojw2inli9WfkT/wWU/smw/Zo+Ey2Z8q6v/2hfBK3MCbBuFlqDgSS&#10;Y5ZiZCqkBV+UkDmv6C7g4uZWUZPmkA/jX8+f/BaDWfDLfs7fB7TPD1hZ2jT/AB48C3U3lSCeTIv2&#10;UEtjchfk7CxwMcd6/oUmBN63y4zI2PYA8mvovDGV6FZ+a/U+V8T1/tFH0ZBeH942fRR+lUlXceSB&#10;9anuGLMxPdyahXHOfQ1+nn5ifCP7W3hTXfhz4g0j9sL4aQtNqvhNPsninT4Rg6p4dkb9+rer2/Lq&#10;cHA+b+AV9peFfFug+O/COn+NPC1wt1puq2yX1lcIeHilGR9COjDswIPIrVmt4LuB7S6jSWKVGili&#10;kUMjo4wysDwQQcEdxX5//BCe4/Zd+Ol9+ynrsr/8Iv4hefxB8NrqYnbEWJe80vce8bZZB369ZBX5&#10;Liv+EDPViVphsdJRn2p4i1oS8lWSUJf9PFDrNs9+H+14Xk+3SV15w6r/ALd3Xlfsj9BKcACpYnAF&#10;LGpJzxgevSlJOMMVx1IXv+NfrR4A3Y3T2zTgrKmfXoKblieO9S/Mi5OcngD0oAWM7VIIznsabp81&#10;zY3MupuI1SM7ldh8qjk4PqSadz3qGTDkRuAyZyUb7p+tJq6sxp2d0drpl1dXVhBGjrM3M1xNIBGp&#10;ZyT0xwB29qpail1q4URylwXG3yslODjP0rlvHHje48D/AAy13xRFBDPHpGl3WpTKVwJDDGWUEjnG&#10;RjFfjx+zV+z/APF39tG21z49fEXx7rOi2dvr9zo2g6fpUSsZJbNYzPcSPI2IoVmcxRQwKjYiLtIS&#10;wC9eV8MUatCrjcZiPY0oyUE+XnblJN2SutEldu/aybPk+KOPcThcdh8pyvBfWcRUhKq4uapxjCDj&#10;FtycZaylJRjFRd3e7ilc/dqHSpIEYFQU27cYGGzweDX4S/HH/g3E/wCCWnxw+Kc3xY1Pwjrfh671&#10;G6+2alo/hHVm0zSLmRmBkb7KIpBBvwdy2zQrkkgAnNfcXhb43/Fz9kr9nHWfGf7aQsZk0XVBY6Fe&#10;2V+Lm6v7FkHlm9mkjjiiYMrtuLOfLxuJcYN34Vft++G/H3jLRvCPxA8IeJPBd34itPO8NrrdvPCL&#10;8NG8se1Li3t5VWRI3MblCjEY3ZIrzMVwVWrwrVaSjVp03L3k0rqNryjGTU2kmm2o6X1PSwvilgsP&#10;UwuGxkp4evXUPclGT5ZVLqMJzgpU4ybTUU5rms+W57x8IfgT8Gv2XfhHpvwU+Avh3TPC/hrTEaKx&#10;0nS02Juc5llldiXmmkPMksjM7nlmNeiaVbBla5AOE+VQvH/1uPpX5iXH/BTTw74k8QXOh+H/AAb4&#10;ovLrTYzfavHYnz4rLT9xVLiaWGKRIldlkCifygxRtpYAke3fET9vn4KfDH4MaR8UbRrrVk1iWWGw&#10;0+2G25M8MoheOUAOyuszLEERXd5CFRWyDXXiPDvOKNaFKeGs7uNuaLs4rmalaTULR973rLl97bU8&#10;XA+NfDOLp1MTTx14xip3cKi5oylyJwvFOpebULQUnztQtzOx+tdjPdab4W07RgxQpCpdFHAY/Mc+&#10;vX868b+PHwi8C/tC/DTUPhP8Srb7Vpuort3gDzradQfLuLdiDsljJyrY9QcgkHxz9nP9sfwt+0Lq&#10;lx4J1XSdX8J+LbGzW+uPDmuxPFcvbHYDNGJEifCmRN6PGjruBwQc19Z3CG3jDMQxzx7V/MnGXDmI&#10;w+Jr4DNqFnL4ouzTjNXVmm1KMk7pptNPRn9C8KcUYHNcFTx2WVuenqr2cWnFuMoyjJKUZRaacZJN&#10;NWaPzP8A2cPjz4w+B/ja5/Y9/az1KNNZ0SwlvfCPjO9fy7bxFoNupYM8rni5t41beGOSqEHLLl/m&#10;P4R/ELTP2/P25Fv/AIo2l7L4B8N6DceJfhr4evVKWWofZb5LE6pcQkYmLyCRlD8DaqchWDfqN+0x&#10;+yx8J/2p/Btp4O+LFtOy210Lyw1CwkEF7av0cRSlWAWVfldSCCMHAYKR80DwbovgH/gpR8PPCfgq&#10;2gsdOufgtqeh2VlajCRw6Xd+bGjA9FCj5SMkt16k1/O2d5BmdKrg8JiaqnhKdWmle7lNSklGFS+j&#10;VN7PXn91vWLv9vQq05KUoq0mn8vT1P0imkZ42yCuSMGqmSlmFOS8Q8sg+oA/MHtWncQSwOY7lSCp&#10;4U/zrMnLC6MiKSDgMo7gdDyR0/lX7zSV04M8SWjuNtrebcGIOO9TwO6yOGHU49Ktf2g0dt5qglcK&#10;enPNLE0ErsLrernnaeOPYjINT7GVm7bBzK9hszBYiB0HFZKagtzqLcAbIxvxxnA6/U1oajEFtGWF&#10;jjoM1mWGnCO2e4lbmUgZ9KzuXfSxqwpdXMR/hBPBz0FazahY2Fvt/u8HaOpqOJiLaOKMYXGc9z+F&#10;U5fJun8pxkCkKxqwatCbcSTHZvPysRWZd6ikM6S2hBYHKkjI+tQX8CzoqxcIg57YrlFlZZyGY7QM&#10;DmhMZqW1rHqN+11qTZiXJ3ZwM59amv8AxDYWb+RpoX0zk1QaCeaIW1uw2kZYVzl5ZLFL5ceSchcj&#10;nmgRpwalc3d95gIOEYDjoTxXRx6GsMH2i7nwFXcVPfH1NLpGm22lQ+ed0kpwSrcAfWrFyGvSZ7oA&#10;lvlCqOgoAmsJbWadUt4/v8Akfr0rrbv93blFGOO3SuUhc2FsZYeWC4UHrXIXOoapJuMssg3noScU&#10;Ab2r3EwQQ28xU52sD0asWPTrmWRJLzDMWIVOwHvVKNk+1LEwZ2HJwe/r1rrUguXAlTgD7uaAJ4I4&#10;bdBEDtUYUnrWner5CiPzEkjIzlOvtmsd7hCBEi73Jxx096zbrVZVbyFAyB0ApjuOu/LlIijLF2P3&#10;fQVlnTlMpLdB1JFSQSTvcPckHJG1SR0FMuLmRT5QI6jNIRWlgjhby48cjJqixBmEaKeepxV3+I5B&#10;Yk9vSrtsjzSnavlooyzEf4U0m3ZAVINLkkkG4jnnHpXSi1hs/lVQZCAAD/ET/nmm22iTTKdzcOBu&#10;Tt/Qn8evpW9ZeHYFJeUA8Yx/+rtWvuLfV/h9/wDwCuV9dPz+7/gmdZ2sYQl2GQSxK56nqcDNRXf2&#10;xoQlvhgDyec/yrrrgQ21v5SAJz0FZ5G+2ZvcEVlKUm7tlR5Fpb8f+AcL9ku5G/0nKA8dMfzxVp2S&#10;xQx2672I5Y9q7FIY2PmyevA96qSWdtv/AHcZ3O3LYqNSrw7HPWtnMLZmhJ8yTkt0Aq7a6RHYI13e&#10;Ss5HIUEjn2roo7HClQSB6euaTyLaLCsQWbjk+lO3cXtLfCrGFDYfaFFxKNoYZ2knpViDTFd+SNo5&#10;KkZrUkbzcjO1Qc8VAZiYti4ALYz3xRyrsHtp/wAzIrt8oYEUcjC4xwB3rH0+OGKFpol8ybJjVmyc&#10;gHk8k4z7VpyRXE6s0A2jOAzcZqisKWV/Gq7cklXC9CSCc49ciuqi7qUb2v8Aoc81qmaSQTSSLHIB&#10;gD5z+tUtXltIIzFGQSRuIB7iq95qF4vmNB8pHAOfwrnIrPVxcIb0gbzkEnue31rOFGUlzJFOSTs2&#10;La3127k3gUxKMJu4IqlfJZ27f2jJMpkIxGinp35610N9pIurcsiFmHAxXnt1okscpcZA75NZDZzk&#10;lzcS3JmLuW3cHJz+Fdxc69r0uj/YwI1wOXjDCTH1rFhh0u0RdzM0rHncvAx6cVbvrTU3gzYrIyY3&#10;u49KAOemvNTKgXbysowcSZxXd+ErpZBKRvQKu9mx3Fcnodle6vqcWnl2Cs3z7gSAo619ATTaVaQf&#10;ZopLePC7dmVGfwoA4/UfEDnS5ntgyuEwXOOvY1/N/wD8HN0MUf8AwR38YXOozM93P4u8LGJCSfkF&#10;+Mk9q/pO8R2ttLozCEKhkZVA4wfU1/Nz/wAHQKQD/gkH4tyMyL4s8LKGHoL8Vth/4kfUa3P8waii&#10;ivojc//T9U/4IG+KLtf+CUvwt0nTIku5rHxJ4ueGJ4tyxXl3qciQNu6M4wGVT6Cvun/gszqWieHf&#10;+CaXxi+GltNfXl7beAb6TV7qO4zHLqjMkty8kRHzKjDYJOPukdq+XP8Ag2L+GGqa9/wTh8CeLLuA&#10;xWFt4v8AEV619NIoXyrO+YbYYxyWad0BY8DGO5r7h/4LJaLo+nf8EzPjlqvhUsYJPhddwtdXcaPd&#10;SM0imcs3G1pWOCQTlUYjqa8WcH7Ru/U+rp1IvDxiukX+RwX7MH/JtHw6/wCxE0D/ANN8Ne5V4b+z&#10;B/ybR8Ov+xE0D/03w17lX9WYf+HH0R/KWI/iS9WHPavrz4cXU83g2zadAwYNEN5JY7GIU/Q/5Pav&#10;kQHHNdRpfiPVdKsvs9tfSLHkkWkisYyc5yD05NfM8YZJPHYaNOnunc+p4MzqGBxTqVb8rVtD7Xuo&#10;LpdLnkaFgHhKqXA43fLkZIH0yR0rgdI0y/mtnvUnJUzRyqsg2b0i74BwCfujB6etc/4b12x1yETy&#10;X0l8/lLNcad5Q3KUwDx8obB6FRx75r0vTdS0fWvMtrQyB4VKmCRRbzKx6lRIcHHt071+B4nC1KM3&#10;TqqzR/Q+HxlOtBVaLumZuj2eo2UCWvmJJ5cIXzVG5yctklOSoLE4yBx6VSS11m58q6mxcTlHijiA&#10;MMSqzZZ0TG0kjtkDpz0rdD22nxu1rDOzPiMhQGbOcYY9ifXnHYE1HZJc/aZi3lbjGIF8r5lTlV4A&#10;PRQpJ6845rBWvqjpd7aDhq9vZTCxSKVp1RgbOFFXyU4ZQ235CcbcnceeD0rOGsaSWh0mYC3upZZG&#10;kM6722YyuznBIHbnBHp104P7NKG8tYkDFdokbAdlDbenXBYe/NT3UtnPGsUTF5RtBWIBipPYnqB6&#10;mhvXQSWlmc5p/hLTNO1H+1IZbm5lbIIuGDBVY5YAAAcDqB16HiuoW0t4gZDuMruQXwT8xH4AAf4C&#10;ppX3IzyY2gfKo4LHsBxUU0fmW0Gn243OreY2ScLgj5u/b862rYidR3m7nLhqEKKcaaOe1jw/JquE&#10;uZJEUIyRqmMEvj5s8kdPX8KrWmlS6ZfQAESomA8821mQf3EJ5AOM5zk/pXbTMsfcvgkkD24/AVgy&#10;PbatqS6csjRKHM0zYAjVUXBYtweueB2FYHTGbe5JexwJrFs6Ro8zoZjnYoiC/KpJxks2W6npz0xW&#10;qJIY4xI8ifNyhUg7ge9cra/ZtQ1WXUbcSG2LNEvmE7n2ELngDA44B9a18SPMzJt2huwAAB6DigJ7&#10;Gn5kbjC4wfzpPljXLdKAmVx39QMU1im3buOaDIQSqc7VIA61IDkZpjMTwe/uOlOX7tAAW+YL+NOq&#10;jeaha2csKXLFfOkEUeASC2CeT26VfyGy3T61Ti0k2TGabaXQDkn60o4bmo5fMC7m+VVHJPGKh+XO&#10;D82RgMfT8akok80H5R36/SnqwI4HOe9QqNx59KnAwMUAAorCvjcW+t2l1HkxzK1nMqg8H76OcccY&#10;Iyf71bu0vwpx/OtZ00opp7mdOrzXi1qgJUkgHOOuBUc80duu6Xcc8hUAyfpTriQW1sWk3AbuvUn8&#10;P0qttMUT3WoSJGjHJY/wrjheMknjnHJ7CsjaKuMt7iWTcxjMffMhGPxI/pmqn2hPtpGPOlAIXICh&#10;SP4iOcD0B5NQXepymAppR2bSqDI2MQzYLENkgD0wCfzq9p9mlpGsSFmP8bt1Zu7Hk9aDRKxPawul&#10;sgc5wOfr1NW6TOQcfSlNNIzb8yC4NwIibVFd+yu2xT9Tgn8hXyD8QdFOja80cskLSSjz5EhztQuT&#10;gAEk9Oea+ovFOpabpukSNqNwtr5ilI5CWDbiDgqF5Yjj29a+MNQu3u7yaZ5ZJt8hPmzfffHAZvfH&#10;av1fw6wtTmqVVorWem/zPybxJxtLkhResr332+XmUaKKK/WD8eCiiigAooooA/Jb/go+zJ+0n+yW&#10;64GPjeCS2MAfYzk88cCv1/0R/FmveHrnTfC9hczRxSA3Msa4gWFeVDEYG5nYnJJ7AZzX5Lf8FAdB&#10;1HxT+1d+yB4c0gxi5vfjvFbQtL9xWe0xub2HU1/RB8TT4X8DeELP4ZfD+W/SSyum0vUXiiKx3MuU&#10;NxJKA37wKykg9hxngA/z54j0ubM5N9l+R/Q/hviFHLI01G7cn8tT+df/AIK86FrWlfBv4bXGtWc9&#10;qZPj14AWPzEZR8t8wbO7p0HX8K/pUunKzu/1PPqScV+Bf/BavXYfFvwS8F6n5iKLf9on4dMsRUh3&#10;knv5ssOAAAirwB6HOSa/fLUMDf6+YwJ/GvpfDKKVCsl3X6nzHijPmxVK/ZmY33VH40KVVSec9KJf&#10;vfgKavJx61+nH5eSJhNpHLE/lXzb+1J8EZvjf8N5LDw9MbLxNotyuueE9TjOyS21O2+aMB+yy42N&#10;25DH7or6Sjyx3HogJx61EASfqa8fiDIsNmeCrZfi43hUTi++vVPo09U1qmk1qjowmKnRqRq03qjw&#10;P9mT42RfHz4WW/ie4iNprVlK2leJtMcbHstUtvlnRlPKqx+dM9jjqDXv+xV+8w/Dmvz0+MKP+yh+&#10;0LbftC6Srx+C/Gs0Gh/EGCP/AFVpfk7bTVNo6ZJKyH/e7uK/QmEpLtkjKsrAMrKQQynkEEdQR0Nf&#10;K+H+e4mtSrZXmUr4nCtRm9ueL/h1Uu1SKu+impx+yd2bYWEXGvRXuT1Xk+sfk/ws+pc2xRIC2QTz&#10;gHnFQtPxti+Ud/U0yZt0hPT6VFX6EeSSBmdhu59aeVXdk80RxngnueBSogYliRgcE0AZvibRofGX&#10;hjVfBOpHbY6vp8unXTJ95UmQoWA7lc5Ar8ufAvxm+L37BHg3V/gVq3gHXfEMkms3mqeHtb0eyv72&#10;zuGvQoO1bS2nMgLr5nlhlkBYqQODX6nPI32jyo+hHJpPDHxJ8Oard3ugaNq+n3GoacWW6tbe4jlm&#10;gCkq3mxqxZdrfLyOvFe1gM6qYfDVaEsNGvSbjJxlzWUldKScJRa3s9bNO1up8NxLwdQx+Ow2MpY+&#10;eExEYzpxnTdO8oStKUHGpCcZaxUk0uaLV07XPyv8S6/+3pN+xFrXjL4kTz6XqV3rxns9LurdBrVn&#10;4dFv5YlvkgO/dLd/vTAP30VvtDkMXVPl39nW3uvFf7Vfww8bal/wsjxLoj+LooL7xT410qWJLu4W&#10;ynim8h4YdkdpHLPGA8ksgzu/fEghf3l1HxH4UGo2eja9qGnWepX7ifTLW6u447m5KkhTFExDMMjG&#10;Fzk8V6HPBIlqI53aTzEAkOT8wI5HWtXx/iYYLEYX6rCHt1UTkk46VNHZRai+W3uXTS2Pn5+CGX4j&#10;M8Hj3mNWp9UdG0ZyjUtKi+ZXlOMpxc0/3lnFyunorI/na+Av7QujfAjwF8VtKfw/q+qzeJLmDTor&#10;7T7WS4hgu5LOWGOGUQpJI58p98aIrMzFgByTUTfsp/F7Qv2bvCXxR8YWHiHTCPFF5r2saRpMSnXt&#10;I0u4u4JLV1jkinWG6aC33yZjY28kg3AMjEfrx+zV+zVoH7N0niVvDusa1qT+I9Tj1G5GqeQn2dYo&#10;zFFDH9miiVlCDktuYnqa+sbZ5EO6M4YfdPPX8MH9a9/NvFmUcxrYjLaCjCc5Sd+ZSneLhraXutRk&#10;/ga9537I+Q4a+jbGeSYbB57jJTq0qUKcbKDhS5akar5bwXtE5wh/EUvcXL1bf4qfsF6VZ+KP2rrr&#10;4seC7D4o6ho+gaPeQQ+KPHF7brDLLdLHbi0CLpts11Nt8x8wzNFAEUPl2UD+h/TtTj1bTlnjG5mU&#10;Nz1/H3zXjUULqxklcsSqqFAwBtGPf+ddh4X1iys5P7HuPleUkwY6HuR/M1/PnijUnmlV5k4vmSSt&#10;zSl7qVlrJyem+/fRKyP6f8LeH6GRYJZXSkmm5SvywheUnd+7TjGK7LS9krtu7fod4xBE0gJIAAUc&#10;gV+dfx5kutE/b9+AfiVWMf2y28W6IWHyAF7FZFG/+IknhK/RK4K+WCPwFfnt+2e0ej/Gz9njxgDg&#10;2/xRbS5pD8yqup2hjxt6kttwCPu96/mHj3TL1UX2KlGX/gNam3+Fz9lwL/eW8n+TP0Nkvrm7mBmY&#10;t0BJqK4gZwwTALIQM96FHl/cBBLE4qzsaY5f8favtozakpHHLVWZRQwSyqquc+auUPBAU5OfbjFT&#10;XMTNIXT76tlCTxnuPoakiit4pj5Z5HqajMv73eD1PArR1tVyq1iVHe5h6hfzzlI1iYBWwQc5JH0r&#10;V00CdVa5BADHCNUV43k6pHI+fmTbgdTjkfy4q3bsl3cNKz4UcANkfnUVbJprqaU4SleyL4aFnaVR&#10;kDjr2FQCSJE+QgE9QakJO0mIAEEgEetRywXDQjcoJJ5I7VmJmFfXMhzEjH/ax6VQgi3w5CZ54LV0&#10;62e6QkoCoXr70xbfcjZTaqqfbJoEYCRXB3mMje3ygcYxSaZZXcmpKkiYCHeT1Ga1hb26oMnnGT7V&#10;Lo6KsMs2CxZiM9gKALd28joYo1LZPLjpioHuvIVYUH3fXqTV6SZYbJ5pBhUXbGoOCfc1hWl01wSx&#10;TBPOT0oA0lmkuJBGoGSR1rK1W3QsftlwSQcIirkCr6mRpQIThuntzVX7FAZCLlsndzxnmgDItrW3&#10;sx97JJyeDzmrHmancnELMqE8AGtUx6eZ/JjKqVXLcGrVu9ujFoyCeijH60AZps7qL5IcrgfM2cnn&#10;0p9np2G82RTgjq/WtNnDhieOcs/p9KkVJJXJUkqq4VTxQBnyRRgeXAQT+gNZT6YgfdI+STWtPEtu&#10;pEa7n2l256n0pbDSzdwrc3UrqrDjGANp7eo/nWkKd9W7IrZXZQsreZt8sGAq5G6TvjjgD+ZNXrS0&#10;Zx5lwX+9uVM/KPT0ya3oIY2AggK7RwABwKvyRraxieXkLxgcCnKotVFCuyvbr5AWSYYDHavvx1qp&#10;qfiFbaZbSzjMkhGScgYq9eXttc6eRMm2RZFMZ9MVHbQWMHIjGX+ZnIyTms2hy9TlwupyXHnAlpGH&#10;CE8KPWtuCea0jxfjcfRauXWq2NiUjCne5wqqOTUvlvcTJ58e1CDkHHPp0pEoxUvlvJ1SAN94luOl&#10;bkMG0b2z1zgmkmis9OhMwUIM/e781gXfiaJsRab+8YHByDgD60AdNIxClyeOoArAadGmMzkEIDtr&#10;K1XxHHDbeQpG7bmRuoArK0q4kvlWSQ4hxlnxjj9KAOg82WRN/GD3Nd34fsbXUbUxOqtjJkYgfKPQ&#10;V5ml5/aFwILddsKHBcngj2rp7vXBoGnSSAgNKmwAcH+dXTkk7s0pySepxniPxYWuPsViCscB2lge&#10;WI9h2pltb6h9mS8mfG9llYg8qO3P8/aqmhWsJV9Quo1b5sqpGa7WG0laHzH6y9F9Ae1OlPlkmZTV&#10;1YqQQypcBF+YhAy552knGSPU9j7Gr0ts8sZilGcjtxjHTHuDW3b2dtYwbEVVbgsffFZ2pX8enDzZ&#10;iOei4q6lX3k49BRWmvU559Rns7V4QC0ofbgDOR1BOPWprDRZdUid7lSpUZwo7n1qnF5V0slw4JkB&#10;wrKcEkn5V/Wut0rUo7Dclzlt6qWwP4h7VcoxbU+5dLe0jnNX0bTlhS0bZGFxvYdR9PrUWr+dBpCS&#10;W2GTy8qqg5xjufpS6jv1i/lubsFV3EIg4AH+NXpbmxh0j7NbMd5TY6sD9Mip5oybubJpttnK+HJV&#10;tbnz50VWeM7VY8/WsrX7ManfqGUpI2doXkGtTTdFggun1G48xpGGI4+361sWdsLeeTUroj5QVUHt&#10;+dc5geXTaRqVtciEszBT1ycf/Wr8A/8Ag54uPN/4JHeMIIkGI/Ffhfe2f+n9f61/SFaiXV55fs5C&#10;xKfmdu59u1fz/f8AB0doq6f/AMEa/GNzFsUP4w8KBgo5b/iYDkmtsP8AxI+o1uf5a9FFFfRG5//U&#10;+qv+Dc7xfp2kf8EhvA+m215eG5XXfFUt3a2iq7qg1gywIofj97JGAcZ6cgjIr33/AIKvN4W1X/gm&#10;f8cG17VdVvtYtvhvfNHp88f2e2gkzuDEbV8wxh2UZAyxyOOK+Sv+Dee1sNL/AOCUfw/8Q3srXN1d&#10;eIPFtjp9pYjbc26xak7yOMqwd5N7Bc8ADj5sEe9/8FUdKsLj/gnD8b7oTX9xDb/Dy7MaSWfkD7S3&#10;TB4PlxqG+YjJxjHGa8eun7VNdz67D0IrCuXl+h6j+zB/ybR8Ov8AsRNA/wDTfDXuVeG/swf8m0fD&#10;r/sRNA/9N8Ne5V/VWH/hx9EfyfiP4kvVhSjGCCM+ntSUVsZJnQaPrV74dkj1DSyY5ixw27KtGDyj&#10;pznJ+nFfUCaraeLfBx1K/DCKVGMccWVZWT7+dhHI5xkjPAr5Azxir8cfx3vYVb4cSp/Z0SPDJA7I&#10;MyldykZcbRuI3fIcjoQRX5t4i5dGVCGIS95O1/LzP0nw5zSpDEToN3i1e3mux9kadLcCOMqCkRQC&#10;JpgqOoBwUZQMlh06+9bdvaOI2JPkxqAoUBRjbjIBGTjOPqetfDNv8SP2oNDjEes6RHNZQxM09wqt&#10;KyGIHfhfITcoIxnzB6mvov4XfFzQvihoFm1ldrFePAklxayfu3BKhjsXJyNx6ZJHcV+PSotK5+0R&#10;xkZS5dn5npkgtbUC5iDSFW6cDGOc4/i4PGeap21/KX82WAm5mVQRwjIDnCDr/CmTmujFo2xpJQr5&#10;H3s4yQcgE1Tu7A3cRmWPeQA0iocccggEEdATWJ1xlfcvWkttfP5Frgsv3g/BB6f5xVl4HizuXIOc&#10;KOgwep6HNc5ZyjTbXz4h5bCPfCpJLocEAvlmOepyaqRalOIz9uunjLfLbIpyX55IbaARjn3J9KA9&#10;mi/e27Mfs7yygH946J91+flUkDJx16getaChVAgKq+9C8oxyByEBPuO3tWVcvLLMNNtQS7HEzS5c&#10;gYXr0AJyQOOvateWd3kl5YiHPmufuoTgKgBPbv6UBNmVbWESIIWLqgOWQcL68j3rUS3UpxgAtkKD&#10;26VQt5VusNEdy+o6da2DwSB0HT6UGdxmy3HzEPtByQT1PvUDXCn5YlwM4xg4q0Diq6ohk6DJ4z7f&#10;SgQ+PAf5ufpUnHamqQSVGcA4OT1pVUKNozgUADFVG5ug5rM0vVE1Sz+1wxyQguyKlwAr5XjO0E/h&#10;mtILhiw/Ko2SXkoduSTuAz6fzrSLjZpohQfOneyKskM7gBpmbe2Aijd05/T1NSolwv32JwPlxjp3&#10;pqK4OQGx0zn5j+WBVxCwTD8knJOc81mixFGFxx+FOoooAT39v0qjZavp18GezmWTZncB94Y45BGc&#10;e+Me9Xj0NR7Pm8w4U9GYAZx6Z649q0g42tImV7pxKbGZ3SaY7QxPloeSAOhJ9zj8qNSUS/uohIGX&#10;d5RDbQuQAXOO/pwavpHuUTSgbiPlyCAB6D/Gkk5UHGMnP5VmaKVmY9ppqmc3d5l5GIcZ4UbRhePY&#10;dM9K2doXkfnTqKBymNUEDn1rI1rxDovh2BbrWp1hR22qMEsx9gASa2GZERpJCFVQWZm6ADqTXx98&#10;RfFFv4p1/wC02bMYIY/JiDY5wfmIx2Jr6fhXh94/EOE9ILd/ofJ8VcRf2fQU4azey/Uy/GXiKXxL&#10;4guNRDs0BfZbKcgLGvTAPTPWuVoor+g8Nh4UqcadNWS0P53xWJnWqSq1HdsKKKK2MAooooAKKKKA&#10;Pyw/b81y48NftYfsga9aOsctr8do5UdxlVIszyRxxX7k3WoWHiW31o6tE9nr8ixC2uAH3y7zO8pQ&#10;ddsmUQ571+Dv/BR62N5+0l+ybahJJDJ8bSqpEu5yTYnAA4zzX7Va5r9/aajaW/h9m1C+gRLS5kgS&#10;Qu7yxjdEsnUKCDsVemG6c1/PviPVtmUl5L8j+ifDJL+zoyt1f5n5Q/8ABbLXYbX4VfDfwhol3BLZ&#10;j9oDwHLcJCmSZor8xDdNgbyAuTjgEkCv6FNUwuU7mV2I9ATxmv5xP+CxSeI9L+Efw40PWtPTTkuf&#10;2hvAV0lsoB8sresoRTliECnoTyeeua/o61eQSXswXoJGx9AcV9D4YfwKy81+p8v4opfWKFv5TKJy&#10;PpT48LmQ9ulInII9qexRP3Zzjqx7/Sv1E/LhIs/MPVcVIG8mMEY3N+gpI87skBBjv1qKRg3HcZ/K&#10;gDkPHfgnw58SvB2peA/GEAutN1a0ks7yI9Sjj7yns6thlPZgDXyb+x9408SeGbrWP2TfihO0niHw&#10;OF/sm8l4OqeH3P8AolyhPLGJSEf0G0HkNX27Xxj+2F8NfEttaaR+0p8KYt3jHwEz3vkLn/iZ6Mcm&#10;8sZMcsNhZkHX72OSK/LvEHBVsFVo8S4KDlPDpqpFb1KD1nG3WVO3tKa7qUV8bPbyqpGpGWDqOyns&#10;+0uj9Hs/k+h9qEIcv2zgYpu6MtwvpxntXD/DT4j+FPi58PtI+Ivg2Yzafq1ml1DyC0bNxJE47PE4&#10;KMPUGvQraCa6fZbjAHVvT61+jYPH0cRQp4mhNShNKSa2aaumn2aPInRlGbpyVmtLEMshHyDjjn/C&#10;olK4Ib6itqLRZvPInI2Dqynk59M1NHoxN0TJ/q+qgdT6CreKprqaLCzfQ8c+KPja0+F/w61r4hXp&#10;XOnWTzQRt/y0nI2wp/wKQqPxr8If2efF3i/4a+LvDP7Tnii5h/sjxN4m1nRp8HE39lLOllc3FwCc&#10;4e5V7uMkAGOJTzmv0/8A+CgHw9+PnxK+HVn8O/gbpkV9cXV9JJf3M11b28Nq0abbWSVZ3QvCruZH&#10;WMOx2ABea8U8bf8ABNLwPo/w91K78A6t4q1nxFDYbbO11a+tPst7MuN6lRbQBDKoYJmRVViMnFft&#10;HBOcZThMB9UxdZr6y2p2imlGzjDmbkmrSbqe6pbLQ/k/xh4V4nzPOv7RyvCxay+MZUuacoudVyVS&#10;p7OKhJT5qcFR9+UF78rN9Nb9r0Rzftk/A+3uQpRPEuhAk8jH9sKaZ8S/22f2pNJ8feIpv+EW0Hw7&#10;4d8P3ws4LTxHLHDf6gpbCm1hFwJ7gbdrPLGixLnClirYwLz4GftQfETxb8DvFWv6BJFe+FrvTYvF&#10;NxJqFi72kekagHW4fbO3mvNbosmIfMO8kNivA/EH7B/7SUfxG1vTbfwQviO4uro3lt471TxAsNnb&#10;20Ss5W0shefNd3LcM09ocMxBmRAGGuVVsknUwf8AaFanKNKnCElJX09rUcuVt2VotN2Tk01y8tmz&#10;x+KcJxbThmbybCV4SxFapUhKD5bNYagqamkm3eakleUYJxfPzXij7x0f9svxBqXiz4X69c6ZZW3g&#10;z4l2cccc02/7ZYai0j2rRtMG8t0F15ajKLlJN2QRVfwD+2D8VfiP8Y/ib4c+Hfhuy17w74D0F7y2&#10;NoJBf3epT3BgsbdW37GEqQXU8gChgixhcluebvP2U/iP4j/YD8MfCTVdF+y+MfCsBuLDTftduZXm&#10;W7mLRi5jlMCtLC6uD5oAcLlgQcaPwN/Y/wDiB4Q/Yp8TfD3VZLfSfHXjO/uvEfiBvPR40dZEjs7C&#10;S5iJUollbwwOysVLtIRkMc/Hc2QSw1JrljUlONOV1JqMIzbdXRpu8OSOjTdp2abTP0mMeM4Y+vGa&#10;qTowpSxEWnGMp1JUVCOGXMmly1VUqLmi4q9NNNJo8q8M/wDBQj4++FNR0XXfjjoPh220nWr+O2Oi&#10;2NxF/bdjBLOsKzXMEU8xt2+cOIZ/3hX5W2PkD9l5xd21xG9mY0minXDyKGAAb5h7ZGRntmv5vNP/&#10;AGEv2n5tCtBpPwuGly6Xf2n27UtS8RW91q2vTJcid5ykl/Paw20Sx7VSNoMbwFhYAkf0j6jcwrvm&#10;Y43PkfieBXk+JdPKpfV1gORtxkp8lrX5pW0WmsbbN6btu7PofAapxDGGO/txVFHng6XtW3JRdOPM&#10;rySk7T5t0rPaMYtJexTRXCugPPFfnj/wUUD6Z4S+GXjD7r6P8ZfDFwGTiQJLJLGwTtkg85PSv0Is&#10;tRj1aGGW3BBMYc+3r+tfl/8A8FUfiv8AC6w/Z1n8H3HiPRR4ih8R6Hqlloi3cTXsv2S+jeTMKsXR&#10;VTcxYgYA61/n34n1IUMlxvtpKPLFvV21jqkvO60R/aOXXlVg49f1P1RmAjvCoI+VyAfpT5pnW2UK&#10;eWbn1NZsEqXjLfQNuWVBMrA5XDjIwe45qw6FsZ6L/Wvtr31RyM2/DdnaXF473XzMgBVT09z7119x&#10;o+nzRl0RVkIyrADgivOomkhBlXgsdq+tdJbanPE0Qu33pwuD94e/vXRSmrWZvTkrWaOA8Y2UtvG9&#10;yxYSDCYHYA8kfUVw1lrV3aKIixePcCynOcD0Ne1/EC3L2gljUEbdhPqccH8q+e6/QOEsPSr4erh6&#10;sU0nf71/wD5TiCdSjWhUhK2h7fY6xFFbxiOFJd4GN/pRNfTggomE64HYVx3hzULb7IIZ2+dG24/2&#10;exHPPoa6xrmK4lWKFSQRyRzn6V8JmGDlh60qEls9PNdGfRUa6rQVSOz/AAfVFtdUt2VlJ2nuccfj&#10;UcMkV1bMyMRHnvxkU+/ht9LiH2yIhpQCuOQR71iNI0lsVs1O30x19a42rFtWJZZMlkQgDGBj3q/Y&#10;jZpqxLwgY7j61gQRTTTLDINoY7T6jFb99Hb21stmrHaOTjuTSEZV1J9tBSH7itgD1q3Zq8RWNsMQ&#10;ORg4p8Z2xbkXAACoP60izeW2Dx3NAF2WTyQIUUZzlnFVkjSKMuq7yOx7k1BDJPdStMVCoBhQe9Wi&#10;wyF96ALtlpdmuls84AnaUAgHJ24z+VMM9jZpsjUZ7Z5NUbiSWdltYHJZnXO0nIX+I8ew61L/AGa9&#10;mvmJ84xloycn8GP8j+laqnzJa2LlJR+JCJdQTNsYqVzkqOCTTn1SLzmYggLwAo5qolkt7N5zRjZt&#10;wRKoOec8DnHua0U023jyVgj9c4xTnSUdHLX0/wCCQpxeqX4/8AxfMnmaRZW8rcpwoBLEHvgc12Vj&#10;Yk2sZmUqdg+T+7x0qK0gsbWX93JkkDcWbOAMkD8MmrN3qqQK2OcDjHc0TlFR5Y/f/X9fjcd27v8A&#10;r+v68raeTAGQYXABNc9q2orcxGyi4GRuf/CsuS6kuHES5y/JPp9a0rTTBJ82enc9CaxAelmtwqMD&#10;kIuMHvj+taTbI0Kn5eOvWpbrTruyg3zAogPHTn8q5x72OeQqzMVyF2/Sm0U13H2fkz6lLc7M7QAh&#10;bnp1NZWr+KbyCfyLRcsCV3EDGaLfUEJuriFiIkdYvcnHQVm2yxXN0ZpQMoON3Tcf8KRJm6rqeuXy&#10;LaqSXZgCvbHrT4IDGfs0ZAI+aVl9B1q24MLs6EGQk8n+EevtWPGXkjk8o/K52bu7epoArXH/ABMZ&#10;xZQjEJOZJPXFdG3zRLZW/CAYGO/vTYbGOOAW8IxuwCTWoyxWoFtD8zsPnbrgelAE1jFHDF5jnEcQ&#10;yO241y17LPrF+u4cFgAOcAZropzPchbZFAQcZ61qWFnFYqWABOOWxzQBGunRIVidyFTGcDqRXS2g&#10;Vz9ox8kY2rkdSPas2G3j81XYZLHoenNaUrvBEZpGVY0HKj/CgBHlWwhk1C/b5SeB1+gxXm+uXk99&#10;eKtwCikbwp4x6dK03l1HVrgXDgvGGzHFnj29qzbjS7s3bz6kdvG7APIHbpQBY09ZDDsjZVwQ+4no&#10;R0z7V2X9l376cmpKqgOm/bnkLjrXJzWq2n2cxo/lkh5HIPP/AOrr+FbZ17VDH9ggOYCGRJXAJIB5&#10;wc9PSuxU37PVf8D+t/6YlZTtI1bfw9qN9b+bCqhSDIc55A/xqzp2jaTaOkurNJvK7k2gdv8APpV2&#10;w8RXVjZfYcoRt5OPmAPYVlzPHcq08RHyqciuduOljXToZ8tydS1A20PCZJLDrgdPpSnTWvpUtrgE&#10;Qp8xI/iPYc8fWl8MtH5Ulw+A2/mty4k2yiSPBAB6VmQzE1K8s7TULfSoE/gLlIhwBxjIH+Ffzu/8&#10;HURupP8Agjz4ucErEvi/wspTP/T+MZFf0D2cKWerPqfmfvXfBJGcL6c1/P7/AMHU94p/4I8+LYOc&#10;v4w8LN9f9PBrfD254+o1bQ/yyqKKK+hNj//V9o/4Nw9LudQ/4Jg+EdSn8UxaKtrr/ia1s7dUMlyf&#10;tGoMsphUgDJ344bdjOMda+7v+Ct+u+EvB3/BKb402MFxc6zf6v4H1OytdSuR8ptIQISYkX5UHmA8&#10;klmAYnrX57/8G7viPT9E/wCCU2j2+o291dy3Or69FYtCjYgYanL+7DAjBlJ689MYJ6fZH/BUfRvF&#10;enf8E2fjVY+MLZov7M+EmpQaZZXAVWjM7Ryu2QoyVSVzjrxycgV5Eqlqumup9lGn/skfT9DqP2YP&#10;+TaPh1/2Imgf+m+Gvcq8N/Zg/wCTaPh1/wBiJoH/AKb4a9yr+qcP/Dj6I/kvEfxJerCiilxmtjFd&#10;hK9t+DOoTR3l3p9vHAXKLOskmcjacEcc9+B614lXdfDS6Nn41sXAJ3ymM87cB1Iz747CvD4lwar4&#10;GtTt0uvVao+g4Wxv1fH0annb5PQ+jNf1Sz8NaLff2rCJo4y0bRSYPmmYglDxght/ORXyprXwg8Ge&#10;Mrwa58L7mTTNWcJdzadkqJGhyoUy4O4AHhWJwOjLgEe//Ei1Gn+Hb+Z0y1zNGWONwV/lXtxnA618&#10;4WV1JZ3Uc6SSQ7XBMkbFWC9+ntX5jwvw1SxuBnVbakm7PpotrH6fxZxNUwmYQpSScWlddfVMs6L+&#10;0D43+Ft3H4U+NlpcNCqgPqu0xqrE4yzMzYXpgyHac4EhPFfZ3hrxToXjKwa68J3MFwCpG11yUGM/&#10;vEyCB0HOMngGq3iHwz4f8aaRHZa1brd27xho3bhl8wfeVjznB/xr5M1z9mnxRoOsNe/DDV3tEd5Z&#10;pIpXIwzYALORwA2GxGYwTnIPWvg5xg209Gj7mm6sEnH3k9fM+zI7a7uGR7gHLKDLEyq27aCpVgM8&#10;A88Nx0yaLiNUQvCNzEBVZiCFHPzDqMmvhGXT/wBrvw0QunXcGookKxSCRmBYvwcNvnwGPRQmR61y&#10;njDxH+0T4y0mx8L69o81sqyxqJ7ENhSZBGdu6BQ7LHloy0eN3DDuZWHv1LnmFtXB3P0WsLWW2lkm&#10;LOGkl3EnHOR69sn/ACKrjba6ABApkHmDbIf4TlsvjuSO/XmviM/Ar9ojS4xN4Y8UgYiXdbud7FlU&#10;A5CeR8zEdjjOcYGMdf8AAv426rfXrfDX4j3En9pQTlIbySJ4Y5C/AUGTJYdBwzbHJRj90lOho3F3&#10;LWNvJKcbXPrSzKAbyd25ckj3rSY4Yg9ulU9pjusly4T90iAYVSnDfU1ZG923OTnNYHZJroOYFlIB&#10;x74zUSwqH68561N0OfYj86hLkkAYz6tQSTlQrBB3GRTQwJxSCUyMR2wFpcAdKAFpcnpSUUAFFFFA&#10;BRSjHc4pKACjsQe9FHt6EigBhOXLMD0wAOgFJiRupwOwHNTbzioY5oZi3kur7GKttIOGHBBx3FUo&#10;t6oLruSCiijnsMnsOmfaiKbdkJtLVnzV8VfGk13et4d02VhBEf8ASGQkb3I+4fUL/OvFK0tWuZ7z&#10;Vbi7n4eSd2bvyT61nHrX9M5Fl9PC4SnSprom/Nn8wZ9mNTFYqpWqO+rS8khKKKK9U8cKKKKACiii&#10;gAooooA/Kb/goTPplr+1L+yLcayZxap8c1af7LxNsFmc7P8AaPav3R8Kav4L8OX0mn+HryeOHTba&#10;/wBXd5iIbya5mtzFHCysAS8aMygqCOd3U8fhn/wUD1GTSP2q/wBkLU4SFeD46pIrtjCkWZwxyQOO&#10;vNfsX/ZPh8/De48SXai51u91wW9nLqEh3SWrrxMF9N38ecZx6V/PHiX/AMjN+i/I/ozwzV8rt3b/&#10;ADPyj/4LD2urat+zv8N/GevXSLj9of4e6Tp9rAo2utvdNvJbrhAB1OSzEntX9CV2f9JlA7sf51/P&#10;j/wWu169h+Cfwn+HKSQz2ujfH3wFI9xbbWSW5muz5jl42KnpgE89a/oPuBm+lA/56Nj86+m8MP4N&#10;b1X6nyXihDlxNL0ZUjbDZpc7ZCWGT6e9KiNJMETnLVZZQkjSde9fqJ+YFZiwUZ6kkn1pdvDPjjtm&#10;gK00nPTrSzurMFT7q8CgBIwcfKOScCpywjTzOCThRkZGO9R/6uJQOGY/pTZyNwQdFAFAH52/D9H/&#10;AGT/ANpWX4P3JEPgP4k3kuqeEZGOIdN104+02GTwqTZBjHrsA53V+oNnZJYxmMcsfvN64r5t+PPw&#10;FsP2hfhTqHge5lFneqVvdC1MEiSx1S3+e2nRh8y4b5XI52Mcc1Q/ZF+OWq/GT4czaV47j+yeNfCd&#10;23h7xjp78Ot7b5UXAH9y4Vd4I43bgOAK/EskqPI80nw7J2oVeaph/LW9Sj/243zwX8knFaUz66UF&#10;iaKxlvfVlL9JfPZ+av1Pqup1IiXcfvEcew9ajjAZgD070/aHbcSFB/pX6KcJzmt2ryJ9pi+8OG+n&#10;asm80y6tbUSv025cjqv1rt2aMjaFyOc7u9cxcAieeC+bIaJjHngEk8E47+1elhcRK3L2OOvQi3zP&#10;qWvD9oLeI3DZ5+VR6kjrW+W225Yda868W/E34cfC3RYb74j67pGhxeTnzNUuorckdflVyGb6KCa+&#10;Wrj9vXwL4mkfSf2f/C/jH4j3QJUT6Dp8lvpquOm++ugiKPUhCMV8ZxNx3lOAr+yxmKjGfSCfNN+k&#10;I3m/lFnpZfldadNOnBtd9l970PuedG8uEyD7xzii+bSYdPlu9ZkhtrVQDLLcusUSqpz8zsQoH1Nf&#10;B0sX/BQX4t4+0y+DvhXpz9FhB8Q6yqnjljttVPcEcitjS/2APhp4hvI9a+Pmv+LfiTer8+PE2pSr&#10;YK3U+XZWxSNVz0UlhXzX+uOZ4vTKsqm0/t1mqMf/AAFqdb76S9T0PqFGH8asvSPvP79I/idR49/b&#10;u/Zl8Jal/wAI9oeuXHizWOVTRvBlvLrNwzegMAMI98yV55dfF79s/wCLcLW/wp+Gll4PsJMGPWfi&#10;Pe7Ljb2ZdOtcyqfZyRX214P+HngH4baaNH+HuiaVodqBjydKtYrVT/veWoLH3JJrpmXcPeh8NZ5j&#10;P+Rhmfs4v7NCCj8nUqe0k/WKpv0E8Vhqf8Kjfzk7/grL77nwF4W/ZS+KXxN1hNI/aX+KvizUrS4V&#10;mk8P+D2Xw/prMPmMbmIGWVPckE96+mLf9gj9lPRPh1rnw+8J+DtFsW13SLrSptXni+2aipuYygl+&#10;13JkmDKxDjaw5FetTpLlZoTtmjbfE/HDD+h6H1r1LS9SS/0mK+xgvlSo7OvDD8DmvgOJvC3KsLU+&#10;sfV/aOaacqjlUnrv783KSuuz6bH0+SZ1UqRdOUrNdEklb0Vj5H/YC+I+s+Nv2ebHwx40LDxH4HvL&#10;nwL4jRzl/tejt5KOxPJ8yHy2z3JPNfa77scfrX51eFt3wJ/4KCap4ck+TRPjPoC63ZZ4RfEegrsu&#10;Yx0G6a1bzD3JxX6Ot94B+Oma+P4LxE/qX1Ws7zoN05d3y/DJ+coOMvme9i17/Mtnr/XzGQLJM4cA&#10;kIKtS2zMRKe1Ak8qLag5J5qrPePzvA4r605ky5c6jO+nNbTruCZKMevA6V4bfQSW9y0cilCfnAPX&#10;B5r11HeVDJKeF+bFc54otjeWn24j5kxjA5C9/wAK+p4VzT2GJUZ7Tsv8jyc5wrq0rreOp50Djmuk&#10;0rxDLYsBNkhcbXA5GPX1/nXNUV+o5hl1HFQ9nWjdfivRnx2ExtShLmpux6dLrr69cBpJOFXGOwH0&#10;7VqBbuAARLtjVeG9c15PZIJLuOMv5YLgF/7ua9YlivIVSKItMpHKjtX5PxJkscFUioz5lLvv/kz7&#10;fK8weKTbjZr+v679yCHeZ0UDc27Jq9JbG4mYvnj0qG1niiBmfAYnC8d60raRWJVmUuefl/rXznMu&#10;56bpSWrRSYPGxDhtoxj1NPt4iVM1yucg4X0+ua1d1wBtVd2T1x2rL1DUJYyLdMFiDkegpmZKWby/&#10;NUALxhR2AqjYxzX10YVkC85bK5Pr/L+dSALFb+fcOoJHQnHWtTQIQ0P2rG52UqzHuAe3oO4HvW1O&#10;Puub/p/8Nf8AAcna0ev6f1Yvx2kVrkqWZ2UB5GPUDnAHQD2Fc5LdzalfCxsz8vSQ9MDvzV3XpZbO&#10;0Z1k5Y7Bj3qPwzYvCxuX5ZumaznNyd2SkkrI6aKxihwhHGOM0l4u1cJgdBUN7rVjbTJBMxDD5icZ&#10;AArlbnxtpk0zCFZHRO4HU1IzRu9Lsrls7CMZywOOax7uOSzg8qHMrNwhA6k9sVs2d1LdWklyY3Vm&#10;GUU+nqarWcxE6RKRlssW9CfSgCzpuiGyRp55N8sgBZey+1biTCNSrp8vTjpWTBELVcbzIXYksf8A&#10;62aS9ujjLYHy8DP60DuVte12OM/YC7uXTjnO0VyMt1ZlVTDBgc7h2/Wsm9kja+Ln7zNy3f6Ufa1l&#10;uPJgyAGC4oFc37axmZfJXp/rG9Bnua1RHbwQkoAqAd+rHuaSecwYgAySNzYHtwKzdVuGWNbLI8xl&#10;BOOy0AZlzIcFYAS0nVu5q7ZWMcEIBGWXPA96igidf3m0bjwuegArftoZFXIGCxoAhhSWaT5xgDoP&#10;WtSGyhiy/c9TSxhEkwfTGTVvzFYbV5AoArvGyKvlgfhW9c6YIo0uLJgysoyGPIJFQW0e7jH41plD&#10;Gh24yF6VSa7FJ+Rjrbyqd5OCPTmo10aS4Ia9k3rnOznFXN22IsOuMkVqQuHgV/apJKUiQWxWOJVX&#10;twMcCsA2iyXTzTnfnPDGtu4ns4dTtjeuFjLFWz3FcRrGqX1xcyR6Kh8oOVSV8DPOMjnNO2lyraXL&#10;F/qr27LEWBjLjdnHA9B9KttbA7LqLG2NTlAQPlbHToMjFcNepI8sMdzIOGy4B7+9ekw2wk0lpH53&#10;Jx+FXCq07ky13Obvrq4n3w2YB7bW+VvyJH9azYNRutNgdHXgKSynqT9a6FrR5rEiILyMgE46H1PQ&#10;+lcxrOnXF0jSudocYyuWC47HH88Vr7JSV4fcRz20Zu+A559RiuL+4UJEJNoT8O9UNT1GL7bJeQ7v&#10;k+ULGeODXPTySWmjrp1pIy5O52zjOeO1ZOlWxg8y4Z2YKwJX+8fTvXO1bRlmjbaxLc3k2IyB8uMn&#10;vmvwZ/4Oj9InH/BHjxjq9843N4t8KLFEP4QdQGT6V/RD4f8ADkrTjUtRVFDKGjiHP4mvwP8A+Dqp&#10;QP8AgjT4y6f8jj4U/wDS8Vrh/wCJH1Gtz/Kxooor6I3P/9bpP+DfjW77TP8AgmV4Eu7ySH7HaeMN&#10;aljtWOJJdmpSyMwC87VwVJP97A619tf8FWdc8NXP/BNz496wI7mK61LwPeWmmwuzs9vAjRSSu5YH&#10;5Zmyow3T26/Mv/Bu5a+GPCH/AASp8GeN9RsU1i81DxN4ls4bZysiWgj1LlzDglnZQSjHAH1FfX3/&#10;AAV7+It14o/YF+PpvysNh/wrm8FpbW0ZKvcyCPAZiqsFQOzYOACBntXgzly1n5s+zpT5sMo22j+h&#10;ufswf8m0fDr/ALETQP8A03w17lXhv7MH/JtHw6/7ETQP/TfDXuVf1hh/4cfRH8lYj+JL1YVKjlAQ&#10;Mcgg1FRWxlF2dwqa2uJrS4S6tmMckbh0deCrDoQahqza/ZjKBchyp67CAcnpyeOvXipnbld1cqm3&#10;zKzsfSvhTxDYePNDl0rXBumjIFwM5DqeA45HJJ59DXhviXwxJoc8gSTzFWbbscYZUcZjJB5OeQcc&#10;ZFdT8PdB8R6d42td0E0AVS0xlTCtEQCQM8MDxgjpXb/FPRornTptdmCxzQzqAFHMkWMBd3XhsnkV&#10;+X0MRDLs0WHoTTp1Oi6N9PI/WcVQnmWUyxNeD9pT6vql18z0TwR4ibUfCtndqCWSBYCjEEhovl9O&#10;B36ZrevLu4NqzFeRuYZ4AO0gEjnOOwrw34Z+Oln1YaLqawwI8KQ2mwbVDIMBe+S3v3r3/fbROVQg&#10;soJYgbgDjPXIH1r4DibLqmGxk4zjZO7Xpc++4XzSnicHTnCV3FJPprY5yWVldYYmZEQSruUZK/Id&#10;jHPJY5JJyOK2YL1mSJ43bymBwJCC7FO/ykEAnPX1rE2HdIyltqtJOgQ53sACNxxkbQexxzVqySSz&#10;BjwxyhYRqflAGQFHHAyDjnJyDXgH0cnobkFt5aLFM6jj5nHAxnoMnnPTrXy3+0J8DI/G0Z8a+E3j&#10;sNb0+JpVu1hSRyvG7aHGMsqhZF4Lr0ZXCsPpeeaSCyVFdHbckLk8nJCoeTgDueKhkaS4082URDGb&#10;EYVjzt5U/hx1zVwm4u6OetQU42Z84/swfFTVvHXga50nxGY5NX0i6azvDGSMlWKuRuy20kb0yS2x&#10;1yT1P1KHiEYabYG5JjB3EfXFfm1BJ4g/ZX+JOrahqNnPdaBrM7XTT2quzIRGkZkJQMduI1OVU7G3&#10;bhtIYdR8VPj1f6//AGJ4W+DtzsvdYYz7pVLKsPGWJjcMw5CqVYBndOcBsbTo3leOzOKhi4wp2qbo&#10;+9TLtk3Lnnt1NTLgjcK/OTVb79qb4N+Hhq+vSTapBbIPOW2VfNlk8wHCI8kyjMecIWXewABG7j7I&#10;+FfxW8P/ABS8NRa1ociGTav2mAZyhORkAgEAkEYI3KQVYBgRWc6TSutTajilJ8rVn5nqZkkJJVCR&#10;1yeB/jUROCTk9QMelRCZ24YbewAGf/1VJGrN/rAeD8tZ2OonHSlorN1XU4dIsmv7gOY1Khti7iNx&#10;xk8jgd6qFOUmoxV2xOUUnKTtY0qK8t1n4t+F9MmENmz3hH3/ACRgZ9mbAptn8X/CdzatNMZoJVXI&#10;hkXOT6BlDD+Ve1HhnMHFT+ruz/r1PCXFGX8zh9Yjdf1vseqY55podC5jBG5QCyjqAfauM8KeN9K8&#10;UO9rAQtxGNzRqSyleMMGwB3wR61na+fCFncy6pM6LeXObYTLNsDPGP8AVFgcJ2BPv71NPJairvD1&#10;otS9DapnNF0FiKMk1fudTc+KPDdozpcX1qjR43qZFJGTjoDWDP8AEXwzaWMF9dzqnnrv8kHdIo5B&#10;JUZPWvlPXdNvNO1B0vrc27OfMWM8jYx4wRnI96x+K/SsL4cYVqMpVW0z8wxPiXioznCNJK3c+wdO&#10;+Jvg3Urv7HFcFCWCqZlKBifTPA698V0Mml6Hp13J4kKpHIyEyzFiFxjkgZ25OOuMmvh0HHNat1ru&#10;r3tlDp11cSvBAuyKIt8oGc9O+PfNLFeHMOdfVazhF79blYfxKm4v6zRUpLa2lj7R0XxDoviGNpNH&#10;uEmCnDgcMufUHBHtWzyORXwxoOvaj4c1GPUNNbayYBB+6y/3WHcV9d+C/E6+LdDXVSqJIJGimjTJ&#10;CsORjPbBFfI8U8ITwFqtPWn363PreFOMIY+9KorVFfTpY+Z/iPoMmg+KrhVUrBcMbmBux3nLAY/u&#10;tkVwdfZXjzwtaeJ9DkhlO2aENLbzYyVIHOfY96+N3UqxVuoOCfX6V+l8F52sZhEn8UEkz8x43yR4&#10;PFuUfhm20Nooor68+NCiiigAooooAKKKKAPyf/4KJXQsv2oP2RbpsYT46xk554Npgn8BX7bfFTxj&#10;DPaS+DHeC+ezjgg+3/uw62tsQyJCMAb5HZnk9to7HP4j/wDBRaz1DUf2m/2SLHSYfPuZvjkscEOM&#10;7nazIAxX9A0Pwj+CngLRru68Y3c2ua5YJJ5thGzLF9qTAWDaMFwWOCwb1Nfz/wCI0JSzGS6WX5H9&#10;D+G0lHLIytdpvQ/Ab/grFruvv+zl8N9DigVNPf8AaI8BXtzcxxFfNm+2Mkas+PuoNxVexY1/SPPg&#10;Xkp7/OT+dfjV/wAHAvjjw3efsy/Anwf4fhtLOf8A4Xr4EvdRsbFdsUR+14CkgYYq5bnNfsncD/SZ&#10;mOeWYAV9L4a01GjWS7r9T5TxMqueIoycbaMZAfJgMvRmO1T7d6qs247V4HQCrD7AscYycDcc+9Qx&#10;fNKG981+ln5mSyHyUEQ+9j5iP5VHDHvbLcAck1G5y5PuacpwrD2oAleXLGUf7q1DJnd83XrTwjEK&#10;Dwc885xUbHLE+9AHR6HKzRPBjhTvz9a+BP2mLC//AGavjLpn7Z3hSKRtGuxb+G/ihYW6lvM0+Rgl&#10;tqW0dZLZtqk4JICjoWr750JHVZJCCAcAHscdam1/w9ovi7Qrzwr4kt47vT9StZbG+tpRlJYJ1KOp&#10;+qk/TrX5t4gcNPNMNKlRnyVYNTpz/kqR1i/R/DJfag5R6n02TYv2NpSV07prun/WnnY0tKvrHWNN&#10;i1nSZY7m1uYI7m2uIW3RyQyqGSRWHBVlIIPpXgPxO/a0/Zx+EUjWXjfxdpMV5H8n9mWMhv70t/d+&#10;z2okkDexAr89v2T/ANmG2+M3gzW/CfxR8Z+OLzQPBfjHVPBlh4StNTaz09bXT5AYxK8IEk25XwRu&#10;AUDA44H6TfDX9nX4FfB2NV+GnhTRNKlQY+2RW6yXbe7XMu+Yn/gdfA8PcVcR55gaOLweFpYeM18V&#10;STqO+ztThyqyaduaqn3ij18VgsJh6koVJubXRK34u/5Hzn/w1b8bPiT+7/Z3+E3iC+tn4i1/xrKm&#10;g6fg9HWKQmaVe42kE+lZ2pfA39r34mmOf4yfEy38OWkx8uTRPhzZ/Z2Cn+E6jc5m59Qp56V+grMz&#10;HLEk+ppxWMRguoYnldwyAfX617tLgOpiJc2b5hVrr+WMvY0/TlpcsmvKc5nLPMUly0KUY+bXM/8A&#10;ya6+5I+Q/An7DH7M3gfXv7Zu/D//AAkWqCEyy6v4tmfWLp5Bj5j9oLRhif7qCvri0gtrTTks7GOO&#10;CCP5Y4IVCRqB0CqoAA+gqwFLZUMcYyzHv60wFfIyP73FfUZLw1l2Ww9nl+FhST35YqN/N2Wr83dn&#10;JiMXVqu9WbfqxI0DuFNdNDDbQQebI3O3aq+pNc5APnrQvbq1tLRprqUKFUkLjJJFe0c42R9xwKir&#10;Nsp2uoBOAcPyM1eLEcfrQBoQaVqd/GXsLeWUKyo0iDKqzdATXp8ekW+l2ltp3BMSZkI7u3JP515B&#10;HrWsaerDSrmSAsPmUHKN9V6fpXUeH/Fcssy2urjEjnAlU5Vm/HoT+VfDcYYTF1YJwScI66b/AD/4&#10;B9LkdWhF6v3np5Hyx/wUI8K6ynwVs/jd4GiJ8R/C3XLXxzpmwfPJbWrBdQg/3ZLYszDuEr7O8FeK&#10;dH+IXhXS/G/hqQTafrOn2+qWMg53QXMayxn67WGfermoWNlr+n3Ok6nCs9neW8lpdQuAVkhlUpIh&#10;Hoykg18L/wDBPfV9R8E+E/F37LHiKV5NS+Ffia40W0eQ5ebQ74td6ZLk9R5bMnQABQK/n2f+yZ3G&#10;X2cTG3/cSnqvnKm38qaPtvipf4fyf/B/M/QlYgXWORsc5PsBURsYWzMZMDPGay11BtjFfvFtoJqt&#10;cy7osluQew6mvszkNK6t4AAivkZ5560TbrhPLkXCdNpHBFYduxlcSPnCHsO9bTud6jOSRwtNMDyz&#10;XNLbTbs7P9U/KH09R+FYmCOtevS6XFqscttPuAHII6g1wV34Z1e3kKRRNMn8MkXII9/Q1+s8O8R0&#10;61JU687TXfr5+vc+MzXKpQm5043T/A56vcNO0/VNU0C1vNNlUu8RWUHg5UlTz+HpXik0MtvK0E6l&#10;HQlWU9QRXpHw+8TpprSaXfSLHFIfMjdzhVfoQT23fzHvW3FOX/WMMpwV3HX5f1r8h5DiVTr8k9L6&#10;fM3Wikh2QSdY1wVPXPepI4goa43EMB8o9fapfEvjDw+jGNAJ5ujPCOB/wLof1rK0nUY9ZhZ1DxhH&#10;2EHBPQHtX5liMnxFOl7acGo9z66GLpe09nCabGap4zFiBbWUe+XHK4PFZWnDVr6Nr64VkMrbyy4A&#10;C4OB75OK2rnSrBJfOj3NMzAjBILY6jjpx3qxJIkCC3tF3fNjaMnFccUoxU5K7f8AV/8ALoaynraO&#10;gkelQ7N0hbJxjJzgd8Z9a2Li9SzjCDARVxwcVTm89AEUgZ7UqRKqn7QA+T06/wA6ylNvdisc2kra&#10;1fBlyIozxk/eP8q7ae6h0+1wM54UVneb5bx+WiBnO2KNeAPc1XuNIv5JN1xOu3cCVHNSBmavFbiy&#10;ku5vlLY5PXBqLQPDQlVbq5QbD8yp6+hNa8Og/arkXWpsJIs5SIdOOma6jHkr8mFUDAA7UAUb+O5t&#10;7CVoVVQIyoFef2t1dfa03E8cAdq1fFPiS+srUxbSFfhW2/e/GuH07U728nXeuFDDBA/OgGrHqkNy&#10;TGfLIwoP0zXHXV5cXVwSeB0OOelWbq8keH7HYrkMQhahLGHTAXlfc68hPegDnJYJSfM2lcHkkVr6&#10;RpPlD7XMxJJ3Aepq7bWM16v2i+kCqzb9o4+nWr4nLziCFCwHAI6cUAEkUkcpCEGQ/kM9KprZS7jK&#10;2GYnljWpNNDZsLYgvI2SxHv71K11BFCqxjcVPzY9T0oAggtlVtso3N0A9K0yFU7yMYHSm20e+QmT&#10;JcnPHYVfW0dgTJwM96AKdrbzzzlpFG1RkZ9a01t0VflAJNQvJ5P7uEnJ6kelaNsIQoLNk470ABje&#10;BN8Qy3YHvWRNeX0LFzEd7Hhc5/lWxNqWn25/fTRr25PP5ViWt7Fdak0kbBht42nt2NAFiG/aRTDf&#10;L5buNo7c0xtYttJtn+0nJRS23IyfwrUmuhHA9xdR5RFLZx2H1rxC48UW1zetLLAWDOTk4+70FAF2&#10;68Stc6ib+5+ZBykQY/LmtWPW7ORft8+Yoo87YwOuO/FYB1ewkd1itFGV6n34qY+Gpb7HGQB/q88C&#10;ncBNCE2vX4IUlPMzz6V7cltHHaCADCquABWL4a0KDRrBQQpkYZZhWje30dvCQ5wSM49aQHNyTBZz&#10;GSAiKQM+pp6I/wBnjlXA3cj0rnJ7pZrgpxjO4/St24ukt9KgklGwFTgHrgHjigdzEv7AxFYiAdxH&#10;ltj+8ehPt/Wuj023tNLP+kBCxOenSqVx9ouNJilAKs7bsH65GapIJ5gwD7mf5nXGCp9K6ai54863&#10;6/5/Mzi7PlfyPREuILmMtEynjt2r+cb/AIOqNTtm/wCCOni+wjZWc+L/AAqzbSDtxfjrX7pak2oa&#10;erLGH3YxhcgH8q/n1/4OcLaO2/4Iz+M5LpT9pm8YeFGyR0H9oDjnmow/8SPqaLc/y+aKKK+iNz//&#10;1/a/+Dd/QvGusf8ABLf4czeH9Mt7uNPFfiOKC4kkEX70asZGjbactuACjcCAGwBk5r6h/wCCqvkP&#10;/wAEwfjyl7Z3Md9/wgk8VrEsTtFFslR7ucyquzDhQiqccA5NfHf/AAb66jqj/wDBKrwO9pO8Mel+&#10;K9eeLG5ozcS6q5AcDhdwxznPGRX1v/wV4Omxf8E8fjNbaDLGkK/DvUZZFguWuQ0k0uWjOFX7gzgN&#10;yuTnOa+drL9/8z7SjF/VP+3Tv/2YP+TaPh1/2Imgf+m+Gvcq8N/Zg/5No+HX/YiaB/6b4a9yr+tM&#10;P/Dj6I/knEfxJerCiiitjEKMAjB6d6KKAPoD4Z+P7RI4fDuuFgyki2uGO8nOMJk8qABgc4r1/W9M&#10;g8R6NJBctH9lMbhgThhI2CpVvb8q+IMkdMj6V6z4B8cNYoPDGsB5rOd1SLJ4iYnjPfZntX5jxTwb&#10;K7xuC0aabXofqfC3GUXBYHG6xel/yPPNRsLzQtUe0cFJYXDKwOSMcqw/mK+lfhrr2qeJtDnN/JG8&#10;sUyI2M7ihXG5sHnPPpXFfFnQbaG1g1KED7R5myVkAAKbeOMdtvNeRaFrV7oGpxahaM42SKzorFRI&#10;oP3TjsRXdPCxzzK41Ir30t+t10+Zx0sXLIs0lTlrBvbpZ9fkfY2szmG0K6eojZnRDO4yqIPmkzk9&#10;CByPaq2k6kJ4gAyuNqosx+TefvEhRg8Z7gfSquk+IP8AhM/D5vtMDWrT+bCQwDOpxtJDfTPOKxY4&#10;7zTdXV9XnM8McO1EjjGQinl8/MxUccgZ6Y9/xXEYedKpKlUVmj9yw2IhWpxqwd0ztJJFvApjUgcO&#10;Ap5XceAPQ4rQtYWERa4XY2c4U4CgdvUAVQgFtfXCXUQZY9zmV3++WVcKvPzcAMa1YhbyIptgpQgY&#10;5JznHesTSexR1nTNN8Qaf9g1a2WeCQOTDKAyKB0YHswzwRg1434W+BvgDwnq9z4q0+KWa9ljSQNM&#10;c7CjFUZCFDExgEruzjJ7nNeyXM0zsQI3kzkMQcL/AHQOeuckn0p2oXv2OyEhVPlmVXbaSAgOCSwB&#10;wO2SQP0qlNrRMx9nFtNx2Ofs7a31NbiO9BuI5pXW4jlAdXDHndkEEY4r4S8HXkX7Pv7SWoeGtYki&#10;i0vX83EEjEKPN2qJMDHJKCKXAySRMT04++9KYy3FxJbvI0SSlXllyFbCj5wGHCjpxXjv7QPwttfH&#10;vgu41PTX+zanZQvPBexqGkCopbC+pXqM9eVyAxrSjJfC9mYY+k2lOO6PoMBSvGCDzkf0penFfMH7&#10;K/xA1rxr4InsvEMsUlzpdy9kNgI+SGWSA8Ek7d0RIBJIztJOM19DeIdQTS9Fub9mMZiiZlkAztbt&#10;weMfWrpUZOpGlHduwpYqKous9krmP4l8caT4UEZ1BGk3NtKwsN4JXIypxwfUV8/eM/iTqfimFbK1&#10;Q2lupJZEcl3z/eIwMY7Vwep6peatdm6vXLE5Cjsq5zgDoBz2rNr92yHg3DYTkqzXNPr5H4TxDxti&#10;sXz0YPlpv72vUXGOKSiivsT4YminnhcSQOyMCCGQlTkfTFNeSWUnzGZssXO45yx6n6nHWo6KXKr3&#10;sXzu1r6Ekkssp3SszHoCxJwPxqOiihJLRIltvVhRRRTELX0b8GNXR7CTRYlXcjtcTSEYI3FVQLj7&#10;3fPpxXzjW74e8Qah4Z1SPVNPYblBV0YcMh6qfr6+teHxFlLxuEnRjv09T6HhjN/qeMp1pbLf0PuM&#10;+g/Wvkz4oeEj4d1o3tnGRaXR8xCCMLIT8y/1Ar6U8N+IbLxLpSalY7tuTG4cYIdeua5X4swCbwTO&#10;cAlJYnBPb5sf1r8b4TxtbA5hGlU05nyyX5fcfsvFeXUsdl0qkHflXMn+Z8lpG7v5cYLN6KMn8hV3&#10;+y77IRo2V2+5G4Ksw9VBxkU2z1C706bz7F/LcAhZABuXIxkHHB96dFeTtcpe3LySGOQSMxYlmIIP&#10;U554r96m6ik1FKyPwKhGm1719f63KLo0bmNwQVOCDwQR1GKbV69la9uZr/LHzJWfDY3ksSef8apl&#10;SM+xxWyk2k2rMwnFKTUXdDaKKKCQooooA/MP9uNLyT9sT9juPT1DzH48II0Pc/Yjxxiv161PxR/Z&#10;GtvobMb25t9YGoLtWVYN8n7yTO7MrKjbeq/MFPB61+N3/BQK/utL/ar/AGQ9QsrlLOWL46K0d1Ih&#10;kWM/YyNxUdQK/WrTrewsdRud99dWlnNJcWs1xaxtK11GoIYQkjcQcfNnHBBxX8+eJNVrMZJdl+R/&#10;RfhhRUsuUn3f5n5r/wDBZWfStR/Zl+EurauLmTVn+PPgCzstsEqW6WcWoSMZ3ldV8x52J2gdAD61&#10;/QFcsDfS4BxuYD86/nk/4LEePPEHiT9m74V6ZfS3kkNv8f8A4fW0aSRDyIYba7YRxqwA2uGdsjnI&#10;IPav6Grg4unA7yNn8DX03hpPmo1n5r9T5LxPhy4mkvJkR/1Sy8jAK89zTQ3lxA96e6t9mG49G4H1&#10;qKQ/u1H+eK/TT8xIeWNTArFwAGPemoSqEj1xmmIfmBPrQBMpO456g5wKr1JGxEnuePXrTo4JZJPL&#10;jBY56DrQ2NI7GyQxWUSNnO3JzxjPNWh1oPp+FJXzVSV5NnvJWVj4T/Y7/wCJX8Zfjv4RPH2b4jjV&#10;VU9duo23mA8fLg7eB19a+7DXwr8DyNE/bu+NGhsdp1HRvDGuxqeMhbcwOwA4I3Ngsec192KpY4HW&#10;vzbwr93KpUf+fdbER/8AAcRUS/Cx6+da1lLvGL/8lQqLuPoB1NOdlZhjkDApXIVfLX6k+9Q1+jHk&#10;jI5TLuiXIOMsOuAelWAoS3C9fm61FYYW4ucYJEafzNcL8Vfiz8Mvgj8P7/4o/GDXdL8MeGtJVJNT&#10;1zWp1trO3E0ixR+ZI+AC8jqqjqSQAKdS0dWxwTk7JHodsFyzMcADOaqNYR6pIpuAXUNkJ2NeCfFD&#10;9rT9l/4FeA9J+KHxq+IHhPwr4d8QxQzaFq+u6hFaQajHcRLPG1rvIaYNE6vlAcKwJwCK9s8D+NPA&#10;3j7wZY/ET4c63pWv6JqVuLvTdX0W6ivLO6hbIV4p4WZHGQQcHggg8g1Cmm2k9UU6ckk2tDpTA1vG&#10;qMhj9FJ5x7+lU7jhd1fJup/tzfsb+GvjIPgB4r+LXgK08d3F4ln/AMIrea3apqK3c33LZoy+Fmbg&#10;CJiHyQNuSBX1HeW91dym2BdVU4ZRxgd8nrRCcZfC7ilCUfiViGLM7fLk1feAcwtz3PsfrVyCCG1U&#10;rGF3H+Lnim4GCoyT1JNUSek+E7u7v7LyZ2XMT7CxPLDHB+tfEXxhFt8B/wBu3wH8YYj5Wi/EzTJf&#10;ht4nfpGmpW/+k6RO56bnIMAPoK+uPCty0Gpm3zjzkwP99eR+ma8S/bX+E+sfGn9nHxH4d0ZXXXNO&#10;hTxF4bmj4kj1XSW+025jPZnKGMEc/Oa/mzxXyapCFWphoe/TaqwS6uOriv8AEuaHpJn6TkGLVSnH&#10;ne+j/r7mfV0lvaSyMlr0Q8kdv0roFuNNTRRCqq8qJtXjJ3diK+cfgH8YtO+NXwF8NfFjSdvmeINJ&#10;gubtV58q6UeXdRH0Mc6uuD6V9A2U0UNmvQELnnua1y/H069GGIou8ZpNPumrp/cdjvCTi0Zi2sk0&#10;QWY+Xl/mOOgFc0fENjp+vvCYg9ssnltKdwkx/eHP44rpLi7eSzeWfgbiMjrXnniW2SKaG5RSPOjy&#10;Q3crxmvrOFqFCtiHRrxvzJ29f+GPHzavUp0lOm7Wep6u9utmzpG+8SAPG453K3Q1VncWGnyOxLEq&#10;cAVmeGtZgvfD4tZB/pFmNuSeTETwf+A9D6VW1DVbQp9nbjpulPKr+P8ASvKzDLp0cRKha7vp59ju&#10;oYiNSmqq2Z5pfuZLuR27t9aqjnipJnDzO65wXJGeuCas6Yto2owLfnEBmQTdvkLDd09q/b8PD2dG&#10;MeyX4I/O6j56jfdkVraXV5II7SN3YnHygkD6ntX0H4d8P2Vlov2G3xNOQXlfHIfrge3bPermtTG4&#10;Is7FRDBHt2RxgKAuOOnWseW4nQGOwwGA+Z84wPrX5VnnEssVamoWivxPt8uyqOGk5N8zMSbP2xt4&#10;IKp8oOedx5PtjGKdDeIkgjC8k/eqHUSpBd1LlFLBumMDPBFeY3ep3E92tyrsPLx5fPTHf8e9c2UZ&#10;JLHX5ZWUV/XXruGOzCOHtzK9z165d5ZlVeeOtSizNxxuKjuarq0zxfbVQlfLRuOg3gEfzqOOaaXC&#10;tkZ5IXNfPyi02mektro1YFtrEmRF8x+gb0+lEtym/wAl8lmBJ+lZztMJF3FsY+UD+dWFWO3iaZ+X&#10;f+I9fpUjLqXkflAqMKo2j61mtd3TPtLEqTwPWs+WdFtsgENuz9AKdNJdCzku5BtRCoyR03dKLAkU&#10;/EF3Bf6YtncFFeM/KnfOetY2k6UVwwJOeBmqYilvLreCWJbavvXYuEs1htImAcnBxySauU72KlK5&#10;PFZG2TzxyVB2D1NQ2ttNIztKuWK/MSOla9rbJCBNcEvIT8o6VBNf5uXtEK5K/N7VBBFLpt2B57oB&#10;Gg4PBH1qCGHyXecvjPAVa0LDWAumfZZEBxuQOSAfyrGlAkl8yV1RFUMcn+dW4q6USpW6EzSIN0ig&#10;ZxgE9acI/NEcMajIG529TXF63rMdwVtdKLMejOgOT/u+tdN4V0u/sI5LjUiweZR5cbnJA/vH0z6V&#10;7NXIp0sN9YrSUX0i93/kedDHxnV9nBX7vojubOJbeMRvgvnOajvJoovldgDn7ueapzGWOFp9xOBx&#10;juaydN0u5uFOoam7ZzkAt09OK8M72jU3xf6zPHSqt3cyRoSgPooA6ntVO5ZYx5anPOdorSiuDGqt&#10;w20cAnoaAOdtPDl9rFyZtSLRJ1HAyxrrbPTLHT3aOE8kYZiegHrXPatrd3HEVt8FumcdK4iS8vxZ&#10;SCYOAzbnIyCaAPSfEWrWEmny2UEgeR12gI3vzXmE1xptvZiN4Gz/AHsAkn2plxBcrp/25QUU/Ime&#10;5rnor++kxbYzk4BOc02htHb6LpUNxPH1LSkEKRwB7162bSGzgYxqMgdcelYHhjTRp1mLi4++yjr2&#10;Fa1zrFgsbJKxAIIzjjNIRqRyrNbrJH0Iz/8Arrzr7Fe6xqUtzO58mJygCnbwOwFd3p2VtVLcd19M&#10;GuGa8leJ9O0vO8yku46deeaADT7SymmMNim4h8PI3OB9TVvVoY7pxCD8sfyqKglurHw/beXZsvmy&#10;HnnJJ75rEgv57iRt3JGMAdSSaAO6hRryARseAuF2+39a5vV5DAVtY9uckBmHII6EHtzXY6ZbtBaj&#10;zeHJJK+ntXmmuXJ/teWYsMR4XnpVwm4tNA1dWZ1trqW1EleMSFuAFHI+tfz8f8HUcpf/AII1eMCw&#10;Tnxh4UK4+8P9PGa/fLRSmob5QwRtuAq8Fhx8x9fTNfzz/wDB0nEYv+CPvjLzGLE+L/Cu0dh/p4rp&#10;jBKrG3WzFTlfc/y46KKK9w6T/9Dtf+Df6bwrc/8ABLX4f+H5fNivrrxj4je9vllVEhtlvyEXaWC7&#10;85bc/wB0YxX15/wVW1e0k/4J3/GODSM7V+FOoDcirGrSSOouGd2wZCV4DDqTgA8mvnT/AIN2LPwL&#10;qP8AwSq8Kad4ntLIXNzrfiaKzvCXDxSLqMjiWaQNtRcfIoI5HOelfUX/AAVR0nw9N/wTR+OF1o+g&#10;wBbf4c3c39qJeTjykl2iJWjdiGcgA7QMfNk4GK+aqfx36/qfbUan+yctvs/odt+zB/ybR8Ov+xE0&#10;D/03w17lXhv7MH/JtHw6/wCxE0D/ANN8Ne5V/W+H/hx9EfyPiP4kvVhRRRWxiFFFFABXS+EdPi1P&#10;xHaWtxMkCGZWaSQ4GFOcD3PQVzVSxO8LrNGfmVgy55HHrWOJpynTnCLs2mb4afLUjJq9mj63+JHh&#10;8ax4emkiXdPCu+MDqcdRjp0ya+R3ULIUcYwSCP6V794O8eN4lspfCOtuFuJ4HitrgcBiQcBu4I7H&#10;vXm3i/wPfeEVha6ZXWRVG9M7d+CWXPtwfxr4Lg6MsDKpgMW7Nu8fO+9j9D4xlDHRp4/CLRK0n2t3&#10;PY/h3430S902Dw7KRazpF5QAbYsgHGQcj5iOorpdc0qC0kFwpkQSsBNPv3EIoAC464POcdOtfICF&#10;lkEgOCOh9K+tfBPinS/FuknTyJIrmC3VJ1LAErjbuU55GB+FfN8a8K+xcsZRu09/LzPqOB+LVWUc&#10;FXaTWkWuppwa1Fq1pIunLCrxHbujYbQxHLDPJG09c101ifKT+zwd5j+Rmz129ycfjmuHsYX0+/eJ&#10;Ra7ZY1a2t41UlggAJZ2IPUnGMrj0rqdkiwfY4iib5nc4AIdmbOSe3ygdSeM1+b2P0yadjXYwxYhi&#10;YBmO1GJ7nJ49aqNAxuzJepLMNgEUSyMFD5zuOMYxwc9cjtSPp1mJ/tEEgJjZlVw2Q7MemAO3t+dW&#10;hbXQUs0nlOAS7xjKnb8xBDBuDjrnP0pAnZGQ5uN6QRSPtdNxRciWMIwBJPueQMDPc0yGeyJnimH+&#10;jxgxMjjgiTGQR75P4VuNqF7FPsa0ikl2K/nISuT94LtxkBuhwTXndtc6povipo9RKtY3katlM7Yp&#10;TjAwfU9OeKAvdHxNqWm+O/2ZfiVqvivwno8uoaDqkonkELEkM20MVjJVWLKqbsOrhlZgjlzXtaft&#10;V/C7xVoMml6g8tjcXlrNiKfC8xAFxtfZJ8uRuyg298da+uJLSO4tiLiIPE6kMrgFWHoQetfMPxr+&#10;Gnw4fSbYz6VCpllbasAVUJTDDchDKcEDHAxXr5XCdfEU4Uo3nfT5HzeZuOGw9Sc5Whrf5nj4ZWAZ&#10;OQRkH2NFMjRYo1iQYCqFA9gMU+v6Xjey5tz+Z52u+XYKKKKokKKKKACiiigAooooAKKKKadndAdP&#10;4b8Uaz4ZuVmsZZBEHDyw5JR8dcr9K9I+I3xD0jxFpA0XSlmyJVkdz8qEL2x1PX2rxVJSgOApyMZI&#10;zj3HvUXfPc14+IyHC1cRDFSh70db+fme3h+IMVTw88Kp3hLp/kKOteleH/Bcet+ELjVYpYhdQTGV&#10;YdxLPCi4KsqnK5PKmvNK1NH1e90PUotUsnIeNgdvZgD91vUV05hRrTp/uJ8rWvrbp8zkyytShVSr&#10;Q5lLT0v1KLyI0pdFVQSDtA6YPQZ5qYNDcSyO+yLO+QE5OO4T/A07U7tdQ1Ce+SNYhNK0gjXkJuOc&#10;CoElCx7dqlgxYPjn+ddnvcqurM5WoqbSd0MCrsLMeQQAMdfxqM1cn+zShJkZg5+V1YcDnJK4/hyT&#10;7066thb+UoZHDqW3pkDqR/EB6UudLRvUPZNrmWxRoqee2eCXyg8T98xsWH54FLPZ3drj7VFJHnpv&#10;UrnHXGetVGV0ZW6n5b/t02NhqX7YH7HdhqjKltN8eI0nZzgCM2Z3Ek9MCv25+IugeJPDV9aaR4et&#10;mujcab9kgvud0a3DmR1icswLMCNz88Er1zX4Sf8ABRa8vtP/AGm/2SL7TJDFcQ/HJZIZBjKutmSD&#10;yCP0r9eNc1n4i/EnWo9U1SW6vdUZWXbEnlGGGFd3CoFRVxk8DtX4D4lwtjpTcXslfptsf0N4XS5s&#10;EqfMurt133Py7/4K6ajqS/sx/DzwvdGzVbL9pHwDcvGJGMwklumiIX+FwBF8x7HGM1/Q9c4FxK57&#10;SsB+dfzyf8FXjo2k/shfD6C4Er6pf/tL+AIdjQjbbxWd3ISfNJzudnIK+2a/ocusNO6Y6zNn86+g&#10;8MP4Fb1X6ny/ig74ql6MhY7oGOc/vAP0qObgKvoKkc5tzjH+s7ewqKbOQD6V+nn5gMH3D9RTKep4&#10;I7kYp6xlTuk4A9e9ACFcSBEwMYHHrXXWFotrGWI+dzkk+nauTgBaXcRwMsa7WJzLCshxyoORXBmE&#10;2oJLqduBinJsmVS5wKf5XONwp0jlfkXge3eoK8Y9M+EbZRoH/BSi8RCVTxD8JIpCfuiSXT9Q28f3&#10;yEH4CvvRFKqXPHGBXwf8UWXQv+CgHwn1roNX8J+JtDkPQMYEFyikng8nIUc/hxX3YzMxy1fnPh+u&#10;Stm9D+TEz/8AJ4U6n/t56uZ6xoS7wX4Nr9BtFFFfox5RNEsccckgA3PtBJPZegFfze/8HKv7LnhP&#10;4g/sJ+Lv2lfFWu+LJLrwNo+lWnh3wnbak0Hhxb2+1u3hm1S6skX/AEm8FvM0EbO+1E5CluR/SMrK&#10;nyHHAySazr3TNM1u2ltNXtba8t5FAa3vIkmhbadylo3DKcHBGRwRmuLMsJ9Yoypt7nZgMW6FWNQ/&#10;k6/4KAWvhT4Y+NP2JP2mtZ8T/CqzvtM+E0Phm18L/HTTtTn8GXUF5oFt59695Z2txbw3NuJQRFMU&#10;eRhDsJwQOh/4IVftSeBf2Of2BPAmk/tKanfaZa/GD47+IdE+DcNnpV01vfRXMljBD5MSq32a1lvn&#10;mMbSHYMt8xwTX9SniXwJ4C8Z6Knh/wAd6NouuaehjZNP1mwt7+0VohhGEFxHJGCg4U7eO2Ks3Hh/&#10;QryWzF1Y2LjTgh01ZLeJhaeWAE+zgriLaFAXZtxgYxgVwwyypCu60JLX/gX/AC/4B6FTM6c6KpTi&#10;/wCr2/P/AIJ/Cj+2h8Zf+CYH7QP7WuufsX+Cbn4e/Bb4caN8Uf8AhOvi78Y76zvtQ8SeKPENpLJF&#10;d2Xh5kju5YkMplVpWeKAuTKFC4Wb+7yynW4aS7hJET4aEsSSIyMryec4xkkZrl0+HXw8luufDfh4&#10;55ydNtSSe5JMf611+W8mV41WV2kUDcSFHzcnjOa3y3Ayoubk1r20/A58xx0aygop6d9SYAqg55J6&#10;U/AHNMmGGEa4JyMhacAByK9Q8s09GhW41m0hZiu66iXIGTywr33VbKC21B4rZDiMBcE7uR1614n4&#10;Rms7bxJZ3N+yJFHKXLyHCghTtJP+9iva9UuUbUGdWG6VQ+Bz1r8045f72npsv1PsuHV+5m/M/Mr9&#10;keyHwY+PnxR/ZLuh5Vlb6qnxD8GxE8f2Rrh/0iGPP8NvdDbgdCxr9EprAj5oySzdfQD0r87/ANtC&#10;5X4NfGX4X/ta22UttE1k+C/GUqdDoWvkRrJIf7ltc4ce7V+kRbyopJTjao+VuzH1Ffh/B/8As/1n&#10;K3/y5l7v/XufvQ+Ufegv8B9Tive5anf81/V/mc1eDybNlOMg559a8y1a+lvrtmkJIT5EGeAo9Pr1&#10;r0a4f7dp8krN9w549a8mII4PWv3LgShFzq1HurL77/5HyPEdVqEILZksM0tu4khZkYdGU4NSXN5c&#10;3ZBnYkDoMAD8hiq1FforpQclNxV11PllVkouKejCiiitDM9LsfGAk0eOxkYRzwxiNXf+IDpz9O1c&#10;o3iLWo5XHnLh1wfLGQfzrn6XHevlqvCOEnVlVlfXpfT/ADPcWf1vZqCSuup6JFr+kvprLdSOZTC4&#10;VQpHzFcAdCK4vSLeC51KCC5z5bSAOO5Hp+PSqMcck0iwxKWd2CqqjJJPQCvU/C/hWfRdXTUPEgii&#10;WKNnSFmDMzsNoyFzjGc054bDZbh6vs52ck7Xet7aW0CFWtjKtO8dF/Wp29zcLqMIstPXyIAQZCR1&#10;x0AqvFCpYxQOML1aqmpXJt5PLsADGxDEZJwT2qoLrFv5kjqgB5UdzX5FUbb1Pt5t3saB+0Qynawd&#10;QNzA9hWK+2/3XbnpxGvYH1qssc92zSO+ELDO09h2qe6kHl/6Edir97PcVBBA6OLdmdvl5VG7Ejri&#10;n3txKdIawUMzSlOe2BVS033MhZifLU8qRyfpWyjRPIGlAVE7kU1K2w07GZpOkNJdKHfydqcMRnmt&#10;G3sVOpscBtnAlPeqcurEkw2AJcnaOOgzWqFawssks0r9SaLg2WruaGLO1gCowDnqa5mJ4ra4ZwMs&#10;wPJNWLW0mvSZLjKRplmalg0+bUJj5KFwFONvp70JAlcisFgWLdICcEuT25rz/WdWlv52RDiIHCoO&#10;+O5/pXpV2WRhp6L8oQhvXJ9a8eniaCd4H4KMVI+hr7ngfDU51ak5q7ja3z6nz3ENWcYRitnudf4O&#10;mjSeaLgSFVKtjnAPIH516kbN0Tzw3LDjNeKeG47mfXbW3tOXkmVMdiCcHPtjrXu9/H5O+2LDMZxx&#10;nHFcvGuF5MUql/iX5aG2Q1eahy22Zgzw30m2AsCMgsQe30qrqI1BVW3tt+0/3OlW7ppI2FwTgNgL&#10;Wu1/ELSGyjUFlcuz4ycH+VfIJHuHHQWM8bmS4YnHOCec1pfZJ41VblSrMMj0IPNWJRly5z1J5GMV&#10;dm1qWWy8maNHZs445x0z7U0l1HFJ7mE6rbRmYYZy2FUms28El9iG4IRQQzYHp2rZj0zzFE05Majp&#10;mo0SORdyfOCxA9sVJBzmsFrqFbRAVjTJHAwP/r1b8JaHFDP9umwyoCACByTVy/iEkkVonK+aGbHJ&#10;OO30rpk/tB4/Kt4o4wOmSR+NNsbZtNKkxEbD5ScMT71RnstPadoFjX92euOCK5keHdXuLxJryceW&#10;reYyKSc+g/CuhEczfu42JPJ57n3JoBWsM1jU7LQ9Oa6myo27UA5ySOBivNNI1ae4tglptjY5Z3PB&#10;x7mm+N3uZr6LTZGJC4Zh/DWJYsltZSKrLuLMuR6elIRaucXkxMcm7HTn/wCtXUeGIEGpNG53kAN9&#10;PyrgLCaP5icBf73eu68KTpbzS3UgIUrgFu9AHf3V99mtp7k4G3O3Pc14tqb/AGltjn78gLY9673W&#10;Ly31FGXzNsaN1Hf864JyBcxiP5gx3AnvQB3unwxNE5OdsSCKMZxgsuWP15x+Ffzwf8HStvLF/wAE&#10;fvFgDHYvi3wscHqSb8V/RZo4TZJNIV4cAq3qABX89H/B000kn/BHjxm74/5HDwqRj0+3iu1P97Bd&#10;rE0kf5adFFFe2dR//9Hv/wDg3sv9Jg/4Jd+Blks7ozJ4t8RCW8VR5AV79wFZmIU87chuAM+tfUv/&#10;AAVK1a6vP+Cb3xuisry2tLd/AOrXMySyhhcvJMg2woEG0lVVVX+FQeRmvlj/AIN9LxbD/gk74aup&#10;7a72DxP4hSOaC5ZY5JDfOSskZymBgDgZJIz6j7B/4KoeC7m7/wCCZPxl8ba3ANKsrb4cXVjZWnki&#10;K6vLsRp+9ZFVf3ZZWfc3YYFfOzjeu0u/6n21B/7Ir/y/oegfswf8m0fDr/sRNA/9N8Ne5V4b+zB/&#10;ybR8Ov8AsRNA/wDTfDXuVf1ph/4cfRH8j4j+JL1YUUUVsYhRRRQAUUUUAORmVwysVIIIYHBBHcGv&#10;XfEPjHSda8LQW2qvJdXf2CKGNMnEMyO26Q9OSuBk9a8gowDwenpXl5jk9LFSpzqOzg7pr8j1ctzm&#10;rho1IRV1NWaf5i8g5681f0vVb3Rr+LUbJiHicMvPBHdT7GqGfSkxmvTqwhJNSjdPc82lUlFrkeq2&#10;6H1Vfy6P4l0O38VW0YVRtZhGoaUOvyiP59yAKeclSf7uOtdHZ65YXNiNTZZBHBKYolY/PM4AUbTj&#10;qScdBXgXwt1y8tfEEejA7re8YpIhAIDYLK/Ppjn1Fey3tta6RrkUVlFbCZ5kxJIm5jgNLNMSwODn&#10;HAIzjpiv5z4oyH+z8XKnF3i9V/l8j+l+Es/eYYONWfxLRnpJdoolZSjtHw2wAgNkA4OenPHr6URY&#10;WNIjyoUtLJnILE9ADXK6NNG2kW80+0lrYXM0SgCWaR8lV56DvxxyB2rpVmjDosoG5lLYHAAzj8hj&#10;jivnD6GUepHewW7OZS/G0b5X42Rxku3J9AM89q5HxjJDLoMtyr+QsZScbQWICnKlcdWIOfYV1moI&#10;90ywOUVXEm4feBTGOnTHrnr0rmby2nvbWe1BwiRr9oVwRvCRk+WOT8ucZx6UmtDSGxo6NdQ69p8O&#10;oxmbJUEpISD8vzYIHHOc59K8d+N8sudNTJ24lYc8bvlHA9h3r1TwrbX1tYST74hJMoCBAdgRUVR6&#10;dcenHSvFPjE8qXun2kzbnS2ZicYzlsZx+FfYcCU+bM6Pz/I+K4+ny5bVfe35njVFFFf0Cfzswooo&#10;oEFFFFABRRRQAUoGaSlyRRYTaWrEJA6nrwK29G8Oa3r7MNItpZ1QgPIowi56ZZiB+tbngbw/aavr&#10;MUmshksY8vLLkKhx2LEjA9cV6LrHxBF7bHw94JtGjkDeSsyAJHGudpZAvA9NxxXzWaZxiI1FRwlH&#10;m6uT0UV+F/vPpsqyWjOm6+Krcq2UVrKT8u33MyLX4N6gYI21K/treWTGIgC+M9AWBAyfYGt1fgjB&#10;5Th9QYv/AAERYUcfxAnPX0rymT+2fBmtmLVIIJJ02yBbkCYcncGVs9/UV1r/ABl8WENgWuW6ZQna&#10;fUDdXjY3DZ3JKWFrqSeu0V93xaHvZfi8jgpRxeHcZLTdv7/h1NHxB8HNVsYTPoj/AGsKBmIAK/I5&#10;IBOD+dco3w58SxRGS8t5YuFIyhccjqxTOOnoa7Oy+NWoZX+17VWwqKPsx2AgdT8wPLEc88V1Xh/4&#10;t2+q+IF0y8thaxSAhJZHGVYDPz8BQMdMVyLMM+owaq0U7bu61Xkd8cBw/XkpU6ri5aJW2fn/AMOf&#10;ON9p17ps3kXsbI2Nwz0Yeo9fw+lUsY6191Xug6Rqls4ubaN4zhnfYAuP4SWxjn1zXA3Pwa8IzmRo&#10;ReRDcGxG2QoHJHzA4z6mtMD4jYaStiIOL/C5zY/w2xMZf7PUUl+J8p9uasD7Vf3CxIHlkchERRkn&#10;sABXtup/BiddQkW1u4beADKpPudx6D5Rg57Yry/VvDmr+GXW4uJIlPmbInilXfnGcgA7hx7fjX1W&#10;A4iwmKlahUXN2PlMZw3jMNG+Ipvl7ooappt5od0lrfIY5jEHeJsZXORg46HHNUHubiSMRSOzBckB&#10;jnGfT06dsV1Wi+CvE3iS1l1G2glMIDObmUHYxUZwGPJJ6Dtmtzw78KfFGtXSreRG1gIJaY7XP3cj&#10;Cg5P1rStm+EoK1atFSW+qbM4ZNi61nQoS5Zbaaff+p+JH/BR7P8Aw0p+yXt3E/8AC8FAVFLsSbM4&#10;AA5OelfrZqGmalp+pSW4le2urdmtnZXIwVOCpwRjHQ/jXwP/AMFPPBY+Gf7Tf7GesWlxcC6/4X4i&#10;vMkYkZcWZ+eOHqWA5AycnFfot4j0+S1n3XreVczySPHpxIZ4LdiXQysP+WrFn3KeRjnHAr86rZ7g&#10;8ZmEsNW96lVsk9rSStf06H6LQyLGYLARxVP3atF3ave6bvb16n5Gf8FiIrLTfgn8JtDiM63EPx58&#10;ES3wfPltLJf/ACsvP9wAZwM/nn+ka7ISSVl6eYwBPfmv5q/+Cv6NP8KPhpqE5YyN8e/ASsSeDi+Y&#10;ZAr+k+/fNy+DnEjY/OvU4NyWrgHiKFXumrdtbfgePxnnNLH+wr0b2s0799LkXJt1X/bzUU336crM&#10;5GQOTwPYU2bO/nivuD4gWAEyDHbrTVQyMQPrk05GKwttzycH6UgbEYA7nn8KAJXZIlMUXJI+ZvX2&#10;HtXV6fn7DFu67f6muRjlEU3mMA+DnB4zXS2GpteSGORQpxkYPX9K4MepOOi2O3BSSbu9zWJzj2FI&#10;AW+7zQASdo79qtufJxGvBAGT9a8Y9M+DP2skXQ/2hPgH4p6FPGt/o0jDqP7TswgHPy4O3k9fSvue&#10;vg79v5v7P8L/AA88YpnGj/Fnw7csx5wkkkkTfL0bqOpGK+9ZV2SsvoxFfnPCy9nnud0V9qVGp/4F&#10;SUP/AHEerjNcNh5eUl9zv+pHSjrSVMihPnfPtX6MeURyZLHPWnwKSdg+tRnk8VPGQikmgAk2DJb6&#10;AU2IEzF2J6YxUbMS31NVLbdLfybxnp+H0oA2oZFhjeVwu37pJ6471Xt2WaNpMBFLjaOn0q0yQyP9&#10;nbCRoNxGclj/AJ7VB5jNMLa3xknd8vUD39KAAReWzBCP9pgf61ZRQFANKIpII5ZZCXckY4557AVM&#10;QqxheMj0oApSoCpVuR3BruPCOozzWUltKxae0YbGYg5t3zgf8BIx9MVxExA6nGfWu88C6ay211rk&#10;4URSqLeLd1JU5J+navmuLadN4Kbn029T2sinNV0o9dzifjf8J9P+OXwc8UfCvWQuzxDo9xp0UjAf&#10;up3XMEo945lR8+1ePfsafGLXfiz+zN4cm8Qkrr+hed4R8TW78yR6nozfZZd+ecyKqSc/3q+tkZxL&#10;udsR54U8Yr4B+HKwfAv9vnxh8NJ8RaN8V9HXx94fzwg1uwHkarCv+3KgE5HoBX81Zz/suZ4THfZq&#10;fup/9ve9TfymnFf9fD9Bpe9TlB9NV+v9eR94FVtNFfkbm5Oe1eWyHMjEepxXrd3bRXFi0TnhRvfH&#10;XivJ51CysoOcMR+tfuPAbXPWXkv1PkOI78kPmQ0UUV+knyYUUUUAFag1CP8Asc6X5K7vtHn+fnnG&#10;3btxjpWWK2LfQdXu9Ml1iCB2toSBJL2/D1x3x0rGs4JJzdtfTXobUufVQXT8DU8DGYeLLJoI/MYS&#10;n5cZwNpG78Oteo6m8dzq0t3KTuVyg544rzr4dySxeLLfywTlZQ2P7uwkn9BXbXMa3NywJwQSTtr8&#10;145m/rEF5fqz7Dh9Ww79f0RdCI4JwegrLns7eYCVweOgxWivl20BwSzMvHeo7a1M0Cs7bQoyT718&#10;Oe2VreKKNfMUYHIx05pstsTCWIB3NgLmppZEkZIoTnHzbh0pjpOIyyAk5zn3oELEkyDyoQvAy9Z9&#10;9bXxjA/iZq1bdbuK2fgZJyx781Vh+2T3gMxGxc4B9fWgaH6bpn2CMvcD98w4JPrzVtzn995m8jjH&#10;GBmtCWG2RPLmJZj0Gen04rM+zwRRGO3IUA5J6mgCO7mJsDaQsCWPzcfnVa0FxDFiJ2UABSQSPr0r&#10;QWGIhnkBVQMgZ60hZJoQqghTy3tQJEwtStsb+RkCuxjBYnJP5V4jqMqT30s0fKs5IPqK9tkto7iA&#10;wZfYVOR/vcGvMrnwlfLfCGzDSwluH4DAd8j1+lfb8HYvDUp1JVZ8ra67eZ4ef0alSMFTjddTT8Aa&#10;fcjUv7fHyxWm75j/ABSMpCqPzyfb613V3qDsrPsJcg/Mcd6r2xtrewjtbNdsSuQE9885zznPXNRX&#10;7zuRGvA654rw8/zR4vEOdrJaL/gnfl2F9jSUL36s5rUp9UvbyKFW2xrztr0HTYYI4Q8uM7QMk81w&#10;V5fCR14wU6kcV0y3lva2QluidoXPr2rxDtKOs6vBBM0URDMSAo9qZZPNMwknO0Y+77ZriHuzc3Bn&#10;tULu0ny7s8Cu8sLJrpiJshQoDn+lAFW/nvdau0s7cBYIxy4HGa2l0LZbqjXHlgLgnHrWgiwWSbFG&#10;30XOTULWyXdyk9wWBAwEB4x7igYulaRZRTmeDewAwGfBz7iumAAGKhikgA2IRxxipdw2l24A5OfS&#10;gQxQetc9rOv22mxMsYJlC8AAcVjz+O9P+2mwsY5JHBO5j8oAH51y7T/2pcSwwAMBneW96B2MCbX5&#10;rm7Et9hwTkkgZx9as6ai65dtp9nGiJgsx6YH15q3d6LpUURuLeJwVXhC2Rn+tJolxbaFo891KjLc&#10;Sbgp7+wxVSVipRsbcXhXQLK3C3L7juG4Fhj9KqXOo6Ylz5Flt2BdijnpXNNfTzQNJKzZLZyOlQ2t&#10;uzXiJbqTk5J61JBta1bJaKsAcktzj0FVNAt59W12GzgGFQbfMAyBjn1q9f6TqN/P50yMoJ44xx2r&#10;o7Oyh0JI/LciViFXBwR6042vqOL1No2jw2sUSyKcLlgVwc5IP4nGa/ng/wCDplVX/gjn4yVQBjxh&#10;4Uyf+38V/QxcCaPMkJLhnDMn8Wc5JU989xX88f8AwdMXIm/4I6+MURW48Y+FSzbWH/L+MZyOK74w&#10;c6vPFaN39PUiDStF6H+WrRRRXsHUf//S9C/4NzbDxX4r/wCCcXgbwpokk0cKeKfEF4ApHkxzJqJJ&#10;uphg/LEoGT2wPpX3p/wWZl8bX3/BOv426N4i8Q6bqsdr4Fu5VNvbyRmR4Y+m5U2mRVyTubjPbNfI&#10;P/BupdeD/Cn/AASF8O614lln+2an4u1+G0g0+Z4ro2VteyG4wYuVWRiE+c7TjP8ADX2d+3j8C/FP&#10;xk/YL8dfCrwdqNw3iLxt4UvbbR9Fvma3tpbu9kxABcSHYF2qXlcjnjn5qwzCrSUqdGlHazb68z6H&#10;s5VTrOnUrVX3SXSy6lf9mD/k2j4df9iJoH/pvhr3Kvyd8MWX/Ba/4J/C7w94Lvfg18G5YNF0Kx0i&#10;2ll8at59xHZ28UKPtRipdxtO1c8nFdVqXi//AILaaVpq6ne/BL4NLutjdtAPGkpmSMMF+ZM8NyDt&#10;+9jtX7dS42y2MEpVdvJ/5H4jU4HzOcnKNLR+aP04or8tm+In/BaZLV7tvgt8Fgkdgmovu8buCIn5&#10;C4LjMmDkoPmHcU7S/iL/AMFntVMccfwb+CcMssmxIbnxtLE5HIL/ADHGwYOTmj/X3Kv+f34MT4Bz&#10;Tf2P4o/UeivzU0fXf+C4etxSXFn8DPg4I42Cb5PGsi7mOTtUbiScAnGOlR3XiH/guJbZ2fAr4PXA&#10;EjRE23jSSUblOCPlbjB4OauPHOWPar+DM/8AUbMtvZfij9L6K/PC2h/4LuXECT/8KG+D0fmNsRZP&#10;GkgYnnjhj6Z69K5fXPFn/Bbfw7aNfar8Efg0sUbokrx+NpJBH5gypfYxwD70PjnLOtX8H/kWuAs0&#10;e1H8UfpvRX5X6H8Sv+C1HiJZpNL+CPwedII2lmdvGUqIqKcElmYDqQBzyeOvFdW2r/8ABcUWhvI/&#10;gd8GpEALAR+NZGLAAk7fm549KX+vWWf8/fwYf6h5pt7H8UfpLTkbY4fAOCDhhkHHqK/J+z+Ln/BZ&#10;m/2ra/BX4OM7Hb5Z8ZTBg2cbSCevsKv6J8Sv+C0/iDUv7L034JfB15RAtyc+M5VAjbADZ3erAfX8&#10;al8eZW9Pbfgy48AZrf8Agn6vWN1d2+qRXmnq3nrKrxKnrnoPY9MV9h61Na32nwPdQobmO1DSxId5&#10;UyYLADBwRyMHkjr0xX4A+HviN/wWpj1hoYfgb8HLqeCR4/Lj8bzq26JgGKlTnuOa9d8T/tD/APBd&#10;fQYotR1r9n34Mx23AiVPGszInAAVsMSMenHNfB8W5tQzGdOlglzWv6/JH6BwfltfLIVKmOfLe2nT&#10;7z9ndMubO3tfLsAReXBKKXQ/IyKIU4YAAKf3knYfdHNdHp9uig3EYk27VjQyfecDHPt7DsOtfgZF&#10;+2H/AMFrYsGX4D/BdpDnfL/wmc6O2RjGVI4Hp05q7/w2l/wWzZPKPwH+CxXI4HjS5HA7Z3c+nOa+&#10;b/1VzFL+BL7mfUVOLcuf/L9fefvUzKsqiBxjOZG+9uPIC5H4lvQdOtcuL46UlzDNHGoAKozZJO77&#10;zHIyMlgAMfyr8OR+2V/wWqWdZ1+AfwUDAnp4zueR/wB9VlXv7W3/AAWn1ESG6+A3wWZnj2Kf+Eyu&#10;FCn+9hSCSO2Tj2pPhfMN/YS+4UeLct2+sR+8/fDQxDbwf2d5iNLBGnnKpLbDKoYAnA5+leSfGjRZ&#10;porbWk5ESvHJx2zuHPrzxnrX4wW/7V//AAWutL2S9tfgb8GkaUr5mPGU5JVOi5JJ7DP/ANerut/t&#10;b/8ABaTX9LuNMvfgL8F8XCbGdfGlyCMcqQN38J5r2+H8qzDB4unX+ryst9Oh4vEec5bjMHUoe3jf&#10;pr1P0MNJX5Of8Li/4LM/9ET+D/8A4WM3/wAVSf8AC4v+CzP/AERP4P8A/hYzf41+yPNYdYS/8Bl/&#10;kfif9kze04/+BL/M/WSivyc/4XF/wWZ/6In8Hv8AwsZv/iqD8Y/+CzQ/5on8H/T/AJHGb/4qn/ak&#10;P5Jf+AS/yJeVy/5+R/8AAl/mfrHS4JOB+VflFb/Fn/gs/chjD8Evg8SgLMD4ylBAHflq3vCnxy/4&#10;LSaHqA14/Ab4PTRw7gHufGEwhDHgHOeSO2O9eNjuMsFRTi783RWau/mezl/B+MryTily9WmnZd9D&#10;9a9M8D+K9VCvaWM2xukso2J+bYxXpun/AAPuJLbdql8scrLny4V3hT7scZ/AV+Sn/Dan/Ba4tsHw&#10;E+C2e/8AxWlx+vzUo/bN/wCC2hRpR8AvgyVUgMw8Z3OBnpk579q+Rx/EOd1bexoci9Gz7DB5BkVK&#10;/tq/O15pfkfqr4g+Ez+H/D9xrH2sTSQbXKEbE2Zw3XvyK8ar8+b79pz/AILc/EKWHwxbfAn4M/6U&#10;/kpDH40nAkl/hLEt0Xrjp615df8AxV/4LPaZJ5V98Ffg3GSzqu/xpKNwQHLjLfdyCoboWBAr1st4&#10;olhaTWbTcZvVXT2PJzjheGNqKWTwUoLezW5+rZkcqIyTtAIxk4wTk8VwOraRf3HiG41C+0XXtbgF&#10;jZDQf7Aa4VrK8ilumu2d4JohaXEoa0MN7MyRRpG6+bH84f4A1vxh/wAFsvDmgWfiDW/gn8GbaO/t&#10;lurW3k8ayi4eNyNp8rduGQQ2D/DzWdo/xA/4LV+INd0/w5pvwQ+Dkl1qTlLVf+Eyl27gSG3NuwNu&#10;MnngVWY8VZRXh7P21ne+zd9+nz++zM8v4TzejLm9jf52/H+tLo/RDxVq3xRbWNQ1TWf7be1vddtb&#10;Ka+ttOt5/KN34mt7O0i8PIYna+8/SJJZZw/2jyptoCxuFheG6vfijHobaPY6c769b+BtU10xyQQt&#10;ci9ga6sdOt7i3Taq3V3Ld6XOY1VVV4bpNqY8tfzlvfjN/wAFm/D+sNZp8Gfg09xDJsMlt4ylcK4Y&#10;gYbPBBXII6cEHNWtW+Kv/Banw7ZRC9+CXwciivoIrpRH4xk3SxLu8ovg7mVSz7A33SWwBkk+Esww&#10;ijzRx8uS9vtfNdvy76aI9j+ysZKXJLAxcrXtpr597X9e3dn318afEPjX4c+FL3SI7y9txYazrp8O&#10;XVtZ6fdXusTW1toMKSXcQt9v2SSaS8BljjjAkVYvNUrGkvT2Xw/+K2kFdMnu/EjQW2u2V6sNulqZ&#10;rWBfGEzPYoywPNLBJpDCSUSmV/JXcrImUr8/NQ8V/wDBb3w6LfWtR+A/waT7OY7y0uZvFjuYJn+W&#10;N4GfJWbH3Wi+cDoRWAnxK/4LRyxX07/BL4OIunRrLeeZ4xmUp5nIXBOSxxyB071y/X8BzT5sc7dN&#10;JdXd31+XnvudDynMOSKjglfr8PTRW0/rbY/U7XvD3jdteaayttVZkhT+ypIL3ylsGNoozO7QFYHE&#10;2Xbf9nBB+YsuAna/EXX7fx38T/DsOlaPrS/YLu1mtfFlhBqU9lam1vY3ljRbYG1t2vSNk8lyqqll&#10;uDlhiNvxitvjN/wWSumUwfBP4PHLBEY+MZcEk8Yya6bxF48/4LVeF52tfEHwS+DEEyxNL5beNmZt&#10;isF6Kx5LHAHXvjFXiMFlSiqtavJKTum4u2m9tdd976LuRhsRmkpyo0qKbirNKSb8r6abbWP0BsdI&#10;+IQ+EHijwrp9l4o0rVNV8PaTbon2yeG+1DxJbQXb6peW8hkd3jupTbI00LJFcgAIxCuK7KLS/HDf&#10;GrxH4j1GC3bQZdD1ezh1C21SSW3iP9paZNYxtYNaxr9rnaO5y6zSAQ/dIWMh/wA0dT8Zf8FtNG8O&#10;2nibU/gb8HIbS/tFvrff4zkEjQu5RX2bt2CR6enqKy9D+P3/AAWX0u5+323wO+DE5aFo18/xdKyo&#10;WwM7WI5HQV04DE5VCUfq1ZymrOyjvZt+elnb7n5HPj8Jms4SeIpKMNVdva6XprdX+/1P0Q+G3hnx&#10;nozeK9W0u1nsvEVx/wAJPNomov4OvppQLiaZrNv7auLz7FcI8G0RQJFHvDJCp3g7vZPAF1+0fq91&#10;peteJLTWbe0srzwyEg1C2s2TU5ZPE+y7vJWm07T51WDSkEqxG2tXRcSyITgn86tQ+M//AAXh0+ys&#10;rmH4CfBeE3Ntviit/FeZ2jXgZjHzrgHgYzjrmvNJfi1/wWz1pzNdfBj4Ou8dw1pGh8aSs/nKobZG&#10;iMWJ+YD5R147HHzGIlhatVe1rKFujT/JdfmfU4TD4unTbp0pTUlo01Z/Pt8j1P8A4Kx3t7ZftQ/s&#10;fa5BCk9xB8fv9Et1ujdbmSzLRjA/2iP5V+p2v/D74jyWZ8V+M4LLSwJFtY0upFe5uJpC8k8jBS3L&#10;HJkY4AIAwBX4w+EPg/8A8FXP2uP2pfgh8WP2ivht8OfCngn4F/Eq38a+JNZ0TxL9ruWtljMcsfly&#10;FjKyKM4T5vWv2W8ey6v8WNT1HxfpNyP7KtJpZ7ie4jaO2sIjIywQLIdzyTSA7mCgncc5ODXy+Npx&#10;pThKhPmatr8z7DLpTrKcK8OVPSz9Nj8R/wDgruxb4MfDJvX4++A8Y6f8fzV/SjqcZjupAf75P0zX&#10;84P/AAWLs7Ww+FPw0tbMOsQ+PngHyxJncAb45ByAf0r+kDVTm9m5ziQj9TX77k+MVeTqr7UIP8z+&#10;fc7wTw7dF/ZlP80UY8EqADkNS3H+tOTk96ljZI03DPBzmmTf6tQevevePBI48bGB9P1ppOUHsTUs&#10;OFRnPpj86i42fj+VADQBtJ9KtWVwba5V+xOGz6Gq5dcbVGOmSe9XdPsnu5gTnYp+Y/0qKjXK+bYu&#10;nfmXLudvACJQR2yf0qFs5OatA7FI7sCfwqpXzR7p8Mf8FIreSX9kfXtUj5bStR0fVlGcD/R7+HOR&#10;xkYY8CqEP7d7zwrdH4SfGEq6iTzE0AFSGGdwPncg9R7V7F+2RoB8T/sp/EHR0Us7eFr24jAz9+2T&#10;z16ZPWOu9/Z+8Qt4s+BngvxEH3fbPC2l3DEYwWNrGG4UkfeB71+LZplmYVOLK8cBjfYe0w9Jv3Iz&#10;5uSpVT+K1rc623ufQUa1JYKPtKfNaT6tbpdvQ+Yk/wCChHw+B3HwH8Wjj/qWJf8A47Q//BRv4Ggk&#10;XeifESGQcSQyeGrjejDqrYbqDwa+/WnlWM/O/wB71NJ51wPvSOPYE/rX0a4f4lW2cQfrh1+lVHL9&#10;Zwn/AD4f/gX/AAD4ET/gpJ+zJEdt+/iuzlH3re70C8WRfTICsOeo5q7B/wAFJv2QmDf2j4h1Gxb+&#10;GO+0bUEdh/eAWBsj8a+6ctI/zck9zyarSJbT486ONyOMugOB+OaTyjitfBmlB+uGn+mJX6B7fBda&#10;Mv8AwNf/ACB8W2f/AAUc/YyuJSh8ZRxYGQ1zp1/Ep9gWtwCfatHSP+Cg37G0166/8J7pURcna00N&#10;1Ggxk8s8IA9smvrS68P6FqMQW/sLK4jQ7gJoI5FB9QGUgH3rJh8CfDy9tJbe80HRJ0cgsk1hbuvB&#10;4ypQihYDi6P/ADG4aX/cCqv/AHZkJ1MC/wDl3Nf9vL/5E8FT9vH9jq4kMMXxC8OrvIXc0si7iT3J&#10;QADPckVrab+2P+yXbjzG+I/hDezEszajF0/OvW1+D3whuIGjl8I+F3V1KlH0mzwVPUH913rCuPgN&#10;+z2qiKLwJ4MLlsD/AIk1l0HU/wCqpulxcv8Al7hn/wBuVV/7kY+bA/yz+9f5FAftS/s6zxkJ8QPB&#10;e04ODrFoCffmSuoi+NnwYlIA8YeFSSRgf2vZ5Oen/LWuFb9kn9ldivmfD7wfnkkrpVt8zH1+TgVg&#10;yfsQfsfMCD8N/CmCD0tMHn6HilGfF63hhn/29VX/ALYxWwPef3L/ADR9feDPFfwsu7E3F3r3h+R5&#10;pGjaJ9QtmY4OAoXf79hzXay+IfDUksWj6Ve2KxxkKkMU8ZyxPQAHJNfC2h/8E6/2IrvQZLi9+HGi&#10;lnmMccgkulcA46ETDBHY1TP/AATG/YgmeSFfBEcWRhHi1PUVkXPdWFzkEdjX5HnuP4nWKqxqYejL&#10;Xb21S3/pj5bH3WX08L7GDi3t2X+Z+gwMU0hSTay8bQOSTX50f8FF47rwRoHgP9oDSFMes+C/iFpA&#10;09hx5ttqz/ZLy2c9QkqEZ/3atj/glf8Asahv9A0HW7aUcpcW2v6mssbdmQmdgCO3H4V8m/twfsA/&#10;B74Kfs1+IPi74Am8VnVfDsmn6rbLqmuXN5AVjvYVkzFK23IRmKtjIOMc1+ecb43PJZRi/bYKnFRi&#10;5XjWlJrk95NJ0Y3aaulfdbnq4SFFVY2m/u7/ADP2fnRora5V8sWbaPXFeazALKyjsx6/WvU9CvLX&#10;XNHtNWtwdl7aQ3asc5KzIrg8+x7155rUH2fU5owCAX3Djsa/pbgKvF1aiT3V19//AAT4ziOD9nF9&#10;mZVFFFfqB8cFFFWLS1mvrqOztxl5XWNPqxxSckldjjFt2R03hXwvLrlyJ7vdFYxt+/mx97HOxPVj&#10;+nU16t4i8Tmxtv7N0yKOKAQmJIsZwuMdqGE9vDHpumgCG3jEMIGAGI+8/wBWPNY8GmXctz9p1HaC&#10;jB8Zr8bzzPp4qtdaRWy/U/QcuwEcPCy3e7/rocT4U1ufw1Fc3ot8idBDHO6cLzkgHjG4enpXX217&#10;bmzWU5Dygs6txjNSeJNUtIbJd7ozZCpGwB9sY9Kr6hZme2t0l4d1UybeOvTj2rkznNI4up7Xls/W&#10;68i8FhXRh7Pmukb+nLDKn2mQjaBgAe1VLyU3VoLf7qM23A64rahsYbOy8s8bRwK5e5ui13Hpumpu&#10;dh+9k67d3X8q8c6y3aLCkeIVbA+QdzgVbdl8s7cjHbPWta0tVs7Qwj5iife7n3qkbuKHSjeMu45P&#10;TvzjFAGY0txKHVflztABrXtrZ4IMzhWY9MVz2i3D6vezMUZI0KjaxrrHjnjJWLkcBfbNAGY6bi0q&#10;LuwdvJqCNoxMIRA4JXPPQj1zV8I1tG4cjdu6diTXOW813cXkse/B4QFf4eecUAa0gjuFeMMMAY+U&#10;9/So7dUaMQK3HQ5pq21hbfuYJH3budx5JPUnNUbJrdbx4M5AJJJ9aANa7uFhGw/dyOO5rNOoObiV&#10;LdflC5BwTj9Kz9SnkMq7Dn5wFHsa0vtT28k0MO4Ky4I4wTjtTVupUUupUs4JC0jsT88mQD1+6K1J&#10;bdIv9a+WI+73rN091BbcfmD5wOvKirZ8sK0zt8x4ycZFa1372vZfkZw2/ruY0llBcTCNFxnkk+1X&#10;L3yZLYW/B4ycjsKvST3mpKDGIxsUrkfLn1zVSeKNU8pAd3AZv6Vk/ItozILS3s4vtMkZUFN6j69K&#10;7Oy8lbdfm+Y4Zge5qjMLvWpY1k2RWkLBQgOS22tOSW1VzwAqjg49KJJdBytfQyb+6VbnySctkFvx&#10;6Vt6ZbbVNzKTubpnoBXKW8kF9qcrqN+MYwPauzRjGn7whMDgUiSzMiOArKDzXmvjeW6mWHTdPlKc&#10;kybW/niur1jU47S1M/mKX2nYg7mvDJPPuLo3t1uQhuR60AWtLDWl2VmAbarAOo6mptPgvDdzXVvl&#10;S+Bkds+tV4rqa5lFsihCSSpHoK9Dt9Ni8KWM9xqE4lNwq5Cjpjnbz39a6JK8Yv5f194oJXaZxt3f&#10;GO7jsmLM2fnx0rRuok1FhBtA+bKr0rlYryS71EyW4xliQT6V1Nl9qup2dD04B965xiNpkss62aoN&#10;vAOPU/lXYWOiW2iMbiZt2xC2eR09ag+z3SSDOG28kjuasLDqNxbyPfbRG/UdGI/WqurFJqxWsJri&#10;/ZtUu/lXJ8tRwMetQ27m5v8AzOoA+XFSTTiSSHR7MMgc7T8vQVpx6b/Zkv2Vs7go3N/hStpcHF2u&#10;PUTNIIYVyepJ6Cv5+P8Ag6jjki/4Iz+L0yNv/CYeFMgf9f4r+jG1iWJBjg4GT61/Ol/wdVTxv/wR&#10;u8ZRRkEr4x8KbsHp/p4rXD/HEUdz/K2ooor6I3P/0/af+DeDxD4H0f8A4JReDjqlqmoX0fiDxLKt&#10;q37tWY6m+yOSQc7SBuPscd6/X/U7jxB8Q/GNnc65dJd3V7OlvGlsjCG0XIAiiUYyI07KpHTByK/D&#10;r/g3001ZP+CYPhK+unEcB8T+IYcqU81na9kICIzAt93k9F7kZFfuj4btvEGhxL420OSBDa3J0+Br&#10;va2LiVMBVGSpIznOQB1zivscDkuCpQpYqdTmm1ey2Te1/PU8TE51jZSeFp0+Wnezb3dt2vLQv6zq&#10;eman8QIG0uSGJzrhubkzzLBagWjoqO7yb5I1I3tzwcgKvBrs7vxZqVj4pl0+21zTJLd1uXW006Nm&#10;WUzu0Wy3J3Zldm2xkjAU+YRkAVi/Cnw9eaINa8Y6l5Ly6YXVzfx+fALlsq0kqg/N5e4lOuXI60nh&#10;HxTJotprHxO1TSxql3ZPFYWl6UWKztTECsI8plIeQn5sE8dT82K/Os0wNXD4hUamsnq0tl6H6Zlu&#10;YwxNF1Iq0Vom93bq/wBDlvGVil94qmsrsPqeotb3EJg08y7xeBi2xgVbzFgA29AG2cgAc8ppmjaA&#10;A9z4qs9Vure3Vcvp58oRjc2d6yL8oDHqOCc4HU16bpN9L4D8LS+OroWJ1jxD5s8dwX2y2SMWYiFM&#10;EF3bhuDhSBnqKq+HNX8RHwhH4inuIZoI7mPzVnfevl2qGOCK4hBB2GR2bO4s3pmvGqfEz1YaxUls&#10;cg134ds7Vn0bW7+JbZmlgtL+Pz4ZcgeYE8s8ZGAWbqM17V4G+LGseEfCE3h+PRXPmt9rn1u3jNxG&#10;pmy2doA8tdhCqDnBGTmuZOt+Jb7x3Zz/ABA0+zv7ayEMdvoEKLCJ3mi3xMIeoDAeY+4joAcZruvE&#10;3xMW6mbXUtdVs9HvrSC0swYiIGlABbexBBKthiyAjauFPJrehNmVVpyUbHEn4/ySQTW8d/dyT3dl&#10;Haf8TCFYoLdYyEJAQtuZoycsRknA4rstH8X/AAhh0q60uQ24trxxLKkMbMGeUyYDg5Xd5aplQeCc&#10;DpXJTeNfCXjq6i0LU1spIbRllu9RuYVimmR1CNa20QG93Mv3W3A81b0f4TfCa48OXnibXZryzMNx&#10;d2yWjzK6gWrRq0kjJ0w8mwDJOabnN9UZz5I66or654v+Hq2Fppfg7U9kEEpkFg9uI7cNKTwxIDM3&#10;ozEhASR0Fet/aVWzT+y5YrghF+dW3RnKbmCtwoGfbpXz7Z/Dz4bXl3e/2RqN/cm2XyzaWkayOzMD&#10;92Q4Uj5STz7DmvbPCug6TpHh231uK01OUXKCWJF3Io3AqHkBJ2jHYc9TitKKk78xFVRVnc8V8b/D&#10;y/8A7SbxD4XVZYHcXTac4zG0o5OxTgEc8g9TnFO8K2Fn4y0zyNUmvbjUn1O382WzZYYbe2yxZGAU&#10;MJA+SAOBwBX0bfWF7punw3F0kMBkWPy/mLDOD8u5up7GsGPwU+k3D+MrC0L6mgOYYBhJGIwSBkDc&#10;D0JHfjkCnHDtPmKqYtyXK5FzwJ8L7jT/ABY/9myDTrOe3lAS9m+0E20eZjIkg5G7cc4G735rrLuC&#10;5kluJZZVwrtGFf5m/ddyFzgng475rx3VLhdf8UafpHjm7uNOWy02WS6gt5iJRK5KqkkgyFC4yepC&#10;4Fd1YaPp3h64ju5NU1g6VZzRPJp80ih1uHkW3SOUlVlGTtIGfujOK0jJaaWsc9W61k90UdQ+Gfhj&#10;VLyXUNcRvPaN9scAC8vgIXwc7k6n34rz65+CWmQusMWqyCVzhYpIRux65DfnXv8Ab+Yz3lhatCZ7&#10;O4ktbraDvZlYgMQccMOmO1QiMwRstzEy5PzkA9G42nkivpMHxRjqEeSFV289T5nF8NYLEScqtNfL&#10;Q+J/FPhLVfCeofYr/aysN0U8ZyjjjkdxjvmuW/xPX0r7yvtTjv7ldNsNM+15QrcTTqqLGrABQMg5&#10;45LdfavKvG/wq0m6urzU4b6G0uHbzRbyYMQOMEb8jBJx2xX6Hk3iHCoo0sWuXz8z87z7w1qUr1cF&#10;72u3kfMVFdx4t8Gz6FfTNYOLmxUgx3CsrEKccuqnIwflzgAnpXD1+iYPGUq8OenLQ/OMbgatCbp1&#10;I6/8EKKKK6dHscgU4HHUU2immNOwDPbv/WtCTV9QfTo9G8zNtGciEAYz1HvxWfS1hVy+jWalVgm0&#10;7nTh8yrUFJUptJrX06/M6DwzoEniTxDa6TvkJn+VhEPMcIqklUQEbnwOOf0rvvHNhp/h/S7jTme0&#10;s7m7v0e20OB/Pmt7RFO03Ui5UOSqsVDZ3eg4HlVpd3VlKJ7KV4ZAGw8Zw2CMYB//AFVUEcYle4cs&#10;0r8vI5LsxPcknrXyeb5HisTi6Np2pR1a7u/X8D6vKs9wuHwlXmheq1ZPsrfnvc9k+GmsWvw9lfx9&#10;PZJqFykJj0+KRiLeN5C0crSlQcOFyEU8HJPbNea+JNX09dfsNZvL5bm8mK3mqCMK8MLlgyQpwQ6o&#10;gAxyobIAx1zzdymy/s2R3MHm+e0O4iNnA2hiAQNwGcZ9an0bSfD004t7+0mYr82+E5AQAk5Tgnnn&#10;g18XxtwhmGJrTxUdYrRK+yPueA+Lcqw9KOEd4ze/m3/wx0vxC1zxB4mvTrGuahPcPLppa2uiix7r&#10;WNCBCAMAEttDY5PfpXrvgaLStT1DVfHtjMtrZaT4cs9EsGC+a9xfXEHlkQovzZL7yWAJHJ9ccxq8&#10;ngTXNA/sy4uy8doA0CRoySBQeVBbGGbPOKj1DUL7QNEbw34fMFjdXUasZHkA8mFI9pETYxvYEqT1&#10;6465r82rZViKdS1Wm7+jP02nmeHnTtTqpL1R4ndfZtW15obCNpHWVlXb82SrEADO1tvJ4Iznvjp7&#10;74p07wr4q+JOg2Ph5UvIjpFsHTDxR3VzbqIwmGwVjyo3sMZ5PavKPDnhSS0Se7kuFUPbXKQzLhpJ&#10;pNjIFRBzyTjJxjOc5Fei/EXWdP074iRX1taOpttMt4mjKoFVTGF2kADG5to5ycEnNd2bYeWHpUsL&#10;Ne98UvV9PuPMyfErE4mrjKOqtyx9F1+89K8TSao1+s9neQap4n5R3tlMNjotpBthWOMyHanIJLbS&#10;ZAOCR18H0Owi1RNYttLeCSBYYU1XUtVmBj8xZGM1yjAblUqpVRy2G/2uPafif8Q7rQPDlv8ADjwk&#10;8y3Fzb/Yp7S3YsGjL75pZWx5hklcsq5Pyp7EV5X4b8GeNj4TnutJiSKK/kSR7OMAySRqflK56KuP&#10;xGTXHgMt+tVVBz5V1b/rc7MdmUsJQ9o6fNJ7Jf1sbHwP8HjXPiBbC2hN5Zac0l+VuQIVnNupkSNy&#10;dwXe21TnIG4ZJro71/DviH4w6j4q8ex293baHDc6hqdpaqFt3u/Ndmh3jBdI2KoCQd5GBwav+Art&#10;YrCZNMs1c2OlT2VuhLQtPc3s6J5zlhhm3JkDOdqjpgmvK/hx4e1LxHd63o2iQXF0WgntRmYxwriQ&#10;vJNO6jfJHGi7thPJxnvXqcTZr9bqwhT+GCsvutf5nl8L5MsNTqVanxVHzP59PkUfiLd3vj3WoNd1&#10;aU/b9RiEVlp9jDvCQRoi20S7cKT137VAX36VZ0SFfAeo3Y1c297d6dp5hWGdBLCl3IVi2e5hL5z1&#10;3rXqGrWXgn4E2ps9M1KTU/EU0QsnuAI2Fmm5Q2zOWGQx24GevTFcb8N7nUdKudSjsRbDUJ2hha61&#10;CVVjtFMhZpmBDCQhlGFwcnFLh7D+zhia+8owat2u0jTiOvz/AFTCpe7Kafrypv7ilrkt2Gl1aTVb&#10;hdYaFZJLaOBYHZb1tksYbAcMsbr85x94gDirmgW2gz/2rry2S6OmlW6xWds83lTzSzExBVm4dnIV&#10;mMn8PIHUV7V4q1vwZpvhC9Xw/ZDW9eLS6TPrt3pwUzttLv5Cl1KSIWOCUboOeK8E1rR9FttNsPD8&#10;sNxK0WnmWW+Ub2l1CTJEazZKgQRMqtzjcDnua+ZrN3R9JQk2rctjrPhdqd/4i8FSfDy4u3sfDZup&#10;J/EElsi/aH8x12tJIx+WPdgEDJAHfPFr4k3FgPCemeFvAirFHb6edVvrW3ZWihWWNczBnILTPtJ7&#10;kK3ABIrAtvCMfgfTo7w6vdXEt9ZRu+mxxBSUlRnSJnDsAGXLgbfrjt5h468Qa3qWow6drA8mOC0i&#10;tvs8aqm6GM5BAHyhiB19sVLqSUE16Gioqc+eO2//AAT8kf8AgrpZHT/g38MILiUPP/wvzwC00aHK&#10;puviVGckZx1x3r+kvUH33s2O8zfzNfz3/wDBZTwZqml/s8/CnWxp0tlZr8ffAMKTXTxmS4aa+eRS&#10;Ap+ZlXhsD5RgGv6FtQixqkqH/noxOOK/cuAKvNhkr/DGK+7mPwHxBptYxy6ScmvnYoAsy4/u9abI&#10;5fBP880rcfd4B4pxULmPqccGv0A+BBT+4YcdaiB+Uj8akQDy3J9qhPIx60AKOePWut0GVTbMmPuN&#10;n8+lckAT90dByc10mhkbZUz1CtjvxmuXGq9NnThH+8Rul2wcHk0mPlzSUpxsxzknj2968E9c5Xx1&#10;oyeI/A2t+HZFDLf6Pe2RUgEHz4Hjxg8fxd+K+Zv+CfOuSa1+xz4GllJMlrpc2mOSScGyuZocZPoF&#10;HTj0r611e4jstMurtyQsNtLKxHUBELHGO/FfFf8AwTht5IP2OfCk7gf6VJql4rDkssuoTkMfcgc5&#10;r86x75eLMDy/aw9e/wAqmHt+bPVpf7jUv/NH8pH3CMBg3oc0Ejd9ewNPfse5GTSLjcN3Sv0U8oUf&#10;I/0pTGiAnJzmmswOAMZPJ9qG68UAUNXkvI9DnttNI86dkjG4fdXcNxHocVfsExblG+XONxHtTTjv&#10;UlgfNncEnG7oPYUATsU2OAXGVKJjG7n/ABpPs4treOG3AMm3bjIyPXrQD5l7HGpGOrH0ApJJrVy/&#10;kqQitsGO5z6/rQBeMJQbWIJ9RUcwypU5wVPSrBZCmVORnrVeY5hbHcY/GgaPRNBy3hS2cgE+Y23t&#10;wGIras7fE7SyckjgVXS0m0Tw/ZaWRh1Xc49Mkk/zrYtFjSFric4OOK/BMyqc+Iqy7t/mfpGFjy0o&#10;J9kNlv4bL5QRux8xxnkV8o/tk2V145/ZW+Inh5VLm48H6m0SBWyWhgaZT8vPVBX0/DZC8uh5qk54&#10;A6DmqXi/w5p+q+HNW8LzKn+mabc6fICQRieJoyDnjHzV4Wb4P6xhK9B/bjKP3po7KUuWSkeU/ska&#10;3H4u/Zb+H/i+d8i68F6S7MSOWS1SNuRx95SK67xTFFMEu4sZGA3/AALOPyxXxv8A8E3fFF9rf7EH&#10;gfTZmO3SIb/R5WbJ5sb6eMDJ7BQAMcV9WajqH2sFRxlwTjphcgAfz/KvR8Ja9TFYbL8RDrTg384K&#10;/wCJ53EPJCFWMu+n3mRRRRX9Dn52FdT4LvILDxPaXFwVChyu5ugLKVB59Ca5aj6VjiKKqU5U31TX&#10;3mtCq4TjNdHc95ubmdSsKkhwxBcdjVO2tdUm3G8lzF1ZgcEAGprefzbG2vrhT++tllPuxGCfxIzV&#10;a5urm5tzaWXyAkBj6DvzX4FXpOnOUH0dj9KjNSSkupj6jDo01x+4zNICCM5O3HeugskkmvRczN5g&#10;CjZjp9eKji0yz0/Tbi8hQtIImAbOe1VPCVxLdWUjTfLhtn0rIZu6xq1tZIQHEk56IvY/hVrRLD7F&#10;aiRhull+dyeuTVEJo9jcxWkLB5SSTzk89SatXupxWkDBXUv2wc0ASpIBbSXFywRWdhjOOPxrkrma&#10;S+s0stNfy442OZDxyfpWNeTySuEu1lZF5CqPXvipRYwSwr5hkiRjkJ0OPcUAbHh1J4ZprfzTKyYL&#10;OehNVNV1XUo9SEZmZUAXCJ1/PijT40DPDZEIrnamO+PWrVnoLzapLNdsCoVU59vSgDIn1WcykK0j&#10;EndjOfmPrXQaZPbabbtPqZCyPz0yf/11bew0DTlckKZV5OSScntUbWcEl2st7t2DBAbkDjuKAFu7&#10;+0itDftHiV/9WGUg8+1c9pyv9oLsfmdd7e1P1fUJ54pWuAVVJVWDjHyjqfxqlazT3B3Rc7iBkCgD&#10;algQSRfKzFn3Ej2q7drsmBJOSjErj7tWkXyPKkbk+9YOoXbXuoyRZGCm3j0yKaGifTi08sxH3Qqk&#10;8dDz/SrbbAdpRTkE89qismVLaKFhvjdQ0m04bJ9PpWw1lpsKLJbPK7Z5WTpj07VtWj7z120FTj7t&#10;2Z0O6S08jBVQeWHGamlttRlKpblcbss5xn6Yq8Fmdiq8Ln7tPluHjP2eAZZuM+lYAZ/mtbYDEkJk&#10;k+pNZl3qUk0bpbDcSPSrwVPMME5HJwfcmpIrC2jUuhHORmgCDQUh06Mzz4BPzMT2NTXOswXUrOjq&#10;VU9emaryIDEbd2AB67TWImmEMyw5ZV5APegZl63qdjJcxq/LjoEPHNQ/Z2NvuVRtdtw3d/pSNb/Z&#10;5C8kZDcnJrnJtXnaTz25A+VVGccd6BHU2lt9kn+1yquPlH/j3T8elUdZnl1WQMWZVjYvtPc1f0ES&#10;6lHIJ12xkc5JzwMjHvWjN5GwW/lqzfwyHADD8O/qK3tzQsun/AJvZnM2WktDEbk7VDAqB65rq9Nt&#10;ZHgAiXaM53ew9q0NP0o5WWcggjgVvi2DjbEm1QcLisCjMFu0aNLIwCnoSeTTbq7iji2mQuwXp/CK&#10;u3kbRRDziD2WudeSK7mFva7SSQrN6UAV7KWe81MMQcRndkDGMdOa7BXaSQvKzOxOPmOeBWPbQNaS&#10;NAV2/Nlj3J+vpWvbRSlWlj4C5wcZ5p+Q9VoT32rzWyBLdQXbgBu1fztf8HS4SP8A4IzeMUyC7eMf&#10;CjOfVjqAzX9AV5ZP9r8+UuxUFiwHA+gxX87H/B0beXUn/BHvxdA8TKp8XeFixYHtfjH51rh/4kfU&#10;Fuf5dlFFFfRG5//U2/8Ag3+u1X/glt4Zs3hjlY+IvEDRSlfni/099wDDs3HB71+93ibUPDum6bbe&#10;HtGikVV02OW4luosSvcyqqskO0nbGCxcsQCcdcAAfhX/AMG70xn/AOCZXhfQXZVTUNf8QQb2Gdj/&#10;ANoMUbPYZwD7Gv2t1HSNbuEkku7NpWs4fMW5ddshtoz5alhwCBjtyPev0d5d7TD4WMWopOEpea5f&#10;87HxmFzF06+Jc4uTanGPlr+H/AOs03xRf6L8OL+3s7e0W8vL1JDdTAtLCskZCtGqjaH+U4LcrkEc&#10;imfCjwBP8SrlPDF3fvY6Npdrcajql1KSYbfqfN2ltpdvlX1xmuH0/T77VIpLa2kJRSs0gGSrsCUj&#10;2DjLDc30Ga9o0nQNUt/Dc3g9riO00++mSXXruBmTz7a2ZmUM74ChjnIHXGa8vOcRhsHUrzn71edr&#10;Lfl0/JHrZJRxuNp0IxfJRho3/N/wTC8S69ZfGLXrbwh4JtTpukWZM7393J8wtbOEK8oHCIPlaToC&#10;WYA1Y1XS9A8PWEV2tja3VpY2AmsrW5uZIZmlaT5pGZSFlO5lflQMfKDwTVHwnrVn4d8I+L9f02yR&#10;IJoo7CzlmMTpGJmf90Vkw0hZMZ8vkcE8VzFzpNr8QtX0nRPDsFzLeC1MusajfN5ay3c20h1xkpDG&#10;WVQMYx6Zr4PiDKfYVZU4+9JJOTXeVm/zPu+H839tSU5O0W2o30ulc6n4Zwz2l8finrTyalrV3NcQ&#10;WNtHOIZFZF2SSB3BV8j5FVQQB26Vy2s63qWmeFUi1S4ubS/XZHDBJG5CRlSj7SzkLlcFiqA5xzXp&#10;PxluLvRb7R/gzZ3sF3LaBobmYxIIoDcfKWXaAY/LU4Pf5d3evLta0Pw/H9q1xnjWwtwtvZ6bctI8&#10;00S/IJ5XIJjM7D5FXqOcKBmvn6j5Xyo+kptN8z6m3ruqeBdQvE0rStM03TrWG0txPeXCiS/klMK5&#10;KqG272PzklsjcQSGGKzbrT/+Eg8N2Vtpl7qMmlW7tL9ln2LCAzqHZ3TBBLHksCwJA71Stvh5o9np&#10;2keMfE7qllqFrNLHp1jcq13cSR5CphgTHvzySDjsDVi20rwX9giub8axCl9IRHpdtOiokIb5EeeY&#10;Kpf5CWGAMkdxWDi+ps+V6R1R6tN4u03w/o9vpvgO0utHtra3b7bJPbAGa5t1UCSRhufnkt0G3dzk&#10;gVu/8NIXkWnSw6Ra6jqF3eP5MJMSfZnkVABHCkXKqGJYj5mOVJIzivH/ABbaaFrmu6fYeG7Ge1vP&#10;KjC212jASFQX8mbccyL8p2nPIxXbfDDWfDngy/vVW2u7C/eSz023a8cAosrpJcPEGxHGZNgUMT8o&#10;PTg110aj6nPUoe5zW1/Mt/FvU/Hj32maL41tI9Onv5ra5isIbnzTGpypWRMDYzMwIA719H+NdVbS&#10;tck8B2MAjulNvD85SRXEhKDco5TaCTkDt1r40+IF/eWnim88S399LqGorf5jZJxNBbkT+aIkZ+ZB&#10;GGX5kG3ORkkV9VfBLwppumWV38QPiHqkE1/q10ssksxPmLuUNCrM5CxjJyeMcgZr35VZywlNRV7S&#10;f42/yPm4wjHFTctLxjZfN3NH4keEtK+G/wDZfiqwjSe3uPM+12hIleLzYnMiwyMC+NinCnIJwBjN&#10;fHniTxp4lMs3gyV5LCOC9a4t1ulCzTyu4VZGkYctsZnyzEAjOegHtF9/wn15d6prfg/W01TTtGvr&#10;a6htL2ING0ly3m7FYH7sZyDxgA+9eVag6ePUWw8RRNZ6p5q26RIBvhjiiVRcE4ysI/j3EAjGMkZr&#10;wcU2+V9Ge9gopK8tWjd8NfGBPB2oXz6larqMikFLrStzC7lI27ZJWHUc/MMgkYAAr3rwn488VeO7&#10;F7uPwpqcbRGSSa4uWFtaxRKA255ZMZOeoUEntXmln48aw8NaZpvha2gin0SaXSjYuyKwuHjEK3cz&#10;qNzxtKzuOQA2NxxivRNUv9S8T+EdK8DjUNQmt5JLmLUJ7CRl+3izK28krudxRHnIWNV+9u3N0Irr&#10;i7nPiHdpqG/c9EvJPDWn6V+7lEsstrHdAkEIzS4ICZ5Oc4B64rD1S20PxHetBqNtDJaB43mjuMyP&#10;GG+V8D2JU4BFcZouuaDdfEHVrG1lFxHpMcenW585QkZhHlecxcFCqgMFHHHzdRXAReOdd0vUbLTr&#10;64gXSJdRvI59QjCqgycnLY+ZcqoU4x1Ap+0cWmg+pt7mXrnw7+FqeI20fQdZvJEeAzTvbgTqCDk4&#10;CDptB4J+U8VyMvwusNX2yeCNSS7iXJme+X7MVAYgE8nAIHQgE19P6DpEPiTwZP4s8P6eLZb3Mu1g&#10;FeRcHb0GSM+3OOOawdI0W2WzGl2hy0zPM7ggBnwR84GOhyMZzx0r6fAcX47DvmhJWPlsdwfgsQuW&#10;UXdHxhqGialpI3X0aoN5QbXV+R/uknHPUisk8c19EfE3w3JYWH9pIrxFPkuVgkPlyxPyjbCTjB/M&#10;V5B4Q8Mz+KddGkQyiI+VI3m43ruUcA4IwCeM/wA6/Xsh4mWIwX1nEWjbex+N8Q8OrD4xYXDXd9rn&#10;LZzRXTeJfCWu+FLv7LrMe0HPlyqQ6OB1IYfmfSuaA556V9LhcVSrU1VpTTTPm8Tg6tGbp1YOLQlL&#10;nnNJRWxzBRRRQgOy8GaRoGsXzW+u3DwgITCqYyznrknoAO3evV9P+DQSRtQ0TUw+yB2ZJIsK/GPL&#10;bDcK3QnGcV87q0kbiSIkMvK4659q+m9Kv/FPh+xhm1byJ4J0VFvbI7mRm6JKoPJyMcAc18Fxb/aF&#10;KTrYeonF7xf6H6Lwl9QrQVKvTtKP2l+ppaL8EdLeEXerwyS3ALb7WGXEKnOQN7bclQcEdPeqGsfC&#10;PQ0uFXyVSNJCrCC5y7HGdoVt3QjqO/etRPGHiLTojBBYX8oJ6NbkA5OS3U5GOnFa1j468RWUb6vL&#10;Fp0kUQbzGkA8yAj+ExsFJboBX5di8fmk5c8ptX7H6jhMuy2C5VBO2up5NY/De1vtYuZtRii02zgj&#10;/c6h5rMxYFTlAx52gHcDxk9eK3LX4c+CJNSsbW+upNW1O4E87JkmHyouVZ+SxOD64z9K3ZfFniD4&#10;lahFpulWSXZihZpreYJFawqxG4uQODgdCTnNLP4f8XaPcy3GlJodt50Yt5J4GkaUREYIjZlAC4JG&#10;M/jSqUcZiYuOInFX3beprTxODw81KhGTtolHYgvPA2lw6qdQ2ifVNQYojzEtDEqjc7YXBAA6HPJI&#10;HvXZadpureH/AAzdaXppjuZ3WaK0LAqsMco24GM4KAnZzgZ9q5bwpex+H5Wi8TQzpeOqiW9kbzIp&#10;Fcts2EcImQccY9669/HegpMlpbJLdsNpeW1UyJGucEs68D69sVx4jCSox9hShdb37m+Fxcatq1Sd&#10;munbyPKryw8V6PG3hXQWik1bV9mlxOVkDQw5be4OCodssv8Asrnb3rsPEniPwl8HPAs/wr8FtbXG&#10;sJbpDrN7sdjLczHJWF0xkRLnIOB0Fd5baXa6tPPqdla/Z2jhZpr+4maPy4gP4HJABbsRyfxrxfxb&#10;4K0J7h2tb5bK28h2meyDSzyRkh3YnkuzDgYOB1Jrwasnu1r2PchPnWux4HovhefxZrUduLoXF/Ki&#10;lIDuLtK8oRVLnO75SXY5wFHJr1Oy8ManpeoJpvhuUNJf2aRXTwr562j+YVxJkcBym7PUA8dKu+Av&#10;D2ja1JNrek3Q0rTdI0y4ubrUzH8ygrtSMKf9ZJKWI4II7V3uppD4R0jT/AmlWbR63f31nfS+Ypyl&#10;siNM2+bcSZPnwwI43cd6+ipZg8FhXQUU/aX5u+7t/meLicHHGYpVvaW9nbl7aJXf6fI5Z/DOo+EL&#10;G5k8RS3BjeyOmxmKXa620zgy+VJJGAzzMBGiZLAZJ9KyfCvhG8vrzV7Y3eqXA0TSPs91aW2weXNN&#10;MqJbhtrjO7JYqMngE9SO2/aXbXtK8MaH4ZvpxG0pS9tbHY5Z5Q7bpS5JVR8+AAMkAZwc1J408a+H&#10;vgh4Wg+HHhqNbnULmM3+tavDMu64udhCEMnKeXKflHBAUnOTmvmLRTklorHvLETcE7Xcv0PJ/F14&#10;/hmG+sJL/T7m6vtMSBrqNjLcwQphGhRVwFlkIw75JK5PA4ro/hz4F0XxfqEGjMsVxrF8Wgto7gZS&#10;2ihUnzXAzwm1iSeSK8T8P+G9HvdK1LWNeuxZywpHNZQqrM08jMcqAuf4QDk16B4Z1rUo9Guh4Utr&#10;5dW8oO19FIeIRksCBgqOeQMlj1r6PJOH6soTxLjfl2W1/W+ljwM3z2MascLTdubd9F3slrc/LD/g&#10;t3pXhXw98I/hpoWl+JbvXLq0/aD8Abkjib7Coa9fO2TfjeowCNpznrxX9AF0zG+nkJ6yHn3zX85f&#10;/BWbUorP9l/4a+G1tm8xv2ifAV1Jd+p+3OAp+nav6LLtv38igj/Wn+dfqPBWHq0/bKvBRemi+Z+S&#10;8bVaM50fYSckk1d99CD/AFkoj7A4qZiftGT3GPpUcIxJnof4f5ZqNn/elhzzX3R8MEfKsO2M1FU0&#10;YwxVgRkdKiIwcUASxqCjFugrX0U+ZeMzHGIzgDv7Vk5xBgHqaksbkWtysrZKjggehrKtFuDSNKMk&#10;pps7Wimo6SKJIzkHkGnV861bRnuHI/Ee7fTPhr4h1NWVGg0HUZo2kxtDJbSMCfYYr5x/YGsY9P8A&#10;2Nvh7FGrL5mhfaGD5zumuJZCeexLZHtXq/7SWoR6d+zx45vXUusXhDVyVB5ObSQcfnXOfsi2L6b+&#10;y18PbKRg5Twhph3DgfPArj8gcV+c13zcW0V/Lhqn/k1Wn/8AIHqx0wMvOa/BP/M+jZOir7VFT25Q&#10;N+FMr9FPKHpySPaq28k4Bzx/OpWGUK+oIqCDTLeCGGLznXbKHcjncPTHpWkYprV2JbfRFsRMCQey&#10;5Pvmi3Yl1jBJwh3exzTZ5YmDEHGcnLdAo9T9K4LwJ8WfhL8RNSvNG+HXinwz4gu9OBF/aaFqtpfz&#10;2x3bf30dvK7x/MMfMBzx1rK62LUXa56DGsaEyqmPf1NWLZbVLd7iYvkN07Enpx2rzrRvit8LfEPi&#10;S/8AA3h3xN4f1HXNNZV1DRNP1G2ub+0LMF/0i3ikaSEA9S6jnivRJdn2RgpAVMvJIThVAGSST2Hf&#10;NCaeqBxadmKZkmYRwuzBRkgrjrUj7hCygcnpmsHwd4v8H+OfDsPibwFq+l67plwzpDqmjXcN9ayv&#10;ExRwk9uzxsUYFWAbggg8iujYFuF65AH1NDatcaTvY9SOqQ60sFzEc+ZGrNz0bGGH4MCK15J4Y4MS&#10;/d7AVznh3wzqmkxTXN6YTGy7oVQkkOfve2On41oSo8gETdBX4NmVOnGvNUpc0b6M/SaE5ShFzVmS&#10;2OolLlbhjhEcEAdcA1avrYXN39vt3zHMQ2eOoOCKzXsjHD+gBqxFCwiWJ2IA+Y/WuNSsrG6lpY/M&#10;j9gW8m8PfDn4hfDLgN4c+LniXT8H7willSaPIPPO4kEnJr7Or4h/Zy8zQP2qvj/4DGQr+K9J8SQx&#10;Dv8A2nZEswAwOWA6DJPUmvvbU9Hl0xUMjq5YDzAmfkY8heevv717vgjClh8ioQnL3nKpD/wXUnBL&#10;/wAlPmeKHUqYmVlpFJ/ekzHpcUldB4a1tdA1L7e8ImHllNpOOuORwfSv2WtOUYNwjd9u58vRjFyS&#10;k7LuYDKynawIPoaQVueINZbX9SfUWiSLIChE9u5PGT71h0UZScU5qz7bhVjFSai7o920Z473wlp8&#10;8hG2FHt3PptY4HarELWa2DW0WC5mDEnqBj868s8P6xcxJ/Y5DvFK+9VXqr46/QjrXd2UEk7DYDu+&#10;8x6cV+OcS4KVDFzvtLVejPv8sxaqUYtdFZlnxFdomm/2bYyASSfKwBGcGmaNC+n6X5P8bfNk+tZ0&#10;2gG81MMxdVU7mk6Y+ldHK1ra2+13BVEIGepr547Snawadpay3rHzLhlJOe5x6VzEN0RKZZkACgO3&#10;H8R5rVuJorWyN1GDiUYAPPJ7Cq0em3V7aNc3xEKsVVFxgn86ALF3rrWsb3aRrJFwqEdz9ait7S71&#10;CM3Ux2GZTgNnjvx7CoL63Zo4rCIbkjOeBkmn34vfPEkzlEEfyoCcgYx0ptjbNbR9Dg0xxeXcoOxd&#10;wGOme9V7a8/tWSV7bO0udh6ZrMt9Pu76Hyidxk9T0WuusbWHQrfylTOxfuoOppCOfTT5YZFXUMlU&#10;+Y88u5OQPfFWZ4LuSYvOSiY3Nu44NXH17T5t3mo25ezDvWFqz3V9frapIwh2AyHOPwoAztVKzW4g&#10;gyyAbVx0q9pdsYcIQcqoGPQmrd7/AGfaQotqCIgQMn+Ju/1qa1KPkpn5jywoAj1y5EKx28Jy54xW&#10;XNZvHIhcHJUAY4JYnArXig8y9kumIO3Cp9KdfAb2uZl3gL8qdvlq6duZXFK9nY3bfTIE0uGWN18y&#10;IYKk4Lc+n8qFtrl38yVhkg49s1W0x5pYI1kU7ti5Y9T0ro1gCnrn0FVWd5O5V9FoZ0VjIrbmcnvU&#10;Es1pZB7iVstnjitC+uIoYTk8niuSdWnJKjPfBrIRVlvxJe7xwSOFPrWmpYwjyjjPODWS9rcSSCUL&#10;844Ue9WIJ3ghxcsBt/iPrQBHDFILrzrkMUBxgfrXR6nfGa1MNihjXAPQZJ9MCs9JDcOqjJHt71oT&#10;WsSc7tuByfoKpSaVilJpWOITRbrU2kSebYyxlzkccdqrW+mm2jES7XC8528812dnarKr3LvtBzhv&#10;UVpC0hgti5IJx8opOwmYn2qyj05baGH95j53Ix9frWXPLb/ZxAwIUdMCuiijt7kMQQAOp46+lRs9&#10;pajCgEjOelVzu6aBu+5Vsrgi0V2Jyu4Enk4B4znviqWpa7e2kKTxHajkhOOuOtV3la4mY45lU4AP&#10;dcDJ/AipZrON440um3+SNoU+prWtFX5u+pNO1rdjlRqOvavdDzHIiHAPA6/Suu07To4mXkZXDcHv&#10;6mrFtpogTfPGq7uVA9K0oYWkl2IgAI6rXOM0Lq5W5j8xwgZBtUoMZ9qmEd0sAWPv14qH7Gq4VgPl&#10;OTTrzUmgj226F5G4VcHmm3fVlN31FnXyoxLxuzg5r+df/g6kuJG/4I4+MYnTIPi/woVkHT/j/Ff0&#10;OeXqF5GkVwuwZy1fz3/8HVG2P/gjZ4yi/wCpw8KEf+DAVrh/4kfUS3P8raiiivojc//V0v8Ag39e&#10;SP8A4JleEZYmKsviLxEykdQRfuR/Kv3x0/4r63aWAs7mGG42xlGeTJYggYJ9eeuetfgZ/wAEAP8A&#10;lGN4T/7GHxF/6XvX7QCv3HA5RhsVgcP7eF7RXfsfj2LzjE4XGV/YzteT/M+gvhvqfh3W7y8S9EUd&#10;xLPHcR2zRqseUBHyc4zkk9jzXoniT7RPpF5eKUjli0+6lktohlWUqVUsxGMAH8T0BwDXyPpl9c6X&#10;qMOoWh2yRSBkY8gHuCPpX1roninwn4puZ9MtGMrR4Jik+UShecoe+CegGehr874tyKVHFwxcItwW&#10;/wArI/RuDuJPrWFnhKskqmy+bZ8oJfP/AGTJpFxvlg3maKLeRDHMdoaUoOGbYNoz0/SvV/hTdtol&#10;peXl1p95OmoSQWUUtsTGZFVi8sCMoLb5SEUbcdTyK7OP4S+FLOC6ur17p5sr9gg2NOrOx5LrFg7E&#10;XLZdl7c9azPCv9pw69pfibWLZ4NDSG5msmGDFc+UrJF5EKZkUMAHZwNzEk4AwKjibirA1KFSGDp2&#10;dS132Ssb8N8IYyGIpyx07xp3sr7tnL/D3TvGdx411HWNJt7i211i1qkcm2Ywyzuu1C0hPzNnaefl&#10;UNmud1G51vUtXki1BBqhWd7rUYUSRYDdSMY1hIYjeYzuUbASccZGaxrTxdrNrJcRaRcTQRLcyNA8&#10;JdT5ZDIXVjh8ncdxPPPrXd+Gj8SdQ0+10PwkkVhaWlzE0lzCpkmkmXMuWKbpGI6tt7YBGK+E/wBX&#10;8RLDxxaj7jb1Z9zW4hw0MVPCc3vxS0PKL20vNFvU0jWrKSO6tFm3WN2Sib50ypZQAVcAqSO+AK9E&#10;sptP0u9/4RbT7WTU5Jok2w3AYC4lnKjbk/cREV2BIXJOQABXL6hay6BNer4lWe71rUWLTyzy5ktU&#10;3hvNlUgtvlIyAfmC84GQK7/xHpel+ELWX+xI7R73UImtHu9QjlAPmRhWa3csE3bSGOQxTJHBBrLG&#10;YSMKMKjeqdtOqOzCYyVTEShbS3XoyrpnhpdQspPGrXTZtIvKtRdzlTayxY3ETAkFY1/1SkrlmGTg&#10;VzfmXnh6G80+W6a8s7iRbnbkTKZnIAeYA+ZiNGJZQSGJzXpXhpra68Bx/DLw7eWIgu72OG6troFL&#10;q/u0j8x3WUk+VbxvhR8pLY4ycVh2Gj6RoH9oXd3e2mzR47mBbK7Vyss0kZEn70c7ywAjVuCM1xYm&#10;hPn5WtUd2HxCa529Oh558PPCcXxB8UW2m2yi2iBae6LyMIIoIELu7s5J3NggjtkDFfQPxG0a0vhb&#10;674y1y4hmvLbGmaXpMZe1e3l+VQGbbtfGR9w9McGuW+CumpZaRca9q0ZSC/P9nQRWkTT3MjL+8l8&#10;lF6EfKMkgZPsa1tZtdD0rSDqHjVrnTpxAbDTtHuGIjtNPGBGxJYM8hyPuBgpySTXvZrQjh4xwkJX&#10;S1b83r+B8/k+KniZTxlRbuyXknY5DVfEnhrQtH/4RXTZtY8Pae9sGuIrWT7QmphhhmDlQRIwwCCB&#10;txjBxWZqlzfQeL00R7KSDVdTuraGeJ5Azm1vIYPLi3rgB8qWbjgnB4qTUG1vSPDj6TAkL2rTJKk7&#10;SJO8Coqv8kbFZBtjC5JHU89QKT4ZLF4g8WQ67fSQxalfaun2fZH5gLi0mcNtOSMyFN3UcHoBXy/M&#10;20j6SMeVNlXX/E1u3iHUX8QWFnbm41QXKi0EiS2212jKW56EDyxkjjknGa42LxVrCabbaA0t9bra&#10;rJHBNAXMnkSzCZd4HX5iST1bOK9A1bRfBejX11oepRXGr644tkFhoUZhhifzMvHLKQ53kFQdgxk4&#10;zmvafD6WvwdltJbjTLe5knS/lmtLWT7Sxu0gCxxgHc7pbJuDMSAZGOPuiuqUbvcn2sIQWh41oHj/&#10;AMNeCvA9xpGhyQzahf6tCLy48tg8tnEQz/M4yPMb5QgGFAJOc11vxD+NfgzXfDdlofgvQUhuIbiN&#10;rqNF3x7FZxKHO0D945VlOOPXnFXfDHjjSINNXUrzQdIltQJJLOTUFjtriWSERhpEAGCcZ+8RuY4H&#10;Q1W8d/Hy6t9KbSfB9tZ2v2pGjureTTxFMAwxg5JwRwVYEjIzWk56XJ9nGc1eDNqTxz4l8EaTJrXg&#10;5WWO6hSG+sLpGXaI/uFQchG/hYY5GO4rzPxH401nUdPOo3UN/pOtNeBkEGRBOm4FFdSfkZeBuIyR&#10;wa93+HkvxF+IXgqFtUsI/s6x7YruaNoftrBNqhCqmRgOu9cDIyTgGqNx8GfDvnxs+tao93wzWs2w&#10;xxlMbgQCWIU5HJ/GmoScU07EwlTpyempiNZ2dnpEul69NNLqN+ghmkZizAyEKqjsdgwMcCuXsPhh&#10;4h0lpp9P1VI5IF2JLaq214yATu29eTgD8a9Kbw/daHeokk8DqIcAMjbhJnducdMkfd57GtbRjM1s&#10;UtoJQH8oAYK/IFHIU9RnOT7+1e5l+e4jDU3Tg7p9Dws1yPD4ucatRax7HzzL8QtctLh9I8U29nfJ&#10;FIqPFJCFwU7hgev14Nct4xn0W+kg1DQ7RraJy0b7RiNnQA5ByeQCAR710/xV8Oy6bq/9uRfPBduA&#10;zAYWOQDAVe54Ga4XSLuJo5dFvP8AU3eBG2M+TIGXa4HbPIb1H0r9lyTBYZUaeNw19Vqr6J9dD8Wz&#10;vHYiVSpgMSlZPRtavtqYNFW76znsLuSzuBh43Knv9D+IqpX2qkpJTjsz4GVOUJOE1qgooooEKBuO&#10;K+r/AAH4d0G88Oabq4tv3iRh2BZtgmRjlyucbs9D+lfJ/wBPpXpHhe41O30eW50PVjb3KsVXTWzi&#10;TeQAUzkFjzgAde9fJ8X5fKvQhyVOVp7+p9jwZj1Qry54cyktvTU+mvEXiPT/AAvZHUdT3lSQkccY&#10;y7PjgAfmc+1eS3Q8Y+NbxtY0jTo7AeUsaz3ZIkbDdQOm7qAccZ4NbfgTwfrkV8PEfi2eSWcRkQ28&#10;jFyhYYJbqM44wK9TvLsWsRlvZFjUdXdgvbIr8q9pHA1JU6H7yfV6v7j9e9lPHU41a/7uHRaL7+pk&#10;+HNOvvDugjRRJIkt3M93fTEfLJIwAwp6lV29+9Nus2RIkCyrsUAphurYztHNcZrPxO0GzvktNOvV&#10;d3AhZ2VniiXJGeME5xg4+tdzpX26Xy75o7VAF6xROjMM8Fw5JGevNeJmeExMp+2xVN3l3PWy2thY&#10;w9jhJq0ewQ+Df+El2Xc5kjihUxbpWMZEbjBUMhzjjIX8av38fh7SIY/DemhWZ1CPFbgLtiY4Ytg9&#10;D7/WpLiDWNRthpqSJtL7pH+4Qo4+UDpn+tS2Hh2000TSIY13KoO1ss5H3R7AdTXH9brKCpqo0kdf&#10;1Oi5ucoLU8hvvh943TTo/Cttf2l7ZTFisUxKeQiH5S7HG4gHhRnpWHD8MfiJY6FdRwPDfRJCfOZn&#10;ZCsSjhVJAwucDAOWzjFfR0u2NyYlXj5fM5Jbjk49Oaz/ALNPcxy24crHMPnAJwx4zx9BXoPOJSqq&#10;rUppvTX0PNWT8tN0adWST/U8TGt6bqfhHSfBemaBeGGGWM6lqEkiwoJImDOFjQ4YKcsd3tXP6rNp&#10;XhfUH8R6PqP23UHmZyt2JB+6GWcLnChSMD6gV1/iXwnqXiHU9/hJ5LFIwiXrEssDkYVSV6F+CD6g&#10;V2Wg+CdE0VXn1hoppWiIubq8QLGsKjnC8BVx17mtauGoTlHGVKnNf7NtUTRqYmnSlhKdPlSXxdPk&#10;eT+Kxc6vrcHinxlqd5erJEl5pluJVhWESOD5YLHnacE+nXpxXGy+EPA2nOl3q2qwXErn7TeMh82f&#10;e5JZUZfkfdnGW6ckDFe52GofDLw/Pf69c2k22BEGiJeq88aLGARtDlctO/3VUMAAcHFcdo+g3IuL&#10;rx9r1hZ2sN/cOZ9MSIbLW2cgI6Kc4cNyw9D2xXThquV80VCLbV/v6LU4MTRzRwk+ZKOiXp1ZwFho&#10;UvjjUIbLSY00+1ihdotgMpHOMzsOA74yM846cV9K6ZoNto1tBZaWEhjjTEyRoP3px1Y9euT+Nb4i&#10;stPsGvpRFBbBhulchIgQcZLHAOOlU7zxV4F0LSYNW1G+iubi5mMdtpcbhJSVVmLSlhuWM4AB281h&#10;muf1cTFUX7sF0Wn9fkd+T5BQw0pVEuaUur1+4/Fb/gunYLH+y/8ADWaCBVUftE/D8yMigAM99J1w&#10;Opx3r9o7mP8A0uRQBwzE/nX4yf8ABeD4l213+zH8MfAEWmyE/wDDRXgC5bV0CLbSCO7bIixlnG5i&#10;AzY6V+zdwP30zZP3jkD61954e1OanWd76rfXufnXiNBxr0lZLR7EcqlGHb932quDhsjpngmp7lgr&#10;MTx8ij9KrBwyED61+in5wOHMmCT1+polx5hx61LAB5hlYn5VLYwOoqFzuIPqOfrQA8jEGT3bj6VD&#10;U8ieXGqt948n2p1pA1xcKijPOSD3A60m7K44q7sb2iSs0DQnPyncPoev61s0QRLEiwISVHAor56v&#10;NSm5I9ulBxikz5i/bU1AaX+yT8RLzzDCf+EVvIUdc53TKIwBj+8W2/jXpnwO046R8E/B2ltGIWt/&#10;CukxNEMYRls4gw44656V4H/wULu5LP8AYz8ePGAfM023gO7sst5AhP1APFfVfg60jsfB2kWMJLJB&#10;pVnCpb7xCQIoJ9+K/M8NaXF2J/uYal/5NVrf/II9memBh5zf4KP+Z0rHKADt1+tMpynt60mK/Rjy&#10;hpGRjn8KknKs4VVwAuM0ynytmQKB26+9AHiv7RemfCnVvgB410z46ajJpHgufwvqMfizVIr2XTnt&#10;dIMD/bJFu4SJISIt3zId3YZJxX8af7Flp+y/8Xv2ndQ/aP8A+Cfi+Dfg74c+Gfwi8b+CPhd4U/tu&#10;3PxF+J+uto995eo6hpySG48uJ288PMvmN5MYXdg+T/bX418F+DviL4Uv/A3xB0rTtc0TU4Ps2paR&#10;q1vHd2d3CSG8ueCUNHIhIBKsCOK8N+GX7Fn7Hnwp8T6b8Rvhj8KPhx4d8QWPmvY63ofhvTbG/tjM&#10;jwuYriCBJIy0TshKsCVJHQ142ZZZUrzU4tJLTz1v+R7GXZjCjCUZJtv7un5n8YH7Buk/Ajw54i/4&#10;Jx+PP2dZNHHxZ8TeOfGFv8WbnSbhZNav7FtRdbn+2gjtKUS0L+X5wA8rLLxk1/UJ+1NqPw6/4KYf&#10;sVeKb79l/wCNWraR4Q0FtcXxjqXw72pc6z/ZmlyzS6FLd3CBrWJ3khe4aNWZo/k6Ma+0vh5+yD+y&#10;h8IfiRqXxi+FXw18C+G/FeqCZdR8S6NotnaajMLn/XD7RHGHUS8+ZsK78ndnJr0n4ffBD4OfDDwP&#10;efDv4a+E/Dvh7QNSnubrUtE0LTbexsruW8QRXEk8ECIkjzRqqyMwJZQAcisaGV1VSnRk1aV9r6Oy&#10;St5aam2IzOnKcKsU7x727tv89D8hv+DbbH/Dm74XhR/zEfFOSPX+3r2v3LOMc1x3w/8Ahr8Ofg/4&#10;PtPh58KNB0XwvoNiZWstC8P2cNhZW5nkaWUpb26JGpeRmdiBksSTzXWu2flr2cNTcKcYPojycVWU&#10;6sprqz1HTdYmvdPhR2z8m323Lwc/lWnBAWk5Ix3PevD5bzUrZFWxkCqJxJKpGSVH3gDwQSO/r2r2&#10;uCe3aOLZJyUDZ9e4r8e4hyaeErN/Zk3b/L5H2+W46NamrbrcS6IK7ASW3dKkvJLWGECQjJUlxmq0&#10;0xilJYfeP3vWq+n2kepz+fd8RpzgcZPYZr549E/P3wRFD4S/4KheMtORVx4m+FOi60pcZPm6fdfZ&#10;CVzk5CHBxgexPNfoFqEwv7SezNucOMBsc5HQ59jXwP8AEhx4Y/4KZ/C3xPMNkXiTwJ4l8OMw4DvY&#10;kXkanpnrxkn2A61+iVzqDIgYAA4IFfI8F1pUp42lGWtOvO3lzKNX/wBvudOMpqSjfqv+B+h4SRg4&#10;Pbikr0WTwbHeuZbWcxlskh13LuPoRiuGv7KfTrprS5ADKeqnIPuK/p/Lc7w2K0pS17df69D81xmX&#10;VaOs1oU6KKK9c4DrvCEEjXst4u3bDCcu/QM3AA98Zr0WAXrQkWILHaWbA/hHWuK8FTRGK8tLhfkZ&#10;VcPzhW6YP1/pXpdi5t4fMg+QOpjY9sV+QcX1HLHSUuiVvuv+p93kcIrDxfe5yr3urTS7IiMEcgDn&#10;j1pXurNkW3u2AfOGJzxnrXZDT7aLiPrjJIPUVz15Z2E0LSSDIR9uAfWvlj1Sp9qtJY/KidSImCqc&#10;9TVXXNVuYoksrePzCWBzzx/9atYaZpkFvb20YP7yUNnPPQ0l9NZ6dZ7QrNvOA2QSKAMzRY5bmcup&#10;OQvzEdAapxy3Goah9okyUBIwT1A7VYXWf7L0WU2iAvK5QYOCN3emaSWe2jjbkoME+poA6y1nWDEa&#10;gbzySOgFV9S1FLW1aeQZZyVQCmlVeQQgY7k+1YOuXcdzdW9hbL827HPp0oGaUFpBfQLKyBSFDSHG&#10;MmsWaOU3Ejk8ZCKB/tda6e1ceS6pwgypPsOprm1uI5Z3aNuBINp9aBFfxAytcwWkZG1VG1R1yepr&#10;Z06NRAEBwB+JrnriPztcVnGX8vO0dvSum3mCNY4wBzzu7UDJoLSMucE7i1VQp1HVHtk/1cahJGB4&#10;xnp7k9PpSRT3FtH5kUTSGRSUKHPXpuHGP1rf0DTW0yz2SfNJIxkc+hPb8K64w9neUt+nr/wPzMrq&#10;WiNmIbBkjAArjdX125upDp2m5Rydokz+Zq5rGtNHmGBCcdcd6g0LTXB+1TACR+mewNcho2Q6d4fu&#10;IUBuJWklOTuJJx+tRXERtXKg5IXBIruoY3Qne27t0xivOtX1OEXrKhz8xH40ANku76NUEAyWOMEc&#10;ir1lDb3EyxXQY4+dw3rWbFdeYqueoOPxrdglRQGxywIJPWgC+LjT9Pt/tRChmOFXJ/lXNP8AbdUL&#10;zMwxvwoFT3UYunwxChD1FPFsLePbaksc5xQBYjnW0WLT1Ido0+b6ms+5XUD5l5IyoHG0Ak8D2rV0&#10;zR5PtD3tyTk/dX/Oar6rbiSdFYEqCc46ZoAo6ZIttZPcgq4GcbvWs21Uzx/aJzw0rN68elac+njy&#10;igIXplenWqogiD4O4pGmcqOBnjJx71UIOTskDaWrLNlYXF5qf2KyCqXQybiMEe2e+cfhXU2mnw2y&#10;/vxvkzn1rL0iC4Sc3gLJlPLQHhivv6e3+caV9LdxQ7bZGbOR5gHA/E1tiHdpdUhU1o7GbJdNNenn&#10;hVwFx3zXQWwito8ylQR8xOecVx2jWs877pAzM8mcn0FdVeWaSExqxBwATnnFc4yrNq0TStHaJ5h2&#10;98jmprB7kRNKy/OOVH17UQWrQNtUBvetkAhMEYxQBTSWYRZuByTlgO1fzff8HU2sWtx/wSC8XWUX&#10;LDxd4Wyc+l+DX9FeueJLTS7RkRkeYqQqA8g1/M//AMHP0N+3/BITxhd3Sqobxf4XPXnJvhW+Gi3O&#10;JUYs/wAwiiiivoTY/9bQ/wCCAH/KMbwn/wBjD4i/9L3r9oK/F/8A4IAf8oxvCf8A2MPiL/0vev2g&#10;r+gsh/3Kh/hX5H4Xnn++V/8AE/zDrx+tbnh7V30LV4dT2l/LLAheCEddpxjnIHIrDoz3r0a9GNSE&#10;qc9mcGFrzozVSD1Wp9J6L4lj1jw++gaus9yVCgRwSrBJfQq+8qr9I2KgKTyeprlfFviPXZ9Zs/E/&#10;iK3gsZNPgS10bRLaQmG2hRAodufm4wp5GcDPSvH7W8ubOVZ7Z2R0JKsOxIwSKde3lxf3BurpjI7Y&#10;3Me+Bj8q/PKnhzSni41nO9PqvM/RqPiVUjhXTUbVOjJ9Q1S91W6a7u2JZyeBwACfugDtXoXgv4l+&#10;I/CmkS6L4aaCCe4Z4xcXChtsc23zcEkYLKoGeMDoa8rpR7V9Xm/D9DF4R4N+7HpbSx8jlfEFfDYz&#10;658Te99bj/KZJ5biV988hZ5nVsrvYk4U55CjAz+Xar2rajea9aW1hdyTutuFCZkcqu0knZH9wFhg&#10;k9SRms4DJwo/75H9K7OzutI0bw3MZ4PtGo3geKJmkVRapkAybeW3HBAzjgnOeK8rG5Dg6OCp0KlP&#10;naelt7vRN+R7uXcR42tjataFTkUrtt7WXRLuZgeXWJV/sxGW/E+bZogQ7FwQSBuyGyM8dcnmuv0H&#10;4b+N9Vs5/C+n+V9lZvP1JN+N01uGcLKSMDHzbQvyg8t2qx8OtO8N3sD6hrwMIspDI9wkU9xI7FW2&#10;IiRYB5UZyw6jHWva3+JPjfxHp6eGvAPhi9jub6wmtbnULhfKMk0pwJOeAojzlfU1+e8W4zDYfFqj&#10;Tormhe7ff/gH6DwhhcTVwftJ13yztZLt59e5taJoOneGPBq6g9zF4buDHHbRvJOl6HR2Zw42sMM2&#10;CW2kDgZ4ArzvU9X8SDQYNfvIzrFhLb3FpZ3sFkJ1LKSFihhlOYwCSXlJbJI28Cqmo/DGZ10vTXvL&#10;q61BbZoZ9QuGiXS7dejIqHLyckKzYUYrN8Xasnh+503w5YeRCkIEZuGvpLmV7fzN8kpg2iNWc5Iw&#10;MY46DNfntSTm7t6s/R8LQjFKEdrnms8WpyR6jo9zBZXE+beR7O2hadoJp8iSNJEJKtGqhW5Izxz1&#10;r0L4TTR+EdAvPGdjD/aNzBBNo9pFIvlLC9wcO5c5YFQ3XHCn2Nd9oVtP4K8O2914chOl33ii4uNb&#10;lEXzvZaJBnYHBDuXfcdpGMsfyo/C3SNY1bRdJs7woiQ6ld3d1GEDzFYiE8oKOw3EnPcYrmp03GpY&#10;1qyvBM8t1uDxLoVlb63E8tudSuj9jWKALNeRRfvXuU2FSkbMq7AQRjLA5JpPA2r7/FXh4Pdgy2re&#10;RFEUWJkLOMkqeZHcsQC/TIJ712PxV1TxLqAvL3TdL8SJDczBTe35VHhskGxYECD93Hk5xkbuh6Cs&#10;bT/FVr4f8PW+r3GlQ20zak949/JD5xHkoqxRl1y6SSsuS33QDkDOKr2FSUnKMW15DeJhGKjKa17m&#10;1p2j+K18e3niLSrPTrG7tbS91CP+0ysy2iRhz5nkKSvmgZCDZtBPPIrqdEuvBOmRHXPiPf6xq17c&#10;IZp4rhVitVZ/3jCRkBOQDtEakbmOABXmE0QfwbP4zur6+n1u9s31O58pwYbGwMjJbxSF/vGV2OEy&#10;Ttzx1q7qdn46NxpnhWNbG+uzb3Grz3OE2RzTEyttkOFEoQDO4cEgYrRtpvT+vMXNFpLv9x9Xan8S&#10;tatLqw8HXOlGxluoYRb36S7isc/lmQphWVGSNpPkYDG3qec+A6X4iNv4pa58N6Rq0tvqc0llpt1c&#10;3RuXvDCT8y4CAI3XP3cDk9a4jxFrXxP0qC1h8UaXPAuLe1aZ90nnCLhTI+WKsNwPGMEk98V3vhjX&#10;tC8BX8WpPYLJcWsTXDahqDMonjKGBYUAGE3yMTgAERjJ566KTb1ZyxoKmuVO57RpPhRoI2v/ABVC&#10;07yICLOznY4wdwDOoTex6Y+6K4Sef4gQaY+oaTax2t6kBE8LvyIjlQi5AXfjHTjvXdeEPGlnYSat&#10;J4v1W1c219BZxTWqFLZPOiExVDgsUQEKGP6CpfF/ie2sNNt9XtLO6vIZ41ktZDkuZJG+UGPg7dp3&#10;ZNdFOcYtSkr2MKtOUk4Rla/U+WfGWrapq3hS21C3lWSzKpbzRSJ++hlTKnc3T5mHXrXlv9i37aX/&#10;AGwq7rYEiSRTyjKcYb65H4V7T41+G2uSaFP41gHlI3+k31kTwrMeSgGBx1I7etea+DNZg0+/Gmao&#10;AbG9cQ3XJV1VuNyntj9a/ceGq8KWW3wTT5XqvJ7p9/U/CeJKE6uZNY5OPMtH0utmv8jGnuL7Woox&#10;HGzGztNkhiXgQxnIZv8Ad3YNYzDB5x+HNdhpF9d+FvFDm1WO5SJ5LeWI/dnibhlP1XkH15qDWdGt&#10;5fN1bw1FM+nKS3zDc8AJ+6+OuDwD3FfTUK0aEo09oySab89bP9D53E0ZYiMqr+OLs16dUcrWZqGs&#10;aXpQB1GZIQRnLnAGeBk9Oa0wQeR+Vcd4x8GaX4x0/wCyX6KXRllhdgG2SJyjgMCMqTxkEdQQQSK2&#10;zGpiFQc8JFSlvZ9UcGX08O66hipNR2uu/wDXkakfifQZiyxXMbFW2ttycMOxwOD7VuaR4th0i8j1&#10;XTbkRyRncrhSevrkc14XpekaHDqEeleMdPtTdozTJexW6pE0rHaWBIO2RlALDJOOhYDjq4fhH8O4&#10;pvtdrplnGxVgGjijX5XUqQML0Kkg+xr5HAZvmOMhJRp030ad016o+sxuV4DCTjzTqLqmrNP0dj7K&#10;1D4z6XL4JS5sb2BdWfbHLCin93zhmAbA5A7dCa8Dv/EranKZdQvnnPfzpCc4+uK40fBn4H3Wkq+p&#10;abKb9Mx5jjhEIiVcR9VLHbjGB2rmrb4OeCLJmewt3tWZGjf7LI8IYMNp3CNlBOCcE8r1Ug81zZLg&#10;8fhFOnTw0G73u9/vO7O8xwmKcKlTEyVlay2+a7nu/hC88E3F1PB4quvLh+zloJYnAZJVZT0H3twy&#10;vP4Yr6g0T4rfD+OCO00prbyxKH8qSVgzucksxJ98ZP51+eTfC7w+MmOW+UkRAkXVx0hwE6Sj/gX9&#10;7+LdVuw+CC3/ANp1jS59VdbRluJ1S8uWjDM3GUM20rkcqBgDtivN4myjMca41K0OVR6KStr6nfw1&#10;m+Awa5KU+ZvvF3t8j9JbPxrp2ryvBZra25lZQAtzGx6k4A3Zxjkmtf8AtLS7fObq0nnOEVDMoCgZ&#10;64POa+DvCH7KVt4n0aHxJo/iHWI2MjbrSaSR4y6HkHfKxKnpxgdsVuW37Ht/IrJN4k1OEJC0QkcM&#10;xJclt3LEFlzhWI6cYr80rYT2U3Co7NH6dQx06sFUpwun5n2JJrkt0/k2YgVHJ3SlwwY9Nq47VJLe&#10;x2iCNXSSQKW8tCSQMcdOnPeviyf9jzxDdXLNZ+MNRjj2rgKkSKCBg4HlNyTyeev5Vcf9kvxtby+d&#10;a+K22mYStG0aqNoGPLB8ksUOcnncOzY4rL2cP5jZYqot6f4n19pEuq3EFu7S7Yd/mLEqhgxwTncR&#10;wCT+Pep7vxJN4f064NrpzardXCMTHORJ5jMdgQ7hsCjktngDgV8UyfsufGS2hjt9K8YzAKCpI8vM&#10;hJzkr9m2gjOOMDAHBPNXI/2b/j/bo0Wn+K2dzb7DIJQpD7s7yBCATj5cfdxzjPNCpxvdSHLHSas6&#10;TPpay8Kavruux+MPGckTTr+9h0q2iEdpbNtCqEXOTtA/769q920m08JaNpsvjT4l3MdppFr91ZuH&#10;unAz5UadX464B9K/NO9+FHx9XUF0my8USGadzNHKkjPFHGq8oxIXIJ5yDu7ZFXdZ+EP7ULXthb+K&#10;Nftr66ht5Lu1R3kZ47ZMDaivdP5ZDfNnuOMDrS9iraS1JniZPR02kz6+s9Q8Z/tNfE+yuxp76R4T&#10;01dljZyqFjbGWDsDgO/y7iMYG3HPWrHxR1rw54e+Id14K0mztvENxa6SsiytHE6QXYL7w4VRhI1K&#10;kjkjn0NfF+it+1b9rXwppfioQ3dtHGUglY2+2ZzuDbXuwcCNsMhbIJyW/hrzjzvjV4cnnj/4SfS1&#10;uHYyrNaozKXn/wBaWZbpt+9RtPzDB656VhKmrNe0VzSniZpx/dOyVtj4z/4Lba74aufg78N9OtLC&#10;2E0nx4+H89teW5ddqHUpMjyiSFEibW6A81+/twxMs4HZzk/jX8v/APwVefxpJ8KvhtPrN9a3Nvdf&#10;tAeB7mRY0KyZe+ym/wDeNlgSSxwAewGOf6gJRi6uAwySzbfzr9W8NoctGsua+q/U/KPEiq516Umm&#10;tHv8ipKoYgk/wg496hUc4A696kBDHABwBzTUA5Y9hx7mv0s/NyVAwjPPX5celRqxDA9dvNSIv+in&#10;73UMSelNP3s8fMvGKAGSElyT1PNNVmQ7kJBHQjrS8beB06/jSA4OaATOzsJpJYAZfvgcn1z0q6fW&#10;qll5bWscidSvJ9+/8qtivnK9ud2Pdpt8qufCX/BSOQH9kzV9PGd19rOh2UZ7BpNQhILe3y89a+7V&#10;XyUjgYj92ixk9vlGDivgz/gokDc/Bjw/oWNw1P4j+GrI24+9OrXJcoMc/wAOeOeK++Jh+/fbz85x&#10;+dfm2Srm4nzSfalh4/8Ak1eX/tx7GI0wdFf3pP8A9J/yIj1o5OBSbcHnNKRiv0Q8oUDa2OnNIeTm&#10;nBS3Tt1plAEcpAjYnsM03Spo7i2iEXSNNrE+vU06YMYmVepGB9areH1aO0dXGCsmD7HAraKXJL5G&#10;bk+ZL1NLgy/N0zWj52IyY2YEjau3jH0NZg5fK85PFT3hX7MltGpIL5Ydj9axNCYKQoJLHjHzUU6O&#10;Msu7eT2A7LjsKQjBxQBAR8xB716D4YZbrSf3hLPFJ5JJ9O36GuDK7q9D8JpbR6M/ksd7ylp9wxgj&#10;GAPbHf3r5HjSEXg+ZrVNWPe4fk/bNJ9DVvIMzJEzEADgCtmxtIoIPK5J9PSs5Ud5Q4wdxwua24Ay&#10;PtXnC8mvyU+yPzy/bXtoNA+NX7OnxDgOJLf4mXPhuc56x61aeUFPU9Y+MDnuRX6B30C+bHC5GPSv&#10;zm/4KYXb6b8EvDXj2Ac+EfiZ4Y11ph/yzRLswuT2x+8HUge9foVf3MZla7eQNgt5Y4wc9K+NyV8m&#10;cZnS2v7Kf3wcL/8AlM7K7vSpv1X6/qXIVyzbCTtJAx04rz7xBpt9e6kEt42kckKQozjPqf616Rp1&#10;xBbaeJ3I3N82D71XtJCbl/JILSLvJ64z+NfoOW5hPC1o1obo8vFYeNWDpy6nmGreGLrSIWnea3lC&#10;FRIIi2VLdMhgK5v6V6Z4zsktrBWLFpGk3OM9h/8ArrzMV+tcN5lPFYb2lR63a/I+MzbCQo1VCCsr&#10;HsHhPToRpEW5T+/BlY+pzgZ+mOK6yK2eBTHKw8vHA9KrpHIkBkXAZVUKg4VBjgVjudcuJis2EX+9&#10;kYx+FfkOPxLrV51X1bf9eh9rh6ShTjBdEdTahGZtzAnbjr29a5e/u7WzlFvCQ+X3EemPekmaTTt2&#10;W8zI5A61zuo31paWZuHDLNMSiBh29a5DY30kjuZhgN8pJVweBmqV3BaCQKjSMEBPqMmsiznaW0WC&#10;3PJzz0610mn2phXyuSueWagDLs9I3kM3JzwCK61NMS3jG7HX07mhHX7eIVHygAk+tT65qNrZ2wkl&#10;I3BgVUEZoAq3UAgk3Ke3NYSWJin84gGZzhSeig1LqGu2ypGEViWGWb2qpo2of2g5lUH5SVBb1NAG&#10;/eXNja2y26kBWzvPr61xz3drHdLBZrkAZYgHrWxqixSSlG/5Zrwo/vGqNx/Z+jiNkAM8mPMdsnHs&#10;KALNpaxvcvqFwCHcAZPoO1WzF5+F6ByIuewbqfyzVaHUbu5bbtUpnG4VbyZbuJWHADN9CAAP0Jra&#10;gvev21+7UmexuXiwWqxyMcHdgLnGap6tqEtnZ4iyWl4B9BWTqCvPexKzHap7D0ovWkuLiG0izluv&#10;sKxLuXPD1lLs+0TncSTgHn+ddarJu8s8sf8APWsqW6eyRYLdA7H5Rg9MfSpf+Jh5Dyz7UwpPynJ6&#10;d6BGJ4m8S2+iQG0t2YzN36gA+5ry9ZTcZueSVfqT0zS3wubiVpLnMqFsgdx+NILNmdEiIUFtxXNA&#10;G5bSsYm3Hng/nXSLdJuVechQAMdzVJbWzt8W8hCkkFmJrVghss/u5AxJHTmgCuA0SEzcc8e+a1bS&#10;xuN5kiXCnnLHHvxUEcfnTbnbKhwAD0yKi8Sa09naC1g5aRtuB1AoAuah4lg0+0afaGIO1Fz1xXES&#10;apqE2HcFTIxfAzxU1ztdUkdW4xxj/wCtU0rokwY7WGMcUARW6Xl2zSM+cnJGfTpW/pVqzyedjHyh&#10;CucncCevAxjpiqdqHfbDDtXdGW6ZPJx1yMYrutPtI4IQiKFGO1dWkIO+7/Ijd+gscexQSAcDrSXF&#10;7c3Vt/Z1rsRAMOwHLc5pdQmS0gMspO3pxTtORTbLMRy4z+FcyZopMgt4DZJtQZYKBUdrDcvIz3YH&#10;zHjntWhcAct/s81jXOtadY2pNxKu4H5QDk/pSEad5d2ljCZ5nRFHUscV554j8XPcf6BprLtb70g5&#10;49qwPFevHV0WC327SR0/U81zMkYtofPLAsx2gUATG4srebzJNzuGyDnjP0r+fr/g5+1mbUv+CSPi&#10;0TDH/FV+F8AdB/p4r9/bHRZdTuMsGCnliBxX4Nf8HPfhyLTP+CPPjG7DEt/wl3hUYPvfit8M3zxR&#10;Sb2P8v8Aooor6E2P/9fQ/wCCAH/KMbwn/wBjD4i/9L3r9oK/F/8A4IAf8oxvCf8A2MPiL/0vev2g&#10;r+gsh/3Kh/hX5H4Xnf8Avlb/ABP8wooor1jyxc0lFFA7hR2PX8KKUHBGDjnOfTHNJq6BO2o9Ypo2&#10;Rm+Viu8KOoxnOfpivePCHgzwmNDn8R+MHE8cSySziKQZdhu8uCMoS5Z3GWcDgEAZOccv4JbwlpEk&#10;+tatcCeWJA8dvtOSc5AUHhnLYHoASTnGK+r9K8PeCfD/AIOuvG3iy0Z5bGASRae5RF+3XChgnlr1&#10;YAjcx6DPGa/K+Nc/qQpqjSTWvxbH6xwLkFOdT29aSldfCecWfxC1jw/4e03RtA0m3Osa/Mby10iy&#10;jOLW0WKWK3Ry/U+YPMkPUgc12mv+MfiFpoHhbS9FvLZbO2MWp6zF5bXs/lqu/wAiNmwjNIerAjYQ&#10;SK5xfjPYeF9Ju9WtNGgGpmIPOYBskt0KIgWWUgbWkc/JGnOwDjmvNF8J68NbtvB+qX81xqOohdV8&#10;RRWbySzpDNlhDJO7bE3BgpAGS2M9q/J6taU23KV2z9joYeMHyxhypdDe0rTvFPh7Rz441vWLHSZd&#10;VhTS9PS4jE8qQIy7t2FwXxGf4cZJz1rz3/hG9U1bWBYq6abpOnJJHfXMM6TSKijzbmSV1QNmTCqB&#10;xtJCDI6eweLfh7H4isLTWfE+j2/hzRtHR/PuLi+M0wtoH2QQpCgYGXPDepNeXeJ9WOm+A5fCFla/&#10;2fp93IiWFlDHJFPdOpBkuLkyYkdV/hBADNwBgVzUaUqk1CGtxzx0aalOeyPUrXwP46+Lur6prkGp&#10;CG01C2gsYmtVLP8AYrYkCLLY2AvgnB5r0uwtNB+DPhaztfB0yT3U8v2ee/nAlBkuGCohIyV3Ockq&#10;DgCuGvb7x34e+Fdr4A0HSlsbiayign1V5Y1hQSZPyszKVJjH93Jbd6ZrxvUfD3j3UNUGm2OmX01n&#10;p9lFZ6e4RWhgdfLD3BMbMo4Ukd+5Fb4iHsakqb1t16GGGnKtThUeifTqdhqusfFDxNdWfhQWFu0l&#10;27Wzma4ElteGAlZp3DYdFQAtuUdR0OM1xPib4bR+H7BNI07Wo9S1NnkN3punxyGGERKXGZO5KjID&#10;V0cLafL4n1a5sWvpbKy06K2RtStZmMQmYBkVUxL+8IY5XhVJxnNc/pWqXl74kTw54XtPJhtbeZ3R&#10;i4RI4jvubht7BxkDJU4/hB6GuvLM3rYScXT1TeqMc2yKhjI8lTRpWujxW7hkktpLGZZUIfJBJB3D&#10;gbl78e2a9ctdXk0m3ebQdJ0/bNaC1m8Rb5b2RCw/fO8IO1C5JAPl4VRk5qHxAt7f3cN74U046nDd&#10;2+yO5uYzve4mBbyoSCodo0Qjdk7cFuoFP1Dwf4p0bRm8WPs0q7kMudMtn2zmCMASyFAx+UMw+Ujo&#10;RxivpcXXy3Nq8eSLpVH16HyOEo5jk9KSlNVaa6dUjp7Dx14mWzFlcPBqljauLi5uNLuQRiQ7ysnn&#10;BSXkYAHH0GK7Dxbb6dE0T6zdeXDfOsmp6bbAzBjGoDMwKkxMpIQnjdg968t8ML4C1+yB8TTR2+qf&#10;aTJDPCv2fcqFSokdRsPIyMrnPeu31Lwx490FZNda7TWLGaWC8vocq9zKLctsVJcEELuJwPvHqOBX&#10;zWbZNisFVdOvHbr0Pq8pzrD46nGpRlv06kU+m3KabdWHhTUp3t5ZheXSwuqmYXBUBzxyiIuMdPcH&#10;ircfxVfwn4L1K+vi2qX2pwtFDJeF1FvBxFAI4uOoXJI54p/gfT/C+qaheyfDTUBZahdwxq9tKjPD&#10;GS+5kKHkDruXt2rctvhMuneLdO1L4lalZmC1Zr+dIGO39wCyrg4wBkcdvSvGqQbe560vZpNSZqeA&#10;LXx1qGgW9x4ztXtYTHugSZSHuFfnJUj7oUjJ75rwb4qeCD4Y1n7TYxOLK63OkgBwJOrIcDAA7e1e&#10;2fFHx5/wmnjPSfC/gnV5iLlme6CjcIY/lIdZBgliAQAeBXo2oXtzcXtvoOsWjS6QiHznR+oYfMWB&#10;5L9ACK+s4b4hnl9Rz3i90fJ8TcPwx9GMZaS3R8j/AA+h0HU1vtC8QruM/kNDKBmVPLLB2Vu2Miqv&#10;iPQNb+HWr7LC5aSFiyRXUIIVxnlGB4BGOQRg9q3IvCegn4nPo3hbVCbWBWnSdiI5lKruaFSw2mQn&#10;gDoeleifFNro6J/Y8NpdXEkdus148oAkhwBtkO35Wzg7hnj8a/Ra+dr69SeHnzU6qXuvS2nc/N6e&#10;Rv6lV+sQ5Z0m/eWtzx+2h0/x1MkL/Z9OvQjBXjQiK6KqTlgPutxjIHTnFcnruhah4d1A6dqSgOAG&#10;VlO5XQ9GBHY4rU8N2upSakL/AMOyJJcWii5jWTGWIOCqofvcZOP7tdNZajP46u7ay8UG1jS1ZY2l&#10;BFvII23ZUADkBj0xkV9G6tTC15JNSpJXfeP+aPnJYeniqMZOPLVei7S/yZ4lreg2GvW3k3sasVKv&#10;G5GSrIdyn8CMg9Qelef2GvX/AIKv4tA8SmR7WQiO21CQg7pGOAsm1VCseinG1/ZuD774p8PzeGNa&#10;m0ech9h3RMhOHRvu9uv171yF/YW2pwG2nUMMfLkDI9//AK1XjspVdRx+Clyztv0kuz/z/wCAc+Dz&#10;J0HLA42PNC9rdYvuv6/UsxSJNGJYiGVhkEU+vJ7a41TwNeLZXRkuNPdgkUh3SPGfmLGRyT8gGAGP&#10;To2R81eo2t1BeQLc27BkYZBFdWT55HFXhNctSO8f1Xdf168mbZNLDtVIvmhLZ/o/MsCu50Lxvruk&#10;aV/YWkRpuMnmQyomZVYnLcYw2cdwSB3xxXC10nhPxHe+Fdeg1mwVXaMlWVhnKNwwB7HHeu7MqCqU&#10;ZLkUnuk9rnNlmIlTrRtNxvo2t0j7o8Ow3snh6zN5GkNw1uj3ESJsCyEZYYHTntWqYiG2zAgjAz7V&#10;g+E/Gem+L9IbU9ILApIUmjZdrRt1GfYjpV2XUjLcpZISzyHe5I6Dpk+lfzRjqc41pxqR5Wnqj+l8&#10;BXjKjB05cytuWWR24jwBuwCacltJkhzux2HpVwRnAij7cH6090SNd07Ahcfd6k+lch1u71KnlKo/&#10;THX3q3NbtJpwtjLLbxTzBLqW1jLzGFRudVPITPRmPQHI5qENvIbo2GOPYDrXDfE7x0NJ0+x8PWiy&#10;RSzSMJpnmMUBhbmYSKo3MoQEA5HJ9xSk7K6QRg27HK+JPiR4a1PxNoVt4Y2+SdeurLfFhnmiSJY1&#10;cn+6WI29uM1Vnk+KPjDxxeeINO06RLlbaTT9OhMsbPDGwP71zypO4LgngdcZrybwklnqPxhsptYa&#10;xVIrnzium5eEIkTkMuBhVTaoK9fWvpSb42Pb6TqOmfDz+xCLOOa5k1e9EiyzxLukBSFUUkgLtALc&#10;jGOeuEa91c7a0eSShFa21PnNPCWs+B7PVbfxDpA1fWdTjliXVPPBS0eRc7ixBCkZ3MzEAjHSiy1/&#10;wL8MdPtNBtbu2u3kxNrN1BbrdyNNEwBigkLKqIBkAnOcE81qab4i1nUtaTw14kitpIntYre+iJby&#10;fIDApIDnILF8D1yAeFNeq6Z4L+D9prVxoFjZmQ29pJfSx28QlFy64XyRLJll2bsnbg8jms1FSTUT&#10;q9rGEVGaZ+AH/BZPx3pPjH4R+B74RLbSXP7RngF9Ps0iU+TbretndKAMdcbQOuTx0r+iScgajJg5&#10;DOw+uSa/DL/guZP4Mn+BfgDS/DelW2nDSv2hPh3B5qgLLI0l7KRHnGSBHycnOeoxg1+494St+/s5&#10;HA6V+u+GULUa2vVfqfinidJPE0rdmV0BSXYcdcGmljyAMc9anKg3Ctyc/NzTN6hC2OSxr9PPzEEz&#10;9nf6io3kbCYHGMZpUyVZR3Gfpih1wi+mOPpQBAjnqwx+P86ecZ4pOvBqUqCmRxgZoA1dHu5ElFp1&#10;VyT6YwOtdNXBwyvBIJYzgiuutb+G4hDsyq3RlJxz/wDXrycfQd+dI9PB1brlZ8O/t3D7Zb/CjRW+&#10;Vbv4waAGkHO3yvNccd89K+9Gc+YXHck/nXwd+1yf7R+MfwF0SDLPL8SG1AIfuGK0tSzk+4DfKK+8&#10;RDK33Vb8Aa/KOF4c2fZ3UXSVGP3UlL/28+ixmmGw68pP8bfoMJfb68jml42n68U8xyhGDKR35HpU&#10;HmKv3yqkDnJHFfordtzyhJZxbQtK2cAc4pEYSW4nU8MMj1rB1TXvDi2jCfUtOjXKhpHuYlVRnqSW&#10;AFY8nxG+F+k6fi48TeHokV8b7jU7RAWY9AWkGfpXNVzDC04c1StFPza2+8qNKblZROuRJ7rT9w+R&#10;m3YzkYHOKTSEaKxdW6+aQf615fq/7QnwE0tvs2o+OfCEDMTt36vZ8hTgkYlrjf8Ahrb9ljSfMsbz&#10;4i+DxJ5hfA1OBuG6cqxH615lbjPJ6akqmOpR9akV+bNY5dXbTVNv5M+k1Vn5GABwAKuSxiGNfmAP&#10;qeea+Rm/bu/Y6tVcS/EPw6ShbcEklfO3+7tjO72x17Vzdz/wUU/YwhxcDxxZyBT0hs7+SQ59EW3J&#10;wO+BXh1/E3hulrUzagv+4tP/AOSOpZRi3tQl/wCAv/I+6wCtogbv69apMcnNfDNz/wAFLf2PBEo0&#10;/wAQ6lqLnO9bHRtRcx+hYNAuAe3JrLb/AIKSfs4yndplt42vo+81n4du3QN/dJbac9+neuH/AIi/&#10;wt9nNqMvSpGX5Nmn9h43/nxL7n/kffNdj4UvI447qwZQd22Vf5H+Qr80/wDh4f8ADSb97p/gr4rX&#10;ULcx3EHhiYxyD1UmQHH4VuaB+3ZqJ1JzpvwZ+M93K0BSOBdCWMMzEbdztKQg46mvC4i8VOHK2DqQ&#10;hjVJ9LRnLX5Re/TuejlWVYqnXi3C33H6bQSPcyq0f4e1bUlz9nhkdfvYIB69q/OHSP2y/jXOuzRf&#10;2efivczff/0pbWzj2DriR2YE5I4xz+FaM/7V/wC1feIz6b+zf4vCr/rf7R1zT7U57bQVO4etflH+&#10;v2WP4XN+lGs/ygfa/UqnW33r/M6P/goZ4Wk1/wDYQ+IeVHnW2kR6tBnGQ1jdQ3GRnGCFQ4PPtzX0&#10;d8PNYg8c+AfD3iRGONS0HT9RJOcn7TbRyHqAerdxX59/Fr4v/tyfGT4Za/8ADmP4B/Y7HX9EvNFM&#10;t14s08Twi6haIyGPaudpbcBuGcDkZzXVfsFfFL4vWesXH7JPxu8OWGia14A8FaLNbXFpei6a+tJB&#10;5CO4XKAqFXJRiA2Qea+bwPFGHnxApxp1IxrU4wUpUqsE5wc5JXnCK1jKTXp6G88PJUbNrR33T00P&#10;1AXTIZbVFlcqFHb0FYzanp1jMUtwSxOC2QeB6VYvLPVbsCJNqA4DN/k1PYaZp1rIVhDMc7d7c5I6&#10;4r9WPNOOvftOt3jxyAiPB5wcjjtXFadbedq0Now3ZnVGA7gNz+le0XNxCWZoiAE4LfzrkdL0iztr&#10;htYWVzkMyLt+6W75zX1PD2dRwtKvCb3Wnr/VjycywDrSpuK2evoei+dEEK8nrnFY1xi4YqSVUAY7&#10;YP4VjNqUtnEQ+Qx6EHrmqiz6xeN5kCnZ3PHOK+WPXbLcVu0E5a7fIYjaCScCsvxFp8d1MjQsGX6/&#10;dzWnF+/J+2BkIbaM1kawDAcCRQSMYBoEX9LtrVLkRRfMEj5PvWy91NK/yoTGgwgA6tTvDltFFp8q&#10;SxsZ5ApDY6D1/WuggtFt4d3oOB702htGBGHsfM1CfLEDPPSuM1C+GpXqtMpwSFXH1rudRuY3/wBC&#10;BBz8zcjgCufSzjllW6jIXGQoPekIzdWvY5Z0sIIwAnGa0tKKOFWLCgE5OMZqNtAfkq+Wc5J7VoRW&#10;8em2flYDSORyO3rzQA+b+wrWTdLJlt2WGDzXGxJHrWpGZNzokhCg9M5rVuNJSeTcQDj5m9TWnpll&#10;DZp5SAA5ydo7/WgC/HAsKiMDCjt7063HmXDXDnCLmNT6txn8un50+M5Jzz9aggbZNLGnKhtynsC+&#10;cj8+fxrekvdk1uRLoiWSFpJ/NxhduAe5p2nRKbt5eTgbc08q7En25+lJp6T+Q3lqQXcnJ9KwLNO3&#10;nFvk26HLNgknNY3iLxA1shtQBhlO/J5/CtC41MaTstSm9275wOe5rz/VW/tC/wAuwyWCjb05oAz4&#10;Ltb6SNIfkGfu+v1rrzpsVuq3NwFCoucgc1z1vH9gf92AXJIDjtzzT7y6uL2YtKzFRhQO3FAFoWUl&#10;1K13cvlXI2KT27VtQ2X2VPMtMB87uadbRb4054CgVokL91TlsUAQWSTAb5scMST2rNuUFxeecwOF&#10;PHvW1HE7RjJ4P3ttWEsUK+bIMKDk59KBmPLrH2aya3+yrIXb/WNkEHtWLaaaLqffMpVVfMgHQn+7&#10;/jWvLc2t18q7Fw5Iwc8jpmrFkrS28bDOWG/HqW5JNdFOVo8/bYmTvoX7K0t45cwxohP90AH6V1SK&#10;cDkjHY1lmNbFEdgSTwa5zX9dWS3+w2+Q0gI3qeR+XNYyk5O7Y1FLREHiC/e/1AaPaZJDDe2flrts&#10;xWFqN5wqJ/IVx2jeHIrO2SR3JkIy+epPXn3ql4hbYryEun8Iwcg1LAq6pr95fSOLJmjiXg9ifrXF&#10;Xz2+P9ILEnnAp7XLJGVD4LfdH+NY+2a+uVgj/eNt529BQBBM+8LFbLnnG0V1Oj+HZbphcXoZURsq&#10;g71cs9GtreNGZfnyAPqetdPLM5XybToPlZ8ZAPov+PQVMpJGtKk5eS7ku+2s41jXg9kA5Nfzvf8A&#10;B0jeXV3/AMEevGO5PLjXxf4VwB3P28ck9/5V/QjbwkqLh/nDclQcu3oc9/pX8+X/AAdHWqp/wRx8&#10;YzuGDt4w8KkgnoP7QGAfoK66GGampTfXZfr/AF/mqVeK0prfq/0/q/psf5b9FFFe+M//0ND/AIIA&#10;f8oxvCf/AGMPiL/0vev2gr8X/wDggB/yjG8J/wDYw+Iv/S96/aCv6CyH/cqH+Ffkfhed/wC+Vv8A&#10;E/zCiiivWPLCiiigApc4pKKAHo+xg4GSCCPwP5V9A6/4/wD+Ej0GGxluopoJm8y5gmIVleR1aR3X&#10;kMcIFXKkAGvnuiP93wOmOn9a+a4j4Yp5jCMZT5Wtj6jhviieWybjHmT3Pe9G1HS5LmzEml6jrlzL&#10;NPrE8Et2sdkLmT/VMUCjPlsQo3dh2BFewWdlpvgnwwdW1axF5rVy7TzWVqzRm7vCSUjLs28xw8E4&#10;bqPWvlTw5421fw0Qtn5boCCElGcEdMHqK938MfEzw1dSP4h11s6iqGKGK6cLHDDtH7qHA4D87m+8&#10;Sea/G8z4JxmEd1HmTdtD9my/jfB4xJc3I0r6kX/CM3FjocfiT4waw1pbWUrS6doGmFQguS3mpGM5&#10;8x1bnJzt6sTWB8Of7TTVNS+Jf2CfVL1Vl+w2t6xnkLJjMrSvgKELAsygYGQACKr6vaeMvHeuadr3&#10;iS2toLYmOLQ9KtEBRkYh2HBJAIXdI7nOOACeK+m/if4js/hr8PLWwlvZLXVNTdk26aoaRUCcrGrD&#10;DlnIDDoB1xXI6dPBUpr/AJePf+6v83+Gnc6/aTxlWD/5drb+8+vyX469j5Yl8f8Ai++03XbvT5ra&#10;eS0u4rq+e5jlnkuJ5mMESL5gCpGm47FP90nvXqvimXSfh/4Wi8J6dq95fatqSRXdxY2Sownu5zt8&#10;uVSAI4cZCqCGIBb0rgtN8Fx6W9hoHjCHyhqWuPc3VjcXb7UMNuZLe3mKbm3ciSU5O3cOma2PDviC&#10;2vdY1D4ra5YpcrBcCHToEIS1iDqV8xt2XlZIFGwY6Nz1r5tOTjaTPpm02+XoWvDdlrPhPwivh291&#10;PTDqviLVI7eYLc/a/sdvAuTGsbFkJzkt86hePmrhtC8P22v61daL4PN5c2NzGthd6vGvkLHGT5t0&#10;ZZQCkgyM43cjaO9Yyalc+KfGdn4oe3ube0hhubi1gmXybRGjiLQwRjABywG/BG4ngV6/4vn8Qado&#10;1p8JPh1esYdNsGXWmgZIYjcyogl82VhtVAZWyF5OAAMgmpVXTmOjkcbXesjP1PU/Cvg7WrBk1j7S&#10;bG2FppttJbvFp0MLRyLIdq7i7MvJfduLPyBXO6Pqo1uTUdS1W/i03SLNYPOubL555rck5S3MgO0y&#10;OwaQk5J2gDHTmLabS/EniCxu/F2pWkhhs7eCCGzJVJGm3HewUZYhcqFAB+7zXe3Hg/RJfAyeJtQM&#10;NtaTxpHoMLlY5h5TbJpLgfcLbcEbs4PHUYpufNaSdrGc+RNwfUigsvDXifwlcaxoemW13c2JltZr&#10;m6kEcUXGUmlcEblVTzt5LY7dO30TW9S0zRtDsQYF0ywmls57qxjL20xcOXkRyxIBYcEqBjkZqXQP&#10;BwHwrsNE060XVHnuI72a8LCGBQAZWkY5UkAcqACSQKemlzkS6ObmW/s4jFBex2hXy0kVx8u/khcA&#10;5HpXasVVnCMZzbt3OOODo05SnCCTLWmeFdN8TmHxb4fUwXNwJJIJ7Um2lkRHOSduM8jnI9Kz9O8H&#10;22n6jJqWsw3slzKJBM947TM2edq4GzacDPFdwvjG1sPEl5punNb+XpUSQW4iC7Mz/MyB2XjccLju&#10;BXPeGPFPie78R3P/AAmV1JHHBDFFp2nIwhR5ZWfPnEAnbFGN2d3cVmaR5m27aFzQ/CGi6ZqDaxBa&#10;Q28rgrmNMEDPY+9dRLrGk6M/9oa0WNrCPMudnB8sdcYySfard9qmkL4ntPCr3Cm5uo2kh2dDgbjx&#10;1HUcHtz3rK1/w1ZeItMl0e4cukwKtLauN37o/MAeehGGGD6VrRcVJOcrLqzhxcJNuUVeyPlHxgND&#10;8Ta3deIfDUkvm3/iIwabCo2rHEvG9xgbSWK7e+Acg17Ro934h0G61DWPiVdQ30VjblJ47BfMllKr&#10;+6Zn4UqQASQvPevG/Ffw98R/DaaPxBokhmtY5xIkhRd8Tdtw6HIOM9Kkf4uW8emQQw2BF490r3cY&#10;4gljK7WLehxxivuc9y+VXBUHhpKrFO14qzXY+NyPHxhi6zrp021tKzT79zS8c+CJ7Nx4x0FLezK2&#10;kd7NZiXc6mRWbKZ7lQTjp6VxXw70rTPEWq3en6+GZHtC6TsWZ0dHXBBHPOfyrFl1O4kvZtO0a4eG&#10;0nY7Ukf5Au3B3MRnao+XPB4qhpltrltYN4n0vcsUEyQPKjYKs4JAIzkg45yMV+hYXLsV/Z7oYmql&#10;J25X/n3PzvG5lhvr6r4em+VX5l/l2NC+huxrsOkT3MN1GGWJLmZmjieHIOWY/MFHQE9OgrrPFPws&#10;1DQ7YahbsFViN0busoXOP+WqfKSfQgY9Sa82ufE/hG3upr3xYRHFJly0LKgjkYnseinjg856EA14&#10;9N8Tb8S7vBFpeXkrTSR+crCGFXQgNvZyBjPGUWTJBAHBrizfOZ0HCEaqjKGjVr83olsdOW5VSrqp&#10;OVJyjN3Tvay829zuPEkeNKuEuVThR3DDJIwRXK/CeEwfDzSYWZH22MC7423I2IkGVbuDjg9xWV/w&#10;jHjHxMm7xNeeQksWJbeyLR4bduJWX5ZMFcLwE7nuMekaXp1tpFhHp9oMRxKFQAYAAGAAB0AHAFdW&#10;V+2xOOWLnRcIqNtd273vbc4MxVHD4N4SnVU5OV/JK1rXNDFKD/MU7927gEFRnJHXA+tIwwTj1r7N&#10;+R8go6tPoet/CfxTp3h+W4stRkeNb1o0Q4xEjKT87Ht1x6V9ZodN07yftE8MRuMBHdwPM9ACSPXj&#10;Ffn7Bpd7LaLfgFbZ7gWxnPRXPOD+HP4V7L8WtctbawsPBFgoxYJG5lBO4Hbx17tncfSvy7iPhili&#10;sbSlTdnK6fy6n6hw9xNVwuCqRqK8Y2a+fQ+uXWKFmlDElTtBPT8KqQ3t3qlxJaWWD5bEM7gBEVer&#10;EnsBmvifwf8AEPxFoeoKsjPfo+EFtcSEgkkAFSehx9RX3hFpOqyaOt5FMsYdEvHxhAIgpI3HAyDy&#10;Sa+D4h4bq5fUUZSUk1uff8P8S0sfSlKMWnHdf8Ek0+yto7uKK6/fnyxJ5UZA+Vs4Jzj5TjrXCfGE&#10;+CrZLO21y03R3kiRxTZGIi2C5Vj82U7jBHH5YFmda8JRat4llmkubi/YM0+BcGG3RSIwqOfmHU49&#10;+hr5K+I3iPU/FPiG11TVJby8t7e48gyTQ/ZkKlwxVIhypIOCerfSvl61TlWm59fh6N2e9+F/Buh+&#10;CPDuofFfT/Pule2XyI5k8vy7aSRVLPtGdxXnPFYfxEvvCF7rraXpemPbQK8EN5q0Uq2vnSLhm2eZ&#10;hTsXpg4OfWvX/iXJdWHwznS31Cy0+0mgkt1t7jgyMFBwo74U4HHBxXDeNPh74Y8R2ukz6kNSt7db&#10;KNrq6ZkFvHCqp8wDfOvAJbg5OOQKmdNcmgqM9W5HiWmWeua+uo6vZNrNzookNrZPAqJNdeW5dgxx&#10;koqlmbbk5IGa9Y0K+1xvFGo6po1jc6hFc6ZcS2dnLvjdEWZPMkMgVdpYxhUUcnHU8Zq6z4M+J1ra&#10;Q2Flqtv/AGRcRPFY6XZKLa4a3ZWm2wqwIDPGNxJbcRjJNeeaT411Hw5qiRpPJpJ/eW8zmeW+vxDj&#10;cYQhyqFmXBcKMbs4wDXLGryaNHVKSkrrU/KL/gtXp2tWnwB+GV74ps7u3vb/APaJ8D3yJIJNqB74&#10;h2kaQBi5wqqOQFHHev34u1C3Mjd/Nb+dfgZ/wXF+OXj34l/BT4SeG/FAt4IrD4+eBpBDADuYtfNs&#10;aRixydvNfvlenN1IMdHb+dfs3hry+xrcvdfqfinidGaxFHn3sxsZdnO0jjJyfSoAcDB9c1btVUyK&#10;zY4DH8hVZx8oY96/Sz8xHwqvmYbpiklJYAn3AHtTgqLIGA5zg+lRNyxXnP8AWgBlSo2SqgZxmoqn&#10;gU7i/YA5oAiYEHmtLSIUlvA0i7goJ5GRntWfJk4b2xmuk0REW3Z1bLMeVGeAPWufFz5abZvhoc00&#10;fn1+3d4Nj8c/E/4KeHr/AFDVNItr/wAY3+mvqmiz/Zr6CWe0Ux+RKAxRmKkbsEYznFdV/wAO/wDw&#10;PcjGt+Pvizfhf9ULjxNKNmeuNsY68VN+2+w07Wvg14lHyGx+LmlRtO3Kot0kkZyO+7GB6V93MMMQ&#10;exr+bsFwPlOY8Q51PH4dVJc1Jq7ezoxVrXtvF9Pn2+7qZjXpYXDqlO2kv/Sn/mfBo/4J0/ASb59V&#10;1Tx9fS9PPu/El0z7ey5XaMD6U8f8E2f2R3w93ousXMh5kmuNb1BpJG7s5EwBJ74Ar7yjCgF26Dt6&#10;0jMD0AGPSvq34Q8LP48qoy/xU4y/NM4v7cxnStJfM+KU/wCCdn7GdtOJV8EWkm0/clvb6RDx3Uz4&#10;P41u237A/wCx7BHI1v8AD/QFdkxulSWb8hJIwH1xmvq/UJmiRGB6yL+Rq8fkUj8K9Gl4YcN0kpQy&#10;mgv+4VP/AORM5Zzi27OvL/wJ/wCZ8j6L+x3+y5ozmI+APCrRkov7zT4pGZs9cyBjz3xXptt+zf8A&#10;s8WMYs7PwJ4OijViQg0ezIBJyesRNeo30kUHls5wBKrfXB/wrWbhyffNepS4KyenFOngKUd9qcF+&#10;hg8xrtu9V/ezjD8MfhHo1h51r4T8Lo0QUQAaVaDbjG3GIs8dq0tJ8I6FEkl3a2Gm28zZ/fw2kKOA&#10;3UKQgIz0+lb9xGt0VDg7Qeh7mtKGMsfLU4z6V6VHK8LT/h0Yr0SX6GUq03vJjEsLeytg8axJhQCQ&#10;oBY/XvUqvNEPlJUeinA/SnzxliqSH5U6LnOKGxg13RilsZtsZ58/99/zNd/4JtI7ix1C8wzyIY4t&#10;g5+QgnOO/Ned16J8N7qK21C+88t5bWillUZ5DcH8s14XE8ebA1bu235o9XJGliYX/rQ6yfVLbT7V&#10;Y4OJDgKMetU5Hup7Z/OcDrkA1FHBDfH7TgsB9z2FUryG6ijdomBUnoTzX4qfdsVYXTZH7V8HQpF4&#10;Y/4KooiZjj8TfBYqzH5RJLpup56n7xVOy4wOTX3fDcSSzxw8AnCk98V8MfHu3h0L/gol8C9fGUj1&#10;jQvFnhmaT7u4rbrcxoWOQfmOQowc85r43jX3aOFrfyVqP/k01D/246sJq5Lun+Vz9D7nULG2XzXf&#10;ew+6imqUd9Jdt5art9QO1Qf2NBFKPL3D6nNX0jS3B25JHY9TX2RyFLUtPeayJVtoAzn1+tZ+kxZi&#10;GfuquMetN1HVrvUY/s/kNEPfPIH4CptJhaGARzYyeAAegoAtTW1pcqftIHH3fUVFDewaYBCPmHZQ&#10;PWtua0jtrcSPyMcn1rCm0973M9qQSfuE8UAVb7V9Pe4AA+bGdhHQ1C2ireXSTzg+X98mqMnh+5gk&#10;2zDzZmPDJyBz3PHSuvjhnULDcFVUADA5yBQBuWBtra2812CKByXOAAK4jVfGEjyG20kKyBiDKQSD&#10;n8q0fEFtdXsEenWiny3b5n9qj03wrb2pxcFmwpKqOPxoA45VczuUYs7L834112j283kxrKvOSckd&#10;qmsVsi8t1LtjRDjLEDn8apy66Lm9SO3A2rxnP+FAGzr999jtUSFQCTgnpXP/AGoZjebO1RkqOc1m&#10;a1qrXUhlcfJEMKPWpdIie5JuLj7vXB5oA0ra4Mi+axwXJKr6CpYrjBKW6NLtHzlSAPpk96eX3nyr&#10;VAXPyg9l9yfb0q9DaLAnkxdI1yxPc9ST9a3jFRXNJfIm99EU7eeK7nZF8xIlOZBjDZ7Lnt71I88R&#10;lW3sgojXk7RgZNTCSTYWbBPXGOOaalpDEVIOGb5mFKpVuuWOiGo216mhGiuCrnagGWOevtVhLhyN&#10;qLhM/ePtVKUZVVn2hQMjB5qv5080gB+WEdGPesRmrNbWkVs13OT75P8AjXnjsjXLyQx5Utwcf4V1&#10;N0UeQswYoo554NVtFlguWZ8YVWI6cUAZJtZPk2rhRzj60XNvJIIrSPAAbdI3t6V1cupQNcNHEM7R&#10;gCq0MrXUhHlIqj7z96AGIUhjCxAYHGelWIbWSXudzenGBTYbu21C++y2aEhT8zdBxXXRW8cWNo5o&#10;AqPbpBAI4hg96y9Yuo7fSpC7YJUqB7mptc1ePTbUuvzSFgqrjNeTahqup6lLskyRuwqKMDmgDoNL&#10;t4GhDqDuLcD1NdtoEG228+Q55Kqe21SQP0rlNHtFnjgilwUBZnCnggAjnHYH9a6m5spby2FrbkpG&#10;Bj5RjiuiceWHK93+l1/X9WhO7ujO1fXobi4Wzt0LhWH7wHg1ch0O0nvReklMc+Xx1q1Y6FHZgBew&#10;6nmrk9xDp8ZmnIwPwJx+Nc5pchuLVIJBJE2w4OB2ryzxD4l864ewUkspwMdCRU+pax9pv2m+faFJ&#10;Rc8DP9a5KK7szenKFnA6470CIJEuL6YwWy/Mcc56etdtpGjJp8I3AGVs5cVHo0McZDsgJwfzNdBd&#10;XMdvEAmN7cD0HqT9KTdi6cHJ2RVYNLN5MWTj7xHbPp7n9K1Vykiw4CgD7o9KzbOUQqQoZ2LcBVIO&#10;fckAc1q29reSZaR8Fj92MA/huOf5CtYYaS96enqVVrxdo09Uv61/rRDdPi+doNrFo/u54BUngj+R&#10;r+e7/g6dgZP+COfjJnI/5HDwpgf9v4r+iaC2aGeO1Th5n+Yk5bH15/DtX89P/B1Zon9n/wDBHHxd&#10;dM7fP4w8LAK2M/8AH+PSumC5qiku5nSg7XP8ryiiivbNz//R0P8AggB/yjG8J/8AYw+Iv/S96/aC&#10;vxf/AOCAH/KMbwn/ANjD4i/9L3r9oK/oLIf9yof4V+R+F53/AL5W/wAT/MKKKK9Y8sKKKKACiiig&#10;AooooAKDz/8Arooqo6O9xtnqvww+IVx4M1bbds5tLgpG7E7mhYfddM5xjuPx619DXCaZL4u0/wAd&#10;XsZ1KLRbae5gVpt1sXZSIYxuJLOznczHJ4FfEvf0rtvDfjrVPD9udPxFcWjvveCYZALcHacjHSvz&#10;ni7gpYv9/hYpS6rufo/CHGzwn7jFO8ej7HqekX7fEbxvaWcsot4ofP1jxDrNwjP5XnS759gPyAkB&#10;Igccr9OHeJdR0jRbBLGwK3WlW13cXisVYXNwj7o8PtwqRsgVN+AQAFXJNSeHvGPhWHTHsNDhjtZp&#10;/LeZJ3K+bKvyr5j90XczbQRn8azrbRJ/E+pXVi1/bWNlcXCNeTjYby7Kj+EqCqRIG4A+VT6kV+K5&#10;hluIoNwrQaaP27AY+hXSlh5qS9Tk/BGoWHhqSHxLqFkdaktUWa3s7ppHSNGjIWOJT8rkMQS2DhRx&#10;zzXWa0/jKL4a+T47g2T6tf3msS2M8B+1TSRAv5rtlSkUYUjAwTn3qG81Tw54P1+TUvDOoWBuobV9&#10;OsI7VZZpLdnBTzGDZiZvLwhYEeuM1o/8K/8AizriS2j3UAtv7Pk0mGe8LSyLbyyK0zIMH5pSAMg9&#10;Olcbw1VU03F6nbHFQnVa5lda7nH+H9Ys4LeHxRDpNtcXEel3dtZvFHjN+MKrcNjEMTblH0712Gu6&#10;N/aH9i+APtQ2aV4QF9e2uxrqBbq4YmRpNh6gNuJydprpvDX7N2s29haWOv3ty8VrLLLFFYr5Kl5g&#10;Azbz8xyAAc+mK6ib4afEfwKNU1r4WxiO41Pba3BlCMYbcD7kYY8kscnnH5YqqdBuNmKVenN80HqZ&#10;PirVtUsPDun+FtHvLC9h/s1Q06j7P5fnEQho+rKXdlVR97aGJ4rpvGMkvw+s/DOgyanHFaW4TzbK&#10;OMCa4uAwDzSZwXJd8KMe5rwrWNA+Pl3bSNN4cgEk0wea6iWKWZni/djDl2OAc5wOD0rYj8C/FTxB&#10;4k0u0/saeWHTfJkku74+WhZSjsIwxBCF1xk5zknPYOE6vvaCdGLR0viXw9rsWrzalq2r3EVppoku&#10;TBNEB9ouHHmLsDE/LnCg9QelT3vxGlWwsBeW1ws0hjuZLiZViiVHx1bDjAGAM4Jq9PP4p0zWJvFv&#10;xImhtQ221eGC2MjSpFnIRmYkKjY5Ayx54rv9WsvAGqThjYuz6dZqskLzlEZDkAsoIDFiT1ye5rW8&#10;mr9QjJJqm9j58Hjq11z4lyX3g/Sry71aUGwgErMIo0chXkATOMgH5icAcivdtA8NXvhGQWsgfzoo&#10;pIbbzAxgjD/MT8xJlJbJJ4zTPCviRvDksNrp0Gm2WnmCcStBCsckrKPvLJ/cUZ3Z+oNM8MeKtM8S&#10;6nHq+lSExzXMllHNLuZHkUEgqjfwqAfqcCnG63eplWm17qWhX8TajPb+F5rfxDIs0Bi+zSSyR53y&#10;FCFOBwMt09K+Q/BJ8NDXUXxdtFmUO533EBhjGdv9eK+4PFeo6RPp03htR59nCiQ3t3OFAmldPnbb&#10;0HLcY4B4r5H+G9losXj1hrKJdWlms8xgCea9wFB2LEvGXzjntya/TOCMZGGExcHKzSv+FtD8s43w&#10;dWeMwc+VOLbWve6/Aj+JPhmx0HU47u1tnisboF4pIHzESQSqrncQehIzj0ryu7u7yDS7q2tJWRZo&#10;ism3uoYMfx4619EfGy6v7uPSpVt2t7Zw7CF+fLlIACsehwvT8a8Wg8NahqMVzYW0P+kWqSPdRs6q&#10;di4U7QSMsOcgDpX22R11iMsi6rvdNefVL57Hw+eYV4fMpqkrWaf5N/Lc+dvhp4b0zxL4Yh8Q+JpZ&#10;rnUBCkUqzHMbSxOd+I/9WjCQHG1AeOTxXtSWFtY/JAI+3zR88YB+8ea87+HfnpeanpBE5ZL5jGJm&#10;DlllCyZTHKqC5VVPIx6Yr2uy8J69qGlS6vaxq8UDMJwGG9AozuK8cHkAj0NYcJ08LSwcK8klJuzd&#10;td+5rxLUxNXFzoK7SV0r6dxfDWsaTok891qlgt8xgKWwkYhIpCQQ5A64ArtPAvgmXUnk1K+jt5Sb&#10;SW5stPmYD7QASpdsEMscZ5z36V5vpQsDexvqjlLdWzMUGXwBnAHv0r3r4da3pKeMtRaaNA9xZLHa&#10;XEnI8rcGAZQc5bI6d6z4rxmIoRqSwkb6Xk/LyOnhLC4atKH1uSWtoru/Mo6Ro3gPxvos01z5Gh3V&#10;rKIFVZGaScrE7BI4/wADuJ9q8Y1nSbnR5YlnyUngjuYZMY3RSjKkjqDjr712GsHR9L1HfDEktlfA&#10;LOhBQxHfl/KfkrxyCM9TzWT4nvbmLUri2n8pt8UEMagllitokAiSMnrwcn3NeLlOZ4z67TjhVz0p&#10;rr0tvrvue3nGV4FYSo8VPkqwdtEte2hB4ZvLeS4OjazcPBYTq28qN4SQD92+31DYzjqKq6zIjERT&#10;+Y12sjfaJWkEitgADacbumM5PtWNDBJMHkULthjMsmSBwOOMkZOT0qNDgkuC4AxlzkLyT/Mmv0Gp&#10;h5/Wo1o7ap/53/A/PI4iCwjozvfRr07Nfidl4C1iz0TxHDd3sKyozrEWZd5jDsAWUHA3YyBmvp/X&#10;fixLpVtNKl3a3M05AggMn7tgqiNEEYAYKrAZHTOc8V8f6PqtxoeqQata7S8EodVdQ4ODnowxX0L4&#10;I8XeG7fRPEni7VYFtSvkxQyMEeRpX3PhBwFByegFfmniVgKvPTxEI3VrPyP1DwzxlJ0Z0Kktb3SK&#10;OnfEXbqEOnWBN1PcPbWheEASSXM8m2YBScNjJPt1ziuM+INzbWuqy6N4mW6sltbuWazU7W84thix&#10;kcFtgCgLzxzXuvhbw3FrPxD0vxZoyi2a905wkrRJtgeQL++yTw/4evIqt+0R4u0bTbTQ/h14es7a&#10;8mkYQyXFyqzTEB9uQSMgyOTk+1fkleN4819j9do1ffSS06nS6Jrui3/h2x+JHia2hljt7CSRI7uJ&#10;ZlAKscord2IBGOf0rjL3xN478S+AR4Wt/D95eajqjXNzqGpXcwgWOS9Y+WkaMQAqx4AGQB+dei/H&#10;jVtG8C/DXTtL8Pw/aCHGljzG/co3lBixix87LgBSSMGuJ8WeMNUtvCi2OkmzZ2ghaSa8ZkeJcLhg&#10;NpGWz94nA9q1qy5VY5Ixbd4bHlXxD+JXiZNatLvVLWGO5FjItqIJxN5CmL7O8pCqn8GVTJIXHWsL&#10;VvEkWoLIsOhf6H9kjs7O61G46YbYZhOoG5nyQdp25NYvibWbyNX0eW7sPOvVf7RHZETCC33gojSA&#10;DPG5sA9OvpVnwNfQ+Mtbs/BEkUt5LfoLGWcl3WK1iRnYxKQMFcDYBtAPHUivPkuaWh6cYKK10Pxp&#10;/wCCwnhu+sfhT4AurqEwm3/aF8B2pEYzEP8ATTjDbiTkc9+vWv6PrzcLqU8H52H05r+fT/gsd4L0&#10;vwv+z98PruZtTF2/7RngC0t0vVWI+WLouzuis3J6DJ7Z71/Qfc5a6lj/AOmjY/Ov2Xwxi1RrJ91+&#10;p+KeKTviaPoMhKIysRkAHj61G4+UcYOTTwCzbOBwAfaggHcV7cYHvX6eflwyZskAdOtPbbE5xxgD&#10;9RyajUblGfXFOlb5zyRnGSPQUAQnrxUwOLc+7VCWUgAZ9OepqUA+QW569O1AEZPyD15q/pM8kN2q&#10;nkSEIVHv3/Cs6rtgwS9jfrhgaipFSi0y6cmpJo+Qv+CiH+h/Cfwp4hQBTpHxN8NX3mH7iYuGQtJ/&#10;s/N9MkV96zgCZwP7x/nXwj/wUlhP/DJutaggJbT9Y0XUF/u5i1CEfP8A7OGOeRX3LFMLmFLkEHzU&#10;WTK8g7hnj254r8VyX3OJ81h3pYeX3uvH/wBtPs8Trg6L7Skv/SX+pNuwuPeomdcYHJ6ACn09F3Nj&#10;8T9K/RTySjqYCwxqe0kYH1rRfOKr3ESXTKXO1VcPj1x2qO/laONdpIJkUH6E4Na7qMURteTK89pB&#10;c3MUtwcLG+4D+8ewrRY73LHjJqhcKDqEEZ5HnE/98g18W/tnfF79tX4eXHhDwp+xV8MtG8car4k1&#10;Wa21zxJ4u1P+zfDfhaxgVWN1qJhYXTrJlseUpChCTliiNjiayp01KW3/AATbD0HObjHf/gH3WBDh&#10;Qx4HJ+vpWpaxeZcjYAFVcsQcnJ6Z9K/mL8Jf8F7fip4t/ZU0XxXovwx8PX3xb8TfHxv2ffDWm22r&#10;zN4Pv9WRIXfVIb/YZnslNxEpRSSd6t5m08fpZ/wTv/b++JH7VGufFn4C/tAeFtF8J/Ez4L+M08I+&#10;KrLwndzX2j6gLkStbXtlJcKs4jf7PICshJC7WyCxVeGhmVGrLkhLXf8AJ/k0dlbLa1OLnNbf52/N&#10;H6hIEuJTtYgEt8zAqML1+oqGR0b/AFZyD0PtX4Rf8FCf+Ci3/BRL9kvUPiH8WvCHwh8ExfBz4Z2m&#10;myz+KvHuvyWN34tm1CWKJ7bQIbRmAliZmXbOpY7NwBJVD+xPwR+I0fxj+DHhH4ww6fdaTH4t8L6V&#10;4nj0q+x9ps01W0iu1glxj54xKFJwMkdBWtDGU6kpQjuvKxlXwc6cYzlsz0+ut8OapItu+jWYVZpW&#10;Lu20ZaPj+LrxXJVd0F3XX7Mx8MZgufVW4I/KuDP8Eq+EqRbtbX7jbK67p14tddD2XS0fy2UJ8qDG&#10;fWoNUS3jtQZMKScZHXmrl1e/2fEyKME9ABmuSnmvtSuFMo2xqwPpX4gfoBtG0it5UuLcFnVcjPrX&#10;54/tuXd1ovxl/Z+8eyARmx+KQ0d5T8oWPWLVoTl+cA7OmPm6ZFfpHm2t7b52AIHfvX5vf8FK7qOx&#10;+Cfhjx5gbvDHxR8Law0g42RLdmFzu6qCJACQCe1fG+IOmT4ip/Jyz/8AAJRn/wC2nXgf4qXf9T9F&#10;rg3dtGJJnVsDJKip7O8RI1kkBckZwPeuR1EXt3rMoUPFbmZsHHAQHj9K67S7+zlYx2yMQnyhm5zi&#10;vs2tTkZp3aq9sJpVxjjb6Cube2jtpSWwTwM+gpuv+KxYxvaBAzsdqkHuf8K5TzxDKjXXmFi3IJyD&#10;n8aQHa6pb6hNY5tpMrJj5ScYFV9P863X7LK3CDJx3FX7YNHp4a+by2fIjjJzx29qoRKkI8+U5bvn&#10;0oA0GuIUbYvTBZietRQLLeSLKQQhBC8dqkt7a2uN10ejDaMng/hSalr0elL9ls4xJKgxt5xk+9AG&#10;4N8AG7JAGAK4K/8AE+om8nNoqFFBjLjnb7Vj+IPEGsQ2S2l/tWa4O4xoOUTtj61l6RomoXMG2Deq&#10;sdxyM0AV7KO+1dfIJJHmbvlB5Nd7b6Zb6GpjkPmSMMkYHGa0dB06GxlZFZXdVy3TjNZl3dTTatNJ&#10;Iu0YAFAEL29tcRfMnG/cUxwcdKt22Ircysn8JIRfU8D9ao3t7IRHp9rw7HJb61aliNtZFZXLDYdx&#10;Uck9v1rSirzin3FN6Oxft1aExwpwVUE/XuaZdNIkbAEguw/KkgMsl2srq64QI4IxzjmpjCXkEkq4&#10;G7PXoBUzbbbY+hE32nhUAOeuanvBHBLHBlTIRlu+KmWaJ3xAvAI5PeqhspvtjXkmevGakDVtbbSz&#10;bNc30becBhX3YHtxUNxFC7LLknB+6OlVzH5h2OdxBHy9OtUrjUZFBt7cAMX4zzjFNsblcTUriRf3&#10;Ow/MNqjvzxW5ol3bWejG0lXDAPlcfeY+prn5PMFwslxhmYY596ldj5e31+Uf1qoTsOMrDrK081pp&#10;AQGPf2rOlu0VH2sdqDaMdyauapcLbWBSPILYHHFZ2iafGYXlvAH/AHmF9qgk0tMA063zGP3h5Yjv&#10;3q/F4izvDHhQdxOBj61OsVsW549MVzutWSGPFkvBJ83aeSKAOZvdTl1G4aR3yoPyiltYJBKGuW2g&#10;52547U2z063tSJJ8gbs4Pr2rodJhm1XU/Lt8IkS7t+OgyOMd8+lb4ZJzVyKnwux1umRwi1byYmh8&#10;07th5PPYewroYkCxhfbFO2L26Cue8Sa9HountINpfBCqT1NRVqOUnJlRikrI0NV1e20i2aeYgsFO&#10;1MgE14nea5Jqkv2mcgFnyFzwBWFd6je63eeZPwZeABnAq6mgfapPs1u+dgCsR6msxlqedbiRYYtq&#10;8fMwrY8O6LYxq8k/7x2P3iCNoq9F4StrYjzCCRgnjrW0Ijb222PjHAxQMcBbrM3kgLGmAox1qndp&#10;umY4/wBXCTzzyef6VpmGOEx7zuJXdIMY5rLIaWCW5bIEobb9CMD9MVVJ/vIev9fobQTVOpPyt9//&#10;AALmxEoknx/CvJ9a0VnnVlhs1XzG+7v+6PxqjaxLHCZZSd7t0z2pDL5kpY8RqdoA6kikZc2uptXF&#10;va6XB9slcPeFgdwPPH07V/OV/wAHTd9e33/BHbxlNdlnJ8X+FBlj0H9oCv6H7GP7WHMiiKMHqTyf&#10;zr+er/g6et4v+HNvjCaJsqvi/wAKDAORzfjrXRRnepGxXPdn+WPRRRXvmh//0tD/AIIAf8oxvCf/&#10;AGMPiL/0vev2gr8X/wDggB/yjG8J/wDYw+Iv/S96/aCv6CyH/cqH+Ffkfhed/wC+Vv8AE/zCiiiv&#10;WPLCiivhr9rT/go5+yT+xVfWfh743+IZV17UYlnsvDOiWsmparJE5IWVoIsCJGIIVpXTfg7d2Kwx&#10;GJp0o89WSivM2w+GqVZclOLb8j7lor4Y/ZD/AOCi37L37bN5qPh/4OanqFt4g0iBbvU/C/iOzbTt&#10;VhgYqPOELM6yRhmVWaN22kjdjcufuCe5jgeKEh5JZ5BDb28CNLNNIeiRRoC7sfRQT36Uo4uk6ftl&#10;Ncu976feFTDVIT9nKLT7E9U7zULHTlV7+aOEOdsYkYAu391B1ZvQAEn0r6Z8B/sv+LPEsCap8Qru&#10;XQbVwCml2Plyagyn/ntOd8UB/wBiNZGH99TwPrbwV8Jfhx8PW+0eEtItbe5K7X1CUG4vXH+1czF5&#10;j9N2PavyHiLxpy/CydPBxdaS67R+/d/JW8zrp4D+d/d/X+Z+b9j4H+I2qW63mneGPEUsLjKStYvD&#10;uHqFmMb49CVq4fhv8Uxz/wAIr4h/8Bl/+OV9Wftg/tvfsw/sF/DKD4v/ALVfimDwxol5qUekWEjQ&#10;T3lzeXkis/lW9tbRyTSFUVnchdqqMsRkZ/MX/iJi/wCCNf8A0U7Uf/CZ1v8A+Q6+FpeMme1Vz0sL&#10;Br/DJ/8Atx6VHJZVI80Kcmv68jr/ABT4003wLrz+G/HMF7o1zGqu66pbvbIA4yP3kgERz2w5z2rf&#10;sNV0zUo1m0+aORWAZSpGGBGQR6jB7Zr588Vf8HDf/BDDxuhHirxzJeMV2+dJ4V1tZgOgAlS0V+Pr&#10;XyB8Qf8Agr9/wRFvLptd+Fnxd1fR7xpVmltZfDettBcFRtAd/sTNjH94MemGGK+mybxVxzkvrWGa&#10;vvo0vk9X96fqe5T4boVYKLpzhLva6v8A16H6q7snPFXLPU9QsWP2aVlDcEdQc9eDxX4Z6b/wXl/4&#10;J96Xdxabqnjia/hK7Wv7fQ9VQB1zktE9tuVTgbSrPz1CivQYf+C8H/BL2RN0nxAvYz3VtA1c/wAr&#10;Wv07CcSZdi0nUai+0rfnseZiMizDCS/dpyT6xv8Aluj9x/h74g8EeHpZJ/Euli9nM3mQyucwqMYw&#10;0Q4Y7jnJz9K+m1/aFt4VfVLOQNG8QtorKOMBYVHJIXgZY9znjAHev5ov+H7n/BLr/ood3/4T+sf/&#10;ACLX31+zf+1H8Cf2uPh63xS/Z71+HxDosd7Jps86QzW8sF1Equ0M0Nwkcsb7XVhuXBVgQSK87NOH&#10;8FmU1GhiEpdk019x6mWcRY3L482IoNx6tpp/efq7pHx98Ya7fRy3UUNlp1vK1xJcNE7sVU8Qr/Aw&#10;IPztg9+hxWuPFHj7xzZao+mXMMaw29teRhV8lY5JVeSIOzH5QE+c5OWyBgAV8n2HjS2fw4NB1ezk&#10;nWKMwQywXL27+WSTtYqCCMnuOlV9P12x1HUV0UWt+LGRmkuYoryTy3kIx5rDaN7gDgZAyAOBmvx7&#10;PskxeX1nCtG66Poz9jyPN8Jj6ftaDSfbqfUWpXdtoUujaOviRJIbW3nhV4zhmkmuEDTTOCQ2V3yD&#10;PUkLirFz4yTR4NV1W71eDULm8t4rLTLDLMWhtlcK8oHP72UluD0x6V4to+i/CG1L/ZbzUC7Lx9pk&#10;IkRhwrMgA6c9M81v+GPhv4D1S/uYo9TuLiCxtzNcy/aGVVmJxFCOAWfG48H5RjNeNGpf3j3vZxir&#10;3NnwBo2la39hvfEuox3NtbRPdS24i2STTzOHbywxz5SFQPXg9Oa1fG2pvq9k+qabHbQkuUMRDMHt&#10;w3ysx+X5hnPeqlv4M+GxvE0wprax21q6JeWd7tgxuJl+fk7izc56kVm3kvw+1nSG0HwwNTS1S282&#10;WcXLhgQCiqxZW2h26gds9MVpzolL3lIq+K9ba40nwlp1mIbT7W4RYbzBZoZgyZVV5ZOckkjJwBXv&#10;Qi8H+G9LtNL0+3uFOmMPOkCeUqsAvIHcckZr5z8CaZD4r+Iq6nctMxjJWLz9s8UMMQBMilcbVXhV&#10;BHVhjnNfRGrRaTpcRvobJIkmuPtM2+XzGZR0YsMqAT2Hp0pQjq5dycRpJRPB/jZqOqWd2+g+Gpne&#10;O8aOd0dQNnnMGEeAMkseRnoAeazfh18ONY0fWdM8SavLEgMk5WOJg3KLtYE54+ZuvNY/iKe98Y+O&#10;rX7C7zQbTPKY3DhQuGC7lGWYH5c44zgV6/aaXeXmrW1xPbmODToQsbFxiR2bfK2BjcAOBgdfpXv0&#10;c0lhMLaG9S6forW/U+dxmWRxGKvV2p2a9Xe/6F74hx6fqXhfUEglilaG1ldAekT7SoPI4cjOPTNf&#10;EqXMjXJuXkkDODuk/iOcfjg9K+8Na0JfEGjXWk3sjRrdkZkVctCnBAUDG7pyD718W+JfCOr+F7lI&#10;dRjOyRA8M3RZFYZX3BwDkHkV+heGuPpSozw9WfvXukfnniRhZqtTxFGN1azZ8/6RevoPxbvLWJUj&#10;+2WMd3HKB87yRs0b5OedoaLHHGfev0M8HW9h4Y8Fi4vX+1y6wqBIVUShoiMHcyjcoY8YOccgdSa/&#10;Pr4hQS2Uln4mtg261nUS+VEJZGichXUfxAHIYlefkHB6V9h/CbxhY3htbG7MUTQWpWLccGWQvkYb&#10;1XJGPeuDOqWIp08RhaUdYT5v+3ZbW9P1Ozh2th5VaGJrP44cvzjf8zE8f+BX0521bQoU+xLGvmiI&#10;kiN+hA3Ek8Y6VBt8KR+GLTXNKee0vYZUgunQlmkLAb9q5OBjoemeor6D+Itx5fw/u7m3Jk8yN/MG&#10;chN2FOcHhhk18ladpdx4l1T7FokDZ8syGMfMQEXLHtxnmvY4cxtfG4L/AGqVvZvV91bZnj8Q4Ohg&#10;8cvq0b+0SstdHfdWK+pG8nlie9MxhJ3QvJ94x5IBHqOD04rY8X6NbaTLZ3lrO9wL2ATkSjbIP4Sd&#10;pOQpwME9eor1X45LYWsenWAtlE4jAa4VMHYqj5Vx2BPArxfXrKLTtQ+zxTm5QwxMsjHLBWQNtPXk&#10;AgY6V7GTVZ16eGnh7Qh7yaXVLT8WeTm2HjQWJp4hucvds+ze+4a0tmltZi1aI5h3uiKxeMEkZlf7&#10;odsZ2g9Kfr2gX+hSILmOQQ3EKXFvKy4EkbjIOO3cYPPfvVHT9M1TWAbDTIpJyMExxgknJIGR+Nek&#10;ePdT8ZSWVrb+KIY4beeIG3toxyDEAM5HIPPSujDSr4WcMNzqTk5N36J6pIyxf1bE054nkcVFRWi3&#10;drNs8teFCplRlCrhfmPzZOO3frXsHwq8AJ4leXV9UVfs8YK24dQytN034PGFry3SLmbT9Utp40ik&#10;ZZlIjnXfHknGGHQ9a/QWOxg02FLSBIok2krHBwi9zjgcE89K8fxBzl0MMsNyp8/U9Xw9ylVsQ8Un&#10;ZQ/U4200mw8O2J01pZHkmtNjBZMMxQBFwR93qTniub8J/CLQdK8ZW/ii9nlu5LWRpkEzlwpPKj5+&#10;pBJI9+1ejPZy5lmsnWF3CL5m0FlWMHpn3OeuKzLXTtT0+yGnm4luhku1xNJ+868DAGMAdK/D4pWt&#10;Y/dZVNXrueQfGjx1pfiOGxk1Y31nDbapNNH5ohWaRcYYRiPkY2/K7L3rmNEuvDfiTRTofihvMKtt&#10;tJIrrE7CT5vLfOWwOpz69BXpXjD4RaJ4v1FNUvQiuoCN5eQZAM/ePOM+orl9D+AMOn6qNYMixsjZ&#10;hSNmcxH1DEcn0yKznCo5aLQ66dWn7JQe5wsOsfBzQ4ruy8PeFb7WLiBQDdX9wGiDhskhEAwuAcHB&#10;J712nhj4l+E/A1hcar4f8Dz2moSw5+0SbnRFZ84U8MikY68evFesL8GV+z7YLWGXfmVTMojZ1UjJ&#10;BGMn+dYV78JYtduPLucRxkmOWOw/dliOcMw5yO/NQ6M3okCrU5aOR/Pz/wAFmvHt54++F3gDXNTh&#10;aOW5/aE+HzRRwZFtEkV26HHYu3HJ569jX9FNyT9rdh2kPb371+F3/BcDwZpvgj9nL4XWGmX155cv&#10;7QvgJvsBBaLet8+6RpAMFuwBI79a/dC7OLuUesh/nX674axao1lLe6/U/FvE6qp4ii49mOk2xM2D&#10;yehqJTiTvyPXFPlYGQAcDAHPrUZBV1POeODzX6YfmQwBlkCe9LKuOPQkZpxGLnr/ABZ5pZcl3LH+&#10;L+dAEKxhyS3QDmp5PliVQe5OB2qHdkFQPfOalkYGPI7tn9KAK9T25YSDZwcjH1qCr+mwvNdBU+uT&#10;7Um+44q7SPmz/goPYC//AGNPHsZ3Zj0iG5+TnJguoZOnodvPtX034FvjqfgbRNSO0faNGsZ8Icr+&#10;8gRuD6c8V49+19py6v8AstfEKyZim7whqTBgM42Qs/T324rpP2br8an+z74G1Fl2+b4P0g7QcgYt&#10;Ihwfwr8Soe5xdX/v4an/AOSVav8A8n/w/T7SeuBj5Tf4pf5Hs1O3MFKrxnqfakOc80lfox5RUkmd&#10;byG3GMOSWGOoFO1EblQesif+hCq8gzrUac5WPn8c1Yv2CtFj/nsg/WulxScDHmupjnjdtXh2g4y/&#10;PYZFflT/AMFj/wBj39ub9sT4IaP8Ev2RPGfhHwb4Zvri4n+I82v3uoWd5q9uDGLfTYpLC3mdbR/3&#10;huQHRpPkXO0MD+tMTAXa8/LvBPvXTeK/F3hCX4Qajot/PbC6FtOEjcEOJdx8racctnaeD0rws6qX&#10;pRg4tptJ2379tj2sph+8lPmSaTev/Dn8yXjL/glb+2/4y/ZU+GPgexb4BeD/AB1+z/8AFPTPH/wn&#10;0LwHb6xaeFLmyto0lubXVprtZLs3d1cosr3ADs+0+Y259y+ifB//AIJ9/wDBTH4L+DvjR+0H4E8Y&#10;/CnRP2g/jl8TdO8V6ruivL/wrougael0v9nxPcWrzTzu1yPm8nAVF+cksa/d3QNVM8ayPvw0qIsf&#10;lnzHwgLEZIA4BGTwK3ree41GIXp+QOwJVQGVQMjaG7+5HXFTDJ6cXzRk0/X0/RIqWcVGnFxTXp/X&#10;XU/m+/bm/wCCaf8AwU//AGtf20tO+PUuu/A3xL8P/BTQt4A+GnxDm12bRIrqKJA+p6jp9jbxRXV3&#10;JMHcCSR41QrGVKqQf6HPhrD8R0+HOgp8YpdGm8WjSLQeJpfDqyppTan5S/avsSz4lFv5m7yg/wA2&#10;3Ga7hGAJ29OmabCN6kjsce1dOFwMaUpSTbct7nNicdKrGMGkrdiMjBxVnSEkOuWUcB2u13Gin03H&#10;FQP96t/wTarfeMbJWIVIJPtUhPQLGM1WPklQqOXZ/kZ4OLdWCXdHsN4ttHK8U+0unylevNUrm3tj&#10;EhUAfOB+NV7vWdMub2SUh8M5O/GB1rAv9XsTcLEshKg7uPWvwN7n6Q9zZurKC9lMTyHC9AvrXwf/&#10;AMFJfDS3f7DfxANtlpdPtLHVYWAG5Xs76CXcCehCg8jkdq+5baS1wZ0lwWHzbq8H/a18Nr4q/ZU+&#10;I2gY3teeDNW2cA/PHbPIpAbAyCoI9OvWvnOL8I8RlONoL7VOa++LNsLO1SD80ex+D9dHijwjpevR&#10;/Ml/pdpehsls+fCr5ycE9eprVvZ20yIGPIGeSOMV4V+x3r83ir9l34ba2h8x7zwbpCs7Fmy6WyRM&#10;SW5J3Kc+9fTE1gyyGG6KnaxBHUGvTyjFfWMJRxC+3GL+9Jk1YWk15nmt1qulyoJZ490jNkM2M5qX&#10;T7K+TVf7a1FfMiC/Imc9OnFdW/hHTpr6K6wBtbcF28ZFdEYVDPCuGCDJHQfnXeZHFf8ACW6TM7Pc&#10;q52nOwDOPas+ODUdRUXdy+xHYkKGx8p6DApPsguopNsaCXzQHYAfdzW1NFf6g6usX2WyiOQXwuQB&#10;+tAEkE/kQxxDO1OTznkVjNNfXupvLJDsQNxIO+OlJo63G6aW4bfukO0ZyMZ4xXSxaZcyqA5IUncE&#10;4oA5C2aIapJquoKXkRdseeAcdK07e9ubuzZpHEIZjwOtbMmmRfcIKj/Gs9dFhhbahdsdM+9A7Edl&#10;N/ZtrNLDyxwAWPJNYvm3VxL5sgwc5yc8muiliwREyg9wfSsW/wBOu7i5jjilxhTnngZoEamiRWon&#10;F3eD5FzuPcgj+dX7iyvWma2k2LzkooJZV6jnIGfwqgLOS20/yy27DKzn/ZBGfyFdKbn7NCbyU72Z&#10;Nqt1J9K6oT5IKSWt/wAiZWl7rJry/eVA1yT+7HyjgY9zisK6uv3flBvmZc49jU08qfYY/tLAPMch&#10;e5ArlNemm02aPUbYh0J2yIwyPUfT0qsFhJYiqqUXq9r/AJE4iuoQdSWyO002KMP5kwwqLnJ6Vnal&#10;qtxJeRxwxkQgZ3kH5s1a0+/iv9M+0x4CSHDE9vUH3Fc9c3gvNRWGJwIl+XrwF781zVaUoScJKzRU&#10;JKSTj1OgsZBI75HJNV7qC0tZjJnlVyTnuetIdQ0nTkMkcgkY5woPcfhXHT3l1eszhG3yHaEwc89O&#10;PftRClKXwq43JLdmwZUEMd67ZzJwoOTiuksbHfGl/cfdOSsZ71hy6HPa+U6neVCGROuGHJwOMj/P&#10;NJca7JcXJgO9CDhs5GPwNXOi1qtUKMrkWqu95KUjABJ6dgBV6zT7HB5DtjnexoE0KIAoyf4m9aqX&#10;k4jRN4yZDtA/nWJRqoXmkBjbdxgBepqw9rNCQJMg87g1QIlrpCLLIwidyGVGOSRWTrGr3ms3xezk&#10;baCd5GcDsBnufwqlG+w9Lale+tri4uY4Y8Es2McAcnHXFd9o2lQaTCY0wZHwXb0x2HsP/r1zOm6J&#10;qSyQyTtzlXy7DcmDzkepHTHTvXW3kosLV5pSMAdT1rea5I8qer3M07u5X1jWLXSLU3EjAt/Cuep+&#10;leH3s82vXpurrdyRgDoK2dTmlv5w0mTvPT0FWbezeKXEQ3BSOCO9cxZm6fpaz3XlQhsn5c46CvVN&#10;I0CHToQx6nluKr+HtMaH/SH4ZvmzjH5V0Gp3K2OmXF05+5E7fjjj9aAPPL7WpNQ8SNY20e1IhhmJ&#10;/M4rXIVrcuPUYzXD+EneZpLmUZaQ5yf8a7cgCPDZ+90FAEd7I3lySr0RSBn1IqpLG62fl7slY8BR&#10;26Crd9GBCCTwZEz+YqQwxRafPcufmCEgHnkc9KvDP99G/l+ZtWX7jTrf8kW2SWOQrgZA4yaja/ht&#10;EEborHqT7nrVHdcT3Lz3G9UI+VScHFTiC3Z2Z93A/M+1QYssRXNhqMJik2qM8IGwTX88P/B01ott&#10;Yf8ABHPxfNA7D/isPCuUJyDm/Ff0MnRbe7C/K6M3fkcV/ON/wdLaPqFr/wAEjPF88hYxJ4u8Ljnp&#10;zfgDvW2H/iRHHc/y86KKK+iNz//T0P8AggB/yjG8J/8AYw+Iv/S96/aCvxf/AOCAH/KMbwn/ANjD&#10;4i/9L3r9oK/oLIf9yof4V+R+F53/AL5W/wAT/MKKKqXN/Z2csdvcOBLMdsECAvNKfSOJQXc+yqTX&#10;p1KkYRcpOyXc8yMW3ZIt1/Pf8FvHv7Mn7N//AAVG/aF1X9sm+0PQPGeualpetfD3xN4w2R28nhiS&#10;22+Tp1zODHE8ZVI3ClWbyyo+4wr+lzw18EfjD4tVZ7LR10u2fpdeIJfspx6rbIstx+Eix/UV8Ff8&#10;FK/2SfG3l+B9O8O/s16X+1Trd7LqHknWLu00HQvDEkIi2tdyShrqSOfzWKr9sijYxHchO3H5fxJ4&#10;jZVRnD2FZVKkW7JarZrWV1Fet/K2p9Fk+Fbc6VTRSXdJ6a9fxTPzU8LeOvh5+3//AMFmvhHL+wrd&#10;2etTeA/DniN/i18QdPtZW0ldIvLbyrO1muFEf2t1nJEWG2l5AquQrlf6/wD4Y/BTwX8LUN7piPfa&#10;tLGY7nW77a106nqkeAEgi/6ZxBQerbjzX8vvwr/Zi/4Kc+G/GXhv9lS++MP7PP7HS+NPtOp6B8KP&#10;gVoFvf8AiPU4NOhae6nlmlHmMY41bM7XjBsFQSeD/WtZxTwWcMF3L58scKJLPtCeY6qAz7RkLuOT&#10;gHjOK/AeN+LsXjXy+1tTk2+WN7X7vo9u71Te7PQzGnCHJGm9EredvN2Xd7adCzRRRX5weYfx2/8A&#10;B5IP+MS/g2f+qi6n/wCmyvYP2KP+Db//AIJR/Gv9jr4V/GL4g+EvFFxr3ir4e+H/ABDrNxB4lv4I&#10;5L3ULCGed0iRtqK0jkhV4A4FeP8A/B5J/wAml/Bv/soup/8Apsr+jb/gmj/yjq+BP/ZIvCf/AKar&#10;evrZ4urRyyg6U3G7e3zPpZ4mpTy+k6cmtXt8z8uNS/4Nfv8Agjlpmm3Gpv4H8aTC2t5Lgw23ifUZ&#10;ZpBGpYpGgbLO2MKo6nAr568Nf8EJv+CAXifQbTXrbw946gW6QMba41nXfOhJz8koijdA2QVGGILA&#10;gEmv6qQSDkdRzX56fF74beJ/hr4judT8Kf2nB4Tu3F/Jc2UqPFpFxcSiOZJIpZkf7O8knmxiJW2l&#10;3XCqoq8jx8sROVKvXmm/htK1321/D7h5NiZV6ypV8Q4p9bn88V9/wQD/AOCW1xreqf2L4Z8RvYx6&#10;vfQWD/8ACQ343WsVw6Qn5iG+4o5Iyay7/wD4N9v+Cas8LJY+HfEkDlSob+37tsEjgjcSMj3yPbtX&#10;9Gt74N8OzTRR38hkvmRbe6Z3/eNO0pXzCinOcdOcdM9DXmfiXwPqnhxpLgFbi1WdoBcRngOgBZcY&#10;6rkA4yAe9f0xkOJyfE4eGGnTXOkk76Nu2rv67mucZRnGCm66quULu3XT09D+T39sr/gi5+xn+z/+&#10;y18QfiX4W8Ka1PqXh/wbqOqaXq39u3LeTeW0LPHLNbSMI3QMASFY5/5513//AAbK3dtF+yN49t5H&#10;Cu3xHZgG4yP7MtB16V+uf/BSnj/gnx8aQf8Aom2uf+krV+Nn/Btp4R03xJ+yB45uLkvHcW/xHlFv&#10;cRkq8ZfS7QEqRg8+nIOBkHAo/sirl+YU44P3203Z6eqv+QlmtPH4CbxT5Emlda+mn5n9NoJB4qWK&#10;e4gO6GR09Qp4I968bmn8e+DCn7r+17BEVWKMq3YIGCxB2xyZ64BjI7BjXZ6P400LWJJLaOURzROY&#10;5YpAVIZcZ4YA45HOMEEEEggn6zD8Q4as3h8VDkl2n+j2Pm55NicOvb4SfNHvF/mtz0zSNR06OXdq&#10;fnoyj91Nb4JVj1JB7+le+6B4v0mz0eO3WOG5srRZDFbWigOrOOWk3ck8ZLM2T2618xe4+ufWrMN3&#10;cQRSwxMQk6eXMh5VlznBH1FfP514e4WsnUw14y/A+oyPxHxFFxhi7Sgt+/8Aw577p+sW3iC6OkQT&#10;xs94jRPbQbibZeiqCMDCDrjqeea6e9vIvDl2z21pHttWWOOKWEtCqQRsq7iOu0yZJOdzcmvG9E+J&#10;Nxo0EMCWVsfs8TRho12O27HzswByT0PvzXrNp8QtH1nTxJ9qSyETKZoLhRxluoIzndyM+/TivzLG&#10;8HY+gnKdO68j9Ly/jHL8RJKNWz3s9DE8P6819G2nxzvZRX03mtFbRbXEVtCJjvVVLHczjgYLFQBi&#10;utu5/wCxrqZLtHWVGiKWjTo4t4QGVS8cY+RmwoCHJB3H3psHi/Rr24TV9HtrT7XcTGx09bdh57sc&#10;YUl9uwnaCT054rg/D1jrl34tn03xBpU7giW+u1eRl83yM7WaQ53hWIGAcHn2rnpZDipQnNQtyrrp&#10;62vuddfP8Kq0Yc1+Z6Nar52PRvCWmQ3F7ezR6X9iOoxvDJqdrPtJy5LBMY2qBhcgdQau+NfEn/CK&#10;6OlxFcBTEAtnCoBjl2cbc9T8oxn8ajjxoNhNqdxMYW+xg29vMQ3lMPmdgOzckDgdTx3r5n8VeKm8&#10;UTwzmPyxGm3Zuyuc8EZ6cdRivW4U4eqY6rGco+5F6ni8Z8RwwlOSg/ffY+lvBHi2eQ2ej6ncJeNf&#10;+bc292GCkjbu2NGcFSpyo7cd65/4z31lBpMVlqECSyzMRbsBh4lReWDZI5JwQeozXzpo2vaj4fv1&#10;1DTGCyKCo3KGGCemD/TFLqviDWNcWMapcSS+Vnytx5Xccmv0GnwR7HHwxUPhX5n51X469pls8LNe&#10;8/yOS1vTIdX0ubTp1DLLGVKnjIYYIz7g4rg/AviCWyl/4Q/Wh5N3ajMByxEsQbajoWJb0D5O5X68&#10;MpPo+o38NjaPe3bYSJOWY44A9TXm3hS1uPEuqv4xv93lEbLFA2Y3iYh1lxgEM4xweihRwSwrvzhy&#10;jmGHlh/4j0a6cnn+n/DHk5RyywFdV/4a1T683l+v/Dn0p4e8f3ml6XceH9SiF1Z3Cv5i52SAuMEh&#10;+T+dZ3g3xRH4P1z+10iab900WAcBQ7DP+9hRx71x1KTX0E8ooP2iSsp/F5njU85rr2cm7uGx9E+N&#10;L6D4mQ20vhmXzzBOqTxzfu9hkG1c54AIBJPbb714FfW72l9JZynPkyGLcG3ghTjhu4x07elQrcTx&#10;wGBGKxl95A4yw4HTrj9Khyc5JrmyfJ3g06cJe4tlbVfM6c6ziOMaqzj773fR/I2tEN5FrVsdKE7z&#10;+Yv7uMlS2SBgMOmQeT2zX0d4k1S58QTWd/NBHYQ6TeRNBdzZ8iToGCOeHDYJz3CjpXzv4WtdZ1HX&#10;IdL0F9lzeBrZDv8ALyHBypY+uK77x/oXjnRtCtTr0q/Z0lMP2a3/ANXEQCFx25C5AHSvmeJ8BOtm&#10;OHSko9u59PwxmEKGW4hyi5rr2VrFDx94SNr4g+1aAWmtb6NLuCXooeU4Kg8ZO7PA7V9e6fBfQWNv&#10;HdfPKkCiVm4JfHPA4HNeWaFrOn+KbLw2tikUgikBmhVcKkkULKSMj/lmcEY9a9mIwfQ18BxNm060&#10;KWHqRs4cy+52PuuG8op0qtbE0npPlf3q5HLbeeUMh2quXkGfkI2kENnqBnNU9Ql1EWkZ0VrZbiZw&#10;YjeK3l7QwDZPGODwavSapaaTEbvUQXgUhpEVDI7dgqqOTuJ/Ss2W/uL3UHeXfFviWbbLEAgzwqJj&#10;g8EHOfrXyB9nZWudja2mmW/hCPxPqU5YxIRL5ACxEhlVmJI3e445HPrWb8WvE/hrwH4QOvWEcUs0&#10;zJBaJLIEDMxPzEdcbQzD6D1rhvG114gudLh0zSJo0tpmKzxCDzjKgUnDOQTGDzkhSAOteBHVfDE+&#10;uWE3jq+sbr+zNOCpYSzO9tNehMiWZlHQAhMDOcUp1lFWNKeFctUz3nTfF+q+KtU0zWby4NuI/Mhe&#10;MS7Its8MnlhRnO0SKuSBxz614BbeP9a8OyQ3mo3bzyNqd9c30MEm8MIZEEUS7eQJiqrk4+Xd612R&#10;vLPxL4Zl1i1ie7a2idkksTFE6rL8rFIXJ2Lzgbvmx83HSvGbmFvDMemX7ultqMokvZNJ8rMa+Vgx&#10;GSMvz5hG7B64zjFc1SrO3Mmd1ChGL1R+Z3/BbPxNqp/Zx+Fvh3X0f+0br9o7wTfXQZgVt1+3sUhX&#10;HUruG70r94bsf6bIP+mjfzr+dz/gsPZ+MNS+BPwz8XeIdN8uO7/aB8BE6lLlXkka/cthSernkkDG&#10;AMV/RVfRql/KScASMf1r9d8NJt0azfdfqfjXiiksTSt2KsjB3LnjGCB6U9wxnULzkDFQcMxPvkVZ&#10;ZcKj47EZ+lfpp+XlZv8AWnp1xnr3qa4OXYDPXP8AhUcQ3SD8/oKfIQ8Zkz/F0oArgbiF9TVj5TG4&#10;XgDGKiTIViCfwp8WFR3PXGB+NAEFaunZimjJ6vIMD2rLIwefzqeWRhIHBPAGD34pSV00VF2aZm/G&#10;iw/tT4N+LtNDBPP8L6tFvIzt3WcozivJf2Ir7+0f2Q/h1c7Sn/FLWsWCc/6ndHnPvtzX0brlt/aP&#10;h69s+P8ASbCeL5xkfvYmXkenPNfG/wDwTp1K3n/Y28GQSSIrWsV/ZsHcZJhv51yMngHtX4njWqfF&#10;uFv9vD1v/JatD/5I+zp64KflKP4qX+R9xOOR24FPjT+NuAP1rOvNX0izXzby8tYkGF3yzIi59Mkg&#10;Zqi/irwoQANV0s444vIf/iq+9ni6UXaU0vmjzVTk9kJayGXXZJPTcMfTitC8INzCh6mVf0rzLTvi&#10;Z8NoNWljufEnh5GG/cG1O1GDnp/rPWsjWvjV8ILTWITqHizwzAi5KGTVLVQWGCSP3nOK2rZxglNX&#10;xEEkv5l/mc0KNTkd4Pfse2Qs02peSvI8tnI+mMfzqXxBolhcaVbteRGTbKGQDhV55Zh39q8s8P8A&#10;x++AB1ifUbrxv4PSG3iKYl1izUMWOSeZegA5Nc18Sv2xP2abG+tNB8LeO/B19sSKW8uBq9q0G/dn&#10;YjrJjpwfT65r57F8ZZRRnCnPGU02v54/5nqUsurzjKag7LyZ7ydotri6jR1VThCB1JwuPapo4iSF&#10;LP5UCqAq4Cl9o5Pr1r5cvf20/wBmWKcWWtePfB6LtMgSDUIpUyeBloyw/DP4U+5/bi/ZHtrV7i5+&#10;InhUIuMrDcmR8cDhUUk++BXNPj7Io35syoq3/T2H+YLLMS9qUvuZ9Lm7e3eRrxoIo3mVLdULNJI7&#10;AAjbg9DXSzCKwhW1ZSrYB3EdSa+Jo/2/P2NVmWT/AIWFoJ2BsHbcZyf+2NZVx/wVO/ZzWwutG1fx&#10;xol2gRoomgs7wuy/wDf5JTgdWAz+NeTjPFLh+nyuOaYdq+t61NfqdmHyStJS56Ul291n2q8mTxXq&#10;PwkktY7/AFJJ1Uu9uFQnnCkn9CcZr8v3/wCCj/7G8MYZfGC3DE4KWenX8rgepAt+nvW74U/4Kdfs&#10;c6T4gt7y48SX4iIaKcjRtSPyMOuBbknBweK8rPPFbhaeGqUlnNC9v+f1P1/m6nXlWVYuniITlQla&#10;/wDK/wDI/T/UdMijgzEAAeQO1ZVr4as0/wBKu2+ZugyMV8Cap/wVJ/ZVmAgtpfGcke8nePDGo4Zc&#10;8EZj5BHSpbX/AIKefs4XJRtL0f4kaskXDGw8LXriM9g+7Zyeoxmvxx+IeRdMfTfpJP8AI+3eBrL7&#10;DPvybw/Zxss+9+mQp4qh4m0+PxL4U1TwzOg8u80q7sdpwc+fC8fRuD97vx618Ban/wAFOPg1cStP&#10;F4T+KbCL7iDwtcLk9gSzgDJ4ySBUmm/8FJfAmoRLcwfDL4y3ERYL5lt4ZMqnnkblmINZ1eP8klBp&#10;4uLT06v9CVhaiko21Ou/4Jh6zNqn7E3gTzH/AHum2t7pMnJJVrK+niAyfQAdOPTiv0EsI472eWW5&#10;fCpGXye5/rmvy3/4JWazaan+zdrOnW0V3ajS/iJ4hs1tL+Mw3ECSzJcrFNGeEkUTYdRwrZHXNfpj&#10;bSFYunOcCtfDnE+0yHL5XvanBfdFL9CsarVpq3Vm7DHmUKhIAGRXA+IdUvjdTWenTeVnh27n9P61&#10;Hrd9qSzC0tJnTOM7eOSaprFplrqCpqpG8jcSwJz9a+xOMYtyEkjjWQKIlG8nox7/AFrQ8Q6neW+k&#10;BLp2/fPiMLwCPoKnvr3R7y3E0KKynCRjbggiqs1sdUnjublg8cYCwp2U/SgC34bsJx++YMVJGA3b&#10;1rtp2tY3RZ5FUt2zikhmsrC1/dlRhc1xU5ubmdJJVOTnnGOT0FAGzf6ha+YTA4fYduc8VVuNcs7c&#10;rHF+8JAJx61Bd29ppekrHckbtwcpkZJqpaahoFsxvJCGdAPlyOT6cigC8WubpPtDoI4wNvIO41W2&#10;iR8qMInJ9Se34k1j6l4lXVCq7WjjVsgKev8AKtvTJhdw/aBkBDhV98Zz9cHj0rWlBO7eyJk30J2j&#10;1CRT9yNcEc5LDt2OP89auyzwi3t7NhkdMnuAKuaLaw3iPNdP5SopcZ5LHsMU2T7Okol27mTpROo2&#10;krWRXJbW5lX1s08yMeFDbUA6he9aG7TbdGN0AR02uuc1QS4e81J5X3RxAYXP94dcdainS2IIDNI2&#10;eh5H8hWadtUBnahqfmW32HTI1iiZ8fu1C8nv2FLZeFlxguzcc8c5785/pWquj3UEXnXEZRNvAbhS&#10;SOM1q6ZcF7RI4FOCoUufbg/yrp9o+Vye9+uv5/0zPl1t/wAArQ6DpsW2TysspxliT/OtB2Ec6zbF&#10;LDhCw5A9jVd9RWEfZ48M3JPfBNQ2tlFGwmMhkfGW54GawlVk92UopdCx8wYkAZz3qpfWcV0hjnUE&#10;now+8D7GtCOVZJmfbtA4z2rnbnVAJG8vkhsDJpQm4u6KavuYE0bW29GYbl5BHTHrz0+lSQG9a6iu&#10;ABIkQzjIP4kduf1reit4nPm3S553L179jjqPatQTWN2rQbc7j84I4P1roU6V1KS+XT+vuM5KWqTM&#10;IaadSuWub7c7hWJIbhcEbeOnTPFX7fTrSJGjLFIzzsC/OSP9o9vT07VoS3JWT7Nb4EQXhVGBVOGW&#10;S6jZ3AB3bFxxSeJaso9Bqkne5rW0xdzPIdqDhQT2Hf3rnPEviCw2rbhhIwbIXnk4q1dtLFAEUAkc&#10;BexNcsdMuLy43NGcr0x0P41zFkum3s13cK/lgbVIyQa6SztIQ/2iTduzwg7k1b0nS47OISXjBTjO&#10;09s+tWILqGS6aNccHhqANK4vJrWNSse8ADK+n0rgfiBqTzabb2KAx+fICwz2HY16QryxZkkClQOv&#10;T8a+fPFet/2trnmQcJF8iDtkdTQB1ejC204Rafu3SyEcjsOtdX5fJbORmvOfCtlcXF22pXByCu1S&#10;evNeoWgsBDILsnd5Z8ods00rjSMvUZrd0aNZApVQW+vapDC89uFYkbly+O+RRd2gazeYqP8AVl8/&#10;gQP1qVzKlrmPA24BJ7Vmm1M6H/CV+/6IgsniVB9vf5w2wp1I28eh+taUMtqsokRg57L3rJa1jkYS&#10;5YSf3x1/EdD+NWtOt7eDUP8ASgCzHCyJxyBnBH0FdcoKd5Q+4402kkzqEmmdkmKqq7TktwK/m5/4&#10;Omb9Ln/gj740Xehz4x8K7FU54F+K/oD8TXiareGxhfbEgCkjjJPWv58v+DojRNL0j/gjX4vaCUvK&#10;/i/woME+l+CanD/xI+potz/Ljooor6I3P//U0P8AggB/yjG8J/8AYw+Iv/S96/aEDJA9TX4vf8EA&#10;P+UY3hP/ALGHxF/6XvX7QV/QWQ/7lQ/wr8j8Lzv/AHyt/if5n0P8I/2df+Fh+FdO8c+LNZlgstRt&#10;luotL0VRHKobIMc13KGbcCMMIo48EHDkc19j+C/hl4A+HcbDwbpVpZSSDbNdKpkupR/00uJS8z/R&#10;nIry39lfURefCSPTs5OmatqFiR6K0xuU/wDHJ1r5z/bu/bz8efsf6p4Y8GfC34H/ABQ+M/iPxdBe&#10;zaXZ+A7RG0+1Ni0auuo3pEptd3mqUJhZWGcH5SB/G3F+bZni8wrYTE1nLllJJXstG+mi2W56dCg5&#10;vkpLf5aef/BP0Yr+fP8AbX8Y/wDBen4CfGH4o3H7F/hDw58XfBfjS2sL74fX2pX1lbX/AIFnhtVg&#10;vLRNOnltlvQ8oaaIuXUsyli2Gjr8kfjh/wAFvv8AgtX8VvjnY/s5fss/Dv4eaP4ymvVW98A+D508&#10;deItPt42/eHV9SjaTSNPXoknmeXJET8wTGa/tWmfxNqvgx5LJY9J1u60hmhS4C3MdjfywZUSBDtl&#10;WGYjdtOHC8HBrwamDqYLlqVVGXN037f1dPuj0pUJ4SUfaRjLm6PW33f0z+Pf9gC0+Pn7H/xdtPj3&#10;+1n+x5+0R8RPjh4p1JbTxf8AG3Wbq08RnTY7lvLnfS7WzjdLOzihc5WP5zGDGsmzCD+y5gFYqCDg&#10;4yOhr+L/APbq+GH7SOg/DLxJqH/BSH/go3oXhbxBbaVdXWm/DH4ZxLptvNexRF4rSe202e01CeOV&#10;gI23W2V3E7jg1/T5/wAE+fjzf/tQfsP/AAr+P+qaRd6FceKPBWnX8+mXsrTyxOieQX851V5UlMfm&#10;xyMAXR1Y8muvO6ftKccRppppzW8kr+j20LzindRrd7p72+V/00PsKiiivmTwz+O3/g8k/wCTS/g3&#10;/wBlF1P/ANNlf0bf8E0f+UdXwJ/7JF4T/wDTVb1/OT/weSf8ml/Bv/soup/+myv6Nv8Agmj/AMo6&#10;vgT/ANki8J/+mq3r6XF/8iuh/if6nv4n/kX0fV/qfblfNfx3vNa1bxF4f+G7Q2X9h6oJ9V1ie5ja&#10;WWT+x7m0njtoQGCoZC253ZW+RSF2tg19KV8uX6a1L8Y/Elx4hdbtdN06yl0EB0jitbC/GJYioyfO&#10;kubZy7nloxGBgA1PCtGMsYpyt7icrPq0tNuzs/kLhrBKvjadOW1z568QeJk8OXut22rJb29/JO50&#10;94Y2L5cq5aRhnCnkLj1PYVYm8Q6krbpcXd3KjwW1ibSaONftDCRwuVwxJwuTx2Fe16tpPhXxbc2y&#10;6haJdXawg26uQFJC7pHdl+8ikFRz34rwHxzfaxZ+JJ7nS2vZ5ROXs1nVolXcEVigy/mIE4yCMA5r&#10;7ycpU+WUHqj+iowjNWkrrsfDf/BUDw3Hqv8AwTz+OesaTbXFr5Pw18QSyW7QFYNkVqwkdHY8ANwA&#10;M9QK/Ev/AINksD9j7x7n/opDnp/1DLOv3M/4KjeOrqf/AIJ+fG/R9LijltpPhBrgaaaTIUSWkjNj&#10;jJbLEAH27Cvyt/4NSdF0XU/2DfiNLrtnHPAvxYkVpgZBPH/xJ7Ejy9gIOT/er7rIeKJwq0q+LvJR&#10;Vr9bM/NeI+EoyjUw+DSTnrbzR+5RGOD+Oa5XW/B2ha4VluYVWaMOIZ0GJI/MG1ijAhkJBwSpBr6f&#10;uPhLp1voM+oXM91FcC42WySKMeWFB/eDsSDnGc+1eK3llPYyCGcKHPIUEbsf7S9R+Ir9Zw+a5Zmc&#10;fZ3UvVfr/kfldXJcyy5+0cXH0f6f5ni09n8QPCMwl0xotUsVCKYJSUuFAABYSE7HJxkhlTnPz9BW&#10;9Y/Ejw9PMtpqDvaTtJJEiXKNF5hhALlBIFLgAhsrkY5B4OPQMH/Gsq90TStQjaK8gjdXBDqQMMCM&#10;EEdD+IrJ5Hi8K39Qr+7/ACy1Xye6/rUn+2cLiV/ttHX+aOj+a2Zbt720u0DW0qOCM4B/pVo+49+a&#10;8rvvhZp+4T+Hry90yRUWNFtJMQqqDCgQMHg4HH+qzjvThF8RtDkwrW+oQeao+bdE8cQX5jx5okbd&#10;yBiIYJFN57i6OmLwrt3j7y+7p94/7Gwtb/dcSvSWj+/qetWV3cWFyl3a8SRncjdcH1+o6j0r1bXP&#10;ipqWseGI9LVzDNFtikSPKq65YliRzzxkZ/Cvktfirp+nrGviu1utNLLudpYy0SEMRh5o98KnjPMg&#10;4I9xXcad4n0DVYln0+6hlVlWRWRgylWGQwIyMEHg56VjiK2U5nKEq1XWOyeny1OnDLNcthKFGm7P&#10;drX56XPYte8SWOqeGYoLe7nkuZAkN5BMnyFYgCrKe2OnvzmvOuB0FRCaBl8xXTb/AHgwx+dYuqeK&#10;fD+jQNc6jdQxRopd3dgqqq9SWYhQB65r2aCwuCo8rqJJ92jxsVLE46qpcjbWmiZv0V5he/EuF1df&#10;Dthd6lIrqm2AKq5ddwO+Vo4yuOpV26gdarx3PxN12IEwWumo/mBldjMwUr8h4EQzu+8NzDAwDk5H&#10;nT4rwzvDDxlUfaKf9fmdcOFq/wAWIlGmn/M0J4huNS8V+I4PD2llksoGE97cKeHKnKwj/e+8/wDs&#10;YH8fHqVtbxWsC28IwqDAFc94W8OQ+HbAxErJcSsZLmcKFMsh+85wAMtjJwMdAOAK6et8jy+pFzxe&#10;J/iVN/JdF/X6GWd4+nLkwuH/AIcNvN9X/X6hRRRX0J4AUUVatLO51C5isrQEyTSCKMDuzHAFTOSi&#10;nJuyX4FQg5NRirt9O57V8DvCVzquvN4jkQiCyG2N8dZnyBj3Uc/XFewfEDwFJ4rsjHbalMXjYlY5&#10;1+V5c8KMdBjPOM59s1Zvbm1+H/ga3e0tyyWOwPEnG+UjBck4OGc5JPavKIfjXe22sxwT2sAgVhve&#10;JyWAZfmIboSCa/EsRLH5ji5Y/CwVqe2vY/ccLHA5bg44DFTadTf5njU//CReE9W+zSNNaXdq+RGG&#10;xtJAIwOmD3r6q+HPjyz8RwCxvbxZr98uUaPyWwAMjqQceo6+lfOnxA8XweLrmGe3jVfLL/NjDBSR&#10;hS38Weua4i1u7iwukvbV2jliYSIycEMOQR7ivuMXkv8AaeDg61NU6lvxPhMPnH9mY2UcPUdSndfI&#10;/R6L7bHHJd6e6JPHGWhMnI3c9vWvm+Txb4v0/VotLuTJfXc95tjtEbaqJ1YkhRwR7CvefDl9dzeG&#10;LE65EqXs9us0wBJ25HynnkHHXPfOKxPEs0/9qWcttDGIlBSacE71jYDcQ3VSPbtX4XWounJwfQ/f&#10;MHV50pJaPUyviFrOvaRokvhvQ4rtZlcWq3FnJuMqmPlZE29c7gOeK8Ft/gnfvbQR+KJTpsTvujt2&#10;ZHmk3AsdoHzMSB0A/OvpC08UJp2qXOtX2PtTSJHZQMcIsZHMm7puYjAzz1r5u8ReN/F11PMtza6i&#10;97aSeYdQB81ElmdhGgVxjZsYKAOc5NctSK3aPRpSd7R0Orm+D/w4hu7bRLHUruNpyhvSJCjpFhyV&#10;KHgn5MfMcDOa9A8J6V4T8IeLp/iHr/ma5IbWNY2naFRax+UMhYSQzlEAUEds45NeP6lefEvVYUvt&#10;U0eKG7UKUuom8t3YDq6HKt3yAO9cJqPgfWdYnk1LxALq0upGiEEJgeZXBTc2wxlhgd+c47Vi5O9l&#10;E39nJ9T82f8AguARrvwa+HniWwe+hsG/aE8Ai2trhiqyH+0XUv5PRQDwp6mv3i1HP2mQ+sr5/Ov5&#10;7f8Ags1o/wARtO+A/wAL5vEsdwbCX4/+AWilu8LN/wAfz7RjJbHXAPAx2Nf0J6iqi6mAzxM2Pzr9&#10;d8NL+yrXXVfqfiXihFrE0k+zKEZw1WZADBx/Cf51Wj++PzqRiQpxjkAY9K/Tj8wFg2rHIxGcIaQZ&#10;8oxkYIANLbOPJkb1GADTA+1HHrjigBFPDL+P1xTlQ4Cv9fwpi7lbA69MVOAVV5HwTjj2zxQBA4xj&#10;6U+UYCn/AGaY5zj6ClchkXb2GCfegDubGI3EEKEbt6KG3dDnjn2r8a/2Mf2Lf2b/AIu/Bq48TfET&#10;Qpr3WbfxTrel3dxDqF5bRkWt0yxhI4ZUQKqEDIUE1+y9k22GAqeAinIPpXwX+wGDp/hb4i+GG+U6&#10;X8WvEcCwrykUcjxuiofTkn8a/nvj/h3Lsx4iymlmWFhWg44hJTjGSv8AupJ2kmr2i7dd/M+6yrFV&#10;aWErOlNxfu7O3f8AzNW0/wCCb37G0c2ZfCJnGCPLutT1CVPrtNwOR2q83/BO39izcceA7Db/ANfd&#10;9/8AJFfasYzk9gOajr3KfhNwtFWjk9Bf9waf/wAiYvO8Z/z/AJf+BP8AzPiy/wD2F/2P7N41h+H2&#10;gEbCu1vPJ44BJMuSffvUNr+xj+yfYszWvw/8NrvADB4GlHHp5jtjr2r6yubC9uLyQqpbHQnpjsAT&#10;W/YafFZwL5yKzkZYnn8K+jp+HnDNGMZLKqF/KlT/APkTzJZljZya9tJL1f8AmfKVr+yD+zlYWDan&#10;onw68FyXMBeVF1HTVmjc4+QbSQODzzkHuCM1oaJ+x1+z7pccU+peDvCtzcT7Zpw+lWmwO3LBV8vA&#10;XPAAAAFfVDSEjaOAOABwAKYcs/mEkketc3+pOSKcpwy6kr9qcP8AI6o5hiVFRdWTt5s8osf2eP2f&#10;dMzb2HgbwhGpJYpHo9njJ6n/AFVaEHwM+ClvMLi28I+FoHVsiRdIs0Yeyny/SvWrONSrOQSFUnYn&#10;DO3ZR9acttHcS7piAw4YAhth7jI9K7KfDeXQtyYWCt2hH/Ih4uq/tv72ecn4ZfDBcgeGvDx7f8gy&#10;1/8Ajdblj4R8JW9r9itdH0mGJFwkcdlAoH0ATA/Kta4miClIVKAHaN56mtOCMxRAEqCw6cZP9a7I&#10;ZZhou8aUV8l/kZutN7yZzltoGiWMhksrKzhYjaWhgjQkZ6ZVeldRoOo2vh3Vk1b7JHOVRkUAKGQt&#10;xuGQRkDPpVUjP1qEjHBrWpg6cqbp8uj7aFUq8oTU09Ue16lPeXq22pW7SypcorpjPAA/Tjj8K0LW&#10;9u7aFss+4/3iRWF4I1Z38OfYTjfZXRTnkiOTJX8M5q7LdG7ZjjIDkYHYCvxHNcJ7DEzpdmfo1Gv7&#10;SEZ90fh/+2rqHxR/aX/bS8M/sXaB4gv/AA9oFw63Ot3NkFkkEUVhLqd1KscmYpJmjSO3g81XSJnM&#10;hRsEH6q+Fv7Bfxd/Zu+MfhrxL+zf4rJ8GSLt8d6Z4zvGkurqFT/y6x2lokDysrFkeQw+Uy9XVitY&#10;H7WHwS+KHhL4/aB+2X8BtIPiHV9Ch+z6x4djJE9xEYJbUywgEM+YJSjKmXBVGVW5Feb/AAq+IP8A&#10;wUO/ae/af8O+LL7RPEXws+H2hOkniCPWo2totRtoi0hsorO7Cz3M91IVV7hoI44IQxR/N2g/0djc&#10;7qzyPDxyzNKVLCxw3LUpSlG8q2vOvYu8pTnL3o1VH3VZ86tY/jvLeHcNT4lxc87yStiMdLGc9GvG&#10;E1GNDT2bWITUY06cLxnRc05yuvZy5tfnj4ZftkeJ/gh8aPjfonw48Fah4l0Cz+INz4j8S31xv04a&#10;I1+TEkEzSLt8yfyTIiKrNsKswAZSfsH4v/8ABUPwp8N/DHgjxz4S8L6h4i0vxvpJvbGGGZotRS8N&#10;4+nJZR20cMxmma7UQhUOWY/KDxn8dviR8KPjr4h/a08c/DjxrpHjjxr43e3t9UsrPQkEenWtuJHL&#10;6ve3Lw7bq3kg8uK2gW4j2MBGsbuQlepX+m+Ofhhp37M2nal4a1ZfEmj3jz23hrVbZ7C8mvP+Equb&#10;i3iaK5CNH5wZSrMOAwYA8Cvosg8L+D44ehhMHChUnTWIuoVnySUaLqRlJ+3qSS9pe8n7G2qdOKSP&#10;zfGeLfHVKWLxGJliaNKc8OoudBOcHPFqlUhCLwtOLl7KS5YJ4i+jjUk20frj8K/27rbWPFt94B/a&#10;I8K3nw78TafpM2vJp183nLNZW8BuZBnGVmWJWcICwYK2CCpFfPXh/wD4Kf3XjC81H4h6l8Odct/h&#10;3p+sHQrrxkjM6w3IwGUKUVJ2jziVYiVVsoJGcFa8i0T4W/Gz9uf9rvVPi34v8Ga/8PfCWi+FtW0k&#10;3fiS1ntJLi+u9MudLtba3S5jhluCjXctxPKkYhRUSNWZm4+K9W/Zy+IPhuxf4RwfCH4leKvHbazO&#10;Ev7TUtWtfDlxbSyMYQs8Hk2FvEuQDcPcYCDcUaQ7S8DwnwW5VZV40/aWpe0pxqrlp3pt1PZTlXgp&#10;NTt9qtyuy5JJnrZpxr4jKFCGElWVLmr+yqyoPnq8tWKo+3pxwtRwTg5bww3PFcznFpH9QGn3Ntrm&#10;k6bd+HnjvrW+jivLK7gOYpoZlEkcinurIQw9jXZWMSwQi3OC6yHd3A+lcl8G/h7F8JPhXonhAwpC&#10;2jaHY6Ta2qTyXS26WlukIjSabEkgXbgSP87AZbkmum06SWOdvtWNzncF/Gv5AqJKTUdj+96bfKnL&#10;c0tQtkZVZI53k6gAfLmqVq+sz3Sfa4vLjU5ZvStGTxDeRXnkSxr5argHkEE1Qj1e4v38i6Ty41bh&#10;lzwB3NQWZeqzWtwZzEyhYjtDE/eanDRLRLKNpWAaRdx5GeRVu5sNKMxiHCj97uLdfwNWJXt7KMSJ&#10;EZpZeFxyFH5UAVLfR7cL69OoGK0IhHGZrSPht+ePTYtSubiOMK2NxxkCoorG5aRmUOyuASykcEDB&#10;6ke2K3oq6ku6/VEy6MvTSGJEtF5dkDEjsKZCGEvy9Bwd3tWIupJbzNBMCQp5kyCR6A+n8qtxPPcS&#10;7IeWcfKM4AUdz9e1Dw07pWDnRBqmordXkVrZIVCMTIRxnjnvTLS5Y3O6RQqbsF8ZA5wBkZqzHpc0&#10;ZeW4ZU3EqMLuOO/JP9Kuw2I8srMd6hgUByoXA7fMT+ta06dJJ88vu/4Yhylf3UX7u+k11Sn3448F&#10;udiD6nBOT/nFUluVitk0/SyJGILM49TyeKbqDraaUbOzKx7ssyp1yfc03RsadYrKBvfaAB61jUqq&#10;3LH/AIc01bvLct2ejT28ZeVv3kmckjoKivI5rFTBbYJY5ZmqqbzWdUv/AJNsSDjOMhR7mrFzqKy3&#10;vlz28TfLt3DIz749/rWaS7lxS6sxXubqTCMw2+ik4P1qxpunDHmvj72cGpoli4ULgL+VStdJNK4A&#10;JAOakks+YJLohOAqZxVmzVZ0aRV5zgN9Opq5ZaAsdouoai7KH52qcEjsOlVWvFaY2lmu1UXDH0qp&#10;RsU423GYgjZpHPbaKjSILlQD13ce9OfVLJ76OzVC20EyDbwCKiuNYsY9zp8hBxyMD8KkksOxQ/6s&#10;cHqc0+W+uokCW6AknsM4p1tJaTotzcSbg2WVR7U6fVYodscKl2c5CgHp+tAFUWN1eIWnyCf1p1rY&#10;LpYeeNWkb0rbS5kMRmudsCLzufvXDeI/G1tZMLXTo/OZh8zZ+UZ+lAHL+LPEGoXMRsh5ke5hkKSO&#10;PSuZ0jRpbm5UuAR1IP0roNOmm1Ft90oyW+Xv/Ou6sNLnZC8SfKgy2Ow9aEgsQWcC26LGoxgYGOn1&#10;rrtFgsru4Ed7jCYCo3AIJyfrWNDAXYhQM+9PFtcdX756Hmqi7MqMrMZq98t+t1JbgiMzLCgH90EA&#10;Cpdft4IB9ntXwH5dRyQR7+9Ydw8MdutpbBivnqZGb65qWJlmdpXwI05y3FQpXnLzt+p01Jfuo37v&#10;9C9HEuzzCQFUfM7cAVpWdnGc3YO2NQSrPxksMFiDjAxwB/8AWrFs7Oa+dHk3Y3FkXHCjPHHrj1qX&#10;VrXWL6GOzxtjMm6Rhj7q9B+NdMrQulqzhXvavYszWmlxBnkI4Xduz3r+dH/g6ShluP8Agjn4tvYt&#10;vkp4v8Lc9yWvwODX9Bd6bppFsY4mXnDseeB6V+Af/B0tamP/AII0+LduQsfi/wAK8diTfipw/wDE&#10;iaR3P8tCiiivojc//9XQ/wCCAH/KMbwn/wBjD4i/9L3r9oK/F/8A4IAf8oxvCf8A2MPiL/0vev2g&#10;r+gsh/3Kh/hX5H4Xnf8Avlb/ABP8z62/ZH1qGK78R+FZXUSSS2usW8RPLI0YtpivqEMUW70Lj1Ff&#10;Nn/Bar4Q6n8YP2ENd09vjbqHwG0HSb+21Xxf4xs4Lq5huNHw9tJYXMVlJFcNFNNNEcRtyyhWDKxF&#10;QeFvFV54D8UWHjaxDu2nSl7iFOs9nINtzEB3LJ8yD/noqHtX6e+JtM0Dx74FvLCbT9L8Q2Gp6a0s&#10;GnapFHc6ffh082BJo5QyNE7bCdwIA57V/LXizkk8vzn64l7tX3l6q3MvXr8+p6GV4rllCounp+vk&#10;f52X7MXx3/bq+Bfgo/A//gi74q8Z/Euy3r5mqeFPgdYaRpl/KCVM9/rV/LNdytwcPcoMdBtHFf3H&#10;/wDBNbWP22tZ/Y88MXX/AAUN02HTPiukt6mupC9k3nwG4d7OZ109mt45DAyI8anIZCSATX8oa/8A&#10;BST9p/wN+z/feFf20f2ltP8ABV38QLfxJBBo3gnTbfRfFfwb8c+DLs3enaPcaZZotzNpGrQwfZJC&#10;8JT95GA5V/Mb+ub/AIJ5/HDx1+0p+w38Jvj78U7R7TxH4r8D6Xq2uwvF9n33rxBZpliwNiXDKZkA&#10;AAVxjjFfL8RObpczhHde91e/WyT2f4PZo+iz7m5VeCWr1W7t8l+W6Pwu/a1+H37MP7OP7Y3i3w1+&#10;zP8AsA678evil4jn/wCE11rxnq1kk/hQ3mulrhyl5fi8toSJWcSxrFBtOeSMGv0O/wCCMnwr+OP7&#10;O/7PGs/Bf9p298I6P4su/GOs+M9G+FPhnWItTHgfw5qkkTW+kxqJpnS2gnMnlqrNFGHCK3UD8hv+&#10;Cun7PX7b3wyfRvi1+1t+1t4+034QeLvjbY+E9S034f6cdD0/wl4P1SW4eO51GexKNcSxxRxwFnhZ&#10;PMfexfG1+c/4J+aP+wF+z5/wWF8C/Dz/AIJC63q3xM0zxT4J8RWXx78QX08ut2el2UCR3emXsGry&#10;Qw7bia9iWOdIy8L7oxgPgCVQ9rg7KV9Hr7z+FXs23aPbReVzTFUfaYd2lfS99WnbTd7dbK2uh/ZF&#10;RSkEdaSvjD5U/jt/4PJP+TS/g3/2UXU//TZX9G3/AATR/wCUdXwJ/wCyReE//TVb1/OT/wAHkn/J&#10;pfwb/wCyi6n/AOmyv6Nv+CaP/KOr4E/9ki8J/wDpqt6+lxf/ACK6H+J/qe/if+RfR9X+p9aeNtfv&#10;/Cvg/U/E2l2L6ncafZS3cWnxuY2nMS7igYK5BwCeFJOMAE187aLY6lf6bfeJ9Yura91DXl+3yXtp&#10;GfsqRrbokEUEbMWMcaAbdxJZ2Z+N2B9Y/L/EAw7qehHoa+SPAls2hW+ofDgTx3I8NajJpMUygxs9&#10;u0cNzFkDKho451iKqcZToOg9HhGVLlrRa96y162vqu29vM9rgOtTjinzR962hj6BZNag3yJefapI&#10;riFWRR+6gkYMSFwVDMeFHOBzWBqvwu1LVb5tY1O7tNEk+zm0gtbmUvM8ZjMe6ZzgZxghEHHevdm+&#10;06bp0i6VG4nfcsChRycbU3NzgA8nBBxmseDRtMtdQXX/ABaPt15HIBaxXPADKqqNq88eg+9zya+y&#10;07H7IqrWx+Tf/BVPQrvwH/wTJ+M+jaDam7ju/hzrkt3qyjDmE28qgEcNsx0JAHX2r8Uv+DW3Vb+z&#10;/ZB8f29peXVon/Cx5XkeBtsa/wDErsjukzlSBtOF6seO9fvF/wAFcNea0/4J8fHXRPFhEOpaj8LP&#10;EFwtlZ7RHYwwWcgt4nMeMvJnL7u3YCvwP/4NhYGl/Yv8dPfW8tzZ/wDC1grRKCVLf2XZk4ww+Y8D&#10;nJAPGOabi/ZSXmYRs8VTUuzP6uvC/iCK3vE8Mh0ubiTExW9YSC4mmwhRwpCg8HZtP4V6RJ4JsvEE&#10;5t/E8Gj2RUHMKROZ1VxnCOSNz88DJwa+fvB2mwaSkmp6fFvvZZ7iOG5nRmtoYosn9yy7dzljgnHA&#10;yODwfQdM+J2j3FvNB4gv7SC4e685vtEJOwFSD15z8qk49cDjNYYLFOE1JSs0dOJw8Zc0HG8Web+O&#10;/hjrHhG7eTT0mutPGGS5CHKIf74A7dM+teWnr1zX1Nf+OvDmrapbWo8SXBs40jnlRogLULGVZEdi&#10;ueG5ZTuA5Gea5nUtP8PeJr1fFSyWo0mB2QtNCtsLqUL/AKuLZtZxvxk9s9TX61lPiWowVPFxv5r9&#10;T8kzbwxnObnhalvJ/ofP1FfUVz8F9CmmaZzJZR5aNhFKZm8056EqFVRwcsenvUVh+z3p2pW9vc2e&#10;vRsLp5FgUxKTJ5Wd+35+QAD/ADr6enx/lslfnt8j5Gt4f5lB25Lny3NbW9wMTore5HP51yOofD3w&#10;jqTmWezjWRihMsYCyExnKZcfN8pJI54r7b179nqDTYJDp928soUCNHwAXZuCSucLivFfEPw38VeH&#10;IRcXESXCDPmSWm6RE5wNxIBH5U6Wd5Pj5uEuVvzX67hUyDN8DS9qrpdk/wBNj5xufhdbTERRanqs&#10;UBkeSSKO6lBcuQSC5YyKB2COgHOBW5pXw88J6SySw2wkkjVkSacmSUBm3MPMYl8FuSC1exSeCPEy&#10;aS+uPaSrBGU3qR84Ei7lbb94gj8q5dopIlV5FYBidu4EdMV24LI8q5r0oRk/W/4Nnm4vOsz5eWrK&#10;Uflb8itFbwQDbCip/ujFS0ZA4ozX08KHKuWEfuPnp1HJ805b9woq/p+mX+qytBp0Mkzqu4rGMnA6&#10;8Vd1nRdS0OZrPUYHiZTje4IDHHO1uhGemKweJpqfs3JJ9upf1eo486i2u/Qw6KXg9M0Yrcz5WJXp&#10;HwtmtrXxHJdF4/tMds72UcuAry9xk9DjpXm/+RTgDncuTjkEdvfjpg1x5hhFiKFSg5W5lY7csxjw&#10;+Ip1uW/K7/8ABPoK/vfip4702Wxt7E29s67ZFk+UuFJ+UF+uPbrXhN9YX2l3rafqETQzRn54nBGO&#10;PT3FfQPgD4pLbaI8Hii6RVs2jitPl/eOHzksB1C4xn3rO+Mthp+radYeONDxLHN/o9xNGTtOz7mf&#10;7vQrz3xXxWRY+rgcX9TqUVCDdk+7Z9vn2Bp43B/XKdZzkldrsjR8FfD7w3c+GNK1m8hdri9uRnzW&#10;G1QpZV2qOCrEd+a53xh4i8GXurSXNzYPFd2d5GOM7blEceYHXGBgA4rpbKe51H4NW9tosjNcWyuW&#10;3cFDCSSq45zhuD6187ahd3F7PJeXbFnkJdmJxk+vtmsciwFbFYvFVcRUdou1uxvn2YUsLg8NRw9N&#10;e+rt9z9A1vvPgj1GyEcqSRK6IWC534YFjz0BrHmkvdUk8mVGtHlfywkwB4I+8NpxgAZNc/4L8C6N&#10;b+D9OTXbSGW5x9reYkl/3nMYLA8hVAGPxr0wwwz3G6RdoC8MAcjOBwfevyjNKVOFaUKTuk2frGU4&#10;ypUpRdSNm0jm7/R7NIreyu1VobeQXhDKAWMY4c5zjHYflUVhomgK8PirxOHMVu73sdsgGEVOQ5H8&#10;TYzgH8K67StKsop5SnLOC7l8tjHYbs1zWpSy2nml/MCbtyomGKxJjKopI+Zu/PfivNPVc2cXqnjj&#10;V/iL4ljh8F2d7HpluMNdmAxxCE8SSSSMCG2jJGOprp/EfxT8I6Zqc9vC/l2+nCMu8cgMdzOdyhUC&#10;DO7Zkn34roPE2q2w8FaR5BuNrpDc6haj5ENtv3ygrgYyoOcngZzzXj2l+ErDxX4huvHWnPDoDxwT&#10;anG9xtkgAQ5UvGeN2GxlTxmlKokrGkYprma2Px3/AOC8GvT3/wAGvhiNWtGW5u/j38PLyF5GPm29&#10;u167LFKhGAx3ZJU/ezkCv3HvAGupXbvIwx9DX89X/BZrX9P174H/AA71DW9Wu9V1uX9ozwOokjG2&#10;zEAv2diBwdxZuBjAxgetf0I3zEXcmR1ckfnX6r4bSvSrvzX6n454lwtXo+jKwO1iOQOlPYBU3Hkt&#10;09qjBVmDduM1JNIZGJ7Cv0w/NCWLaY2yP4cA+9V16F29DT1bCjLcHjAoYYkKggAHODQA2NdxBP8A&#10;eA/+vVibaqMi9iB9ajtELTLv5GckD29aYT5kjMe+TQA1hkqq+gqRsbCi9F7+ppvG8em2mv8AKAo+&#10;p+tAHT6I5ezYf883wPx5r4l/Y4X+zvid8c/DZHl/ZvihNeJB1Cpe26yBs99+3OM8e1fZmhzbZHhO&#10;PmAx65HpXxr+zX/xLv2uvj1oP3Fl1jw9q6RHkn7TYvukz6MR07elfjnHiVPPMjqd6tSP34erL84H&#10;12Ty5sJXXkv/AEpf5n3qV4ES9WwTSMyJ8qgH3pAS298/5NQmvuzhJQ5AC9qfK+VAqFjyPpTJGJXH&#10;4UAPVWY4UEn0FDI6Y3gjPIzX5uf8FVPCXwX8Tfsi6hf/ALSHxU8VfCbwFomqWes+KdW8H3K2t/q1&#10;rAzBdHDgGZhduwCxwfvHcLwVBFflz/wSv+Cf7cl98EvjZ8Qf2Z9Wvvhd4R+JXiXRrr9nvw58Yr26&#10;8UX3hvQRLINQ1ee1mlnnQ3Vs6G0hmfEsih33RqJJPNq5g4VnS5G9L6f5f1+p6NLL1Ol7XntrbX/M&#10;/p1Fw9nZSPKCAcDk4JU9cHnr0Fc7e+K5rayit7ey2TySZWKIZRUGepx9B0r+dj/g3n8X6/4f+Af7&#10;Quo/HjxtPrT+Hf2gdd07U/F/iy9ECyC2t7eJriWS4lMdusshL7N+xWfArh/+DkmX9qa5/Yp1P40f&#10;CD4maTonwksLfw6z6R4YjeTWPEeqahqXliV9WhcRx6ZDC0UkSwsxllBLgqFIznmqWGWI5b+X9f5F&#10;wyxvEOhzW8z+mKyExkWS+zI/32xyAT2Hpit90BCiQshJzsQ9vSuQ+E1k1z8OPDdwQ3HhrTHZmP3j&#10;9kiySf8AGoPix8TdC+Dfwp8U/GDxFHJNp/hTw/qXiK9SH78kOmWsl1IqnB5ZYyAcHGa9NTXLzM83&#10;kd+VHetFtXd0GdoJ9fT61DIjBsMMEcEEV/kG/tpf8FHf2sP26fjNqHxe+MfizWNkt81xonh6xvJo&#10;dK0W3V2a3t7K3RlRPKBx5u3zHPzOxYk1/Vr/AMGvv/BUX49fGvxrr37Cv7QGtal4sh07w3J4m8Ea&#10;1q0z3N/ZQ2UsUN1p8tw+6SWBlnSSHzGLRFWQEqyhPBwnENOrW9ly2vsz3cVkE6VL2nNe26P7gvDm&#10;peH9A+H2reI9Vkjs1sXe51C/uGPlpbwRtIXPoqLkn86wvh18TPBvxH8L/wDCT/DjVLHXbFppbdr7&#10;T3EsImibEkZIwVdCRuU8jI45Fc38atEu/DP7M/jmC6kjM8/hbVZZI15K5s5AA3+1jtX4U/An9rnx&#10;P+yt+wWj/D3TU1PxJ4g+JHiGz0qF0EmCjWiAIhZVeWSWaOOMOwQFtzcDFbYTw6ed4ati8HUvV9tG&#10;mrtKCj7KdSUpPdKKg3/hTsnofnfFHi5Dh/NKeBx9O1BYaVZuKbqOarUqUIRV7NzdRJJ/aau0rn9G&#10;yRpcaeZ7xgp6Y6HPaua+GvxL+FvxQudZ0TwHr2n6pe6HOkGr2lnIGms3cyIomQ4KhmikVTjBKMAT&#10;g1+Yvhf9pL9qX4CfFHwj8Lv20l8N30fja6t7Gzv/AA2+86dfXFxHapFJILe1SVRNLGjkRYG7crsA&#10;Qfg34L+IP2o/DP7RXxtuv2apdJsILCNtY8Y6nrG0+VbWN9qjWdtaRmGfzZpybguG8tVWNT5gLBT1&#10;ZT4LSqYfEVa+MppctKVKopS9lNVKkqbu+TnVpRcbcqae6tqeBm30iqdDGYSjQy6rJ89aFek4x9vT&#10;lSoxrK37z2TTjJSvzuLi7RfNofqNqqnw7/wVRsfKO1PE3weuLYns82m6j5mRnqRGOi9Opr6E+Lv7&#10;LPw4+MfxW8HfGDxbLrEWqeCLyK90mOxulhtJpIJ1uIhdRtG7SKki5AV0zkgkjFfiN8aP2y/HN14W&#10;+G/7bugWtrp/iTw7b+L/AAlqg8g3NpcNZG3kciJnU4nhm3BNwKuTh8AGvr3wd+1V+2F8Mvj34D+H&#10;X7U1t4buI/iN9mNvpWgsHfR2vzIlvH9oEMO+RJFVJVPmLySsjYyfjeFPBPiDK45niFiIUpOeJagp&#10;yU5QppRrpWja1+Z2ckpRel9UvUx/j7wzmVbCYWeEqVqcnhXzunF04SxFp4aUuaXMne1nGLcJpN20&#10;Z+wGo2LX9oIPOCKWBkY/3R2qsdY0TRoPslgpZg2SygHn1zk1/Pqf+Cgn7YWv+M9engv/AAVo9vpd&#10;61tY+C9VxbXl86NhrcTXFulvGVJKM9xqEJLKTtUEZ+pv2nf2t/jx4a1T4efA/wCCXhqwtPiJ48tr&#10;GWezvbmC5trC4vVc+ULtfMt2hhWGeaW4CyjykHlo7MAfos28Cs5wWKpYTEVIJyjKbd5qMIwSlKUm&#10;4Lmik9JU+eMnpFtmOQ/SY4fzLBV8dhKdWShOnTjFKm51J1ZOEIRjGpLlk5LWNV0pRWslFXZ+qs9x&#10;Pft+4kkaZh8qk4GO/tWhpOnX8cU+p6j8zomIUOMZA4JxX5q/Cv8AaV+Nfwt+L+pfsy/tMJol14tu&#10;vDN7rHhvxBoOWtJprawmvvJkVo4dwMcErK3lRnMZVl+YGvjXwR+3T/wUF+IXwz8RfGHTJPCdt4U8&#10;EahBpWp3klqi3ep3dwLeVolttkg8uCO6iDyiWAkkhVYqWowXgdmleqoLEUlGTpRhJyly1HWUnS5L&#10;Qb97la95Rs/itrZ5j9JPJcNRdSWErynCNeVSChDnpLDOKrc96ij7nPGXuykpR+FybSf75xyefEZb&#10;gbpNxzjtj0qiz206MHkMe7hgeP515P8AsyfFO6+P/wAGfC/xYW0Fj/wkejx6g9qG3rHcAlJo1Y8l&#10;RIjBSR0xmvZptDS5m2zAqFPzjOOfQ1+QYrCzo1J0ais4tp+q0Z++YLF08RRp4ik7xmk0+6auvwMi&#10;x0i91DU3mlJCKMA44Nd3dS2WkQ73KuyphEyOT9KfJZi2ijhWUx7s5KkDn8a5c+EYLm6N288hJ6cD&#10;pXOdNzT0S1fUTJq10eZCSsfJCgemaoatfybWs7XIxxxxk+ldRNLb6LonlxEHYmxcnkmvNI5Jjcx3&#10;Mo+USKx+mRWlGN5xTJm2oux1en2P2S32yQrcBkxszg7zwWHbJ9+3ArX02xGmRNLebAWVQF7/AC9y&#10;ff07VEdR8qSPK9WP6Vk69rZnH2ONSrFgMj3roqY6co8skSqSi7roaXmC8mUR/MoJ3fX0qfU5I7SF&#10;IIv9Y54HtUOg2n2O32PlmY7j7mr8cXmSS3l8ozGcR5/hHU1xmhj3VkJIw06/MVxgVfgjTykiK4A+&#10;Uc1nm/k1S7P2YYij5Zm9fao55LuC282L5nY4A9jQBdDi4U2NuflI/eOOeBWPdyQ22pMseGIjHPYV&#10;PaqywPAmc/eYL1J9KqXdoltIs1wxDyf8s2oAngiWVC7E4Bzj1NWy8XnhI1HK5PGOaQApCAB9BUog&#10;kDiYqSuMAkcc980WCxLc3dxPCBI7OIwAM/0qqrLHckQLl2G446nFPkku7mQWduEQMcBieB+OK0fs&#10;cens7ybS6oBuQ5xxmnZ7js9zGltpYz9oQbZHzk45qg2kvPFF9pxs3ZY9ySe9bklrq97CLq2C+Sv3&#10;mJGQB1qpqbahHClvDjltzewoasDViWO1a32mAcRoVTjjJPNLDqFppbs9+P3r9W5x9AMGr8Fyjolo&#10;pAVBukc+tZd3Db3Ss8pH3iAc0hXOQ8SeI21O5SNU2xIDhM5z7n/Cuda0lvMTsRGvYetaNzp2y5W3&#10;tm3NK3UDd+Aret/DTIRJKwIXHyl8Z/IEVrCjJq4nJIZoluImMzZIGAv/ANaupk1DVRbSQW5VI5V2&#10;MMnpVSaOZbZmC+UqjOQVY4A6LjPPuafBloo2GWZlGPcgck+g9a0+rySTTX9fgJVUmTHzrbTgUUsS&#10;Qmc9fXrWc91qHlkIjA4IBz0qS4kmedQrq+0f6pSw/EZ4zSfah5hjEUhZV3lWGBj1J9B9KzlSaV1r&#10;6GlNOTtsVFjlkkS2xkL98+7f/W/nWlcxtFZlY1woILE9cA5q54dlsnuXMq+c7glI8AZPcnOABj1r&#10;o5bSxiuTd3XlAqAyqpykfGTjPU+p/LFaUaDp2qVNNdupeJnGStB3SVv6+epZtreOBQI/TnNc34l1&#10;yHQLKSYlHmbiOInk/gKrX/iqHypPsJ3lVJLYPXHHt1ritP8ACd7q11Hq2tStl8OVwPr2NcxkzrfD&#10;kGoXsP8AaGouqb237cYxntX8/v8AwdRz3D/8EbvGKBVEX/CY+FOT944vxg/Q1/RTFCJgscediHg+&#10;uK/nS/4OqQLf/gjz4vhGTv8AF3hVtxPpqArbD/xI+o1uf5YlFFFfRG5//9bQ/wCCAH/KMbwn/wBj&#10;D4i/9L3r9oK/F/8A4IAf8oxvCf8A2MPiL/0vev2gr+gsh/3Kh/hX5H4Xnf8Avlb/ABP8xQcHNfaH&#10;7K3js3OlXPwz1Bx52lL9s0onq2nyPhox6/Z5W2+0bxjsa+Lq2fDXia/8E+JrDxlpivJLp0/myQp1&#10;ntnGy4h9y8ZO3/bCntXzfiJwus1yypSirzj70fVdPmtPuObB1eWVnsz8wfjz+yf+0F4W/bR+Id3+&#10;w1+w98Ldd1fUfE03iG4+PXxr1iLU9Pv73VAl5NPp2n3TxtbpFJK0YSANtZCOa/Ub/gkf+0/+0j8d&#10;fhT49+Hf7ai21v8AFj4X/EG+8K+L4dN06LT9HihkAk09dPlhdobmARhgsoIbG0MM4ZuB/wCClvxt&#10;/a8g8MeGvG37H/xy+B3wd+HU9re2/jTx58TdjahaagrKba30+G6WSJpWiLl4JIllVkzkg4H5R/sZ&#10;an+xd+2j8bdS/Y0+Nn7WvxZ/af8AF3iqOz8SSnTLK98PeGNGuPCc7agk2n3KcQFtzxFoSI5VYL8r&#10;eXj+UI0Z1sO41o25V2k5K2976LRPS66H3VeLrUHOotrarmb87t6fK5/T3+1mPGP/AAzZ4z/4V/4B&#10;0f4pa0NEl/s/4d+IJIYdP1+Xcv8Aoc73KSQgMuSPMXaWABK53D+XX4efF/8Aa/8A2ffjt4e+FvxY&#10;+J/7GH7GOlT+ItP1DWPhL4FtLC713UoUmWY2WrSRB4bYXEQMfmtdQkB8rgkCv7FI3Pmh3Yj5sliM&#10;n6471/IJ+w7+wR8OLn4b/tI/s3ftMfs4N4x/aL05PFviJvH/AMQrNJtK8cLrFxcHRpNF1ycy/ZmJ&#10;8rf5KoY3+dn3bwnBk1aMYVeZXtr0b+5u2noznyucPZTU+6/HS+rtZel9dz+mX9lb4D61+zt8M7rw&#10;Prnj/wAV/El77xFqfiO38Q+Mbhbu9jt9UlE0VlHMCxe2t14hJY8E4wuFH0lXxV/wTh+EHxg+AH7B&#10;nwm+Cnx+uVuvGPhjwTYaRrrrN9pEU0KnZbecCRIbaIpAXBIYx5BIwa+1a8nGq1aa5uaztfvbqeNV&#10;k3KTbvqfx2/8Hkn/ACaX8G/+yi6n/wCmyv6Nv+CaP/KOr4E/9ki8J/8Apqt6/nJ/4PJP+TS/g3/2&#10;UXU//TZX9G3/AATR/wCUdXwJ/wCyReE//TVb17eL/wCRXQ/xP9T28T/yL6Pq/wBT7cr5b0mxl0Px&#10;d4otboxpt8Q3F9Gy/wDLSPUIYboM3AwU3lD9AcmvqSvmHXLQL8UPFdvOGh+06fpt9C0bKzyjyJId&#10;wViQvzQFcHH3Q2DmtuEajWInHvH8mmd/BMl9ejF9Uyzrc6R3Mo+2sLeGbzH8ncped14TPBYKMkkY&#10;A/EVK14LGwsLG5Mk+p6pcgo20sYUxudufu4yAD1z0FYGhWs+r6nZvdF2aKNpZIECBXkLMQMjktwC&#10;x6cYrub22utQvQ1vMYnRGDNGNrIJFI+RuSGwc57V96ftR+Z//BU3w14U8Of8Ezv2gvEerXbJe6p8&#10;NfEqRGc77q7mNo+CeMhN2SOnygE9q/Ff/g0y8M6hqf7FfxK1SxdfMHxONvD5wJjtidKsy9woHBlC&#10;nagOOpNfs3/wVJgTWP8AgnP+0FrE5EotfhHr1nayk/uYxFaSb0gBAyqgKpkPLvk1+Dv/AAa6+KZN&#10;C/Yi+IMcP2hinxU8+RIWZQEbSrNQeCFL7wuwHuOhGa1f8KRzuDqYmEY72Z/WRrnwUF/d26aEGs4Y&#10;Uk33Fu0hmAOSFUFtgBJJOVznjpXm2q/D/wATaJrC6P4X0ma/CRLG9/vj3SEnLiQsrKnQDGcDA9ay&#10;dc8e+L9adtc1rU7ewkgIe3s8fPgfKpkG4BpMDIHOMduldBffEm+/4R+Pw/HfSpZo8E2pXVo3n3d+&#10;S+/DuQqxKpwCoPcCvOjyS2R7CpVYqy1LkOgeP76xvH0vRtB0+3WffdXl68dzOkgIySegG7HRQM9q&#10;wr3wj4zuYrKXVNT8M6hc2Sn7LbzPmaQqThDkKOCSewz9KyNX8feIPF19e3b3aRxS3Bme0jiZFaK3&#10;LeUqurMOSq5U8tnjNalhpmkXej6ZZa/HHP8A2nJHIzKN1xFNcvIY4YnPIWJULvz1ftRBxd+VhefW&#10;JkWya5o8BtdY0PW4AJAlzNpd5IYwc5c+WuVOOOM16f4WsLTW760sPCh1y0u47C7W4l1NGMcKyuAM&#10;Z25aTHBU8AEV5rceIdV+GusGxtXnmjA/4lcrv5hlhdgcBVBDEgjBJ54ya1fEvxJ1zxfpyQ65Zala&#10;aduCTTQRlJDPu4DFcEhcjA57+1LDTdrSdyZwvtE7KDTvit4ekGtWdyms6dFOY5EtSEykQdW2IWAH&#10;zDGSSehFdLrnjrxw9rDceIdF1GK0hCtc2VsYljfB43MuXcc5CZA4yTXhGkh9G8P3l74V1rUbfyIk&#10;mNtMBLGGfceUIB3AqCeMDcOaZ4a1Dxzrvj3Qodc1B7ttQvAqWqOGZkLFCXVCQOBwW9+K29r7y5GJ&#10;0VL7B9a6T438JWlnGfEM0UGo37faE0wMCba2Cjb5mON4T5ivXPAp1x4T0Tx7Zw6t4jsEiintDc2l&#10;u77ZIIJPuyMV4DsBnHPGB2NfPXjrxlcxzQprWjrG8N3Il0+uWi73iU7x5bIowWGUVR2APeuzvdY1&#10;fWPL0i51OW3e/giu7qOFY3WO0RwqwxMArA4O32Gc9Oeujj6lKV4zaseZictpThaUbtk8XwR8FNrU&#10;VjLPepHcW73Ece4EoE2gfPj5twboR29q1H/Z88JRo0FxeXEbRp5zTb13FScBcFcduMc1taN4o1/x&#10;D4/S11lrFdMignvbJ7VsSiExlIQw5znPHr1xXY6Xdx6jHfapli0l4vkwzLtdooFjGW3ckcNjpgk1&#10;7v8Arbj5JWraHiy4SwEdfY6+ZS8O+CNG8KWX2TSLcLHgNJIw+eVjzlm71e1jRtN1W1ez1qBZ4nwN&#10;jeh4G3HIb3q7q/inR5bplQy2kalMSXSiLeXxwMnJHfI4APNbt9qNjc2NtZeGryFpr8LLEJF+Zlib&#10;fJ9MBRz0x3ryvrlaVZV3N8y6/wBdD0P7NpKl7FQXL2Pzl8S6BNo3iW70K0SWXypisI2kuyHleB3w&#10;Rn0qtqnh3xBoSxPrVrLbecGMXnDG4KecjrX0daadqlt8bY1sJkf+1omjh2sJCW2n5SOxOwnivTfi&#10;/wDB64vPDsM6TvHftMSPtI3LMzceXgZ2cnPvX7B/rn7Ophqcrcs4pt+ezXya/E/IanBKnDFzjdSj&#10;JpR8tGvvT/A8j+Gfw00SbRY/EOtqt8bmNZoLdRkKuSACO7bgQfSuD+Jet+GdZkhsNEtliuoJZEkW&#10;CIIuC33TgZYrjj8a7P4Ya3q2heIm8CeIGZbmPdFbuPnVfK3Ps69D1BH09a5/XvB0Wk/EO2a9Ciy1&#10;CSV8hSsKOytlA31wa4ctxFVZpKeJquzTlBdGuh14/C03lcFhqSunyzvumeP6hpV/pM4t9TiaGQpv&#10;Cv8Aew2ecdRmvVdIFw3wW1F7th9nXUgsQOc+ZtUjH1Y9/WvPfE1/qGq3cN9qCyeYlstq0kgx5hgJ&#10;TdnqeBg5717b4DZfE/w2k8KJFlo5bgPnhTlQ6Nn+8Ca9ziDFy+pUq1T+eN32V90eNw9hofXa1Km/&#10;sysu+nU8m8JeO9Y8JAW9lse3NwLhonHDFRt4PuOvTnFQeIdHsLkSa/4cMktkzb7mNgC9s8hzsbH8&#10;J/hP4V638PtG0/xL8PLrRtTiBdb2RY5wDmH5UYfN2y2Rj0rzKyTWPh9q0sGtWsghnhkspkYYSRZF&#10;/hONuQdrD0ranjsOsVWdKNqsHtf4lv8AkYVMJXWFw/t5N0pq17fA7v8AA+iPh14tsdR8NWELPvms&#10;4hFNGSd2UyFORxya9Du7+ZJoY8hSzBJFznBPPevhvw/4ivPCuqPNpjb0faksQOFlRTuA6ZHP619a&#10;/wDCW6Hf6NYa3JcW8a3FxFLMWbGwhPmTJwcq3FfmXFfDNXDV3Whdwm215PsfpXCPFNHFUVRn7s4K&#10;z80ekxTeVuxncxUDHoTzWRqYWVHMoDdRnbn8/atvSnt7mB9QidJIfJzHIpyrFhwQc81lSxs7LDGQ&#10;w273bsB3PvXxrTWjPtYyTd0eK+P9C8SavDH4WtrtV0cI2xHgmM0UQILxhowdyHoOemRjFc4vwmZ9&#10;OZotZuYYrwC3liWCRVuoDImFj3tyCQFyBjIr6b1KFns/swmkVJoGyVJG0MccHsTzx6V5Xquu2fhy&#10;/GoeK3ie3Fu0Vq7EZtIbZPlQcfflZl+frwfrXNPDpu5reXRn4af8Ftx4x0v4E/DDQ9R0/TotMX4+&#10;fD8WstlCI/JKXz4Qt95iQfmJJJIr96b/AIvJATzvI/WvxM/4Ls/GLwX4v/Zw+FPhPw3FILiL9oL4&#10;fSTu8e1PkvJNwRjyeSMk9a/bG8H+lyj/AG2/nX674bRtRrJd1+p+QeJPN7ejzdmQqExz2Bp4IePO&#10;evaowcEHFSOBw45wf5V+ln5qRDJYfl+tWrmPY+05LMATioE/1qk9Nw/Kpbty9wzYx6AelAEsOUhL&#10;YHfn8KqEkEhe/wDWpo1/0RgBwHBP5VEwAz06DFADlySpPb+VMk++adCxDgD1pJF2nHcEigCS1mNv&#10;OswGcHoa+S/hLt0z/goF8WNOU7F1Hwl4Y1NQ/wB6QxIYSyf7Izg+9fXthp8l2d+MIDgtXx/on/Eo&#10;/wCClOr2ycJqnwjs58ydWe11DysR9M4Xlhzz6V+R+KEoxxOS1escTH/yalVh/wC3H0/D6lyYhPZx&#10;/Jp/ofehCBMHk7un0pn3mwO/apZMlAeev61Gn3xyRz1FfaGAyZNu0E5J4AHbFFOc4VlXg5/SmjkZ&#10;oA+Xv2rv2K/2af25PA2n/DT9qTw6/ijQdL1Qa1Z6b/aWoadGL1YnhWVzp9xbvIVSRwodio3EgZ5r&#10;if2R/wDgnZ+xp+wbqmuaz+yj4MXwpdeJIbW31qYapqepNcRWTvJAuNRurlU2tIxygUnOCSAK+2UO&#10;DzSSjPOef5Vh9Vp8/teVc3fqb/WqnJ7PmfL26Hxbo3/BOj9jXQvgb8Qf2etL8GLD4Q+Keu3HiTx3&#10;pX9p6kx1XUbt4pJpjO1yZoNzRIdtu8ajHAGTXUfEn9hv9l/4wfsw6X+xd8QPCsd/8NdMsNJ0yw8M&#10;LfX0CQ2uhhBYx/aorhLsiHy15MxLY+Ytk19WqrSP8zEhR93tmpi0aXMYbJxzgHmpWDpWtyLa3y7D&#10;+t1b35nvf59ynKkWheHo/DuiLstbOzitYoYVMmy3hARUUs277qhNzEnqck1j6jpmk+MPC194J8R2&#10;aXem6tYz6XqFlIPlltbuJoZ42I5AeNmUnrzxWpqWsXVwDaadZXCq8ytJcNtBcREMFHP3SePXFdDa&#10;/ZrSYLIyebIBKFVcbQeOTnnmuhRVrGF3e5/m8ftu/wDBsH+3z8GvjBfRfspaHH8TPAd/fSSaDqFn&#10;f2dpqNjbSMSlvqUF7NBiSJcK00ReOThvlJKL/RL/AMEDP+CLfjf/AIJuwa5+0L+0fdaa/wASfE2m&#10;R6NZaNpc4urfQdM81Z5Y5Lhf3c11PJHFvMZaONU2q7FmI/pW1aNbxkV87Y2DryQNw6dD/OvQvhum&#10;jyPd219BFPcyIDFHMqsGiUHeFyDg8898V83iMvw+DUsUouVuh9FQzGtirYdySv1PyD+LX7MP7YWi&#10;eM/G/iT9lhdH1XRfifbvBr9tq+ppZyWLSySvLGDOkgEeZZNssSvJ5b7NmVUnrLb/AIJpeJNI/ZA8&#10;O/DBta0648e+H9bvfGaanGskely6pqFyLma0j3K0ot4tkMcMrJvJiV2QbmUfpX8RfiVoXh//AEJJ&#10;YdJsbZFF40u2OK3HrJMSEQH3Oa8G1v8Abk/ZP8GKi+IviV4UHlMAY4L5Lx+2QBbeaT1H+c15nEfj&#10;vmeEnh6lfE06Cg+aLlGnFztD2ac21+8/d+4+a6cW73u2fBYL6PXDVsXB0JVPbRcWvaVGoKVT2zVJ&#10;c37q9W1T3LNSSatZI+J9N/Zf/bM/aR/aP8JfFf8AbDPhzQfDvgjUrXWLPSNBuftV1qt3Y3C3dugS&#10;JDHb27XKRzTu8rSuIxEsaKxYeo/s+fsjfGnwJ8QPjpe+Kho8Nt8QbQ2fht7W8e4Zxv1RxLdp5KeQ&#10;P9NjG0GQ8N6DPoT/APBUj9lm5upj4Sl8T+KrjI+zw+HvD1/cA+4Z44xxz37GoIf25fjP4nilX4d/&#10;Aj4q6g8rEtNqtnb6LFtH+3cO+OhHT09a/P8AG/SUp4iEqFLGU5QaglClDmjFU5ucVFU4yt7zbf8A&#10;M273Pocv8DMnw04VvZTlUUqknOdSUpylVpqlNzlJ3l+7SjHpFJcqVj8q/wBoT9lP4yfCr9i7wl8F&#10;fFVlob+LPEvxdv8ATbZbPU/NsrNPEtqLe2aW6NurEb4AXVIiRx1xX6m/tJfsn/Fr4iftU/CL4seE&#10;zpL6J4SurKXxFNc3jW93CtlcNMTbQ+S4mLh8LlkwRzxXgX7R2lft9ftC/Dy10dPhX4e8GxaJrll4&#10;vtr7VPEsF9em40jdNHGsFuB985GBgkEDI5Nfox+zd8df+Gg/gb4U+MksEMF3rmmC4v7S3JMVteRu&#10;0NzGoYlgqyowUMc4xk0sq+kNnWZZtiKVVuKcKsoc1F0+ZV3bEfEk370o20XLzabaZ4fwH4dwmHhT&#10;o0XZPDfbk9cJb2HX7KWv81veufkn8dv2Ff2yvFPiXVNP0XQfAPjZr/UDcWPxC169TStYghbaFjvH&#10;hi8x1VVwy+Tc9yhGQB9D69+wP8W/Bfgj4Va78J9Z0vW/iR8L9JitJLvV99tp+qsGmkdYt3mGJIzc&#10;yxQpIcGBgrOpANfqq0ovbg7mbEYBKr0NYckEwDXIuJIsyEBecYFfpFXxnzySoxUoRjT5vdVOChLn&#10;jyz5opcrUo6NWS6pJ6nztL6PPDMXiJunUlOrye/KrUdSHs589Pkm5c0XCbune/RtrQ/JL4Yfsk/t&#10;S+Pf2g779qr9q+40HTdVs9I1LSPDHhnQ7n7WqXN9Yy6d9qupo0EUUUFvNKkUEbTMzStJJICoSpPg&#10;n+yD8ePCv7Dnj79n3V7TQV8W+KfFMmuaZbQakZLQ28cWmoiTXf2dfLZzZyHiNguVyTk4/WuZpF0k&#10;ecw+WTIfuc9hxmrCZtCUgx5oiBVsc4PvXHU8W86lOM1UiuWdKcUoxUYuimqaikrKMU37uz63ep6N&#10;PwN4djSnSdGUuenXpyk5zcpxxLi6zlJu7nNxXvXvG1o2Wh87/sc/Dvxl8Cv2d/Bvwp8dyWCax4e0&#10;r7LqCWE5nt1mM0krLHKUjLgBwN20Z9K+udc1W2vREbNcO5Hm8dQPeuTt4LCyZG1BC0kvQDJ59atp&#10;dRyak8QUKgA2g8V+f4zG1K9WpWqbzbb9W7s/VsBhYYbD08NSXuwSivRKy/BGZff25qFzFa/OQX/h&#10;6Kp6k10P9m6jA/kW86+WiFQSAf61PGbhd7W8gX+EtkcA96o2nh+wuWaeS4klwTwMDpXIdBmanDa2&#10;aR2xdp5CwMnbFZwzckJGMI7c56/Srwl1OFnka3Vt42opHIHrU76TLHPE0nygc7OhzTTtqgNC0kXK&#10;m8JLQZQgDk+h/EVctrS2e7bULhQQTlRjkYFZjRMsizsdu8mP+o/X+da0sltp1huucsxOSw681rWW&#10;qkuoo7WfQNR8QIjCxsPlkYD5iMAfzqnfXU40wwtcKxZsMwGOvatjSrFUj+17F3SfMN3UDsKx/El1&#10;5oS0s4g3O5+nX0FYjKdrfQWFkyqQ22TYSB1OKtRz4gMtydqkfuweD+VYMemuyhSsiHIeTceOK1dR&#10;eGYI6khYzjJ4yT0xQBtWixxIJkHzsMntx3JrlrmdNT11nVshAAoHTj3rUuFmltD5rbUIxx7Vn6da&#10;PArXER5I2qD0xQBvuzlBBEnGRuY+9dJFLbPpptWDbgoUj+HjvWAiSCCOGQbVzuZ/U02W9jij+ywZ&#10;Zm7+tVGVrlRm1sSXN6IyQiAL90Z7mq9zdLHa+XKnLEc59apAzSSqGIGG3EHrgVq2ctnLMx2F2X5i&#10;CMD2qSTYsYVVN8gwT0A6VjXDvJcysfuLkZPtUkepX95IVtIzGidWYg5P0rlLjxNaeayyq+xThsDq&#10;aANo2sU0fnTOyI3JCkjNc5rd/pdmsdtayvnPIcnv9aJvE+nyhYomYnPCEdvSuZ1C0udTv/LZFYbg&#10;AV689vc1UYtuyDzZ0Fk/nDFqMsekg5xg8H866q1DXKByCvUEehHBH4Gs+3tLSy22Vt5g8sDeUbHO&#10;OeQO1ab31tCgjUYABx1+pyT3Jrabioct7u/9foQr3vYJPKhzHycjnFOtxZRY8sYJztUnhc9cD3qC&#10;CVLhvlPJOAMdvWrbC3jZspnbxuPqayjNpNJ7lWXUZJLaw75RGrsB8ucdew/E0n+mR7I7JlzljMGx&#10;hi64JJ/p9KyI1ur0KqDb5k6pHkH1zn9KvRWt3FKY7hvubt34VNGo41OddP1OqatRS7v8rW/G5qRW&#10;3mtmP7o456cVmaxa3kttJ5OCgQqFB7+tTxusNuIIi24vlj2x1qhLrFkmYmZmYnooJpOXcwUW9Ejn&#10;I9EvBCIgygHBaunS1uiiRRMcZ+bFPivYpdpjRlGP4lOTWptmVlUcMfuhaSaew3Tkt0aa6jY2UKxy&#10;yAED7p5P5Cv5xP8Ag6klk1L/AII++LrvDKsPi7wsuCMZ3X455r+jqLTrOBxdT/61uC78Z/lX83P/&#10;AAdVeIYrn/gkb4s0aydHjXxb4XaQr1yL4YFb4f8AiRElqf5blFFFfRGx/9fQ/wCCAH/KMbwn/wBj&#10;D4i/9L3r9oK/F/8A4IAf8oxvCf8A2MPiL/0vev2gr+gsh/3Kh/hX5H4Xnf8Avlb/ABP8wooor1jy&#10;z47/AG3Ph18CPE3wO1Lx18cvh9N8RrPwhJF4ntfDunWcd9f3N3a5ij8m2kZYrlgkrgxSh0ZCw2t0&#10;r4I+H/xI/a7/AGnvjx8A/EPhH9nHw9+zT4G+GPxCtfFGo+PEtrfSte1DQwrRXemjSLCKKcQXkLlL&#10;iERSxs+1yUCGv29QsHBTGc8ZOBn3Nfw9fEXRfhv4s16b9o/9svxT8TPEHjaLxb408EeNPD2iTXdv&#10;f+EfFBWafwbHpEKKo8if7JIFAYxncDhdnP5vxtkWFr1IVKsdbPVWj2V27Pm3Vk103sfY8O1Jzpzp&#10;3206vdPZXSWz1fVrS5/p7aHr+h+KNLi13w1eW1/ZTjdDdWcqzRMPQMpIyO46juBXzv8Atfftlfs9&#10;/sKfBK9+Pf7TGvroXh2zmS0hCRtcXd9eyhjFaWdsnzzTyBWIUYCqGZ2VQWH5GfsMa58f/DH7Mfw9&#10;8R/Eu91LRviDN4R01/FbSYMlxeiEZ/tG3cGKWcrt84uu8PuAZTXzZ/wVz+JvjbVvFf7O/wC1J42+&#10;HV54/wDDHwT+JFx4k8deF/DkQvo77Try3jijv0sZiW82ykiDiNzJHlgTIq7iPwzO/CHHYOpGcf3l&#10;Lq1pJLzj07XV0utjny9Uqtb2cn30vvZPRPbV6L8j3bwb/wAHIHwE1C+0rxP8Wvgv8dvh38Nda1GL&#10;TLL4seLNACeHo3uGCwyXMkLN5cTk/ejaUgc4Izj+ie1ubW+tYr6xljmgnjWaCaJg6SRuAyOrDgqw&#10;III4I5r8bf22fiD47/4KT/8ABGrxJ4m/Yg8Iz+LJ/i/4ai0nQNC8WmLS7qGyvNQFlPePG0kkKz2Y&#10;RriNTKAAgcNlQp/Sj9mT4Xa78EP2bvh/8F/FOof2tqfhLwVonhrUdUBJF1c6bZRW0soLclWdCVJ5&#10;xjNfnWPpUVDmjDkkpWavf5+Vtuz+TN8XGk4xnCPK7tNXvtbX8/uP5Xf+DyT/AJNL+Df/AGUXU/8A&#10;02V/Rt/wTR/5R1fAn/skXhP/ANNVvX85P/B5J/yaX8G/+yi6n/6bK/o2/wCCaP8Ayjq+BP8A2SLw&#10;n/6areu3F/8AIrof4n+p34n/AJF9H1f6n25XzZ8W9FHh7xvYfES33eVqdsvhrUoY87pJFMk9lIB0&#10;JB82Ht/rAegNfSdecfE3wI/jjRrb+zZY7bVdKv4tW0e6lDmOO4iyrI6oQTHNE0kL8NgPuCllFefk&#10;mNWHxUKknZbP0ejOPJ8b9XxNOtfRPX0PKdK0k2wjubtnMyqwjitsqIjIADlj95gOmO9bK6XLHYDS&#10;0MiQbdjRxMTNMCeAz9QPX8a5jQvHuq6hcW2leJ9CvvD+pXdubuG11RVO+JMh2SSJmXcpU5RtsgXD&#10;FApzXWvJf3iiwVmgCuHb7OQN7KMAgnOcZ5Wv1OEoyV0/+Cfv+GxVKrBTpyumfA3/AAVc+z2v/BL/&#10;AOPlrI6hYvhP4ghii27AD9jYADjJ5/xNfz7/APBrNY+H739h34gDVg6Sp8WlkhuEbIiZdKsiGeLa&#10;Qw64P16da/e3/gq/Dq1z/wAE0/2gY432wx/CzX55LqdQVmb7KxdU5yCcDB9e1fgh/wAGr0l7a/sY&#10;+PX07Tp72W5+KM1qJLdXdo92kWRwQMqVbo2cHHfFav8AhSBq2Ij6M/oM8Q2Ek0A1KR3nWWZ4g13N&#10;vdSW5wwIjCttJ4BwM81pWPhjxZLpkNzJBdJbspNsHmhS2WRtz7sswwoHQd/Wus1DwN8SptRjWbQZ&#10;I7dZFjPkxAMsQ2q+FDEcqpHA79azPEej6tFrf9lt4YuZ0EjOsztM1zLGMBSWXhMAYAx0rw3Frc+g&#10;S91GDc6Zq8Onw6d4h1G2sg0UMltZ22xt28kRmXaQFPO4liSOprS0eTQdP/fX8xjvLuRNPhlQSeXa&#10;WYULPdKzdWlAMaHGBknpitG88JeLJERodAi0ixdsB7hRPeYGclPMbe7bQeMAYGa1PDGj+IJbmZPC&#10;GkamWRMX2papiFWAYFVmaUFVjAHKLyc9aLkkkVlF4g0WGXTZY7aeO6a300BS0UtvGhf7O8obOI1V&#10;Sz5OGfbnisPTdWl06eJNQiWxuba//tCG11AyiORYkQqgmBwAzoeSD7EYqzqVhpVgst3JqfnXKzIn&#10;lWii002JZFWRwDkudxccADjJPSs+HxV4Zs4o/wDhIY/tiyW0KeTbzLdISrAyFicbC44UA7hznFS5&#10;tExjYyLrw34g8QHzNSuUkmS4SwjEDBlL7TlWfOzCKm9iMnGD14rovBOjy+F/FSeKPCzyG1RLmwg1&#10;B/3bTXKREyy2q4ywXOASM4PXmuT0zUdO1ie18Pabdto9rJiG6MshYu9xIivsXovGMnIzjk4r0bx1&#10;qN1Fd6Ra6LfRWuhabElvFe2cDbIGbO9AzE+dJhfmK8HJJ6U1dMpt2smcNP4xubu7j0fxncXFzYx3&#10;InvGdjPPO6ZONzDKA5ClAQD3NaktxqvxFn1HWLO8itZZmhtLfSoowHYOxhjiyOmdzEkE8Hk10Gt3&#10;pu/A+h+KSY2DZgupL6DepuDJI6yjpuIPycZX5eRXOzyXFtrE93pNvYzX1rB5xvbQfZ1QqChZI2O0&#10;nkMOM9fSqm3ezBOLV0jqfDmn+I/Cl7c3Gj3V1qEdlcGPUJrdwguJLOPIhjJyxij3Y7AkgYr3gfGT&#10;wncaJ9nvrG80yYXVtAHu8AHa7SSFmBzt3ryMc9O9fP8AoHi/Wkkj8L+B9OEP7iK7Sa4l2rGtuoMs&#10;s2QOPM3M7Z+bI6gCuJ8Qp4z8da0mnyatBqTCeO2E0H7u1SWQ/IFfAVjknB59TxRGo47EOipv3mfW&#10;c+uaL4vZ9W8W/ZLPTNPEdpaTzSMnmSO52MsTAHkEls56CuT0W3tfGseoDRNaFjp8TrYoXgCtfRSM&#10;xZUkyGWI42dRxnrXnWofCG08MPYzeKruO+eSTzLmWWUrCqcqEMZ+ZhuBJbI4HSp9D1zXfH011eSe&#10;VaaXG9rpcUUAUQXDoOEKnG4bVLYGDz1ru9tZe+jF4e13BnrOmeI9W8IaxFrWiyeG5TFprro8EKtE&#10;kas7Brshwzs/ZGJxyfWuS1LSvHXjDVrPVriXUbpona6kvL0+TbxyjABRc/MEAyDjBJq3qniLW9Ht&#10;9O8N2kYiLh47XU22h5Y3UbE4KjCKccgjHQVxth/aWvaWmlaFqd08drcC1vFRCUdZCGZmccAfKR8p&#10;6U5VU+WMtVfQwpwunNb9zv8AQ/CWuaB40k1vxNFHPMFEEUhO6QvJ87yuRgAohZcYABrtta0ldd8K&#10;ppJjUzTWEs0DPg/ZzuxvB6btuB7VvajHaatrSaRptySl0T51x9xRGgBkxnnGOBznmpdfntRdm3t1&#10;8u38gWsapne2MNjaOobBJr1K+Z1p1IVnJ2jZWR5NLLaMac6SjrK7v6nwpq9/rEiJpWqqUa3mllKs&#10;uGLyHkknr6ccfma6vwP49n8MJLp9xC9xBKhVFiYK6M5G7GQeoFP+ILDVdUn1azX9xDtgZnJDhmJw&#10;u1uwx2zXJ3OiXMNtBfWJN0kkIlaS2Vj5TgnKN6MMZx6HNfvlJ4fG4BKutJL7n0P5/qUcVgcfKdF6&#10;xf3rqfVGi6j4D8P6lbeGVu5IoRf7mhlYuZpyqgtLjIXLDAFdrrdjb+IvCV5PfhGjZpRAsqA8jcSy&#10;gg+3NfBEk0k0n2iRmLk795PzE9QSfrX2bpfi2CXwhp0n2qCW4bTATEz5keR8q4wcctxzn1r854q4&#10;aqYH2WJotylK93fr/lofpXCnEtPHe0w1aKjFbK3Trfz1PjeaB7R3tLhGWWOTYw42jH+fWtnwzptz&#10;res2migv5c867kC7sDPL4Pp6nj1r0XwJ4Ttvid4i1LU9YeSKKBftDra4G5nbaEVmyBwM9DXv2k+D&#10;vDngzS3k0SFluCjh5nO6V/Yn3HYDqK+vzrjGjhqPs/8Al40tOidj47JuDquJrOrf93d2ezsmbvhL&#10;w8NO0JdKjPlCLezyEkhgWIDLk8Ag4Udh2q75MkgjRWZzIq7ExtxGp747EjvVxrzTYbVZZw7lyixQ&#10;qCytyOuO1RaQrQLPdkIWkcrI6ggARgbUHJ7nB7Zr8Tr1nUnKpLds/asHTUIKEdloQTRajf366c0n&#10;2eXDySyOCyrGgLZ6hR6CuW1rR/D9/r1vqpsbbUkS1cyR353AwgFUVUB2jJw3IzgcV011cRXJmi85&#10;kScJHcGF8EooBKg8464yKwtLu0e0urzULZoFJ8qKzzvcRJhkYsP4QgwB15JPWsGrnfBH4T/8FydN&#10;066+BHwx8TWy2sQH7QXgG3hggUY8v7c+DuBHXHQg4HcV+6Fyxe5kY4GXbp9a/B7/AILjadZH4HfD&#10;O4s4pIfI+PXgHZEwKIGl1BxnBx2XA+pr96NRRYLt4OMhjyOQT14Nfq/hwkqVb1X6n494mP8A2ij6&#10;Mpr3+lSsD9mB6Zb+VQxt1yD0NTvxbIPVmr9KPzQiUFhg9etSS8qr+2D+FJHkDd7HFMYBnDenPB60&#10;AWoj/okg5+8PyAqAjGMfTn+dSElbcR5x+8+YDrjFRkEgnGe+aAGYw+Ae+M09hu5454+mKUYViw7D&#10;9aImGMHPXJNAGxok5y1ux4+8v1718Z+Kf+Jf/wAFIPCNwOf7R+F2q2x3cAfZ7zzRsPc+o54r64tZ&#10;ja3HmZIA/X0r5F+NLix/br+C2pod/wBs0bxVp2DwFAtllDA9yc4xX5B4t01DD4Os9liMN+NaEf8A&#10;27+tz6rhyfM5w/uz/wDSW/0PvM8nPY5xT1JjTdjBJwDUQ5XvkVNKrGITYO0A5Y9B+NfbnKRbSQXP&#10;SmlwsZGMk9K8z8afHD4M+AQzeNfFnhzS9gyY73UbeNxj/pnv3/pXzbrH/BQ/9lS1uDp/hzWtR8TX&#10;XIW28L6Xd37MemAwjRD7fNXyebceZJgJcmMx9KnLtKcU/uvd/JHbQy3EVFenSb+TPt0HvUzDK5HX&#10;rXwWn7Xvxb8VR5+E/wAEvH2pRtxHeeIWt9CgPv8Avy7Yp7a1/wAFHfGAH2HRPhn4JhccHUry61i7&#10;QeuLf90TXi/8RPwFT/cqFav/AIKNS3/gcoxh/wCTHR/Y9VfxJRj6yX5Jt/gfeEGVfC9fWo5PJs4H&#10;vLtgipkmSQ7R9SxwAK+EB+zf+1Z4sBb4k/HDVrVH/wBZZ+DNJttLQA9Qs5Jk/EjNPh/4J3/AjUmF&#10;78TNR8a+Mpt3zv4l166mV26n93CYl57j0o/1nz6v/umTOPnWqwh+FP27/APqeGj8de/+GLf58p71&#10;4v8A2k/2cfAD+d418ceGbKePjyXv4ZZ1zyR5cTM4+m2vn2T/AIKG/s1tqTL4Bj8T+MbyQkbPDWh3&#10;lyWx0CtKsS/jyMV7v4R/ZQ/Zr8BwI3hrwJ4XtZAMJK9hFcyjHcy3Akcn8a+jNOsrfTbUJawxwxqo&#10;WNIkWNFHoAoAH4Ck8HxZX+PFUKC/u051X8pSnTX3wfoP2mCjtCUvVpfgk/zPg5/2o/2mfFn/ACTP&#10;4FeJVjb7l34v1O00dBnoWiO5/wAAc1HJbf8ABSXxU6yPffDHwNG4yptEvNXvY1PBwW/dZGfp2r7x&#10;ll2814f8fPj58HP2YvhbrPx/+PWtWnh7wx4ftVk1HVbpWcqHcJHDFHGGklllkISOJAWZiAB1wp8C&#10;4mqm8fnFea6qLp0o/wDlOEZ/fNlQzGKaVGhFP5yf4tr8D5ysv2ILTxtfw6/+1R4v1v4jXFvKJYNL&#10;mC6XocbDofsNqcSMe5Zue4Ir79+G37NnwR8NeE7PVvB3gbwbp8wLxhoNJtEldAW2sxMRbJyec81/&#10;LR8Of+Dsn9g7VvjBF4c8V+FfH2l6DNquyPxTqFtZy2cUO4qjz2FtNJcJBtCklGlk5JKZGK/rV+F/&#10;xT0X4w+DdM+IXw7u7DUfD2t2MGqaVqWnSCS3ms7hBJE8TqdrIyEFT6dgeK+ZzfhTJcLSTweFjKTf&#10;vVJXnUb6c05tzfzbXY+jyyeJUm68mtNFsvklodDpL3mjNL5kMUEcYwiWqhQO/wB1cCnR3Os3Jkvp&#10;LYsHOVy2MKOnFfGXxx/by/Z++Bvju7+H/wAQNQ1C11CyML3AS0LRHz41lTEhYAkqw4rvfgt+2J8A&#10;P2i7mXRfhhq8l5qCW7XLWN1G1tO8ScM8QOVkVf4tjMVHUCvWr+Hue0cCsyqZfUVBpS5+SXLyvZ3t&#10;azurPY+UwvixwzXzN5NSzWi8SpOHs/aR5+aN7x5b35lZ3W+h9EWVrP56apcxNI5bcsf8Ix0z61+f&#10;37CrQ/DbxV8Xf2ar392vhHx9Nq+kRHgjSfEK/bLcKD/CrBhxxk1+go1KW2iiLRkoikhc85HSvzm8&#10;eT/8Kx/4KLeFvGE6iOx+KXgm88NXe37rapocgurYn/aMB2D1r8d4p/cYnAY7+SpyS/w1Vyf+nPZv&#10;5H6XhtYzh3V/u/4Fz9C7i+gNz9ltwwZxn5aurp22NX1Ig733LH1/Ws3XPEGi/D/wxq/j/WwRYaRp&#10;8uoXkkaeZIsNuhkkKKPvHAOBnmuF+E3xr+H/AO0F4Kh+Jnw6uprvS7i7urGJ7iF4JEuLOVoJ0ZHA&#10;IKupGRkHqCRX36y3EPDPGKm/ZqXLzW05rXtfvbW3Y8OWb4VYtYB1V7Vxc1C/vciai5W3sm0r92d/&#10;qVjPciCBmCQpJudAOgFW5ry1muw8C4XAjU4+8R0/CrqtdJuihj81zhQ5IAX86tWFpZblmvsGQFun&#10;QY/SuI9E51LTV7+/WR4wwGdrcAAVoQ6PLY3LXV824/wrnjNdNp95ZrZ/a2Koq7uTxwDXnEvihdW1&#10;goWfyUY7dg446E0AdSDbgHevJIPFPvdSuINIkmtrbDKQqsTxyeuKZHNbSsqQyqe7H0rH8Vajcxql&#10;jppD78bzjOBQBWi1S7nvpN88UcrKEAdeg9uRVr+z3ju2uZLrzsHIGSAfoDmobXSjJGk1wMTY5bHa&#10;rUlhYQRBpCQWJ+ZiP0qkr6JDbVhs8UrBJnck71ZE7ZyMV03+h3l0IEgaVosEs/C59qwLWLdKroD5&#10;acqzDknoMD29a2Ly6NvbNcPK5AXAjXjH45rWqrRUXv8A1/kRGz1GX8WoW8j3dzcKqAcRj+XFec3G&#10;oax9saWL5V4yOCMVcv3v9TnRY8xRDA+dslia2YtJ8iBYcb/U9TWBRky+IZ55VsbJHaR1+cY5J/Ou&#10;jntZ002N9RUqdwOM0/T9K03T5vtsqnzADyOcVl67qj6pfw21mWMCJubI70AWmmW/Xy4zhA2APUCu&#10;qlmtI4LeCyUbljAkz3NYunaeWhWMIQR+lbLQJbgCM7pDwB6U09LDvpYyr2OW4nCyOVC46VYsiNMu&#10;Fu3AuG3DamegH9a07fT47UNK77mcEHPTB9qek1jCu5AGKZY4wTxQmCfUjEM1z5l5KiR+YSwHce1b&#10;lna6RDpMk987bjlSE+nHSvPrrxJftM7QptUoRsfnj1rOtba7ZjcPIfn+8uevt7VcWt2XFrdkuteK&#10;XFkun+HgyyH7zkDp7Z5rnYvDmqmLz9UdI48ksWPJP4VsQWUNnPJdXJX5RhFx3NKyX+pnzLyQrbjp&#10;z1x2AHWojFt2Rm31Mu30uBpDc26hliBJkf7vFdx4Y0WS7inmCAziMGMn+EnP/wCo1RiNuSsFkh2j&#10;hUx3/vMfX0Hb61dGofY1YJgADZkHGfUZ710c6pq3V7/5f5jpR5ne39dy3b2zQxlZ/ldmIYDnGO1Q&#10;yIvUjPocVQi1O8cLmHEY6N1qz5wllRXcBeSw7iuXmRbpS6L9S0spgiZghOR/DyeaoSXSrEWKNx2b&#10;1NWnvJFAWzXjGPm/yKjgtTkeaSzFixA9fxo5uw1S/mdizpX2ma9t2maNQkhZVZtuflb19KNTku55&#10;ppIAoMjlQ27/AOtVS7MdpdiTG94/3jLnPykEEZPfv+FVpb+e+kCxY2j58A8fhURk7tM6qskqcLK6&#10;/W/r2KrRC2Y/bZd5A6DgCnW76UsgVjGuRnDDBq2I4/tMJUHcWIJ64JBAP4GrqxWmzBCMx67xn+dd&#10;SpwSTfU4HUm7q+wRzadGplLoWz8uDjH4VUtPEMGmailz88iITsA7Z69fxp7abpxXa0agk/8ALMle&#10;n0NSyJZ2lu0dqiRhl2lurEH3OTRamtU393/BHTqSX9f8A5HxV43vNXvH+z2ykBSqSEN8oPoOn41/&#10;Nr/wc121zF/wSP8AFskqMoPizwxyRjP+nCv6Yo7G8ZUtgEjj2jc5wfyGc/Sv59/+DpYQJ/wRy8Yx&#10;QgADxf4V56sf9PHU9TW1Oly1FeV9f66jjVUrNL+vuP8ALVooor3DY//Q0P8AggB/yjG8J/8AYw+I&#10;v/S96/aCvxf/AOCAH/KMbwn/ANjD4i/9L3r9oK/oLIf9yof4V+R+F53/AL5W/wAT/MKKKK9Y8sK8&#10;j+JfjP4G/Bawf4ofFe88N+HYbm+srN9b1VYLd57xi0NnH5zL5kko3ssYBLKpbGF3V65X4rf8FjfD&#10;OmaY3wT/AGifiNoN34r+HPw4+I/9pfEPQLa3N4g06+hSKK+mtuksdrJHyrDafM2nhjXDmOJdGk6i&#10;V7Nb7K7Sb+Sdzuy7DKtVVNu177ddLpfN6H0t+0L/AMFUP2Nf2YPjUvwG+LGu6lFrkMdpNrMunadL&#10;eWOjR3xUQNqNzHxCHDqxwGKqylgMivt/xz4um8LfDfWvH3h+IanJp2g3us2MEDblu2t7Z54kRl6i&#10;XaACOoPFfy+/Dq3+IX7aU/7bPx1/ZT8JSeLNF+KNt4e8G+C5PEMR0yLUFVRbXk0H2jYAbNALlVZl&#10;ClU3YYYr+lD9nL4e+IvhJ+z54G+Ffi+8TUdV8N+EdJ0LUr2MlknubG0jgkZS3JXchCk8kYNcGWYy&#10;viFNy0T1i0vOSXrok/n6HdmeCo4fkUdWviV/KLfpq2vl6n4D/CTxB+2N4a/YQ8Rf8Fdv+GvL3QPE&#10;um2lr4y0r4XwNAvg3UZrm4YHw8+nfaFR7h0i8llSAuHPzHIMp/un+E3jS7+JHwp8L/EbULKTTbjx&#10;B4b0zXZ9OlyHtZL+1juHgbPOY2crzzxX8QOk/Cf/AIJ3/DX/AIKLeMPFPif9l+51nwH8PfE/hux8&#10;efEufW5o/C/hTX/E6iSwvLjw1ny7iwaeSLz3DeVEoLmMLtDf1R/8E4/2xvih+1P4V8eeB/2iPDmi&#10;+FPif8J/HE/gTxxpHhq6a80iWXyI7qzvrCVyz/Z7mCT5VckhkbnnA/kzj7CtYmrZX5Xq9PJPXd66&#10;u9rXVtHc+izWPPThUjHT0S3SsrLtZ/f6H4D/APB5J/yaX8G/+yi6n/6bK/o2/wCCaP8Ayjq+BP8A&#10;2SLwn/6arev5yf8Ag8k/5NL+Df8A2UXU/wD02V/Rt/wTR/5R1fAn/skXhP8A9NVvXzmL/wCRXQ/x&#10;P9R4n/kX0fV/qfblFFFfNHgHnfxH8EXfjOwspdHu0sdT0u/jv7C6mRpYf7k8M0asheOaFmRgGBBI&#10;YcqBXzfPPrENzLpnik/2RrUTRzS2qqLhWimDFJIJYmYNEzI4OQrDYVYA4J+1K+ZfjKuo+HPGNt42&#10;ms5f7Dk0qPTta1iKSIfYdlyzQvJGWWUxfvn8xlDBcgkAbiPq+GsxkprDTa5Xtfo/J+Z9rwbn9TD1&#10;40JS9yX5n5i/8FPzZ/8ADtX462U9/rKiH4W+Ilj8yWJreeVLNuGVV3IDnIB6561+Wv8AwaPTSWn7&#10;BHxPuxKkSL8V23M7ADjSLHqCRniv1J/4Kq+IvBup/wDBOz4+QQxyNdx/DDxAiXpgwJD9ncBSP4ck&#10;nDcYAr8hf+DTD4fWPi79jf4g6nrUryWtr8UnSKwViA8x0qyO4gdeMDn0r9Di2oSvHqfrFVp14O/Q&#10;/pN8c2Xj5tVfWvCesXlyjsJVtH3sYlkXJwwG0LjHHYV5rL8SfG81j/YOtDXJI2wzRCR8vIA3OTzg&#10;FgQOhCivtjR9U0a51ibQ9GMqW1tue7vBCyWqMpCbVlwA546DIrn7bxT4e8V6hf2ujqs1pYhHuNRl&#10;X93yMumSCwK4ORXl1aS5tXuevHFbLkTPhe817U9TdLSwfUJ54nMccN0iuyBwy8MMEnkAAjP5V9Ea&#10;J8KtWubGLXvjdq09lpkkYlg0qJ3UzKoC5I5XGAOvPpV25+MxsJJF8LaBpN7aqsbI8Ts1wVwQCwAB&#10;DEg/KORxXA32oD4h3C6lBqd3puqG1MzWt9MWswI3KbDvzszt7jHIFRaMd9TZSlJaaFm/h+AsGqWz&#10;Q6ZfvZOBKQJ3LR7X2sjAkhtuCx24ODW14W8UfCy51iW38NeFLC6HlbrM3Uh3bzKFLOXwOjAAAZH4&#10;Vwd/ovifws1lqPiZrBbdYnBuLeb7Q8Uc0h8y5RASu9jlFHQHBNW9H8T+AL7VneHw9d3FyixW9hb2&#10;atbzn5T5lxIynBbcwABHb6mpqVLtWRU4JbM6C/1rQfG2l6zqeq2djcf2c0OmaStpbmL7TPMxLuhX&#10;HGEKqDyAcmvN9M8JLN59zZy6clkyi3V7qQSQpMgWaSNGYjYwHyllB5JArrNc8Zy6Yp0Sa0k8M6Vc&#10;QNbQWsb+ZdpGkhl8xkbBEsmWQSPgFWbrXOabePH8P57jRbS4t7e0vpGt7mcI8Us86bdg3cmRYxwF&#10;GMiipO5cE7JvqJ408aSat4I0nwPp8kdxbWlnahmO0P8Aafm3rbKADty5BJyS369Hq9hfWPhLQNau&#10;I0kh1K3jF8wnHmNs3hgYsBlZh1bcQe+MVs/Djw58PfCF7pviXVmmuZI7LUbqZ5UDwGaCNVjSJc5P&#10;luzEsx6rwBWXY6ELr4Z6Z4+1J9tuL2XSZVKb55Ylw0ZCnj7wZM9vqanlctepLko82mn+ZNYwyeLR&#10;aWokuLSzuYIND1XU51yI44gZPs1uqfeMioC5B5IGcDOd3wvrOgrq1vrl5avYeGdASWfTrRFJ8+SU&#10;MsdzOVXBJUcFsbm9ME15vp2nT61ZXaaBf3Vhaae8NxJJeyqkaybWV/KjwWeQDOOQAoJJqvpsviTV&#10;Ide0LT7yzvLSNQJ5rmXyWZUJWNowpw2Bk4wQMmqpSSvcbSka3iaw1T4l6/pl/eXXk3Ov34i07RoP&#10;nFrZAkq8mTweSwHJPJOBivUdTHg/wzDcaP4ZSSSy8OyW32W4mB/f3vkySzSSDo21wilenGK4/wCG&#10;N7bzfEe28XSJb/Z7C1ktrNhnbLJDalUCK+DhFVmZj3z7CvH9V1e/8TXU19ewSSK91N5cNqwitwzE&#10;ysi4yCcsWJyTjrUOSS5mtyvZuU+TsQQNZaldfar+51B2KDynkjEkYfBY9D8qgD5V6HPJAFe1fCpJ&#10;f7EknXynsnZoIwg2PLKAuQw4wSxHOeBmvC9IutHl1mGGzjnty+Y5HmlDgJJGUZj8oxgN1zxxXv3w&#10;rspLzRTcI0cGmaBq00st1uAM0s6ERRRhuX4wfbv2qaDTmrlVo2g7H0Nf3kEc8F+rbjIstvG5ACAL&#10;hdqDGTyvXv2qaeKS5knmi3LKg+QA5O98J19ACa+bvFfjf7StlfaIHSztbto08wkPcbQjE+wDd/U/&#10;n6Rq/jiz0LT7nUJZHlnuoIzbI2QrOQCWGOw5PvX10sixKjTSjdzbsvSz/Jo+NjnmHcqjcklBLXpr&#10;f9Ucx8RPF3hjUtPn8M3iSLNpyrBD5bZLy5yWLYxgHJOaq/AnV0XUtR0mFd0TxLdqszDaPKyrZwcH&#10;cGArlfBnhE/EfxBc6vqLvbafGyyXkuclix2hEOOCx7gHb1r3S00O6Tx3NrWnxQw2MNjLabY9qtub&#10;aqgDaOSFHJ9K+8xeIw2Ews8u9o3UceZ3+y10PhMJHFY3FQx/s0qalZW+0u//AAT5b8a6Y2ieKLqx&#10;KKis/nRqo4CyfMBj0FcvHM0DeZGFBwQOBxkYyPQ16/8AGu0EfiSG9DDM1vhowu3bswBz6HPFcz8O&#10;PA9z4+8Tw6LHlIB+9u5h1SIHkjPc9BX3OR4+lPLaeIr2aUevkfC51l9aOZ1MNQ0bk9vPU+ivghHD&#10;beBwyKhlkuZLh5TjIA+RVx7bSfxr0csXbdk58lZM+gPT8eaeNK0vSbA6ToFuYre2gaBAvJG4nq3V&#10;mO4knvVSOD/iYwoW2B4ii+yoQAW/75Nfg+b46OJxNTELaT0P3jJcG8PhqdF7xWpp2tiLaJbQksm1&#10;sSvzt6kD1qGbQYJ7aK+XzEDOVjljJ/hPOfX5umadNLI9q8SF/MZugHXc23H5ZrH1PRtTlgtbjSbs&#10;jawg8iVmEZSI7nYAH73BHv1rzD1dOxBfT6Zpsi2saSRpkRqzA4PA57knPNOXTZrizjRQUlWJizMc&#10;bC5ztHrxjIruNI0uz1RTda48CiNGbeG2qM5+6OTj+deYX2peFLZbdjaSSzXN79iinglZYtpkKjKk&#10;5DNtJ47UDjW6H4n/APBb+O4sv2YfhjHd5mnn/aJ8AT3VzJtJmIvnCgDqqKOAowO+K/bK8kmuNSml&#10;mAH718BeBjPFfjr/AMF6LjS4v2cPhppenxsHi/aG+HrHYn7uNft0mF3Hvzj3xX7HXgP2uXBx+8bt&#10;71+seHP8Ot6r9T8e8SP49L0f6EKllO4duc1PMRtRQc/Lyfc1Eq5+90qxPjyYv90/zr9IPzcroce3&#10;X8aXoNvH1pvBXnrmnlQQAOBgZ96AJid6dMZGOPUUwY2HPfpT4+G2qBk9C3tUG7nd2Xp9c0AOPRvf&#10;FMB+Q49RUpU4IPpmqxAIwaAJXBI8znHqa+AP205PHdn8Ufgprnw3l0yPW4vFuo6Zpr62sjWCXGoW&#10;qRxtP5RDlQA2FXknFfoCFBjPsBgV8d/treHdXl+Etr8UvDEfm6r8PNdsfG1pGOskNg/+lRgd8wsz&#10;Y/2a/LfGnL54jhnGcl70+Sp7vxJUqkajcf71ou3nY97hmuoY2nfrda7aprX7y+fgd+2x4y+bx58Y&#10;7PQo2+/aeCtCijwPa4uSJc/hQP8Agn18P/ELGX4seM/iR4xkHJj1fXZY7c+whgCY/wC+q+0/DPiX&#10;R/GfhvT/ABf4elE1hqtlBqNlKOd0NwgkQ/XDDPvXRRnDBugHB+lfPUvC7IsRGNXEQliU9b1atSqm&#10;n15ZzcbPyikezLOMTFuMWoeiS/FJM+XfCf7Ff7KPgcxzaD4C8PGVcFZ9Qg/tCUEd992ZTX0XpWja&#10;NoEAtNAs7SwhAAENjDHboMdPljAFa8i7Rt9GNQ19jlPDeXZeuXAYWFJf3IRj/wCkpHBXxdWrrUm5&#10;erbBpCSAxyc96CWLAdf/AK1OQhW3Ht0pVPz5r2jnGkYOKezMYhjPynNNYgnIpU649aAHSMXAYnPG&#10;BUf7xm373OP4Sfl/AUqYwY/Q8UqKxOVGcdaAK15cJFAzNncOgAzya/kv/wCDtjS/ipe/se/DTU/D&#10;YvH8J2fjm6bxWsAcxLdz2YXS3n2/KEGLlVL8b3AHJFf1sTwCRtj9ODgd/wAa4j4ofCn4cfHH4f6p&#10;8Ivizoem+IvDWvWv2LV9G1aETW1xDkMAynkMrAMjKQyMAykMARy47De2pSpp2udWCxCpVY1Gr2P8&#10;WSv9T/8A4Ng9F+KHhz/gkL4Ub4gpepJca3rN/wCHILwN5g8P3FwTauobBETz+e8XYo6lflIrw7wd&#10;/wAGwf8AwSv8GfFRPiZLo3jDWbGG5F1b+ENa1vz9EVlIZUdUhju5YgR9yW5YMDhtw4r+hrwfqui/&#10;Dfw2fDugWkdlZxQW1jYWOnwJHb29tbp5aRRxrtWNEQKqqowAMDpXw2K4erxw9VvV6WS16o+vjndG&#10;pVhFaLW7foz8M/2ndR8S23/BSwal4X8F2vjrW1s8WPhm/tYbu2kVtHQTTypOyAeTFllIO7PABzit&#10;/wDZR0n4jftC/tmL+0beaT4Y8F6B8M4Lm41TQNB8u0vLuUafc2cNtFp0YLpEHnka4uJiuXjWJEbO&#10;5fvXw5+zDrWu/ttQftdXGu2a6ZDpVzY/2DLZyC9NxNZCy3G4EvlBAoDgeXuPTNaPjH9lXxva/tc6&#10;f+0b8D9X0vQIrlfJ8YaTe2c1xHqcUmEuPLMcqIhmjAZt6sBMqydcg/sWO8TcnlgauXKKpVfqdKkq&#10;vLPmcoRiqlCad0oytaM4xVmtW07r+QsB4K8QUs2o5rOcq1D+0K9d0HOChGM5ydHEwas3OF+aVOcp&#10;cyeiUkr/AAB8MPHn7aH7W7+O/wBoDSfiCnhDw/4Su5bTSPD9vFJJ9suYbKPUHjwsiQxQRwzRR75U&#10;neWQuSFVRu+bP2w/28PEvxC+AXgTx3pdnb2XizQPE80EupwGSJbbU1ltrKK5hMZDLGYbxZ5UBzuX&#10;YpHBr9LfHP8AwTZ+PWnSa54a/Zv+I2j+GPCXim6N1q2j6tYXE7QGRQkgi+zyIZl2DaFMkBKBUZ2A&#10;zWn8Q/8Aglj8H7n9lbS/gP4T1SSfXtCubzVB4k1eJZW1fUtRkE9415DCyBEllVPJEZ/0dY41XcFO&#10;68+4y4UxHMoulK8pvD3w+mGXsZKkqseT97yVnTnZe1+BzTblY8XL/DHjuGFlC1WM1ThHEXxV/rc1&#10;iKc6kqL9p+556KqwTfsX+8ULKMOZVf8AhG/2t/Afwx8f+EfiB4o074geAZ/hrfapZ+K7u4Nvq6X0&#10;1qXWNLAtcSfZ3XcS0tww5QoT84r8wf2V/if+0H4yufCP7IPwW8YW3gaCXxPrN9rPiSzlR72OK+lk&#10;1B44opFZXuzARHbQuPL3sZZN6hUb6l/YK/Zh8a/GrwTrHx1+KPi4zeIdW8K6x8MNK0G2SZrPQjCo&#10;095L2SR1e9ljhgiSFAkSRRM+N7vvX6IsP+CbOo+B/wBm3Rfh9oHiXRbT4h6D4yvvF1j40stMmjt/&#10;OvroTGKSETCeTy1SII7Sk5iUY2ZWseGvFHhuplVeliMTCtPEOMo1YUXGEJPDuPtVTcFzJTfLdwhN&#10;pupyKasdmd+EvFlXMsBmOX4adClQhJSoTxHPUqQ+tQqKg63PeF6ac7Kc6acVSc5QbP1jnv5dItIb&#10;UiWZ1iVftExUySFRt3vtVVLN1OFAz0AFZ9hLqVyGcBow6nEkn3OTyRWnocOrQ6Ja6l4sWC41IWkS&#10;XT2qFIHuNo8xoo3LFEZ8lVJJAwCTiqiXupXV2sMsRVcEJGoHf1xX8uS3P7hQ3WrF4dKjtIZyzSMR&#10;tDYBGOccVW0LQrfSYDdXsf324J5OPanzRDT7j7Tq775cYt4FOQnqSB0qL+2L7U7lbdIwsSLk4Hcf&#10;WkM6WKPw9FmaaZFXGSpODWGNRtr27kvIF+VQVTHcDpRfWdlKWJBLBQXHoalsLERP5cRZQOTxuYfp&#10;gfrWkabau9EJvoLK0t9PDYxEqZH+Zh/CAMn9BW/aaVb2ys0riR9xwxAyB6DrShFtQHlDliCPMY/d&#10;z+QH5VCIHdSSw9QV5rSVTlXLB+v9dv6sSo3d2WnjjztTPTPArGu9GjupfOJGFPI55P51oIz24GCe&#10;eKdEsZwHyTniucsqSLaw+XbxYeXoTj7uKsss6fdHUUf2fCbnzy2APrViSeMPsiDYxjd1oAoSrJI4&#10;iOMY+Y+uappp+Jx5AxwMKta7Rq0oEeDkgE1M1xDZtiMqGPBPXFAE7JcQQlWkVGI6Y5FUbeCKBPNd&#10;/MY+nGBWfJIk5eWZwQW6ninfbfJjLRAMewNAFu6xHayXLMwBBRcn1rl5b2RNMjtrcDG75mz8xP4V&#10;ZvNRv76IR3CqigE/KDxUulLanbK+NsS7st6+1AIzbSOQXCwyMzvjJLV00sJjsSUx5jYVD6ZNZ7Xn&#10;nNJBaLiRzzMeoFMniuZHBaU7FwoC9Sew7daaTbsgE+yW0TSRygkph3fqcngAZz781LbW/mfvGJwT&#10;xjrj/Panx28luAjAvJK4wmc4x0yT1rZW3uIlw6Rpj1Oa1qVbe5FjjSv7zGJbpGvlphSwyWHUD/E1&#10;g31jE10kc5YRspVNpAOfyPWtmeS4VcIFOepxWJe7/tUM02cRsDx6Agn9KMK37RBWkuVofZxkF4ou&#10;Iw+0cAYx1PHHt0qw0DzSbZJFRR3PBqxHHGGk8t9oZiQpXOCeTjBHem3dpaJC09xK5G31Cg/kM/rW&#10;ta05uTkZwXKrJEdzb6VZjfNcl2AzsjIzzVCbV5mgFrYI65bG5vv8/wCNR2cUcW0LGSzqXPy5IXtn&#10;A7DGa0hvlCiEYYyKUYdWwe2KSw0lNJrS4OpeNzPW3utPibzl3Bm3SuG3EfWrUwRMSWi7VIyyA9T0&#10;+X3Pp3rTv3+dbZCQN+GI74r4m/bq+M/xD+Dfw68M+BvgAbGP4j/FLxzpXww8DX2rR/aLDSLzVhNN&#10;c6rPB/y2XTrG3ublYTxI6Kh+UmoUYVGlazv08/Xb8vu12oznG6Wq638v69T7atbeWOE3MaO7yAqN&#10;qkhB6dOvqfw6UqfLGFcDGeSfWv8AOc+OX/BY3/gnX8Nv2nNS+Ht98H/HvxlsND1qXR9b+PPij4k6&#10;7YePNVuLeVorrVNJSykhtNOjDgtaW0HlRFAoZYwxC/2Gf8E/fjn4tvfHOt/sx+KPFuo/ETRI/Anh&#10;j4x/CH4ia4qLrOt+APFomjtodY8tVWXUNNubd4JLjarTxPG7qJA5PTWws+RVL3/L5fn946lNRbS/&#10;Hf8Arp9x+q4V2ctlSADtHvVA27zyK0xBVRwF6VY2NwoJ98VKg8vj6155nYnWIL87YPHC5r+dT/g6&#10;VhRf+CO/jGTnc3jDwqevT/TxX9G8+jTx2f22c7c4+THIBPev50P+DpeEJ/wRx8YsD/zOHhX/ANLx&#10;W9BNVI3Ks09T/LSooor6E2P/0dD/AIIAf8oxvCf/AGMPiL/0vev2gr8X/wDggB/yjG8J/wDYw+Iv&#10;/S96/aCv6CyH/cqH+Ffkfhed/wC+Vv8AE/zCiiivWPLCvEP2mPEXxP8ACP7OvjnxR8FdPj1Xxdp/&#10;hXUrzw5pssX2hbm/it3aGPyf+WpJHEf8Zwvevb6a8ccyGGUZRwUcHurDBH5VlXpucJRTtdb9jWjN&#10;RnGTV7PY/kR+IX/BRL41/Cz4G2em+MPj9pOteMbTSNF+Knw+1LwfZQW66pdTSi11fwT4g0u0jHle&#10;WZTJE00UZYo2cMm1f62PD2qy694e0/Xp7d7R76wt717WUEPA08SyGNgeQULbTnuK/nG8O/AT9oX4&#10;TfELWfBn7A/7HvgTQJtE1a7sbH4qfFfUotSudQeCZgt7afaHjnCzECSMxsVAIzjHH6+fsBfH3xf+&#10;0H+ztbaz8Vrm1l8feHtY1Lwl8QrS0thaR2Ov6bcMs9uI1Z0ISNo9roxSQHcMZwPnchqzU5Qqyd2t&#10;LqVtNHZy1e6W2yV7vU+hz2lTcIzpJWT11jfXa6jotm992+mh8m/tkfsh/CX4wftaaBY/FX4xePPh&#10;tovxog0f4QX/AIM+GVluvPF9yWvLk3Gsz7jCdPtIFSJmlt52TcMBU3EfQn/BBb9p/wDY/wDC/iTU&#10;v2W/2dfhZ428DaF471DxB4j8F/EbxprUet3XxBn8JyRWOqNcMqRm1ubZHWRbdQYxGXIO7Jbqf2w/&#10;gR8UPiBqXgP46/s9+KdE8GfET4XeIpdc8Pa94nga50QWt/ayWN/DqUahj9naGUs0gUlFDHoSR+cv&#10;wc+PP/BLb/gkLoHwEvPi18W1+M/xQ+G2p+MNKvNJ+D14upaLpsvjucyX+pPGxWKX7HDGLZESRZZm&#10;kBKBUUp+E+JWU1IY6tCV2qusUu9nvbtJLd9fQ9vBTWIwMacbyaVrdmr/AC25d/Ox7V/weSf8ml/B&#10;v/soup/+myv6Nv8Agmj/AMo6vgT/ANki8J/+mq3r+Vb/AIOkv2hPA/7U3/BOH9n747fDq116x0nX&#10;/HeqXEFj4n02fSdTt2XTijx3FrcAMrKwOGUvG4w0bupBP6QfsM/8F9v+CTXwi/Yt+Evwq+IfxVj0&#10;/X/Dfw58PaFrVgdD1mX7PfWOnwwzxeZFZsjbJFI3KxU9QSK/NMRga08uowhTbalK6S9TWrhas8BS&#10;jCLbTfT1P6ZaK/EH/iI6/wCCNP8A0WGP/wAJ/XP/AJCo/wCIjr/gjT/0WGP/AMJ/XP8A5Crwf7Gx&#10;f/PmX3M8f+zMT/z6l9zP2+qOa2tbyF7O+jSaCZGinhkUMkkbjaysp4IYEgg9RX4i/wDER1/wRp/6&#10;LDH/AOE/rn/yFR/xEdf8Eaf+iwx/+E/rn/yFR/Y+L/58y+5h/ZmJ/wCfUvuZuf8ABSawtIf+CTPx&#10;1sri2jeXTvhf4q0xJeN6iwjntkZuMk4jByefXrX42f8ABph4mtfDv7BfxPuBFHcXKfFNpkt2fYfL&#10;/smxDvngfKOcZ7V2X/BR3/guJ/wTa+Ln7HHxr+CHwN+JlvqeoeMvCusQaRbPoWqw/aLnU7Fla2R5&#10;rVEjJuVJ3sVX97k9Ca+Yv+DXWa3f9jT4g6dIJl874jXKu6DcCW0qxEeAOcq2Tkeor9XVaSw/NJNN&#10;237ta/iftuT1HU9hKa1tqj+njxl8X9T1bSX8O6fD/ZyE/ZJorWQrEBG+QUHXkEqc9BzzWt4j1bV/&#10;C/wx8OeHvAccscWsRvJI0BWWWadzgoxwckHjOce1ZVl4K1O1cT60tpZl5Y5s6gY8lYVAiDRqSdrf&#10;eYADrg1c8Qaot1BH/wAJPqVvLNbRtDY29qRBGFI3PISwGPMYAYC/KvA5Oa4E+aLctz69RimuTbr+&#10;hxd34J1Cy043/i7WRaJDASttErAu6KX8tM7EYqSQzAnkkDmudfSLKwFvfaTqUUiyssuWUebvC+bt&#10;ySyfLgcEZzirupC3+xx3fl2L2/mstveTyyMoVD8yxQyszYO/jjGR1pPAfgqf4ka6mnaZE6W0RL3u&#10;obQp8j5VAVBkBsjsDk+3FcyV9Dpc/tS2JdH8X3Ec7XsdxZobWzu9Ms7aUSXGEmYvuTjYzbiSCx6k&#10;tgYAq5qHxFSy0eDTNC8u41C5kMt3dIrKBK7F1jyNplGXwQ3y/KMCvUNf8P8AwT0h/wCz5dG12a2i&#10;iXZqVkzCOaTJ3gg88DjJ64OOKhste+F9zq9tB4O0nS7OO0kjlhur4mSdWDhEeVG2g4b52U/wc1Uq&#10;TvuZ88XrGJyk3wt1S01C68R/Fe8Xz5HXyoUkM3nXEn3TNIuQkWflIHI9gCareM9QOrQ22ly2tpZW&#10;enxwyT22nXBYhfMICqikoHdmyqgFgOprD8YeNvFH9o2+szCG3luFF85t4/3Nx5jOVlMbZCs2SQgG&#10;MHPc1Z0Nrywu7bxZLosIIVxEt858y/uJMt5zIxXcseGbcqgLxjkVLt0Gk92GjeDNd1HSolvdYTTL&#10;S3kNolrdhhdKs8gjYCIAj5mYDkjvz1r2jxlq+kw+ANR+H+gRSiy8M38YtbofMbiS32ys+R8o8wl2&#10;GSe1eIeT4sur+7e/spLtDcQQSpEuHF3cSb1VWZizENkqCT1ya6fxHdaDYWV/pmowW02rT3qXBsra&#10;d0NpL5f2dbVGCkPI2d0nO0HAFOM7XRTfM05FzxBHpniLxA/iPxLbSzaUoM9rBJKYInd0JDFyAWG9&#10;SjYPoB1rzzV9ds/Ft1OugWc9pbwQslvb6bbfLHCuPnmIJJ3MSGJOAAOeTXS+IvBGneDDbW/xB1eC&#10;7udPjtzJpMfmSSBXO9bYEkAIByxHQsKoX/xNuY7PVdB0Wxa2t9ZmjaGK3i8g/ZgoXYAAWIYgE8nv&#10;61ldr4hKnbZnKTWfjr4a3rNdZgkjieyIDq/lpcodyjk7SyscH3461D4X0/xNrEX9naHpE2oSW7Oz&#10;K8ZeKANjJYEABiBglu2BXp9j4L+KXxG1eS/eOHTGv2F/G18wjfZZwhgyKQWCBGDEkYJYdeKp6B8T&#10;PidpnhzUPDeiG2uba6lWwkuwMSTPLlsJkgszgHPXjpinUu3oS5O1lucDqXiTXYJp7a/sbKFzFFAI&#10;5o/mWMAYEYyPTk1KdU07W7aHw3pcU8Y85HMoO1TPgghIVO3DtwO4ABzkmuqjh1rwpcSD4kaB/aiA&#10;At50gLROcYG+M5UYH3fWludB8HDT4vFGlXYgkQPJFpbbfMV2O1efvYBPBPYZrqy3BTr14UobyaRz&#10;5hmFOhRnVqbJNlew0We/8T2nhJZo/KluI0AlcbYwRufJ5xjByO5xXX6/5njnxZF4e0USmKS6WOzn&#10;YcCAKsZdsc8YJPAGOlYPw6TR31ma41mQKy20i2yk43SyKVB+q5yBnrXqPwGMGlXes3UkqvNFDBaw&#10;5+Y7HZiWz1/hAr9wzRRw1T2n/QPDtvKVl89j8RypvF0/ZO3+0T77Rjd/qeraNoP9hGz8GaXMZ4rB&#10;XledwIw0hBf58ckAnoOuBT9a1jT/AAuto0iGWBHJnlI2p5so2rIfXaegrmfFul6sIIfFGkzMt1DK&#10;CIUfaHglJWTJIPJUZB6gA1534h8XJ45sX0nSmYhrRrmdNpZg8e0IgHQnecAgdK+IwWWyx0liakrq&#10;T959vU+2xeZwy+Lw8Vy2Xu/3u1iz8ZjpPiCwj8TWDrvgmW2AVxiRHXcWC9jnv3H0rD+A2sPpviua&#10;xG7N5aMmEGSTH82PyzXk2taPe6BftpeogLMiq7oGJClhkD0BHQ16V8FdLv7nxbHq0SFbe3WQSTfw&#10;bnXCqeQcnPSv1GrlcMJk1Sk6vNGzt8z8to5pPFZ1SrKi4yvr8j6a1m7/ALNiF8r4RfMYx7+GOCSf&#10;bpiuW8HeJofFMMt3pMMzmEG0VphiM7l35DccgnH0Ge4q54ytpbrwrqD5jf8A0KVxGPvbU4AwO55r&#10;wT4X+Np9NvrXw3LCr2s93uAiGG3y/Lzk8jOPfAr8tyfh54jB168H70dl5dWfp+aZ9HC46hQmvdle&#10;789kj64BeC0nO075LsZDEHYkY+VR65bmqkU5gtmmePEdu+52x/Cw556fxVEsNwRqLSSRkxy7l5wv&#10;+rBbGffnNXL7SHuPBz6eZQ0t1AwLKvyl2Xg4PYGvl2fVx2Ryi6jNpnhBdRu3MUc0CpMAm8tu5Cgj&#10;PTPauX0XT49T1Sza1Agg0porjfL8p82Ysqhc8ArksSeg9zXocXiXTrWys1upYlTZkRH1QZPGOgI6&#10;VBdR3N9pYul2RAzCbawyrCIq+H5zg4x9KGOOzPxL/wCC697pF3+zh8PJLGWdWH7RPw7gigk5LxR3&#10;bLvc4AyWGeM9TX7O3n/H3L/10b+dfg3/AMFvRqdx8EPhxe3ohdT+0N4DZZoC6qA1++FCN0XOSM47&#10;1+8N5vN5LyAN7dPrX6v4cN+yr37r9T8h8Sl+/o27MbH6k8CpJj+5TdyQD0HQCocDywB0B6frVnax&#10;hCsevOPXNfpJ+aldANylhjPPNKzZc5P403cS240rHncDmgCQ4G1h60syokuFGR1Ge9MIYrlup5qV&#10;sPEXPJyBQA31aoGxnip3/hwRhhjioSF5Y5JFAEkR7EgDp7nNVL2ys7+3l07Uo1mt7iJ4LiFvuyRS&#10;KVdT7FSRU6sUORT5BwD69amcFJOMldMabTuj5R/Ye1S78J6L4o/Zk1yR3vPhxr0ljpzyffm0LUC1&#10;1p0vvhWZD6YAr7sTkMPbNfnx8VpD8GP2ovAnx4T91pHitX+G3iqQcIJZj52kzydhtlDR7j0Xiv0J&#10;ClVYtx259a/GfD9PCUsRkc3rg5uEfOk0pUX8qbUG+soSPsMwl7TkxK/5eK79dpfjr6NDm27AwHUY&#10;PXqKgqZDujKenzDFLJHj5icZHFfoB5xGqEjcelMqUElMGoqAFUZOKkbCEYxUVPWPeTITwBQA4HZM&#10;snY04lxK6dM/MO1RSSGUYQYVADmtC1s5dQuIxb8sRz9O9AGfubO41dtvLaQCT7pOD+NVUQPNJHkf&#10;unKvjtg96tRCNmxGCQvOTxQBta9Na2cKJEFUFBtUelcesvmsWFchrNp4kuPEx2O72iooUE8DrgD8&#10;+a7KC3S2iEbMWkYZIwcKOwz6mgC/YTxWV0s0m/y3IjlVDgYPRiP9k8/SvkP49f8ABSfwp8Hvi8vw&#10;K8L+F9U8V67Z27XmrRaX5jfZoIY0mmcrDDcMI4Y5IzLNL5cSF1Utk19bBOOa+NvjPpPgr43p4j+H&#10;vwV8U+HfCPjvS7fb431ObTmivbzQYoystrNeIsUjR7vJyfMdVCqSCMUstyTL6mPjisxwvtaVlGbv&#10;UUYJySU5+yTm0ruKSa96UbtpWfynH2b5pSyt0Mox3sK7bcElSc6rUJS9nT9s1TTdlJtqXuRkkk2p&#10;L074i/8ABQ34J+GP2ZIv2jbBri50+6uZtNj0+RlgmivLZDJcxXDHcsYgQb3cbgVKlc7hVb9lH9qv&#10;wr+0p4jl8EeINN1fwh4nSxXWIdC1mKWKS5sGCN50YnigkUqsqMySRq21gwyMkfgh4iufB+tfsceF&#10;fBnhmxvETw18RNR07xXc3M32kalqGoxWGpvdlyFVTJbSeX5QULGkaqoCYr9Lvivq8Vx/wV50f/hH&#10;NREK2+gatNq99CDKLe2tvDt48zuseWdY3e3JVec7QOcV9bnnhLlOFwWMwyw0lVUcRUjNybcPY140&#10;oU2ovkkpRers5OUlZrY/EOGPHTPcdmGXYx42MqLng6UqahGMan1jCyrVKyckqkeWa91cygowlzJ6&#10;teJ/B/8A4KK/C79mD4ufFfwbpWhXWv2uq+MbzxVpek2Fyv2zT4rjMU7PGsUh2XEkYePhQM45PNfv&#10;L4Y1eLxf4e0XxzHbXNomq6daatFp92uyaBbqFZhFMvIWRA+1xzhgRX8ult4L+KP7K+oaR+0r8IPH&#10;3h3VIvEOrahotzqfhO0vbZo5dOSGSKO/lvTG06zoGJhe2CKqptd87q/o6+Afxd1H46fAzwd8XruJ&#10;bJvEvhrT9clt0yUV7qBZG2E87CSSmT90jrX5d4mcFZHlWGpLh3DqnQhVq0nf26nzx5JtSjW2sqia&#10;cPdTbhZONj9N+j7x7n+aV8VheJsQ51/ZUayS+rypKnVdRJwnQ+K7g1abbtGMk2pM9sna9nQ3+o3R&#10;RA7MkHOcjgdOKr6XPcySSSqzO3ADqcBc+9WGcS2ccToXcIW/Enj9K1NGtIrayQyLy3zv9T0/SvyK&#10;mkk5NXP6bd7pIptpgMpmuQ027rISSR+B5x9Pyq7DYQRIZbU9e4OQfatRiWG5FOwHggcVNPpwGCSE&#10;kbkshGcEcZ7H8aG4y30/r+v8h8rRjeQ6hR1aSVd3uAcn9BXSokVpGDg46kn8apJFFbSAvvnZRnJO&#10;NufQAYps0087h12oidEJyfxoqSVlFdBRvuwuLxHl2A5JGCP/AK1MmmQYVeMjHHQVG8pLBti565HU&#10;1Xb55Q2B0xisSiQSiIYHzEcZpBJdOdxbA9KrXFzbWQCvyx+6B61XSO/vjtRtgIyRnt+FAGnvPOWy&#10;felDsF3Y69MVnNZMqhEbA/iJJyaeYLmNMqxyT1z0H40AE1w1u5mZyNvRF7mq4F7O5JIUkZPHPP1q&#10;xFp/nSGSXc21sgH+dXHTys3L5w52hu2RQFjMGkGYBJJWbqduAKkOkiNeC6/7xrotMlkt5TcoiOCp&#10;/wBYMj61iTa9bx3eJUDHOflI2jPt2q4wb21B2XUqPpbyrjzSB3HrVmOwjjIaQ7gBwnapVvVumZow&#10;AoOBj3qXeSyoSRuzuYYzhewz60Qhd2E3ZXKsMB5MuPmOcDtVma3do1MXyneChH8JB6mlI2DiU4B5&#10;EihuPqMGqSy3t437mWMIOAMN+PFaxhZ3jJE36NGnHbzRFbh5I3cK4O052spA6+/b2pCLvO+Vtw9M&#10;9aaIvKTykIZi2WOMZzyfw4ApZp1tlaWU7QO56A1jPl5m47G027RT7Cu8hjOARk8K1ZuoSQfbIULA&#10;HGAo7k1kifVb12liIZQ2FrQstMea7Etxvdk+8w45xyAe2O5qqcLv0IbsbWmwPAJlc8R4G89gwyB+&#10;FVNSi/tFQFZfk+7nkEj1q08pZDbxoFjDE8dWJ7k9Sfc05lRIwoQepqp1ff54kqPu2Y7TpLqxv01A&#10;x4YIQQcEMSeAMHnjNTlFQtKNsTSHcwjABOfWq0cojcuvJA71+An/AAVZ/wCClP7bX7Mf7YfwT/Y9&#10;/Yn8KfD/AMTeIPi/Y6mYB48N7GiXllKFREmtru2SNDGGJLqx3YwR0queVSSjHS5UYaX7an75Ptll&#10;Cck7s18W/t4/Av4m/Ff4beG/HfwE+wS/EX4WeOdK+J/gaw1aXyLLVL3ShLDc6VcT8+Smo2NxcWwm&#10;6Ru6uflBr5v/AGJfGP8AwWf8Q/GKXT/2/wDwF8GvDPgb+xbmSDUvh/qN5d6o2qq8QtojHPeXC+Sy&#10;GUudmQQvIzz9bRftwfsX3PxgP7PUPxb+Hcvjk3X2L/hEl8QWJ1P7SDj7P5Hm7vOzx5X388bc1CjK&#10;Mlyu73012Li7XZ/B/wDHX/gjt/wT1+IP7TepfEG8+Lvj/wCD+l61q8+r678DfEnw11/UPHek3VxK&#10;ZZ9L0iSyhmstSiLsy2t1C0kYTaSZQCx/sp/4J5/s/eLbTxxrP7Tfi3wpqPw90SXwF4Y+Dvwg+Hut&#10;vG+s6J4A8JCaS1n1jyiyxahqVzcPPJb7mMEaRo7GTeB9q/FH9p79nn4H30nhf4v/ABA8J+Fb9dCu&#10;vEP9n6/rFtYXH9l2u8T3ginkVzBGUYM4XGQR14r84/D/APwVL1r4h/8ABXrwN+wz8IG8FeJfhZ4y&#10;+DE3xMsPGukSy3d5czo14qLa3MVwbRrYm2UH9yWzuG4HgVXzCq4+ypxtp+Sf6J9e56FOhGcfaTfX&#10;9V+rR+2unaVZTKzzFzggDBxXQwadp9r80aKGzwTyfzNfP/gn9qr9ljxl4R8SeNvBvxF8D6rongx2&#10;j8X63Y61ZTWGjSLu3LfXKy+VARtPEjA+3NZHwL/bh/Y0/ai1O+0X9mr4n+BPH2oabELi+svDGtWt&#10;/NbxEhfMeGFzJsyQN+3aCQM5IzdCnKMFzrUipyxba0R9MavGJNPYynCkqCT25r+a7/g6hFon/BGn&#10;xgsDKzf8Jj4Uzg5P/H+K/o11HUrm5heOZsojBgvbIr+c3/g6hhi/4cy+L5QBn/hMPChGPe/FFOad&#10;SNjklO7P8ryiiiveLP/S0P8AggB/yjG8J/8AYw+Iv/S96/aCvxf/AOCAH/KMbwn/ANjD4i/9L3r9&#10;oK/oLIf9yof4V+R+F53/AL5W/wAT/MKKKK9Y8sKKKKAPws/4KuQeI/AOqp8S/i7+0Z43+HXw31WO&#10;10bR/hz8N9NRvEWsaoiH7SltdxyQyFXBVj5jMiE4OMqD6B/wSO+Kv7H+meDtV/Zj+AGhfELwfr9g&#10;z+MtZ0f4qWpttf1dL5khbVt4JjmjYrGh2BQny/Kc7j7b+3x+zh8c/iF41+GH7Tf7MsHhvVfG/wAJ&#10;dW1O9svDni92i0zU7LV7dYLhfOBHk3EPlq8TllwcncCAD8nftM/ta/sifs4/t1eF/wBrT44/FLT7&#10;2e38CN8PIPA3hFbfWLrRrq+ma8v77UXtJWmNqNixxptd/NOQAK+Vl/s+LnXnaKvbXs1e6k3/ADaW&#10;S00v3PqYP2+FjQhdu19O6drNJa3Wt29Xf0P1y/aJ+DGk/tF/Afxd8B9dvLnTrTxboN3oc2oWYDTW&#10;wuUwJUUlQ+xsEoSAwypOCa9j/Yy/4JbfsLaf+x9o/wAGNd+FvgrVY7WWCx1TWxpMNrqutXOg3avB&#10;fXd1BtuBM08KyOqzbCQeNrFa84+D/wAXfh/8efhpo/xd+Ft9/aOg67aLeafdGN4XKHgrJFIFeORG&#10;BVlYZBH0r81P23Pg34t+GnwQ8V/tOfti/tX/ABU8P/Cy58SajY+Afgn8KFt9C1XV7t7h/L0qO9Ql&#10;rqWaQMWd4HEUWXduMH4PxjwsJ4PD1IS5ZOaSkrt2tJpK3d6r032M8ijUnKWH53HXbW99v6u0fv7+&#10;3H+yR+w5/wAFGtHsP2WP2qJdO1vUdMum8U6Tomn64tl4gs2gX7PLcxRwyfaBDskEcu6NozlcgMFI&#10;/NT/AIhYv+CP/wD0LXjf/wAKm6/+Ir88P+CKn7Hn7J//AATw+JUX7Y37cHxC8M+CvjB8RJW0XwF8&#10;K9Y8TJdavoGna5IkUUGoxFzdXGpXAZEcSxqkCn5gshIi/s7ZWRijDBBwQexFfzdjatbBtUqFaVvu&#10;V+ttT0sRWq4aXs6NV8v3J97H86f/ABCxf8Ef/wDoWvG//hU3X/xFH/ELF/wR/wD+ha8b/wDhU3X/&#10;AMRX9FVFcX9t4v8A5/S+8w/tbE/8/X95/Or/AMQsX/BH/wD6Frxv/wCFTdf/ABFH/ELF/wAEf/8A&#10;oWvG/wD4VN1/8RX9FVFH9t4v/n9L7w/tbE/8/X95/MB4+/4Njv8Agkx4V1/TjB4c8bGyurDUN0I8&#10;S3LO93b+S8QDbCQDGZcj2BzxX6E/sI/sR/A79gr4Uar4V/Zp8PNp+m3msXOpGLUbx727mkkRIWlN&#10;xKQS4WNAOihUAC8kn77+O015Zf8ACMajaRmYLrstnJGpwSLzT7qJTx1AbBI9KxdH8La3YeGl0SW8&#10;ht288uhhQSAqOQMPjHXOOfxr7/JcRUq4SnUqO+sl81r+p+scE4t1cK3N3knv1secavbC+M97f2U9&#10;3qW8SpHZIIzbEnPlvK+FIwBnb059qpReC9d8XRpLqcyFmXm1sNsMKLnAE0/LOSRz/KvW18KaZaRr&#10;ZaldajPEXMsqMVSOaTOf3hABP+6CBiunkvNEgsS8/wAkS7SEtFPnegVAmSfTPbvXq+xT95n20qko&#10;/CePaX8A/BFhdx6l4pl09Cd0cFv53lx9c4w77pNnc4rX8XeI9K8C6QLPwFe6VaTTQlldbUyOiRru&#10;4K4wWOArEHrmvIPiDrngvXIbWHUbT7VqMa+WZ7m78koXXIRfLyHIJ5P3fpXn0uk6ezr/AGK9hCm6&#10;JxDqSM86cx4/eqTlWPRRxgHArirVUnZI2VOcrSmzpzqXxH0yee+utNm84hDHPBIjIuIpo1baTkkt&#10;Nuxn+EZ5rL1dv7Zs8zaP5e9Y4bee7VYpGCQpH5kjZV1DSF5HcjGQOSOKwdWvbuK1aK3uofMMpna8&#10;a5CA7W3AJbuMKoKrjPJHB5rFFxfXii4h/tDUb7UmbdagmQGzRgqJJgbhvKn7uPlHNcusmd1uVErD&#10;wgLm9lzdyGC+8qykDFYZFydjzO2SQuMoqrkjngHjrr7TfEXizRIfG/iHX7wWKTyxW9xNbvKIVjYB&#10;huX7uS2FXGD7c1uaf8I9Rms7e/8AEqzlJLtbq40TSoAzAKMbNoICsRx7c5PWvQ/GHhvxX4oFk/xJ&#10;ntdG06fUY7XQvCVkynBGFJmZM7VVASzcnPQCtIU0ou6MalaTaR49qviKw1FLDwd8NkubqG1gee2d&#10;lWK5+1OQ73UsisQCCrYDH5AQM9q7nwVpPg7wJpcPiK7voNa8aXTySWGmRK1ykExIXbIAMF2JOWJG&#10;3qPWqeo+KtRSPUotFvNCtNNtJ7ezaa0sjbebLOVYQDa+WQCM+YSfXjmvL08a6pD9pv7aW3WRmkWT&#10;VIIpPMcbfLRDtxsXbkjnJJ5NTGpFaNFKm5dToG8Rfa/E1x4n1TTvNaPVJpNY1hwZ0M0yECCL7yhQ&#10;RhMdcDkAV0dh4pWSTUPEOsTPcX+qac+m6dZREeZaiIqF2lB8rvIuPl+6u5iaq3eoXPgrwFYeH7WN&#10;oil99pLSNHNBPdOufNMQXIMasEQMxG4biODXIf8ACOjSLBvHXiLVVtLu5/eaXbxRb3uFcuksqqdo&#10;VF5CkADPTpSlVb3HGn1RSuPH3jW8S9ubW7iAu7OG0u7hNzPDBEyxABnOUV2C5253AAYrBabU9A0u&#10;FLmaJEhuVu7axfmQkRqI5H2/w4f7p685rv5oPBGmWNtoWmaNi5KCS9v/ABDK8TuGUurR28TDagGC&#10;C2STx1rJ0bw/4W1GWDVrDUbdgg+1XGnXCnJlRiAiNkZVsZAJB2tzzSSNPau3oYfhvxT4vg1Frmxn&#10;eWa4wJoZFEu8p0UocY6YJ4+tdNrb2Oo3JstFsglw7JLM8OZGZynzLxyAGPAHf8KyntptU1dYrBGa&#10;7vZi0jRHPmySEsxU9dvUKB/CAT1r6l+HvgCy8P2DSNKbi6YobhlTaqhRkpGzDJJHDGv0bIcLSyzD&#10;wzDEa1JJuMfnufmud47EZliJ5fhny0425p/Lax4dafCbxXPE00qJBEkcTTSzkqqPMRtjGOrjILDt&#10;XvOmeFtJ+Hek3c1i7SF2ije7flnyvQj7oUMSRjpXo3iW50DR9BMt4xlZJVMMDOyq87MuAFUEyMxJ&#10;HJH4CuNvUj8ThbJ5oGtJZFE6W77nycqApxgZPHfjkVz5pxdisY+Sb5YN6pduprlXCWFwidSmuaaW&#10;jfcteHtQs/G2hrqWm4UNDLbxRuN23y1dCz9hu3DGPWvK/hB4bXTZdS1G9UxXlrcCxRt2VCSHLMF7&#10;428Gk8Balf8AgWTUdKvYJzYS3Jj88FisLgFAHHG0EHdnpjFQeHNe1Pw/f3t/FDmwivF82/PKxGRB&#10;D8vH7wxnOfQkmvXeFrUlicPhneE0mn81p66nkSxlKq8NXxMffg2mreV7+l0rHmPxMtfI8Y3UojkV&#10;Zm81ZJCD5gPVhjoCR07V6L8Mb9bW1hi0aSC4x5lzd2F4yxOska/8s5BwQ4AADHjvXl/jlbI67LNp&#10;0olgLbVbzC5JxknB+YAknj1zVLStG8SpYP4o0iOURWsoUypg/Pt3HA7gD73tX6HUwDrZTSpzfK0k&#10;rPufn8ca6Ga1qqjdNtq3RHtuv/EjX7nTV1HQ9OdbVEeOeeZNsYCkIyghjnDHk++K8k8FaXqfiPxb&#10;BJp4w0Nwt5O6gARqG3E46Y4r2bxtrN7qPwfg1SSOCL7WBE0cKjaP3xMhGP7xUHPvXgPhXULnRtXi&#10;1K0kkRoB5jIP441O50Pr8uevXpXm5BhVDBYlUKfK05R33sdue4uVTG4b29TmTUZbbX2Pumc23iEX&#10;DyBHgkmYSrjAYJj6ccYqzcXN8JVaJTLEqM4RAQ4IPQZ47ZAHGKp6okmo6HZQQieOK6ME7lF2kxt8&#10;+Dtxt3LyeeM9a02l0bzEWzDO1qghdVfYc89V6Y44/OvxKcXFtPofuUJKSUl1OXm1fTrPRtS1Dyg4&#10;R0MMcg6TzkKYwD3Zj0HpWxLpdtdSLaPvisLKPfPAjhPtMz8pH13bAMl/U4XPas6/tIZL3zDblSk9&#10;vNEkSEgyKz/f9SM7s1vyXNjPLLpt9NJCzHeI1Ko74AHDY5XHUVJR+Gv/AAXf1wzfs2/DfTLlFSeX&#10;9pDwFI2AAuyO8cKEzhsAEAcAHBI4r9mrtFF3Lgf8tG/nX4z/APBeXyLj9nv4cXGFZ/8AhoX4encM&#10;/IpvpAEGc4HBNfsxdxp9rkz/AM9G/nX6v4cL91W9V+p+QeJL/f0fRjWBEYz3ORUhVQYw46jnFJKR&#10;sGBjoQKbIWOJDgZ6Ae1fpJ+bDJF2OV9DUmMwquerUxgWBbsOM0u7Me0AcHOaAF3/ADjBwMbfpQjb&#10;VeMkcjg1EF447VIPlxIOxz04980ANDfwKBknk98VIAzIPrg1Iw2TBht9d3pn0poGFbGcfe4PX6UA&#10;QHceW696ePnUJRtPQ91yfrUa9aAPKfj58KW+OPwQ8SfDKE7Ly5sftejzZwYNTtGE1rIp6g+aqgkd&#10;ia3f2Y/i9J8cvgV4e+Id4Nl/PafY9YgPDQ6lZsYLpGHY+YhYA9mFekWExtbtZv4c4OP6V8gfBoL8&#10;Ff2tvHPwNk/c6R4zhX4j+Fk6RrcOfI1WBO2fMAl2jovNfj/FcHl/EGDzJaQxC9hP/Erzoyfo+eHm&#10;6kT6vK5e2wdSj1h7y9NpL8n8mfeSNtYE9O9ST7cgKMADFQVacGSEOe3BNfcHIV1OG56dDmo2yBkU&#10;6msMrQA6g7iu0dD1pFOVFT+WAu5j3oABlYjGveoUnv7cPJYMVmRGMf1HP614T+1L+0v8K/2P/gN4&#10;h/aK+M093b+HPDVqlxff2fbtdXcrSyLDFDBCpG+SSR1UZZVGcsyqCR8Zfsmf8FZ/gD+1L8Udb+D+&#10;s+G/H3ws8U6L4Pi8fy6P8VdNh0Qz+GpVjI1OKVbiWMQBZkZjIyYU7uQG288sVTjP2bkrnRDC1JQ9&#10;pGLaP0H8Fw+Lf7U1G88WxxxtdpBNGkDfKDznI556Zr0fzmJKKMLgCvzv/Y9/4Kafsyft3fGn4k/C&#10;L9m+5v8AWofhidPTUvFSrD/Y2qHUGlRG0yVJWkmjR4XUyNGitgMhZSDWp+2f/wAFEPhb+xd4o8Hf&#10;DTWfCvjzx3408fTXUXhLwV8OtKGqarepYqHupSsksMaJGpzjfuIDELtViE8ZS5Pac2ncawlVz9ny&#10;69j7/jbkk9xg1F8rMZpCfRfcmvkb9ib9tT4Lft6/Atfj18EW1WHThqt1oOp6Zr9sLPU9N1OxCme1&#10;uoQ8iq6LIjZV2BDDnOQPr8L8uYyGwVBPoXzgfXit4TUkpRd0zCcHFuMlqiNY+Tk18jfHT9hv4V/t&#10;J+LbbXNZ1XXvDOpzILS71Lw21or3caj5FmS8tbmMsANocKGxgEkAAfXxLKCyjOcgH6UWk3k3UVxy&#10;dkqMfXGea6qGa4zBqdXA15Up2aUotxf3qx5Gb8N5bmtOOFzXCwr07p8s4qUbrraSav5nBaH+wb+z&#10;X4S/Zwf9m3T9PujoUtzJqc+oS3PnatNqkxy+oyXkisWujwMldgQCIIIgEHB/sy/sGfBX9lbxRqPx&#10;B8L3viDxN4n1OzbSP7a8UzW8j2unu6yyWtrBaW9vBEsrojTP5bSybEDPtUKPuCS3t8hnLEbshB3q&#10;nqskFpbJIFAyfoa/EZ8XZrLC1cFLGTdKpLmlHmlyylvdq9m72u3vZdj7yHAuSxxtHMo4Ckq1KPJC&#10;ahHnhC1lGMrXUUm0knZJtLRs/A79vX/gnR4DHwv8afF/4c6j4k02LTIf7cvvCFnNbLpVzbRzK19C&#10;rfZjdxxSQFwUiuFwOAQvFftf8Lk8K6v8O9B17wvFbQaNeaNYXWl29sqxwQ2clujQRRquFVEjKqFA&#10;wAMdqnu9GsfGOhap4S1MGa01LTrjTbpXxgx3UbROO/8ACxr5U/4Jta5qM/7NMXw+8UOZdW+HfiDV&#10;fAF5Dj5g+mT/ALljk8DyXQL7A18pnvGGbY3O8PDNcbUrQnSagpzlLllTkm1G7dnKM9e6hrsdfDfB&#10;OT5RRrf2PgKdBzlzT9nCMOZvrLlSva3yvpufdpngVG+zbXYjZEq4I3HgCtCHTZxthkICIAGOfQYz&#10;VVpbmJmuEt1DD7rbQW9OtVYrqfYx1KVlLnaiL1P5V3TnG1onuJdzqhe21nZm0Rt6E9Dzk1kSzSXM&#10;pdsDjjHYCqM6QvMqo/CqDgHvRIdiElse5rNu5bZOks6y5yOuFpJtruYgQ3OWYVlJM5/492zz1I4p&#10;5upYZPLcBj1JUY5pCL3ljGOaq3NyYcww8vjA54FQO93flYkxGmegzuP1q5FYSBw7gcdB6n3oAgs9&#10;MnQGWciSRjyT2+lai2867lQYYLT74Na2/nSnngIo9SetU900MEgjLFn43E55NAD45mtosXBQs2eM&#10;ZpYmE8alMkn19aos02ViYFtg7DP60wS3AOIMoqDljximk27IDQvtZ0yxJt1w0gTb8oJO6mWcstxZ&#10;rGQdinI4IJJrJi0RYo/tUoJuHbzMv/Cc5AOP1rRa/wBRjQEwEYOMKAQT7V0Oh/K7vqSqljR1CaQW&#10;SwJCFUKAzjqfX86xNNtrfa0b53kksvcjsfcYour2S6McW1gwkG/I6H6VdngVbUysDvJ+QjjafY0o&#10;SteEhy1s0RtaiwtxdL8se75o+uAeN3tj8qbdKzvEYzgksob/AHhn+lTBjJGqzA7ioLY6ZIGf1pWh&#10;BKwxFguQQOMAjnjv+Ga0VRX996q/zI5X9lFd7YlQJz3+ua1YYkiUbVGMcAdj7/4U9YlTmbkj8/z/&#10;AKVG8pYjb0AyAO1cO502Ud9RjyKrbj0HJ9c1Qghh1zW7fSZifKKSSSr0PA4/Wojdic8ZCg8senFP&#10;0Jja3cl+g3yOGjVm9D6VpBpPUlSu7sm07TmjgUREeW6h2fup7gDofY9ver8tyYMWlmAFPH+0c9c+&#10;/rXNT3WumYaZZsI1QEhvUEnGc/lT4YXDLdXTl5gcADHykcHIHXBrrxUZatKy/qxzUmu+pvlzChVc&#10;Ejr61C6F8Zzmsoap5MxW5GSf4+g/Kr5vBx5eGz0wa4jYlMixxkkdGx9a/kW/4Lr/AAWf9oT/AILD&#10;fsY/BWPxN4l8Gt4hsNfsv+Eo8HXRsta08+eZPNs7gcxyfLtz/dJr+t3ypZeHbjdu/GvI/F/7OfwL&#10;+IvxW8N/G7x74S0LWfF3g3zP+ET8R39qst/pHnHMn2SY/NFuzzitaFTknGT6FRlZSXdH5E6x/wAE&#10;/wD4y/sD/sU/tC+Lfgd8ZvjV8VPGWtfCvVY/DVt8Q9afV5NMvbO1nkE2mKPmjuXV2wV5LKmOQK/n&#10;O1Xwn/wSIT/g2rtPGmmt8Px8a/7NguotUhmt/wDhOz48OqAyRFlb+0PL8nd8pHkC3w45w1f6F+i3&#10;VnG75TzJc/L5eCFHuxIUH6mviaX/AIJff8E7rD40xftFW/wY+Gdt4zS/OqjWrXRrcyi8zvF1s2/Z&#10;xPu+bzFi3hvm3Zq6eJTTu73tt5X+XX8tzvjh3GKlJ2669b26b/h3P5UPjV+znc/tZf8ABV3/AIJ/&#10;/B/9urR213UNX/ZjsNU+IOiaw0im91GwttUvZI74BldiZ4ladCfmYMrZyRXln/BW79mD9oqb/gsl&#10;4a/ZL/4Jhrp/gzUo/wBlGXw5pVnZzfYktfDkA1Rryys5m3yRzXMS/Z42U7y0vLqCzj+3bxB8Cf2f&#10;/Evxr0b9ofxB4R0PUPiB4d0+bS9B8YXVqsmq6fZ3AlEsMFy2XRHE8oYA8729ap6t+z58DdS+Otr+&#10;03deEdCfx9ZaK3h628ZvaodXh01t+bRLj7wiPmP8vT5j60TrKU1N6fFp015v87ehm8SkuWK6JX66&#10;cvn5H8fN7rH7D37RH/BslpHwl8Pa/pn7P9v4a8XaV4f8cJf6bf6pbp8QNKlMk8Wvx2cU900WqFRO&#10;s0yFYj5SY/dCOuT/AOCe/wAVdQ/Z9/4KufBf4XftDfCv9mrxJ4q8YaPfaL4H+LP7NOpQWZt7JrWU&#10;yXOq6Xo1wljLHJGWVmurGCURlnQsIyo/rUj/AGMv2ZtIXxzb6D8OPBi2fxMuPtPxBtf7Kt3t/EMx&#10;d5DJqUDKY55N8juHZdwZiwOea8w/Zx/4Jvfsdfs1+Mb7xr+zp8LPB/gzVbqFrWXWNH05I7sQSH54&#10;o55C8kcbY+ZI2UHuDXTHGrmlJrfX8LfL/Loc0muXlX9an3PrXjC3SKSBEVv4Nwbt3r+ez/g6L8VW&#10;Wpf8Eb/F2mW6Pu/4S3wo2/cCBi/HXvX9B8Pw6tnUR3lxJgtkBRg1/Ph/wdI+GbLR/wDgjx4wns2c&#10;Y8YeFVIbnd/p471yYf8AiR9SFuf5cdFFFfRG5//T0P8AggB/yjG8J/8AYw+Iv/S96/aCvxf/AOCA&#10;H/KMbwn/ANjD4i/9L3r9oK/oLIf9yof4V+R+F53/AL5W/wAT/MKKKK9Y8sKKKKAPAP2qfgbdftMf&#10;s5+MfgHZazceH5vFWiyaTDrNsGZ7V3ZXViisheMldsiBl3IWXIzX82un3H/BPldDHwD/AGJ/2XvF&#10;Hxq1/wAM6lZQ6j460S1uNJ0+fWtGkRml/tud7m5igeePc8YMcbqcZKEE/wBZasUYOvUHI/Cv5v8A&#10;xP4S/bX/AGX/AI46z+yr8Dvi38Hvgr8OvF/jC81j4d2niy4tdR8RTHVnR7gadayQsyxvdu6xpcEb&#10;X+RHI218znlD95Coo76NpJvfRLm0W7172+X0mSV3yTp822qV2l5t8urtZadrn9C/gnVfEGveC9I1&#10;zxZpZ0TVbzTLW61PRjIk32C7liVprbzI/kcROSgZeCBkda/LT/grD+yL+xP4y8D/AAy/a1/bR8Uf&#10;GB7bTfEF98PvB/w2+E8MVzqWua3e6ndXqNZrPvWGcohEjRoruI4wGLBFP0l+wT440vXPhPqnw9u/&#10;itN8XPFHgzxNqWheMdfv7FtMvrbUVnctazWjksscRDrC4yjouFJC8fbX7TH7MXxJ/aa/4J+WVl+z&#10;42mWPxV8KeNk8dfDHxDq1ybSDRtf03WpVN80uyRdiWbzh43jkjkUlWQ5FfA+LePSwGDqqVk6i1Vt&#10;E4yvrt13NMjk6GKnFu3Tt6bq6W3nY/OD9hXwH/wRa+HXx8+E3hL4Mfs/3Etl8VdIvL3wJ8YfiBGd&#10;buB4w0WS5OqeG9Qg1Fpm07WLP7OznYAGYhUwMMf6riSSS3U9c1/BlrXjD9lf/gn38fNM/av/AG5P&#10;2rNP+OHjbRfig/xJHwW+CFpbQaJbeK9ViSxvtYmkiY2wMMSCSWMJbyTsvQl33f2Xfsg/tafDb9tb&#10;4J2Px4+Fen+KdK0u+uJrZbDxhpM+j6jG0J4Ywy5V45EKvHLC8kbBsbtwZR/OOe4aTUaybkurd2r+&#10;V/uulZ2PTznDyUlUV2n1d99e/lb53tofT1FFFfMniBRRRQB5B8aHtItB0i4u3jTy/FGleVvIGXkm&#10;8rC987XY8c4B7ZrmtQ1y5adksPKVonCCVgSm5hwsf95sck5GK6H45wwt4LtLqcqFtfEmh3G11yGP&#10;9oQoBn+H7+d3tjoa4fS/ElrrET+ZFthjkaN/MGJFO7k5HIzxg4xX6NwvL/ZLf3n+UT9b8PlfDVfJ&#10;/mjpY5tVktTb3+IsLndKFO85+91OR9Kztds11HRLmytZLjzJIWVZoX8k5wSNpA+XkDmkufC+l+e9&#10;20s5fJUrLOzqVz8uQSRWheXMcNusEbqkmz5c9gMc4/Gvoz75N3ufFl/peqwXB0OTTr+5mtHwIHhj&#10;aDyYzx84Ulsjrg5J6nsKLweLcyrY6E9mGlSQxJEyRNIHzEMAAZA7njt3xX2JdafZrtgRbqWZCJy9&#10;q2HzjALc/kO1SaTo+riCOGRDBbQMH3TN58m7oMk5/iOT39K8+eGe7O9Y6y5baHzt4O+BvijxZrEd&#10;/wCK44gTIx8uFQZZmcliXAGDyQB2AFen+J/HXw/+FVpd6fon2W61pDJHPEkZVINoHloCBhtuecHt&#10;XoHxP+I03wy8Hx/2WEj1TWvMtbZlba0EGMST56qecIfrXwuuiar4mUXWsTSwafCvnPcEebIQ7N8+&#10;0Zzu2McegznFOX7r3Y6sik51HzT0XTzPUNT+KOs6/ZtokN19ohj09ri5fTYpFzMUjL4kiUMArFgx&#10;IwM96878PQa9c63DqNjObu8hMq7ZrkoIPl2jdK2OAWbIB5AJ7Zq7rOs37WNpBoNtHpelQW32ewN2&#10;xWa4BcEykJ8zs0g3dCowByAKzdF0X/hNLxPDeiWzG73ma+1a6mkXy0RT5rlDjauM5BJJA6DpXPOb&#10;nI6+VRjcyLqw2aNBDDcwukErXBhuJleOadj+8KogBPGwZJ55x3x3OieIr3xfcxeH9eE1zHBIsNpo&#10;GmKkFvcS52gStGMCNQTuZifQexqr+GFt7Dw54YkG3T7O5S51B7UvcXU8uWPlIdwTaOhGCo5JzwKd&#10;zouv+INBtdW8Kw20llBbR2FwsEnkzGWJOd6lhlmL7hjk8ZHBqZQ11KjJ9DL1LRbKDWltYvPnkt4P&#10;tDwu6ss06Bd7Kq9E5B5yxXPA6Vlv4t1aTUNJuZLBZRpkUUcCSRO6t5ZLDgj7u8l9vfgHjiquj6xJ&#10;4Vu459PtIpbuJ2dLq5V0dDsIK7XOBjdkk96+n/hF8QtQ8cfZ9B8QtCpuJpnM6KqAQW4jdslhgDDE&#10;Z6YFaQpxluyZylFXS2PCrTw/8QfEWpTatHYzs9xL59zeXiAeZIG3MzKcAktnC8DHA4Arf03w9pPg&#10;vQRrt5JHNqTzSwmHyw7R5T7zAkrxkMDjAyK9L8RePdGGsC18M6ld6lelZfNn8xV0+yiOdqqFX5yA&#10;OpBySRXnOkaZ4l+IWo3VjpaRyL5iy3U+AgCghcqx6A9So+nQCvo8gyeNat7WbtCnrL/L5nzee5w6&#10;FL2cV79TSK6+vyPTvhR4YtIDBqDMs9zcxfbJSQP9HiBIXBOTucHnAHpXuYuN6C0thtiQbEI6KvO4&#10;/wCFZdnpth4WsItF0PBeVUW4uDxvODgs/ce2aL25gsdNGZRhise98fvT02gcYAz+lLM8dLEVpVp9&#10;dvJdEjPKsFDD0lRj03831bOQ+IUGran9kg0OeWK5lugIY41jYkgFSfmBK4zgkdqi0nwR41sZobrU&#10;tQtIVt0aK1gt4mcq5XHmyOTlmVSeeOT0rsPDdlZaes/iq6dnaWR47Rpe0Mf3jEOgDN36kVuSXs0s&#10;Rurr93/GqHvn1ridO7tc9CU2tIbHjzeAfEPiXUmt/Ed75FgjyfaILZgXlEeCjMckc5PB+6B3rS8W&#10;aOIfBEmgeHreR1jtt0cSL5kiopwrPxje/LHv3r0yANKws3IBkG7G3BwBub8+gJrnvFuvTaN4Nlur&#10;RIpGjLKfKbaGkXG9i2Mkg4GRnPSvahnNeU6K/lasvNdzwqmTUIwrS195O78n2Ph+4tYra3USecLg&#10;OyTQshUR44UknnLYPBxX0D8CHgv7HUdGvCjAyxMgYfcSRWSU++Rjj15rNg0HxFrHhK/8U6g0Qe8g&#10;jktowpYeXGXUbh2ZtxK557nrXmvgbWtS0bxFbCycASTJDKjEAMrHDcnpxnntX63jq31/BV6MH78b&#10;X8mtWfkuX0FgcZRqzXuTva+9noj6W0ywjbww3hbX44UFnbPEinG17fJEcqg8Agg5B6MPcZ+SNPJa&#10;7+yWpCLPIsCsxJKjcvU+44r70mjikgGsyr/DIpdVAfyW+9yx+6xI4rzmL4dpc+IYfED6ZYy20cDp&#10;JFHiJVbcPKdk4yc9cD37V8Rw7xHTw8q1OtvUV/nbV/efa8Q8OzrxoyoL+G7X8r2S+49CufENg2/T&#10;9SvSkUdohW2lzbIp+XBEmPmGxSMdu471neH9TGt6NY64kW2W6eZrdQQrXMMT+Wrbj2Yng88Dgcio&#10;dXkttWt20/xDpUtyoBjKxjzAS+QCGQg8jOc/lXKxeFNan8XWviKz1iWK3tYbhbO3mRituVi2p+56&#10;bRnpjHy818FOfM3LufolGHKrdjtfEeu+JbGa5jt9LtYLa2k8mK3SZHma4jRCxyCQeG7/AN7nB4qX&#10;WrCz1jQbWPWrXzb4uDi3b5YZNx4Vh1CjjPRiCa8Xur7xf4T1A24gGvX1+/2iGW0B2hd2JfKt0AVW&#10;IUb3b8ule8eDl8TPolrZXdhBYalclY7lJ32vHGZCH8sZPzmM5A7VJc9j8M/+C59pFo37Mfwx00Lc&#10;PJL+0J8PXeZyXU7L2TChs4GM9PU+1ftJdvGt1Io6+Y2Tn3r8S/8Agtn4gOs/st+ANPm2efp37Svg&#10;K2lCHOUXUJVR89w4Fft3fljdvxklznn3r9Y8Of4Vb1X6n414kfx6XoyN2DRLs546/SiYrhY17Dn6&#10;0KqtHgD7rckehqBkXJPQjvX6Qfm5JHg5UjtxxnmkUDI3dD1wamhwpZsnhePXmoWC+Zkjt/MUAIcq&#10;Sv4c1KCPJIHPPWoWNSIQUKnr1FADid0YOeR8uMdqcuGZcnqCp/D60yHByhzyOgoG7YRjoeaAANgZ&#10;44BHNV1JYZI/wqdyG6dzmmFf3Y7DpQBInzIynNfI/wC2fa6j4a8K+F/2nPD8bS6l8MvEEWo3qIMt&#10;Pol6VttRiPt5bK/sFJr63jAj2nnnNV9V0vSPEOg6l4Q8SRibTtWsp7C8jIyGhuIzG4x/usa+Q484&#10;cea5ViMHTfLNq8H/ACzi1KEv+3ZqMvkepk2NWHxEaktuvmno181od1p1/p2rabb6zpcy3FteQR3V&#10;rKnKvDKodHBHUMpBFaMRBUofXIFfD37DHiPVIfhjqPwM8VzNJrXwz1qfwpclj801ihMmnXA/2ZLc&#10;hVP+xX3BAxWQN9Qce4rxuFM9WZ5dh8dy8rmvej/LJaTi/OMk4vzR62Nw/sqsqd722810fzWpCetI&#10;akkADYHbrUdfQHKQhgpwepOMVYYsSAxPFRquH3ehyKkYljQB8u/tnfF34xfA39m3xL8R/wBn/wAD&#10;al8R/GtrbR23hrwlpsTTG6vblxEks6qVb7NbhjNNtIYqm1SCwI/Cv/glL8HPi58Svi74/wDGv/BR&#10;j4JfFjUviZ8VfCV5pvj74jfEmC0t/CsWhpLEF8MaRYQOXitp18vdu5cRYwiht39PTKdmW4pnmMI/&#10;LX+I4OK87EYD2lWNSUtF0toehh8f7OlKmo6vrfU/AL9g39nP4t/sqft9/to/F7QfhldaV4O1S08P&#10;z/C/TtOso9N0zWxpFlc7bLS0hTy1XeEjGyPClhwa4X9uH9tH/grT8QP2TPAum/s2fAH4h+CPGvj8&#10;an/wn1xpVuur6r4O0i3vZLJIbN5FtY/7Qv4FM6O4TyomXGGYOv8ARvEDtKNwRwc9qkOEKuMHBxn6&#10;Vg8ql7P2Uall6ed/+AbLM17T2sqd36+Vv+Cfl9/wSE+G/h34Pfsd2/wx8I/Cr4g/Ca30fxFeJcWX&#10;xNmgn8ReIL6aGCa61u5kt/kP2l38pQoUIIdijCgn9NVtL9p5JLuRDGjRmAQoFY7BgmQnOSx4z6e5&#10;pwvMFYnhk+aXZ5z/ACh+AWZQNxCKM8nqeAKti5yIY4wcMxJyjYwBwS2MZ4PHvXpYej7OEYdjz8RW&#10;9pNztuW+QAp4wuMVBtKWxLnrk5H1/pUucqSpHJIGc/n600BmyijomGJ9DWxktz1a61yDS4FedXZ2&#10;jXO3sSB61w+q6yPEU0VnaRMMuPmY9vwrtdVntPtOl6O4dnuLCKaTaAQDgAFjnIzg9BVldF023f8A&#10;crtYcluoOexGa/B8TgvZztUdk9tOh+mQrRafKrteZXS802zgNkkTEn7yjqc+pBOPrX5+/BVh8JP2&#10;+vif8MZHxaeOdA0v4kacvRftUJNjfhegJLkOTx0r9C2R4Y2Zntoo0UyO5BVVVRks2cAADkknA71+&#10;K37S37QSeLP2ovCPjz9jXTLj4l+Jfh5Ya3B4qj0SKQ6UdNu4eYJL8ZRpUdWZFj3hm+Vct8tfmviL&#10;mNDA08HipTXNTqxaS1nJNOE1GKV3aE3JpJv3V2R6GBi5uSta6+S6q/zR+132ma6lQQtleSx7VLPa&#10;+ft3KTzw47fSvE/gH8cfhz+0L8KdK+KngaT/AEbUYP39ozbZ7O6Tie2mwcCSJ8g9MjDDhhXuMbWo&#10;KMhmCLyRnIP6mvr8HjqWIowr0Zc0ZpNNbNPVMxnh5JtdjGk0i4hkMlrJIWP8LYI/OpF0+8njP9oM&#10;do7LgZrUm1EorOuck4AII4qtLqJkHlPjAGTiunnXcj2Uv5Svhfkt7UHaDyfQD8quxxgP83NVYbpU&#10;CxqCxYklvSrqNlgEBY1RDTGrxyOKk3SHnJ/OmSSLHvLcAYwD61HJcjhYgenU8deKBGfNBPNCdjEs&#10;zjJJ6AGr8dtIkZeZy2BkjPWnwlIIwr8nB596YZWljkx+B6dBTSvoBVeeYzeXCrAA4kKjOMds9Aav&#10;2sUbSB5l2qp3KrHJJH8Tds+np/KGL5LeNCw5QE4PtVi3haQlgS3Hbpiuic1BtQXz/r+vMiKbSbZH&#10;DJJOys2cFiSDTDLPKcOwCq2doH9av77K1UM5DMBnA5AP4Vl6aYZIDJISuWJ29zzXM/M1UW3oh8pk&#10;GJ4yA20LtccH06dxk1JLb3NygM0kSomciLJY5+uKlLpNlsEheeflA/PJrOuDK6HbKgVeSDwK2jXe&#10;iSuwdBfadjQk2xRgLyzdF9KppPdpMNyrkgkkN2/pWYLXU5GW4g4HRQMLn3AYg/pV6P8AdJ9mmfEo&#10;HzeYdp5570vq8+q/UbrR2TKlxrHmNshDLtPzH1pjXl7cLtgiYHoDxzXQWmmyTQsx2rE5HzY+Zsf3&#10;Txgep/L1qxqen2tpAGtspKxG3bnB7cjof5+9V7KK0lKz/rcz5uyucrBaXcUDSXR2oqlmUdfw4rQh&#10;tp1jOHYZ42qcAe2RzTpWMdtNb3WQxQ7OflY47E9/brW/Bp4WMTXBKnG4j0rRxlTgnbd/1YhNSZSi&#10;tYYxgdSc4HX8+pqq9k0ErXsSllPDgcn6gfzFbVv9nO5gcjIANaEyBrdgnpn8axjVd23rctx0sjk5&#10;ZoZsIQSGz0Vun5VSis4cN9jlGMcgnkfh2rqVBaMDqRWfc2tvNjscHDDgj6Gnem9LNfj+iFqvMx49&#10;OvjsKyABfUnLH3rREN8WW0cjLoX+U4BAOACfT1H+TnNBPG3BMgHAKnB59jx+tW2nSV2ngL74V2OC&#10;MHb349R1rKvRajfdHVhJrnsnZ9PX+vu3IZf+Emt0MdmwZRwFXaAPbkVUVPE/mCW/J2jlhkfyro9M&#10;lvLob1X5DyGJGSPWpbueS5uVs4FPDjex6YHWkjCV76mAuowXl2IbUP5h4IxWjcSXCwtbtkMwwKn3&#10;W8msNBCirtUncoAPHvT722iXG12MnX5jQIigimttPPUysw60681LUbSEfZFjkUcMCOh/MVEl6BC0&#10;c7gMvCse1VYbIysIlZhGuZ5X7sx6CgCxFrt+PL+3RoMkkhTjYPfrX87f/B0v4jtNR/4I9+M7CBWy&#10;vjHwqxbII4vxX9Cp8PxXmVjmKgnlcZPPqa/nc/4Oi7JdK/4I8+M7KAB1bxl4VaSQjkH7eMCtsP8A&#10;xI+o1uf5dNFFFfRG5//U0P8AggB/yjG8J/8AYw+Iv/S96/aCvxf/AOCAH/KMbwn/ANjD4i/9L3r9&#10;oK/oLIf9yof4V+R+F53/AL5W/wAT/MKKKK9Y8sKKKKACv5//APgqX+zX4o179o/TviL8O/g7c/Gn&#10;UfiJ8ONR+H13p3y2v/CMy6ZMlzZazZ6o4dbK4D3JHzIu7ZlZFO4H+gCvl79rP9mVP2r/AIc2nwxu&#10;fGnjLwTbR6tFqd7eeCb86fe3tvFHJG9nLJyDC5kDNlWwVXivMzfBOvRcErvpt6dU1s30flrY9LKc&#10;X7Gspt2XXf8ATXdLqj89v+Cb3wt/aS+Hnx98WfEz9tTWfh/pPj3xx4R8P6DF4K8O6jbTarfHw1Cy&#10;y6vqEMUjK906NmVotw+ZidgAB/p6+GHw80n4vfsk6l8Jdfmnt7DxTp/ibw3e3Fq/lzRQancXlrI8&#10;bfwuqyEqexFfxnfEX9mH9if/AIJyftkfBG+/Zw8QaknxP1Hxjb6V4i8P6jLN4n1bVNA1gC1ubiWM&#10;JtsGRGdxOPKZk3bVcBsf22/sxoyfBfTd3Rr3VXU9ip1G4wR6g9q/C/FypbKaVJ6ONXvfeLlvZa3e&#10;ui16HtV5WqKvB/Ek1pba6Wl3poras/ks+FngC8+Hnwa1f9iH9ir9gC8+IH9mLeeBvGnxg+NFnp/h&#10;G2157G5aKe7kukfzZIXkTKG31BQVUEc5Ff0ofsoeDf2/9O8VaT4n/ad1bwPpXhb/AIVlpWjy/DLw&#10;vbNKdH8VWsgW4uLXUn3PLYtboBHHJNIyl8A4Tc34hf8ABTDRPgJ+0j/wVlm/Zt/4KcfFjWPht8E9&#10;C+EmneKfh5oC64PDejeJdXuLiSPUprm+kBiee2KsqxE+YVRQhA3B/qr/AIIFePrDV7D48/CX4JeK&#10;vEXjz4EeBPiTa6T8GPF3iaaW6nktLix87UtPt7mZEea1tLjZ5LbQNsm4AB8V+PY1yq4V1ba25ndN&#10;7vl3btfXZLT5Hs5km6POvJvd/FZ6Nvfa9kup/QlRRRXx580FFFFAHnHxg02XVvhX4hsbeJp5f7Kn&#10;mt440LuZoF82IooyS6ugZAOdwGOa8Kg1vQNQX+1IrgXlrqCmSB48sXA68KPlwRhl7EEHBFfXlfLu&#10;tah/wgvjrWbLUNNvhYajqEF/p+pi2Y2Imv4wksDzqcK7XKM21sZaRR1YZ+y4TxiTlQfqtd+lvn+h&#10;97wJmsaNadGeil18zGtl1rW2XS7KSDy4oQJ5osGGBn6KGJJaRRyQO46iuvtdAu7Tj7XFLAiqke5T&#10;5rEnneeB1PGKbp+uyz2awvYrbRGQuzIMbgQCcIvGSTgc9cmuoj/e/PIACD07Z/8ArV9qnfU/YJyW&#10;1h9uy6fD5NqhDkFXlbqxH9KmtRIoBkIhiBLyuxwqIoyzEngYHPNEckccalwQckZxwxBxx9OlVNWu&#10;YLiyntSJFhlieKZoh+8KMpDKPqOKZi1c+EPit42vPid49M2lxoRO62OnxRAs/k8JGCwxkkZ6Dvmv&#10;Q/GV/qHgvR7P4X6MLaC91p0+3kxgiO3I8iGASHjAXliM5bOa67wF4N0Sy8QzeLzbvbGC5eOziuZQ&#10;zR+cRGjvz/rDyQo+7mvOviHptzffE1tT1CdLSygmgh+2TDzCQUVgsSLk4GOOPl5LHNcEtn3PUjUU&#10;7JbL8zhr21tdT8fJ4c0MtcPBFHpkeobjIrSRJseZVIXA7DA6AY5Oa9e1yP8A4Uz4EUaULiHVtVYx&#10;ieSImZU/5aHcGwrNjAGTwCMd66Xwjp/hfQddj1K3MU82q3QkhtgT5q2sZG3ccfIXYhmA7cdjjw74&#10;heIfEXiLxrcahd6fPALbdbx25WSSFYVzjCvxjAJBHU9az2g33Em5VFHojiGsdaQK63IzDZyvceW2&#10;1VUKCU38B2bPzAZ6n3q7Za1J4dhtrKGPf5EZv8xzIUkduV3EYwFH8IOSeprmrnWtQuZLie+XzXki&#10;S1jLRACJcg4VAAAeMdO556UiWks1hHbC3MClGImeNyZZEXJVTyP0wKwV0jucL6novhPxZeXniGCH&#10;xY32oGMsjgJIVZgGQMmCD91eDnk812ul2GuQeIbnxHqi2sTSxmxt7dVVRIjOFcCKMKCzY2np1NeZ&#10;+DtGuv7agjhhiuJo447l47WQZVWcNsdicbjgAgZKg/l9A6PYXeiajYT+IUYLZBnErxu4ElyxdxGc&#10;HaE6Fj1GK0o3umcmJlbY5v4g+HtA8KNJb2zxxBlEq2sKAASEY5Izld3TIz1xXa/D67i0Lw4tvqs8&#10;dtErMZY2/wBe8jnLbiD8o6KBz0NYPjLw1rXi+bVbnQS128N3CGSLDrKnllvkIYnKZ5A9aqw+BvG2&#10;jQWerWs9m11Ft3W7RorwsQf4ypDFMjkHOea/RsBhIVMrUKdVRk22093bZfefnOaY6pDM3KvTbUYp&#10;JrZN7v7jr9V8ZWOjXHn3UdzPNI5lEE8ogtoGztQS453AAEp1AI3AVzljfeI/HmvSJpU8UjR7ppbv&#10;Yws7VcBCsSvy7YHBOAew5rovD3gO0W5ibVFj1G8OSTdtmCAHk4XofUk8k16la2MX2I21kyiBerW6&#10;iGMsxJJBGO9eRCpgcNF8sOea6va/p5HrThjcVyqU+SD6Le3r5mZoN7AZ/wCw5bo3E2nWkEUSOMsf&#10;NO5pmzxktkcdM46AVv3MysPkYv8AvhGWyCTxx7HmvCdQ8Q6Z4W8do1yjyxz26W88mQPLKt5mBgE9&#10;Dk8ew9vSPEfjDRfD8cUlzJGsYjjuYEi5VyeQFGADzjj86rHZVUTpShG/tEmvXsPC5rSUa3PK3s5N&#10;P001Og+1Rwa3bwTmTfeK9vASvybyuMtjOAACSfavNvi1e2+naG1nYtIQ2YUUEFSWbkYI6/MDkVU8&#10;Dt4n8Y6mPGd1crFZ2kpeJHYNPKSrIFx/CpVmyMDkVm/FfVbTUY9N8P2skSeZdebLK4y6NJKdoY/w&#10;7VUMR15Aruo5PUo46hRnG8laUvK2ruebWzmFbA1q0JaO8Y+bemnzO3vZF0rwtF4dvJfL3WcNtIXI&#10;wrhNrdceoAHrXyDtutHv0a4jkR4pVcJINpIRs9/pzwR9a9K8ea/eX/iu7tnlVYLbyykRXdv2hCW+&#10;vGR3GeO9cHr3iTWPEdzJf63KZ5ZH3vK454GAo/uqoPCjgelfe8H5bXg5yceaNW7k+mt7fqfn/F+b&#10;UJqEL2lR0ivNWvf7kfZt5qh8aaBDe6e0aRahcLAucHy4+TJgADDfKVHp6V6BuK6VKkS5LkKrYztA&#10;HfuOcdK8T+G0dyPhnZssb7oryW4iH8Tor8v06HJA9QK9ge4kCJDblPKcHBxnLnkc+hHSvyrNcIqG&#10;JqUoyuk9D9YyjEyr4WlUlGza1Ip3M1tneEAwwccsG9QT3rO0mKZb24itDGJF/wBRPIQcJICWADc9&#10;c5+tWFsvtJKbwBwxbd69OmfSrgt7feYihVOMtk7nx0xjkfhXnHqHG6/4ZvrO4GtaTPFDfNbiykKM&#10;Y2ILbuMZxktk/QV5zYap4i8Pan/bPie4mS2igltoLazzLc3MzRn5y+CQcnj09q9pjtrZrkwNFCWI&#10;LJFcuXdRngnuDk9+lX4l8K2ekjxFLc28bSXn2ZL2Ulm3q2wlR2G8FQaJRuivrEo7q5/Ov/wWb8Fe&#10;OtM/Z2+G/i7WoZbDTrr9oL4fWlvZyj964S/laN5efl/ix3Oa/fe8z9pkx/fIz+Nfhr/wXhAuPhF8&#10;NNZhudTmivfj78P2jiL7rRFivnjDNlt25sErx61+5lyoN3K5x99gCfXNfqvhr/Breq/U/H/Euo5Y&#10;ik32ZWiyTtz14JpG+9k8880Lk/L75qSTLgMOB0x6mv0s/NRyvu3bR14/CoGOTnP1oBK9KXORgdM9&#10;6AGDjJ5J7VLHtjcE8D/Goqlf/VBh/eHJ9aAEPySZx0OasscFmPRhuGKglXCK/JJHJPrUsTFl7fKM&#10;YoAhTbtb1/hpjdc9cinqR5o4B55zmmMRk/WgBCuCcnn1qWXlg5xyo6dqhyeoqXbmEMMk5I57UAfE&#10;viu7b4HftneHPiLGPL0T4l6d/wAIdrnOEXV7IGXTpWPZpEzCPoea/RG0uIbrBibIGCw7rn1FfHP7&#10;V/wvvfip8Dda0HQsrrVgsevaBMnEkepaa3nwFD2Z9pj/AOBV6L+z98VbX4wfC7w98S9PIA1jT4pb&#10;qIHiK6H7u4jOO8cquPwr8oyXDLA53j8s2jW/2in/ANvNRrRXpPlqPzrH0s8Q6mGpVX9n3H+cX92n&#10;/bp9IXGHc7M46j/P0qpVmQghG46bfyqBhycV9eZDcZpyY3YptKu1CXc4GPzNAEkrk4z9KEUj5qaE&#10;81wCe9TM2FIX86AG70R2IXHYUxFUgkjtxj+VR1MGUBRno24/j2oAiZBNsdSSI9zKQcAnpnjBOMn8&#10;6sRJKjMZjy65AJJACnA2j055wOprMkhvXu1kill2tuQopGMdRxgnAPYY9cip9Gmjg26jdKCQpBdM&#10;O0iKSQ2RxzycdulAG7DboLQahdsqxyNthXB5x3Y4HPBO0UtlfaTfaydOl329qHj867uF8uNuCWRC&#10;fvHA7cc9a6jRNCvPHfhwNHeR2mkpM/lQSAq0sobcWcDqV44zjj1rwP4z+PPAHwZszq3xk8Q2Wi6H&#10;bHP2oOfPuFK52xxjLljnZtjVmJzgAZI8HGZ9hqNOvKvVUPZptu+iS6tuyR60MtqXpzjFtO3zf+R9&#10;JeGb6PX7y71wgCNrhoLZyMAQRcKF9AOn1FfO37Qn7ZHwb/Z2uI/DmsT3Ot+K775dL8GeHI/tur3b&#10;t9wGJMiFW/vSY4yVDYxXytZfFf8Aaj/bHtV0L9mmwl+Fvw4wIZPHeuwhtdv4M4P9mWO790rDkSuc&#10;nqHBytfYP7Of7HnwZ/Zzgl1HwRZy3etXmW1XxXrUn23WdQkfl2luW5VW7pHtX1BPNfzNmPFGNzit&#10;L+x6fJS6VaidrdPZwdnPT7T5YdVz7H6Hh8JGjTXtXd9l363f9P0PkiH4E/tPftin+2f2tdTm8C+B&#10;5WWS3+F/ha423l5HnKjV79fmOR96JOP9mNhX6IfDn4Y+Cvhb4XtvA3ww0ez0TSbQZhsdNjESZA5d&#10;yPmdz/E7kse5NejSCyecR56eoPU0yaOIMyWrMGUfMQTxXZknC+GwU5V1epVl8VSbvN+V7WjHtGKU&#10;V2CriZT02XZbH5K/FXSG/YA/aFf45aDAw+EvxBv4rXx7Y24Jj0DW5WKxapEi/chmY4lAGMlh1MQr&#10;9QbfUbe4to73TZVngljSWGSM74pEcAo6sOCrAggg4I5qLxv4K8PfEXwlqPgfxjYpqOkataSWF/aS&#10;8rLDKNrD1BHVWGCrAEYIr88/2VvGniv9l74pz/sHfGq+mmtY7eXU/hN4kvGx/aeiqSW0+Run2i05&#10;AX0BUcCPPh4VxyTHKhJf7NiJe70VOq9XHyhUeseineP2oo0knVhdP3lv5r/gfkfoqdQujjKdWHI5&#10;H51oRSS3DFmAycdccAe1SrFlxLBwpG4suBuz6jofrUSwSbDJvdSSTtcKR+gBr9FcIvaX3/0zhUmu&#10;hN5DZxtjPU4285p6eXbq00iKDjsP0qsiahHH5iFCW6kcH8AeP1qJ7sxqIrhH92K/15H60nhn0V/T&#10;+rl+3kt20QwxfbV82ThFycZPJrQ8lY+Uy3A43EYqA31oY8AkBgOeMCmzSxzKUtyzfLjd0X8/8M1E&#10;cO/5R/WH/MG9mlOwbjjgN/Q1HEbi7ke3h2RqPlZj1yRzjFPjijQbrj94cYCLwuffPX8aIjsZ3kGB&#10;twwAwM9QOO4Gf0rohCMLtO7X3f18iXNysmt/vNRo4IoQ7YIwF3etOE0UcewsIlIOQPvHPt2FZe24&#10;JDsThR9089fSovLE7F5Frku3qzVtRbSEMkJu0trFVKg/OxJI4/SrTSxJalzHgZwpBwDVVbW3gRgp&#10;2b+vfINRtptpK4Z3Y4XCqOKFFEupJ6XLctytvbMsPz5I6etQJGJ7iGAqRnc7bvb8OeTV+O3ECDaM&#10;jFRXcuLiFgCCQy8Dtgc/nit6HxfJ/kzGe33fmWPIUuTuPynAPoKsWbb12Y3Fm+8fQGq/kM6eWTgc&#10;AkVv2UKQ24C+nHsKxKLJmjgjL3IIC985rCvbuC72PG3ABIz9a0tUSU2mwEdR1Ga4y9do1MbZaZ2C&#10;xhOm0UDZ0tncWkeZrpgvA2k1jaxq7XEn2CylB3sBx1OasSwsIN1wOVAHIwBnrUWjaRpn237bbln2&#10;EcnpuPp9KBXNp7eOztIrdSefve5xTbdoLfNzdzKgHQHA4/z7UviG4+z26vj5i2Bn/wDVVG00+w1G&#10;zja5Y+YRu4OKAHRXwuLsx24PltyX7Co9RukhsWkXr0FXG0lbGJpo5crgfIcVyes3xt08ycbiSNsa&#10;+lAEthdhbd5bjPXIA5yKuTW83lsUfy5pmHyr/Co6D/Pes6zsZZLA393+73MNq9SDng84rUia5jbz&#10;GVJOOCpKn64Ix+tdNNJwaT1/Qh73exKdQfS4jZKCD/yyfjoe34H+lPh1BpEDKy+dj5gBWdNjUtwY&#10;HfH8yh+Dn0+h6ZqMQIgW4hO0Drn+X1rkUHB8jX/Df1+h2VnzxVVdd/X/AIP53LNkL5dTNwy5+QgY&#10;7025GsTzfvEKs2ACBxit22KmMXCDIA59QTV2DzDIGc/wdOvNUcxyeo6MhiDrK4kPbHBxWZHrN9by&#10;CyvEJQ9SOMAV0GoajdTX/wBnttvlocE45JqvHp8V2HZy3GQSKAI01V4l2Wi/K5wXPNfz2/8AB0pM&#10;P+HOfjCKMcf8Jh4VLMepP28V++UGhNd3THz/AC40bkf0+tfgT/wdIutx/wAEdvGJiP7uDxf4URT3&#10;Y/bxn8q2w/8AEj6lJan+W9RRRX0Rsf/V0P8AggB/yjG8J/8AYw+Iv/S96/aCvxf/AOCAH/KMbwn/&#10;ANjD4i/9L3r9oK/oLIf9yof4V+R+F53/AL5W/wAT/MKKKK9Y8sKKKKACvzQ/bB/Y0/aP+KPxj039&#10;on9kT4q/8K18WQ+FZvBespqFgNT0+/015zcxMkbbxDcRSMSJBGxPykFSvP6X0VzYrCQrR5Z376Np&#10;/ejpwuKnRlzQ/FJr7mfzd/s4/sAf8FUP2MdQ1rxh8KZv2f8Axr4r8QXTXeseNvGB1u48RXZmPzxN&#10;ey7NsY4JVQu7+LcQK/sx/YyufFl5+y34Lu/HtraWWuyaZI+tWdhKZrWG+NzN9oSCQ8vEsm4Ix5K4&#10;zzXwmOo+tfol+zP/AMkN0H6Xv/pdcV+CeNWXQw+XYaFOTtz7N7aPY9hZhPEc0qiV9NUt9z4V/wCC&#10;tfw2+J/xN+Efhjw98If2c/h7+0RrNx4ge2Fj8Q57a1sfDcbQM/8AaJknMbmNmURSJFPExyudw4H5&#10;/fssePP+Cj/7Dn7XHwg+DX7e118H/Bvwr+J1tq3grwB8N/gtpNtbaVpfiVUS6tEuS8cV0iuiuizR&#10;PcRNK+2QKWD1+7f7Vnwr8a/Gv9n/AMSfDX4eeP8AWfhdq+oW0Rt/Hnh8K19pKQTJNPJGGZBh4UeN&#10;juUhXJBBAr+ST9jbxV/wSM+Hfi7xN+234C1T9of9p/4sfCW0bxPa3/jkzTX19pC3aafqWv8Ahuzn&#10;KR3Vvp3mGSUySNJCg3YUgMPxLKJKdCdNq6XSzb1Vk7t8sfXfS/Q+gwS9phnHlva62d7vbV6LXt+p&#10;/bBRXnvwk+Kngb45fCzw58Z/hlejUfDvivRLPxDol8FKedZX8SzQsUPKttYBlPKtkHkV6FXzU4OL&#10;cZKzR880FFFFSAVyPj/QW8UeBtX8PRZ827064igIGSs+wmFgPVZArD3FddSgkEEdRzVwm4yUl0Kh&#10;Jxakuh82eFLy58RaFa6/MwCT2lvcq0gCfNNGJCDnrtzjp1+ldWJEtyBIshGM5C/L7EnPNcP4bht7&#10;X+0tHmQONN8QalaLETgLE1w88IB9PLlXrW2bqea4+yxwSxsx2l5MNGF7kMD1A6V+yppxU11s/vV/&#10;1P6MwOKVajCqnuky3LfWkUz30jMGx5SrIcIqL83H1yajOpB4jNbwtduuPKjg/iOeCzdAvvTF06yk&#10;ma4vVWUx4EPmAEAnq31OOvbtXEeK/E+r6PdRRwR28UbyB5PKDfMqn++xx+HvnPFB2Q1djz3x3HdT&#10;6SfD/hiO4S5juWuL26+zssIklPy7ZCAAqZwG/wAa4LXPEM1/e6JpvhCKDzbIjzZ5kDiWd9qZZjnc&#10;AfmPG3JwBXpup+NxrmnQNJpss6tIsMkkjkEM5H3VP3gBz71Da+DNPa6tPEnhzdFJHfQxSxhcq3zh&#10;csPQbS2B0xmsJ0b6I7qb5dSXwR4EfQ/Fb6tqM09/cNC06THCwmV22sUBOdoA/LAArR8ewXdx4wht&#10;xNMlveWbLKF6rEnzPtI+6pAAJ98d69DtLYWLQ3UrgK263V3HzyEgcj0BIyBVbxTbWVzfJDbur3H2&#10;N42JAxsZcOR/sqx49xVOjG1jmlJylzM8ssfCVpdw6faG2e4t44xqE6SLkyTOQpLtkMNoJI5wMYxn&#10;NQ698HdFmnknDXcaSSjH2dmbaG+9gNkZb8PrXtGl6PbtaRpNygiVwF75zge4HX8a3VjVnj39jkdu&#10;nSoWGjbUSqyi9GeBaN8Frfw9qNpNpt7KrQTJPdMNpLbCWSM7eMhjznNe6wSyQ2hSQM5lOSHAPf3H&#10;p+dSFIdwjTai4LyOc8kUp3yAtI6eSjeX8nzbm9Aen41rTgoqyM60nU3KVmPsVubbTIooFkZncwKE&#10;3En5gcDjPcihVjt0aa6dQCTkt8+FA57frT7m7WzlVZIHTcu6PyxuyOp6ck468VxmreJ0udZg0uFY&#10;kKzr9rjuG2BI8HDPjhQTwAT8zcAEA1vRwUq0moK7/JHJiMVGjaU5W7eb6HV20Rvk+0N5UVoxyi/d&#10;eRPUjHQ44/OvMfEPjrUJXex0G1TyY8hp3BFvbrHhjuYHBZVwSPWvV7/UbYWLzo0RTyWwE5yuMdB2&#10;x2FeUaXbS+JPhnfaZpbxreTLPcywYxtM7mQLt9GXAU9+K9jI8NSU5VKkbpOK1216+iPHzitU5Ywp&#10;Ozab01bt09WeQ+ELjVtb8fJrgRbiKG5825kZNsccb5UsQDwccKMntUnxR1+fXvEkmnwLshgcQxxk&#10;8B8Bcfh/OvSfgheW9xpcmmQR5ngm+1XUf3SVQYQN9D9eSc1xnxJ8JW02tWsvhgPc3F7vkuIUYO/m&#10;rksx544DcY4xX6XhsbR/tj2VRcqpq0X09T82xGCq/wBjKrTlzOpK8u78vkd/4P8A+EZ8L+HGvdKl&#10;kmlAje+jjfeVlQ7ZDt45UNjHoK5D4ieH7DWfFWl3tnOo/toKV8leQzACOQr1wcj34zXI6HJBAs/h&#10;XxCTY39ruayuhw0b43NFIF+9v4wTnFegfCbTdS8QXk/inW23R6YFtLTOAFn2hTgDrtjGAM4BNeXX&#10;wcsFXq451L2vd91Lb8T1qGMjjaFLA+zs3ay7OO55D4q0PVdG8THTvEsuWV1iN1jh41/jB7jtnGa+&#10;g/Bfgr4bLCl+kZnuXXzo47qTzfkIByqAAEYyM4z6ivRvEOh2PiOx/s/UbdZIzIFMjAblAOGKt1He&#10;n/8ACN6SNKh0Szwq2sZW1lJIeMgHBB6jp9DXg5xxnLE4WEKU3Ga0aWiPZyng+GFxM51YqUHqm9X/&#10;AExmrzXUPhy4vtPEahLV/JjU7QFC8KMAdDzWk5u9L0GCGz8gzCFI0M5IUlQBxt78VQ1KKxj0CayZ&#10;5GFpbfvTgHIRN2QB6469TzmunkvR9lhj8ldrgksx5yxB56+nA9Ca+MnOUneTuz7eMYwiuRWRyFpq&#10;Ok6bbLBez3ImVVVvtCENK3OCigEnOOAOa1LbxDYRy+ZNILcnO0XamJmA+9gOB346VdtFeCcrlWwQ&#10;YTtBcdyM46djU0tjFPLI14iThgSkTqGG49Tg+/apNDhhq1xrfie5m0uGWKytrWQyXi5k8yRCu9I+&#10;CGIC/wAP0rzb4paZNqWkW9/pV1LbsriG2025UJ9qwN2QN2QMk4OBk817xLYeZYSaVAghhWMwl4sR&#10;xjcBuXaOQGJIJHbJr5v+J9ppsdpf2l9aCa9sZZrPRLSPcssNtkEzz8nMaKDsJx1FYYl+4zfDt8ys&#10;fiX/AMFdvFdzqf7Nvw58P6nujms/2gvh8sIbGXjF/ICme4jPT2+tf0OXm37VLlSzeYQv51/PX/wV&#10;v0Sa4/Zf+HuspFJFYWP7RHw7tbPz1/evJNeO8rZ9MbeOnNf0JXhP2uQj/no386/W/DR/uK3qv1Px&#10;/wAUJp4qlbs/0K4OWOOq8mpk2tkDr1FRRqACOehPHr71JEcNn3/nxX6YfmBG/BpVweDSzgoNqYyS&#10;ASB0ApsZCYfOTnJzQAhGDzT1GVI/Glk5bOR7UxWKnIoAdteRQq9v6UsWN+09CafEAGI9VOKr89By&#10;fSgCSQYYn3+lNAyufTtViVCyh+Sfun0BqOIDcQR2oAr5PLDkDI+pq0ufJZO4IbioF4bP4c09Cuck&#10;n09qAEJIYOPqK+Hf2dQPhF8dvHv7N8v7vT5rgePvCUZ+6LHU223kEf8AswXIwAOmSa+4X3KMY+ma&#10;+H/2vUn+HGt+Cv2otPjJ/wCEO1kad4g8v70mg6wRb3GemRFIVdQe5Jr818Sf9kpYbPo74SfNL/rz&#10;L3K3yjFqr600ezk37xzwr/5eKy/xLWP3v3fmfovp1x52nqGO5s4+mP8A61WC3GCOa5DRL6JJ47iO&#10;QNDKuUZDlWDDKn6Ed67F1wQueTzX1eLpcs9NmGHqc0UR5Axnj602QgAZGeRgU4jJzjP1oKjdnr6V&#10;zG5KzBVATr3pUUqm6TuaipoaWWTaoO1RzQAoOeR07VMFVVDyjjsf501lC4xQE3SAkngfKueB7mgB&#10;6qjIwK7sjbgEj6+/SsyS7t9NWe7vZ1gtbeASST3LBY4oolOSzE4VQMYzjAA65r5n+OX7Xnw0+EGq&#10;x+AtLS88W+NLwiOy8H+HFNzfu56eeU3LbKeMl/mC5IU4NeJ2n7N/xz/afu4fEP7YGqDSPDyus1r8&#10;MPC87x2uFOV/tO7U7p3HdVJHoy9K/Pc14+h9Ynl+T0Xiq8dJKLtTpv8A6e1LNR/wrmqPpC2p6tDL&#10;HyqrXlyRf3v0XX10Xmbur/tmeLfF3iC/+Fv7CWmSeK7/AHtFqfiK6Ai8LaTK3BlM7KTPIMD5YztY&#10;dN/Sr/w4/Yi0yPxLH8WP2ldZn+I/jQsJludVBOl6e5O7ZZWR/dgKejOuO6opr7T8KeEfC3gPw9b+&#10;FPBGnWek6ZZrst7HT4lhhQeyrjk9yck9ya22Iznr3zXDgPDhYjELH8QVFiKqd1FK1GD6csNeeS6T&#10;qOUuseTY3r51JQ9jh7xj66v59PRWXe5e0C8Oj3yzH/VMBHIP9noD/wABr14pqLH7PaSBFbLc9B3P&#10;514y3EHAyWwAuOueg/Gvb9PsrmPR4pNRws21cKfXoMn3HWujjvAxTp4iO70fn2/r0PT4axLalSlt&#10;/X9feRwxyW0JKIJ3z8zZwf1zQLzUVjcw2j5ZTtGAfzq4gMIyF5HH3uOKi+13kdsz24DMMhlPUZ7V&#10;+fcyPpHBpXM6LVbuJFhmglDk9FUkV8y/ti/AHT/2nPhYPDthN/ZnirRbldZ8Ha+gKTadqkOGQ7xy&#10;IpdoSQD2bBKivqS31KZR/pEe1iOMj1p8k1isYVFDS46gdK4c0yyhjcPUwuJjzQmrNf1s1umtU7Na&#10;jpVXCSlHdHx/+x1+0Te/HzwFd+HvH1v/AGP8QPB1wNC8b6C6+W8N5DlVuI1/543AUspHAO5RkAE/&#10;XT7vMbd64z24r82/2x/h943+D/xCsf28fgXaPda1oFp9k8e6DBlV1/w6oAkJVRzPaqNytgnaoPPl&#10;gH7v+FHxO8E/F3wPpvxP8C3i32kaxaJeWdwg6BuGRwM7ZI2BR1PKsCO1fNcMZpWhOeVY+V61JXUv&#10;+flPaM/X7M10kr7SidNahzJVKa0f4Pt/kdrNkRbSG+tSfNbw/KsnTHA7mtSTULN4wAwODk4Iqlda&#10;pEUAIbg8DHX3r7PmRzeyl2M1UVLYuFHmHHzhRn6ZrQig3gKVyxGWJqul086eXHuQZ5YAn+lR3moy&#10;LGtpBvA24J4yxz1Pp+dN1L9bgqLW6sTXEa2sTSuAxH3eeM9hVcQoFEQOQPmb3bqfzPNRXlhJb6cb&#10;qXGflP4AgnpU0aRCMSbwAV4JPGDWqjJ00kt3/l/wRKUYyunt/Xci+0xsAiMRnhSQQD7AnANPnd4I&#10;hEoLOxwF7k1disporAR4BZyWCP2TPAI/pWjbWcVnbedKD5hH32YtgZ6DJ4FazjTUnvp+JgnJo5xL&#10;KQSb2fLY4ynAP51ZWOVpNnmMMdSoUdfwJ/WtiSUtNEkWCHBLe2KlRI8bW4Yis/by8vuX+RTgjFla&#10;xtQI5bmUs3XJXgfXFRPBDfTiaOR3AwN5IPT6ce9dHJDDFAI0QMSSOf8A9Vcy1lOVJsdqsOGHQZ/C&#10;lKtJq1w5UtTfi04eaGY5ArcEaRgHjA46VxX9pahpiedqA3LnaBGc5rPv9Unni8+WV1U8qmeg/Csi&#10;g8T6pLLfLYWjMDxgDuTWpZLpuiWgfWJUM5O7c3JHpjiuM0kxz6kdQMbyKowmeSx7VdutE1fVZzNP&#10;GRu5Adunt/kUAdBd6pBq0q2kBDIx3sRxwK0G1DS9FsiGeNehVVOf5VxQ0PW9ORmtlUyONiIp6D3r&#10;GGj6iLmP+2EcR53SbeTn8KAO8e7bxDtLKRGnzqF7/nV2OyM9sY8lCOFwM1nL4l0+xj+z2kSgj5Qu&#10;TnFMh1vUbiXfHbcf3snFAE8GivFcrJNI7Inzck44pkNhDLqQuZBnLZGeQAK0hc+bbPBOQhbk49u1&#10;c7JFexNviYMmdvBORQBs63IJoiucJEwc++O1Ztjf/aH8hQQdob8KYfMuYJODgDjNN0qF7YSTv94r&#10;t+goAu3uN8SxYEu/Ix1weo/LrRayWnmyy3MTtyrKi8nkcnA9cUSRy+cJLZGbzE2fLjI556kdarX6&#10;3dtIk0QCt9xgrbmIz3G3HX3rerTbhBrW3mr+lvxNcNJXlB6c2nl039djZinWPLLEyRscMD1x+dJ9&#10;uaMyyQEkgnYWHAUd6hOovJGsaJGxxlpH4AH51my6lCCbM7Qx5O3p7VgZtWdi1b6fGUR5W2u+Xdu/&#10;Pem3VzNaWEn2MmQluBjrmntNLMyrbr5jnAYgcLW35SWUYU8sBuYn1NAjj47VtP0gvIxaeUliv93d&#10;X893/B0Oosv+CNXiyxCszHxd4VkeQjgE6gOPxr+he6tmvJG2nARxn3z6V/PZ/wAHT2o+f/wSG8Xa&#10;fACI4fFnhXcT3P28YrbD/wASPqNbn+XDRRRX0Ruf/9bQ/wCCAH/KMbwn/wBjD4i/9L3r9oK/F/8A&#10;4IAf8oxvCf8A2MPiL/0vev2gr+gsh/3Kh/hX5H4Xnf8Avlb/ABP8wooor1jywooooAKKKKAAcc12&#10;nhT4ofFLwRo0Hh3wzrZisLVpTb2s9laTKgmkeVhvMayHDOcZf65ri6K8vNMlwmOgqeLpKaWqutma&#10;0q0ofCz2B/2gvjHNaSWN9e6LdwzI0Usd3pW4SRuMMjiO4jBUgkHgcHrX8f3xm8NftA/A68074T+P&#10;/wBoL4S/AfwB8Ktd8Y2XwpNoU1jx1b+F/FBmjutO+zwbp5LKeGUlIbhjKpCMxLRxsP6oa+T9V/YU&#10;/Y78QfGDU/j74o+HHhbWPF+sTQ3N/rWtWg1B2lgiSFHSK5MkMbBEUFkjBJGSSea+TxXh1lis8Nho&#10;x772fyW/XqtGz28szyVHm53p5Jb/AD2+5+h4F/wTA/4K5/CLR/Cfw3/YE/ZT8L+LfHHhrwl4dfRP&#10;+FlajpF9p2kn7FFLOZLmdw5ha4k3KimIIpZUBPFfuhH+1v4tUET+GNMc54MeqyoMemGs25/GvlSy&#10;tLTTLJNN02KK2tohtit7dFiiQDsqIAoH0FWK434TZNPmnXpc0m2205Lfy5mcmJzPmneEbLz1/RH1&#10;xF+19Pu/0rwlcBcf8u+pwyNn3DxRDHvnPtWnB+17ohA+2eGNeQ5w/kzWMoAz1BNyhPHbAr40orkq&#10;eDGRy2jJekv80zH+0Jfyr8f8z7lg/a1+Hz5+06V4khIxjNtbSZ/793LY/HFaUX7VvwkcqJjrkORy&#10;X0q5bacdD5SufbgEe9fBFFcFTwNyh/DUqL5x/wDkRrHvrFfj/mfafgrxboXjjxR4n1jwyLhrOXVL&#10;eeKa6tprYktY28b7Y5lVz88Ry2MenQ16Y5MYKgDA9Djj6fWvnn9n6WVrTVLWPIHmQPuXqSQwxXvw&#10;hVXVWwSckjr+OfrXxmeZVDL67wcZXULJX3ei3sfvvCOI9rgKM4p7W/Ewdf1S50mzS4hjtyrMRLLc&#10;biVB4wgA69zTdJ8Rabr6eQkK7cYJbBDFOrKD0HBxVHxOkGoRGGXfIIZVkYcxhmByVPqDgVmz6g0c&#10;QlhC7yFMMSKFTknOAPvBQvJ/DFeS3Y+t9ndI6nVdLg1GL7LCwt23hkkAHGMDB9q4iGC68OaNFqe2&#10;S6lV1tbdQCQY2+eWRY1I+Y5YdyFol8Qq2/e7uttaSvKmNg/e7fmZc56ZwD6Gt/UNbvJIE1GNPJtf&#10;sKLbOgxhmwzmOMZJOSqbu/IFRzo0jzLQhtftE2qQSXbvNJEk15MOsSOpO2InuFJG/HGfbmqent9t&#10;vrqa4cySMjW6yNgB2dizED+7xx+FU9T1SXRzLpNtHGg2p50gJeQKOdjJgd+Tz9RWLo+utczNIQwk&#10;V5MKwHVyuBgjjHBp8yGz1TS12hI1G3gQtH/dwCQe/GAKvQubomWHaEQEBpPlByQuf5/zrmtIv0az&#10;lvX8gKEBklJI3Sscbs87srgADrzUt/rmkxQ5hnDHiJWDlVLDAJfjgDGKZk4s6l5IIbea4M0bAJlm&#10;xmNQo6H29cc1xXiHVZbDR4tU8PyTCKKOWQsgQWxUkZJVirkn+EAZ61Ti8b6Vp+jxyX9jLcJLcswE&#10;UW9RDEmRhcqzb2K81MviKfxXE8UWiyX0gUObVofsqqrD5VILEEHGSd3AySKBxTuXdGt9T+zrd36W&#10;8D3MZMtyZ28/ySAx2RfwDBCjvjnvWf4j8PeAnuPterxQxEnzS7MUEjAYAcbgGOQcZz7VS1bw94i1&#10;/UEv/Ht9ZafFYooh0/S5woiMvXzJOScqApzk46Yrn9di1nUtSubfw9o32hPssaSG7diSr8fIW4y2&#10;QzE+uBxxXdllJyraS5dNzz84qqNKzjza6IxPEOoeDWZ9E8PC7nuVlAtorWdxGhZcE/LhdvAzzwMn&#10;jrXH+FNfl8IeIJ496S3IgksZRE+8SOuDCyAdSCSMZOfpXQarpOleBdLtNM0vyX1qULaTvGR5irMc&#10;yMowcYHygnGOfStH4K6boep6lfyfZUMtrdHyLojcRHK3ABPGVC8H361+iUZUKeAqtpyhtrvvv6Ox&#10;+aYr288fSXMoz3Vr2229Vc8m8M69qPhXXYtfy8dtezyQzsB95N37zj+8uQRXZeHV1fxD4x1DxF4S&#10;kggii3Oi3PIIf5iv44yTXfTfDzUPEPgq+0i08tJ4NauJYZZx98bx0IH8SnqBXkujeLtZ+HkV34Y1&#10;WzyD5m2J/lw7DAbPGVPv+Fem68cbTrVcNFe1XutP+XuebRoSwU6NLFNuk/euv5uxz3iPVb/xp4iV&#10;ba2Hns3kJDbjczsueRjGSSMngYFfWnhLwo2k6Bp+l38jJLbRhp4oziMN12kY5OSOSe1cL8LPhtLa&#10;W0PijU3xc3GJ0VM/u1cE7gf7zA4Oe3A717l5QgQpH8rEfdHbPYmvleMc7p1Y08Fh/hha/m10PruD&#10;sklTlUxtZ+9Ju3kiZI2Q7WbJwTx7nP61BPArbSvDA5z2IAxj8s1Y5C56HufQ1BN5giYv8wxkEdz9&#10;K+HjKx9u5XC58OW2t2Qmu/3SH5PM37ZADwR9DVNliWA39jucRuIMA7tzBvLH/AsjGfrWuFf7MRKS&#10;GVSQAcfNjvXM+F4bK30LTi8pWVbcTLC0hHmyMCWZhkAsGJPPrUFxlc6GK0Z3MnCOoYKx+bqR298U&#10;JcuAXMbCTqWA3ACuSs9QbWEa/trl4rc3TW9pFboC87JwWLMceXvyMjrjqK0r/WdV0mEQhI7u4bGy&#10;BWbfIT1PlqrFUX+JgDkDjkigosTatZyGDypGkYX6wXIiG9UbCsUkx0JyOK+ete0jUbq8v5PEF5qE&#10;b393Je3r2sZeaaEEJFEIh/yzUAA5IGDzzXvfhPT7DX7o6dZ6sheG82ahPDHtfiMPMys4BRQxCDIz&#10;gdc1meK/CHhS+Emn+Hbnz7GMm2uJkmZYpJw0bMrHcTgKWJwedtROCluaU58p/Ox/wWI8Y+INT/Z+&#10;+G2gJCx0j/hozwNcQ3phMZmdb5wdxBZSSWJOCew7Yr+hy94u5R/00b+dfhP/AMFvfiJLqPwB+F/g&#10;COwtbK0s/wBoDwCLaKPcJUCXzcsMY+bdnr3zz2/du/Rhey4HHmMM/jX6x4b29lWSfVfqfkHibJPE&#10;UmlbRlWMk5yOxpYzzg9OtCddrdDSrgMe/YV+ln5kSSncAR1ODUQztwBx3PXJpybTwx6dPShQqqZM&#10;57DFACZzHj0P86awxjp07U6JlWQM2Me9LJ6DpQA+M7QsnA5Iyartncc9O1SbsxbR65NNODjj60AX&#10;IiJImDEDbg89c9wKqKcPnpz+VWrUtI7RgDBUnJ547mqbkk8cUAK3DH60KMnbjOTk5pzKNisBjsT6&#10;0kY+bPoelAEj7WBORkdAK4zx54L0b4jeCdW8A+IkD2Os6fPp1yD2SdCu4e6khh6ECu3jQF+QCdh/&#10;D3qqRWGKwtOvSnRrR5oyTTT2aas0/VFwm4yUouzR8n/sW+N9b1v4Ox+C/Frk+IfAuo3Hg7WQ3LmT&#10;Tm2QSkekkGwg98Gvu+KUXFvHODjK/Nj+VfnBdn/hS/7a0F//AKvRfizpAtJT0RPEOjLmM+m6e3O3&#10;1Zu9ffuj3jo32Z2ARjwPQ1+bcAzqvLZZdXlerg5OjJvdqKTpyfnOk4Sfm32PoMdKKr+1irRqrmXk&#10;3uvlK6OiIbBK888bjimsCy4HU9T/ADp5zt25xTNvuelfUEIdH8yjHc0+NwuQO9c7PrelaFZ3t9rl&#10;zb2VnZqbie7u5FhhijA+ZndyFUDuSa+E9c/a1+IHxr1S48CfsTaGNbMUptr/AOIOto0Hh6wPRjDu&#10;Aa6kXsAMdwrg5r5nibi/A5TyQxMm6k/gpxTlUn/hgtX5v4VvJpHXg8FUr3cFot29EvV/0+x9dfF7&#10;41fDD4H+Gf8AhLPijrNppFoSVhSY7ri5cfwW8K5klb2VTjuQOa+ObfXv2rf2wyf+EIjvPhN8PLgY&#10;/ty9jB8T6tAe9rDkC0jcdHJBxyHbla9I+FH7GfhLwp4lT4rfGTUrv4heOW2u2va+A9vZsOdthZnM&#10;cCqfunBYdV29K+3oXcxlmzn1NfJf2LnGd+9ms3haD/5c05fvJL/p7Vi9E+sKTXnUktDv+sUMPpRX&#10;PL+ZrRekX+b+5HgXwZ/Zu+EH7POiS2Hw501Ybidv+JlrN44uNSvnb7zXFyw3sWJJ2rtTJ4UV7soM&#10;b4PA2gYHPaqDsWlXcw4cN06AVYLoynbkcnBxycc5/Kv0LKcowuAw8MJgqMadOO0YpJL5L+meVXrz&#10;qSc6krt9WTknGPwpGI6dcVHGwkYncqqAWZ5W2ooA6ljjFR29zYXtslxZzLLv3bNoPzYYqMZA64JB&#10;OOMeteiZHYeG7vRbK7bUdeLhIYi8WxS37zscY7c11Gna6/iFvNSUyx5O1ugOOgwelcEumWd1F9iv&#10;iNkg2yE/dK/j1FZ/h7xTYWV2ZtLeN7LzTDK6nhWQ4yD047+1fI8UZG8RTdaDblHZdLdbeZ7+T5kq&#10;bVKSST69T3ES3MTfJyoHTrUQmuHUTAYxy2B1FZ9vr1jcxMsb/vCOQemPUGrrNJ9nSOMHBG4tX5I0&#10;faRlZkol+0yhpsbFHBA4qGCBgxaLd170+GzughaY7EAyFGDz+NLboTE07ZbqFB6flSu+xbjF9R1x&#10;Mp2xOqyYBVh1U7hyDngj1Ffkh4X1XTP2Cv2u7P4MW9zGfht8Xr97vQtIicPP4f153WJljhBLiyuX&#10;ZVBC7VJAz+7bd9c/tUftSaD+zf4Vtv8ARZdZ8U65KbDwj4VsQXvNTvWIVQEXLCFGI8x8f7K5YgV8&#10;raJ/wTfi+JXwv1zxr+1Hqs1/8XPGUEV4mt28mF8LTwnzbO109Y22hIGAWUqcMMqpA+ZvyzjTEV8V&#10;i6VDKIKeJw753K9owi94Sdnd1Voo9NJtrli334fljBuekX978/l/wD9ZZZbSDLGJjt4BIBxVRPLd&#10;DctkbgSMjn8K+Hv2Ov2ifGPjiDV/gD8fY1svif4EZbTXoG4XVbPgQarb9N6TKVMhUcMwbADgD7sh&#10;S4eSS/lAVRHhF7/ka+/yTOaOPw0MVQ2e6eji1o4yXSUWmmu6PPrU3CXKzNQXbQKw+RM55PJ+tWYr&#10;jT7PB1GQKzcqmCePqKZPOYLaCOQlnwZCPTJqGRxc/NKA2B39TXrGRs3V5Y39uog3Y3cA96oRJbQ3&#10;O1BHuXndtHBPocVj6nNb20cccO9GKkrjOD9Kp6fFeMGklL4OMZPJNUpNbMHHudZFJLKd1zOUQ8bs&#10;jJx2pL3VLVoP9erIvCgdSagFjE8SK4kJQE4HqazoLG3gnFxIhBTJUN61IF62uBMwc71AHDEECtU7&#10;UAuC4IHRR1rn5tZ1a8kKQwho17AcfWqUt3qVwRaxwEFjguAcD3oHc7H7XNPltu0HoO4qjZBbGS48&#10;1s7j5lUEFtbSKk8srSEgYHC/rVi5iDzuiDJYAj0A/KgRMsUtxpqzOc75s5P90VA3hnR7i3a8nuG3&#10;IwDxEkA5Pb2q5e3pCR6fEm0HoRUNxLFbS7FGSU6dqadioysXT/Z8UcUGnhNqDGAOQPWr1zKieWEJ&#10;zuGfoa5lIbWBxcyb955AU4/TpWlFP9plBY/KFzz1BpEmrPLBHcK0ZztPJPvVIuGvo5+CjA59qrfJ&#10;Mr7epOCQfSicIAI4z8wUjA7ZoApalo1vPem4QmOQ8rJjI/EViXDeILad2QpMiAgMiYH5CuivJJBG&#10;qoMjy8s36fnTdKuRHo25uGkkYc+gPWgDn9MtdU1q3Zrl0t1A7g7if0rVttPSxiKtL5nOcjocVLJZ&#10;LqUPlMShjO4OP6+1Rm9tdJQWQjeVgdzSEdaAHuwSEzSOcNyqEUoWS5gDIAvzcgd6qy393dzgsvlx&#10;AbmHX6cVJHPI4LhsqDz2xnpQBOs3kABj2wKzXuPtVxFyW2nLH3Uf44rAZ7y6u3SLc3zEDHGK2IYV&#10;sXiEqt8pIc56bh1/PFb4f4vv/Imb01KWo2N1HKqWxbY/IGencjp+NYV/qEGnWpaMBp3bG5uwHoK9&#10;FmT7QhZcZQ7kPuO34jiuQm8PWOpXYknfZjkqTtbJ9iRXHFqL5TuqxdSKmld9f8/n+LuZNh4y1axg&#10;2xrGQB/EOtXJvEE2puk94jAnC/u8gHHetX/hFLGfmJ2wBgcisy61C40C48qFVKqcfvFzn8a1TOVx&#10;a3N3S7KadTfSbobdZQyLJ958d8+lfz9/8HUJhX/gkD4xfjdN4u8KMoHoL8V+7L+MLzVrnF6gECHJ&#10;WLIP61+BX/B0lrun6z/wSF8WNab12eK/C0YVwATi/HNbYf44iW5/l5UUUV9Ebn//19D/AIIAf8ox&#10;vCf/AGMPiL/0vev2gr8X/wDggB/yjG8J/wDYw+Iv/S96/aCv6CyH/cqH+Ffkfhed/wC+Vv8AE/zC&#10;iiivWPLCiiigAooooAKKKKACiiigAooooAKKKKACiiigD2X4beK18JeG9Y1BoGnCzWoKq23JfcME&#10;4OBjrxWpYfHTU7a8Ms1jbC3LD9ymQ6rz0Pc49q53wnavJ8OPEkkJwQbYkAgFgrFmAz3xmvKFPGQK&#10;+NjkWCxeIxE6tK7vb8EfaPPMbhMPh4Uqlla/4s+5LPXtN8ReHE1exRp1lcyFZSAUaMcqcen61xaX&#10;P2kJcTb4rma6GmRKq/IiTsGMg5wMKOPoc9a8g8MfEr/hHNDGgrZoyiV5TMG+Zi/qG44x2rsfDHxB&#10;0uSaQPO1tclWFus0W6LfghDuQk5G4/w1+Z51wdjKdWp7GleHQ/U8m41wlSjThWqpTtqa1vFpGsT3&#10;ECW0dlpWnF7i/cs0s1xsyuN2D17g8D8asQeJpvF92unxxx28TKkUKoVZvLjKtGdvbjPOOeKqwpdW&#10;Ph17Xw1Lbapd3ybo44UJOVYvJJIv8IB4AYdeOelZukeFbvTblLvTtmoo4D3U1u6JJE4JKgjOVJOR&#10;g+3WvjquCr0l78Ntz7CjmFCo/dno9jrr/VoV1bVbyFZZLpmaIRIvKQxn529CTgemQOKwRrlmLya9&#10;Z0BZo+GQxqQ37tzkjGVUlu4J/CvSbnT77xJozWRzZyysJJEi4JUHGCw64J/GqNl4BjaNl1WeOULG&#10;FCRoqhELE/McknJ4yfQDtWSV43SOhysmw1uKLToYNCtJdhJQgBctIcZzwOgz7DrVbStMtfteHZ3B&#10;/wBHDluvXcBgABeccd69Fkh03TdPOp3U0Qh8tVedyCNqjbjP4VSbTrKJF1HT44p2wrxAE4x1woOQ&#10;GxWqtYzjVT0EiisodQW4uygaRMwwADzHzyZNv8KDAAzycUuq2OrXbz2EV5Z6ekkLsZ9rSXSIcK+x&#10;V4UnO0Ek9cVzOm+IdNn17+1tZgnhE8hYxRxF5BFAWWGEYUYLEZA5JJJPFYF4/jjxXfTar9jFrI0i&#10;lLd3CuiqcQmQv6nkEKxBJIXhaASfPe+gkXhDw9pxlttCEZOnO9tPd3YeSUy+WHeQBMs7jIx6Go9a&#10;8ZeJLG0ZHguZDfyxxafdys1uyqNql1t1+ZmkOTtY4UYJPavNNf1jTvhOqXvhvUXvNfnLecGic28L&#10;MxLESzZdmG1RyDuzz0xUsGteJjq9tpejzyajqH2Mx6hqd0VuFilnAkECFx8gQYUnuSa5vaJVVbc2&#10;qUW9HsesfD3SLOaK5vtZiE2oPI0byzkOGhLZQxtz8gHI4zkcmnfCfT10H+19GhG8Q6kBHNjiRfLG&#10;MH/ZHUe9dxaaS7zx6gGy0ECWcUWT5Q4UyORwCSd1S6HpFzo7XuGSQ3d49yrhQpAZVABA7LtwPavo&#10;5ZtUlTqqT0lbT0PmP7NoxrUlbWN3fqbCRRhGReCz5Y8jpknOK5tNG0GTVb3VtVt1u2JjgCvghQqf&#10;Lt693JP4V1JWYsN5wCQT8vp2rOisXPnTOwSJXCxggB3dhgtjsBXmUa1SL5ozab7Hq1cPTmlGpBNe&#10;ZbluxOWt7UIVXICoew65Oe1OTy8hkwR6r0P/ANes2D7OQ8LkIFKiSRAFX1x+NaUAhKqildqHaAOn&#10;rj8K51T5eppNJbFoAshbH4UL5m5gAVxj5s9/TFBXIxETnt9aU+VHkXdwoUN8yqfn4GeOaCEL/Zst&#10;zB9obOMbml6frXMTaZoGpTS+FZDI628DTmeMlTEmScBxyCckDHOB9K27y4u9TkSWQlIEXEEA4B/2&#10;mx3IrBW3sYr+7muXwZEQPs4ZI0BBYjuMnn6Cg2jGxq23hvwvat9meK1RzHGlm8SmKVI2HyHc3QqQ&#10;efzGTWJeazqUOlXOrWvkrqGm3kUMt/CN5e2KjDBSOpyuB0yOOtW9N8MaNpt/JA32i9u9QQTS3U7B&#10;9qAHiMrhVAJBAA79cism5i1PSb1td0JbWYyLb2s+nzsyeY9sz4VWwRu7/Qe1BV+xi6vd6+nhiHWZ&#10;3Ty7u4+yXs6w8yRxOzRTDBCZbcMgkg+hrkdR+JMuhwx2uoiRI9OM0zvHbGN55ApQrJGcIhGeoGMH&#10;1rj9e8WCHSZ/D9zZ6ul1NdBbWxaGQmOHczOEY5QnJ27hyB0Ga4q91vWdV1mUa7baxp1g80zvaGN5&#10;7qf7WQXhRmUKo4JBODyep6ctSq47HbCktHI/ID/gsZ9rv/g58Pdau96NP8fvhxIRMQZJd9y5804B&#10;27zlgMjC8Y4r+i2/B82Qljy7cfj61/O1/wAFghr9j+zj8M7S+029tILr9o3wJc+dcqUDGK7aNUAO&#10;CdqkY4xzxX9FN+B5ku49JeBX614YfwK3qv1PxnxQf+00vRmaoYngcAU5SS24+ucUMFByOhHFM5HU&#10;H6V+oH5gHRs9Oe9WXXEHygAbtx7dagZcKGPftUiYaMgmgCCpdoZFIznODUVTRMSfL7HrQA1PvbT3&#10;4oXb5nHIzilUfvD+NMOMDHpQBPbMFn25wDlTj0PaoH3BiPwxT422yCQdc9T7VJOo81uuevNAEajd&#10;ER6HiouexxVmNtsWMZycelQMMHFAFiHcsbSE/wAO3p61AwPOetSxMxRowP8AaP4VGABj3BFAHyp+&#10;2P4C1fxl8ErvXfCSn/hIfCV1B4w8PyIPnF3pbeayL3/eRb1x3OK92+Fvj7R/if4C0T4jaIVa01rT&#10;7fUIwDnZ5qgvGfdG3IR6g12JVTlXAYHhlbkEdwfY1+ZXwv8AjZ8PP2Ob7x18C/irftZWOgaydb8G&#10;wrG01xfaXrRM8dtbRqCXeGbchGQBk5IAJr8m4izTDZDntPNMXVVKhioOnOUmlGNSkpTptt6Lmg6s&#10;W+rjTj2R7+DozxWFdGnHmnB3SW7UrJ/c7P5s/Xphvf5ec9APevjv4y/tjeB/h54iHww+HVjd+O/H&#10;UxKQeFvD370wv03XtwA0duin72csO6gc14jZ2/7Vv7YMHlXcl38Jfh5L1hjOfFWq279AxwBaRuM+&#10;jY6iQGvtH4O/Ab4UfALw8fDnwr0e302KXBu7rmW8u3H8dzcPmSRiecE7R/CAK8Cpnmb503DJ4PD0&#10;H/y/qR9+S70qUknr0nVsuqpzWp7MKFCglKu+aX8qei/xSX5L70fGsP7LXxU+OWsW/jf9tLVo7my8&#10;4T2fw68OzPDo1rggqLuVG33MgAGfmIz/ABkcV+iOh6HoXhfRbbQPDVna6fp9pGIrSysYlhgiQdAi&#10;IAqj6Cp9Ti82ycAcjDD8K5tdRuliEStwvA45x6V9nwxwLgsBGVXDxcq0vjqTblUn25pvWy6RVox+&#10;zFI8rHZrOUuWekeiWiXov137nZYGdp71YZpC4UkLGoJI/vH0rkoNWuJLuMvwMgFVHXPFeN/tc/tD&#10;WP7KfwC134533hvxR4wOjJCtv4a8G2MmoarfT3EqxRxxRRg7VDNukkb5Y0BY5wAfoMVD2Meao9DP&#10;Dv2r5aaufQEMG+/dpTxtyoHQU6QqpIyq5BbDDPI4H/6q/GD4X/8ABYyPW/FnxH+Ffx0+C3xH8A+P&#10;vhv4Ag+JNx4GgNt4j1LV9IumgSFbMaeeLpnuYQYZFGwMS7KY3C9R+yt/wVWv/j1+1BpH7Jvxs+DX&#10;jf4R+L/FHgU/EPwfbeI7yzv11HRcM3mTLbbZLObYjt5UyBhsZX2NtDefDMaMpKKnq/8Ag/5M7pZf&#10;WipScdj9cLqe3gkhjiAnclA/mlfLBbOFOc4525yK5m48RNa6017Kwnu4d5WOZtlrGyDnEnVgqjsM&#10;Et0GMV8Jf8FIf+CjX7O//BOf4Tt46+Lmoyvrl+kk3hfwZaKsupeIJLQoZVhBVkgghLqZp5PlRccM&#10;xCH6P/Zr+Ly/H/8AZ/8ACH7QGm6c+mW/jzwjpPiaw0W5liupIU1G1inCOQsSHyzKQ5QDJ6dhW8cR&#10;CU3TT1W5jLDTUFUa0Z7Ra63qmu3dxZXTJKyxr9pW0jZoYy5Y+XvIHOMZ9jVmy0+O2thbQJGIl+UJ&#10;BgInJABx8pPHI5/rWVeDxG8M8c0bTFyq+YsgiCgKFCoDx82B3PHSpYbKa0ks4bpJCwkJKQKZI418&#10;shd5LDnB9Mk5PetjC51VjdXOmBVj+eHPzID8yjPVf8Oleu6Pr9zcInmbXjb/AFb4x07H3rxy2BMA&#10;nVSA4DLkYwP8TW9pT31rOJ4VeQMQrx5xkscAjjGf518dxFwzCvF1qCtP8H/wf6Z7+V5vKDVOo9Py&#10;PZ1kmlT943zP0A9K+Z/2lv2n/BH7MHgSPWNZSXVNa1G4Nh4Y8MWPz32r6g+AkUSKCwQMw8yTaQoI&#10;AyxVTsftK/tF+B/2XfhyfG3jVZbu8upRp+gaHYjffarqEg/d20CAE5zje+CEHqSoPw78BfhD8QJ/&#10;Hsn7Wn7UUaXfjrVU+y6FoUKLJbeF9POWFvAGOBPhsSyZyMkZLMxr+es4zXFV8Ssoyhc1eSvKVrql&#10;F/akusn9iHXd+6mfdQjCEPbVnaP5nq/7Mn7OvjDTPF11+1R+08YNT+J/iAYt7VW8y18Mae4xHp9k&#10;pLKjqpIldSTyVBJLs/6JJpKW90t5PICVTIRuxNeP6H4gOqT26krGN+51cBXXbySVyf616T/Y1rqU&#10;rXD34kyc/uzjHsK9vKeHaeV0fqtOLTu3Jy+KUnvKT6yb3f3WSSMqmJ9q+dO68j4V/bB+AXjjxjfa&#10;d+0l+zxtt/iX4DRrixaPhdc01cvPpVwBgSB13eUGPUlRjcCPoP8AZv8A2gvBP7S3ws0/4l+DGlR7&#10;kG31TTZz+/03UIsC4tJhwQyN90kDchDd693WwtEg+yW8jxrnJK4yfrX5W/HbQdU/Ya+Ncv7XXwvt&#10;bi48BeJ5Y7L4t+HrJM/ZZWfEOuW8Y4DKzfvsYySc/wCsJX5DOabyfFyzaiv3NS3torp0VZLyWlTv&#10;G0t469VL97H2b3W3+X+R+pEBjnuWaQZEbFee+Kh8zzLp9o2qp4yOprk9A1vS/FGj2XiDwzqMN7p+&#10;pRx3tldWx3xTwTAMjow6hgc11l/qFrZwiMkK/mbSfXA5r9AhNSSlF3TOJq2huiNLy2t4rhItsQYk&#10;kZzk8UXj6dA6qCu7b8qx+v0Fc9b3UmqPvhY+UMbscdKkYuJDNGokIBVeM4zVt3Bu5uRXabOMszYG&#10;AOBipntHuUNx1UAnI9B7Vi2Nvcvb+ZJMYSH+42OfzraTUvsdp9giAdmyN49G68Cqhy/aHG3Uqi9W&#10;zg8hlyjcZHWqc/im3gDqoHGFHI5PekliE+5Ffae3tmqum6BA0++5/wBXGDjI+8fXmoJNHTr46ovm&#10;vEoVW+8ep47VPJG7b72X90oQhQP51V22aJ9v+ZBGxVIkwAew4qDUbu5a0+1XCYTjCZzx2zQA/S1J&#10;YyTOZifuDHSrN/FKIw4wWDAHFZ9hq0NvbfaJE25GFAqq+vo7KhOM88igDQjGGMc+GOPlFZKWt69w&#10;89xJJbx7ueccewqxGl1LcxyM42g7jj0NdbKtpPH5cmDkfd9RQBz8VxpUK+XZ3e7b/f6k9+tXolXy&#10;zNu3Fh19aR/D+j+YvlIAWOcg96pXcOpwPtt13qOp4/lmgC426dhAvC8bj16VZndPJEcQGAdo9xVG&#10;2nEyeXKPLbPKngk1JfyRqdiD+EdKAE3C33q2W3qMhfT0qjFNNc3bxJ8mV3A9cAVUntZZdzxzCIFe&#10;55x+lamlabb6JA95cyNO8qjqOg7AUAXZRbQWxuHYnHUYrl2a4UFoiEV33n/dFaWpXllIyGXKqDuZ&#10;cdfQVkXt2fORbeM43Bt3+z6YoA3bNIvINxHGFJ/ix+tUHnjZt5O4F9pB6GqOu+JhBELS2PzEgYVc&#10;CsiLUpBt83CgHkY9f60Jhc66O5MDLarnYxO0nqD/AHf8KlkEMko3LkgYy46U/RIBfyySXMeYtuFD&#10;/wARNI/2i0YxorMgO0L1YZ7juR7V0NKp6/n/AMEUZOD0Mu4D5+zWsUbHgnKjoe5NPi0Ke4+aZoR3&#10;2rHnH5/4V01rZEb5pwVzztbhgBwufTgZ/GrYVY4WfoOmenFROEIuyivzNo4mq18b+889Gn29lcyW&#10;8cfmA/KOn3hjOOO2a/nk/wCDonRbe2/4JAeLtQyBIfF/hcbABwPt4Ff0ZfaQqyRGNWAkc4f3JYH8&#10;jX88X/B0Skn/AA5r8WFxjb4u8K5J686gMD8BitsM+ZQn1Tt+f5bDxC5azitv+G1+e5/lx0UUV7pR&#10;/9DQ/wCCAH/KMbwn/wBjD4i/9L3r9oK/F/8A4IAf8oxvCf8A2MPiL/0vev2gr+gsh/3Kh/hX5H4X&#10;nf8Avlb/ABP8wooor1jywooooAKKKKACiiigAooooAKKKKACiiigAooooA17B9R1FYfDtocCW4yi&#10;ZADSPgAsR1GOADSavomoaHqkmi3aMJ43EZQDJOeRjHXIxiqVpcSWd3HeRna0LrKG9NhBzX0Dq/hb&#10;U9F8WN4w8PI18s0D6gDKMpCZB03Hh26lF9MHpXh5lj44SqlJpKSbXm77Nn0GX4F4um3FNuLSfkrd&#10;Dg/DHwo8ReI0eWXbp6oQIzeKy+Ye/BwQB6//AK69F0n4QeF7NUutWvGvCxG6K3bywD9eWxwa9Ei8&#10;Y22o6DFdX4lHmKCxni2biPvYGeM9ulcT4i1VdOBSO4gbzvnie1TLRxqehzj5m6nBwOPU1+O5xx3m&#10;NSUoKSUdrLT9T9kyfgPLqcYzcW3vd63MvU73ULDzD4UgFmqz/Zw9su1gYwfLdyODu44NXbxba2vJ&#10;dQ1mG3mMdsPtjQEqszKykB9jDJye+fU9a1PDsHi3ULb7RdTi2hVWm8mWDcsgUZAYd93B4rpLPTtN&#10;0u0bUNeH2p5JJN2wB93yg7hEOAAw79K+QWMrJuXO9dz7L6lR5Yx5FoMt/HcmqWwfSY7bylsZZfLR&#10;WMoIChRkjGRn6AV8+alqJgulW+Ls7sXjhSXK/JyBIq5ZgM52+v1r3q70fTb+2F5pqPHEhk2iMDEi&#10;uBlMAjHTHTGBmvniXRpDq6GxeUNEjSy3N0QIxHFu3srDsBkDjk4rirVHynbhWk2loGk6ld6uVsbe&#10;GS5mlkXybPfIlujLyXZXJBAwAAD68V7XoOtx+EtB1LxB4iumFwkwtjYBMEu77AyAklycDnooz3Ne&#10;VaHos66ibzQruNLlbd5YzuEkzCVflLIPlQ8ZHBPvWdqDf2DfJYaxAdT1C5LXTT3B8qSIk7QFJxgk&#10;jPr0ohUsrs0qU+Zs+uLGLQv7bh8WXtwsdpAplEcgVYkmwV8xzn5nAOF/unPevNvEnxH8NaxY3s2h&#10;wzTX0080NnPDGreSY18pZRLJ8ijYCQR6nHrVrwBoiat4Gm0a5dGg85mt8ruaLeQ+1845VyRzyQea&#10;i1TwzZ60z2mqXiva27COKxtFW2aQooQrITyAd2MDqTnPFb3vG6OZUvecX0PEfC2g+GLLw+/izXma&#10;WXzsLj96ZZOqAtyAGOc9zjjvXuXgOziup49dkjjEvkKJUVQqvOxIMhX6AAZrziPTNAXTYLWYKhgl&#10;ZI7FJRIIhuyjkFmLntn8q+i/DNgsFnFJMAp+aaZ3ONoAOAf04rCnT99y7GuJqt6dzfVZEQI+MdRt&#10;GB70ySVRtRAXfIJwp2qDnqT9KSWSCWb/AEeUtvbOf9kDrj+QqzJ9ksfKuNVdxEHPlxDhpGHXA/xr&#10;qsr3POjBJkcU8M0a72ZMv8sZ4bseeKLhgulNIu4yZ3Bj8wzjIzn3rATXINSitzapK73EsiRSpw2F&#10;PGxcEnPOT6Cti6MglNo4KCNcsW7446fWg2GWtrbzwiaWMOSclmGPmI5xz26Vb8uOGMQxkKd2Suea&#10;bBDCYgHUqpP8R5x7U+YoitIw2KqEqx6DHfNBnLdEuAu0kHOc4PT8aabfzC0k21QTkZAzn8aqx3+o&#10;fZFigKC4uCzjH+s8tQDu54X2J71CLq2ij8+53yxxsFEzKzbnbgqFPzMSTjOP0oNCS51HyLX7RATH&#10;GrrE0hHzM7nhV3YG4449OpIq/Fqw0vwx/Z9npryz3lp/plwACH8zkoG6kZPOBiucN5Z6tInko7wW&#10;iee1tgqZ5A2BGzkfICR83GcVwTeNPETLI9zBDp9hA8UNhCjhppwpGVXOTgD7oOBn7xNBSoykrxK1&#10;/wCHdZ0CCGTSfEl3p3zRxw2E6NNbl2IARN/YZxjdx6V0lvfST+G47oN5moJGZWlhZTveQgrIATjk&#10;bvzPrVP4qeKtEl03TovHEEMMhuwkdlG25jHIDuDcggLuHzjjIyvFc/4Xt/DHj3wy+nWgEVnZyNaG&#10;3jkMblYmIRVkOSQ4x1PGRUe0QNS5eaRz2vfFGaa4ttBsry5ikCSPfyOgDIvlgEN0GwYJbad3XHas&#10;ddX1mUef4+u5bWwuGaX7ZPHIpvY3BdkgXAKGTbtG4AgKAB1Nb9r4Z8NeI9cXTrPw3o0DQvtlit9S&#10;cXa7Dtx84OG4HWqcOkeHE8b6feXFtqCTJfFha6rd74ri6iYxlTK+cMDjaMEMCMHGa5akXJpI74wS&#10;jZdD8W/+C0ltfQ/AT4WXeo313P5vx78Aw29jqIk+02sEd8Sqk7dhyMHruAxkV/QLekedcFuplOPz&#10;r8Y/+C8w1KX9nzwBLq0MtlK37Rnw5vEsbqNfNjEt5NGx3rx83lqTjjgV+zepDFzIP+mhJr9e8M4N&#10;UayfdfqfiHiVVU69GUezKQIO1e/c+lNc5Yn3pyFug6A5pJP9YT71+nn5qOQFuTztHFEL7H578URb&#10;skL6daZgDPt0oAdKGDkt3NNRijhx2OamuCpxJnqByfWq9AErMd28/wAXYUzkjHoOKlQK6HPUDgVG&#10;SVO3vgg0AC4AJPtj61NJvmG7sBj0/OoDwwQ9mBNW1VPLCsTg5Ix3NAFdMt8vbk4FK4GO+R1+poh2&#10;mXHOOeBSEMwOeBj+VAEalc8088/P/nrUIRR2qYHJHoD0oAa3XPrXxR+2H8H9a17TtJ+PvwxtopfG&#10;vgCcarp8TRh/7QsYzuubNwQdxK7mj7g7guC2a+2HBAANNBIORXzfFvDGHznL6uX4m6UrWkt4STTj&#10;OPaUJJST7rsdmAxs8PVjVh06d11T8mtDgfg58WfDfxi+HmkfFTwbIWtNUtxKY2YF4ZV4lglx/HE4&#10;KsPbPQivfIpUniWVc4YZXPFflbZvH+xx+0e2lyEW/wAN/iffmS1OMQaL4lIG6PrtSG6HToBx0EZr&#10;9P8ARnZ7VoSDmNv518zwlxBWx+FqUcelHFYaXs6yWzla6nH+5UjacOybjvFnq18NGlUTpO9OavH9&#10;U/NPR/f1NTgjB6dxXG6hZtZzbf4Typ/pXZnGM1BcW6XcRgfgdc+h9q+rwuI5JeRz16POjndDaFb4&#10;GXrtJTPTNfO/7bfi/wDax8Kfs2eItU/Ye8NWfir4nTJHYeGrK/vLOytLWS4bbJfTPfTQQOLWPc6x&#10;M/zvtUgruFe7TwSW0pik4I/X3rV0SbZM0BPDjIHuK6cywntacpRlbTp+hlgMV7OcYyjezP5nf+Ce&#10;nwZ/4Kh/sl+C/ir4/wDFP7OQ1j43eLvDM+p3nxY8V/ErQtbv/E/iIXUEdlpptIpYY9P0yFZXumjE&#10;+CLYIZGJiCVP+CdPwM/4Kh/Aj4teO/2if2o/gJB4i+MXizwxrrzfGDxR8RNE1H99BbyXGkeHtN0a&#10;yfGn2V1cxwwStHN8qnJdIl2V/UiW281y+sXLT3HlHohz+Jr5vC5CpTilUel+337bn0GIzxqEm6a1&#10;9fu32Pyj/ac+Dn7UX7YX/BLXxf4Z+KXw58MaV8fvFHw81HQ4vD+l3dhcLp8lzqAIs7XVpbiWOOOe&#10;CGKWX/SghbhjlQB9qfsMfDbxl8Hv2LvhR8G/HNrDZ+J/CPw48PeG9etVlju47PULLT4o54Vmt2aK&#10;XZIMFo5GQ44Jr6b0XbLYyxHHLYc98Y6ZqKaCdJ0s7UkmYFVL5OCNvAx7Aj8e9egsujCtKaetkn52&#10;u7/icUswlOioNaXv6X0sST399p95DfQWzXjWsbbLSHcibpFTLOWba5G04A9e2Ko2N34i1PUzf60P&#10;Kt4d6x2yBOXYjczlMqACCFUEnHLGurtoDJMIlUnd0RDg4XJ74UADqT/OsBNXivjDHYW07vJIIxAP&#10;kjjjVcuXPGAZAw4yW9etUYF+bUJZpjFCmEVBmVmGCxb7qqPQDkn19jX8l/8AwV5/4OWPEP7J3xtv&#10;/wBln9ifQ/D+s6/4Tvvs3i3xj4njkvLGDU4v9bY2NnFJCJGtm+SWaWQr5isixkLuP9Onxo+N3hD4&#10;D+AZ/iJ43voreztJURVQfv7ufBPkWsR+/JIflXsBliQATX+WX/wVS/ZL/aJ/Z7/ae8QfEr4yeFdW&#10;0TSPiVrWoeOPDV/do8kE1trFzJd/Z2uCoH2mDzNs0TYkXhioDKT8Xn/EtGGI/s6jU/e8vNJLVxje&#10;ybe0eZ7X1dnbRM+jyHLlNurUWnTzf62P6Tf+CRn/AAXIX9tv9vaxsP8AgoNBYjxvqtuNN+F+u6YD&#10;a6Bpl6qMz2o092kEdzd4IgnEhzKdhXcyMv8AYvp1/N4g1N7wrJFaxJstUfqTnLM2OMk+lf5e/wDw&#10;Q5/Yb+Mn7X37e3gHxB4O0++g8K+BPFGneL/FfigwP9hs4NInjvFtvO2+Wbm6ZFiii3bjuL42qxH+&#10;pXBZx+YFjIVVJ4FedwNwvhMI62JoUuVzk233b3d3rfZeSVlZaHZxNjpNxpc39dB4jEcg8skMuCHX&#10;sT6Guj0a6ea9RL4qpLZWRBgFs8Bh79OKxwg3D0znmpAhwQpwy859xX2OaZTRxcHGotej6o+ewWOq&#10;UZJxenY9tgNxMGxlSx2ruB/P6VU1XStN8VabeeFr+3hu7G4tZLO+t7lQ8U8UylJI3U5BVlJBHoal&#10;0rWjPZosjiQlA4b2x059DWXZ+IrKyh+yIzGWRzkgcfnX4ZWo2cqc15M/QovZo/L/AOEeoa1+wh8d&#10;rb9lbxrdSz/DfxbeS3Pwv1y8Of7NvpG3y6NcSt0BZswk4ySD/G239T30JGbzNRG4hizcntXj37Qn&#10;wL8A/tJfCzU/hl49RlhuY/Os72MZnsb2MEwXcDdnjbt/EpZTwTXzp+xf+0D4u1S81D9lT9opzH8Q&#10;/BcIV7pydviHR1wtvqVuzY3kqVEuOc4Y8lwv55k8nk2LjlVV/uKl/Yv+V7ui35K7p943j9lX76q9&#10;rH2i3W/+f+Z+g2kWcZtR9nQKrnI+laEogtImYxgHqCB1rIi1mKOIRacjKq8fOMYAqvDf3+rXZiiH&#10;7pB8zdAK/QjgLdnFBqMRa6yf3mcdMCp5Wgti3llVHKgnninWsi2ls0cZDnJLHtWL5X2m4VWJO4k4&#10;HYUAXLOCNo2kz/FwfWtX7XKhMB2KqrkyN0+n1qvdCJBHFHnGMnHtUM0lmkYiukLr68Hn3oAjg12x&#10;RjEyFsN1ABH1rK1/W1vNsVuhCg9xjmrcms6dAdlpbhtg64A5/CsayQX2pLNNnqWZT0oA0bfTTcQp&#10;PekLFGuSP/1VsQQ6I8ZYRKSRhcjmmvrFgseyMb9p5X1P41Wm8Q20Q8pIf3mO2MA9qAZdOnrBKdoO&#10;3AJAPSlkDPFvhxn+Ej0FV7C5vJhm4wXfqV6Ae9TyCPGITj5sKvYmgCS0u4CVNw4Rhwdx6+9XUvLa&#10;Z2jhdWAPODWW2jWV2qSzZ3kZYA8VALi1sZPKso8BeWdify5oAu3ojknVJOe2emDUBVYmaRRnjG1u&#10;2Kga481hvHzFs4qzciG5CxySAMcE4P6UAMk0G4uLSK5kaPEpErD0X0zUevOsSqq5JGEjA9avS3cq&#10;xraoxIGMKewFRSi1+0JNKuWjG5V/HrVSa6Fzt0OZm07VLkiNkG772c8Y9KyxoOvvdCOJSoIOTnji&#10;vRXuD5j3AAAPJPoKo6XNd6hqMjKSsajGR2qSCpeaPpmnWEc13Gsk+3r159aksPC9hcBbq6Ttv2g8&#10;H61c8STR2tgxuCC3AXHXNPF5PH4cE6N+9aIYHf8AKgCxbXMZ1J7WHAQAbQvtTNR3+cshbaiFSeOv&#10;NY2gWdxBMLzUGO5wTg471qajtvJEiJ2pu5x6etAF6SYvMzE8NjAHpVPUJ3FpOuRkJgKOvNTkw7v3&#10;SnjHOe1YsymO4eWbHzDd+IoAyNRlELRxKC7yRhZEHTAx+Oev51+Af/B0uQf+CN3i8oQVbxf4UII9&#10;Pt4r+hvS7EHRnNxlpJyXLY6A9Oetfzj/APB0WXh/4I/+MraYHI8XeFcHtn7eMkex6+x4rfCfGo+d&#10;/wDP/P7zqfvxUu2j9Oj/AE+4/wAu6iiivoST/9HQ/wCCAH/KMbwn/wBjD4i/9L3r9oK/F/8A4IAf&#10;8oxvCf8A2MPiL/0vev2gr+gsh/3Kh/hX5H4Xnf8Avlb/ABP8wooor1jywooooAKKKKACiiigAooo&#10;oAKKKKACiiigAooooAX2/WvrzT9ckfwbpU867v8AiXho36qWjUrjnjII5Br5Cr6ckvNJXwRo9rGY&#10;LmGOFUuw0iYjeXDYYZ43NxjHrzX5z4kU3LDUuWLb5unb+rH6R4a1VHFVHNpK3Xv/AFcfbazFqFzc&#10;wySQSrPIsSp2YEnLYAGMAmsG4tDaadd+I5GWf7PKsNvE5YKcKNu0gYI3DPNbHiI6D4btli1byobi&#10;ZD5RiU7lB+VTkA4OMMv05qjZeOo9OtZvCWly2xxi6WZ0EizcBvLXkLu7kucE8EV+PYbKMZW5pKm9&#10;Ndj9nrZvgqTSlUSu7HoMfivW9XmFrp1ukUUkCxrteNwX6kjyyWyVI43CnXTrCzxTsCioxnUOFhXB&#10;IwWA5+XlgD7V4FbW+nnzNVD31i3nf6e8cwDqk5wCUwsa8dFUHr2wM++azM9lbiyklza7MW9rEqPK&#10;4IwAQ3G4jJzye9eYpzbakrHpcsbc0Xe5ymoa43hy/tb+CRQ1wu17GBgzxoMeXvAI2h2PO7kgccU6&#10;S10PXI7m905NsqW4nnit1WJ3EbZIdpCVUZy3A6YwK4HxOLXR7dL22tpbiS5k81ryGMhYV4ChiRyx&#10;6nkdOM81L4N1eB5Y7m2uJHuJni0+7a5hLReUWJbr8vGRkk5yKryZ0ciSujl9N1PxHfX8tp4WSG0j&#10;E2+VVGWYn/b2KQMYz7YpfE8y6RfwW1teHUNRklH2p3RXlWTaQpCsCApYnqcgV67qmo3tzcu2jW+n&#10;i0e5aE/ZYyrGMMD87DJJ655z0rnvEVnYf2lb6Hp1tECpExupIWVHnK8RueSflBdj16DvSrQvHQqn&#10;uVvAMHjrQ9RWQQpcpNcSw7ZbpFh891DsflBOeQD1xkV6v4q0Xwh4ttkbVL1rCQyKiyxSeWzP6jPJ&#10;GehxXnng0wXUDWU88Cah5014k8MbqWgmUHcoUYXkegJ449ey07w34d0hftus3D30sjY8nqx2gn5l&#10;5bBKgBeAcknpV0dkjmxD1v2O40XwH4L8PxQrZWUDNGFdLiTDSOR0difvHnrXTzNLdDCMUT02j5hj&#10;HNebLd61DOsmqW8EYuW3wLITv2Z2oWAAVOOBk9O2MV1un30kt4sQIeK4DOpRt4VlxwpHY4P8q2MG&#10;m1dmpLdaXpMebx2jOVwu0ljzxk/jxVa0ktDO2o6eFNyFdIJJzvPIwW2nIGenSuZv0u77xFJb7J5I&#10;4UjljJ4CschiM9cDoMjmtJNOuUiMlo8VsN4DxxhXlBySQ5OMkk9uB0AGKCDiv+E11nS5n02+s2i1&#10;GKAQQXcgwsryodxU8D73ArfstVh03SdPnvYmmmvkZyjlg6Q5P708fcOCctt4xjPStafUZ4VH2+A3&#10;A3qscg2FQ+MjceVX881zOt6HoWrXJt79r63EsgLXFrOfLlRePJ3EMFAzgDIHcYoNISjszqrTXbS9&#10;iRrKN3VZRFM4njCR/KDzuO7+IVuvPZgi0uJIvLCbsE5EnOAd2cY6/Wvnvxhomg+BrsWWj4hs57p/&#10;3d64k81VCKMksWIZgeVGcA1N4g1BYrC1+zXjXBsrKW8ttJs4mSLBkKwbt37w7d2cHk5zin7VLRmk&#10;aSb91nuF1HIg+130nkQOApnHyMcnIG7kbR7jBqrcSX8lpaapbapbzs/7jT7ZAAY2cENJiIHcygkc&#10;nAPpiua8F31z4p8MRx+K4XF/NOLcQNE7ZccKwQnaoTktnjP0rHuPCOlkG20jULi6k09jEbWzlEUS&#10;EfM4DLwWfdyeehqZVY33M/ZtM7Ox8R6ZPefY9C06fzUYRs9xMJFJZ8SMwBIBIzgHPfJHFM8SaR4X&#10;Okxya4be0iVihVYV8xWc8M20fIFGCSeOa4zwzr2iC1/s3wibSZreJleVS4VZHXe5XcuJCFDFu+el&#10;ZOq+JvFdndrPBocerTTQqxvAu5fL25PPBB5/jGB05pcyauU49mcq3w+026u5NQ1XWo2ht7BZ9Oa4&#10;iEif6RI+TNvOBwucA8Ag8cV18jWXhHwPHo+iQW6SX8/kW2ocNCQFEs9ztUlgFEZKr1+lZOn+OdPl&#10;u7izGm6j58ZX7RayxjaqOQzRlvugKQMEc4wBxmvMb7xN4X0y7e9u9Lu1unLNcrqnmyb5GH7zyyDG&#10;BvbAOV+6MDiuemk03FHQqU5LU6PUHuNZHh+FPNe91Cwl+z35ka1nYQySBZS2QFV0C43ZAPfmpNM1&#10;d/hpqcVv4gvZbxIwEOlSW6s8cpG9XLyMyjngvkc8jI6cbpnxHttSsxbeRAuoS6VLo32idiI44MtK&#10;WSPGE+YKByeBiqdk9pceGbKLT9MW/wBQ1k3CWqMzhRIuAZBEuExGchSzHHJPFc1SqnZxOpUnHWWx&#10;+W//AAW7+KN/43+GHw9i1S4ubuV/2gfAP2dnKeTDbR3zMsa7ANxy3LflX9Ampkm9l3ADLE4Hav5s&#10;f+CvPhS50T4O/DO68yKaJfj54DjMkXQv9vbcRgY2BgVDcBiOM1/STflnvJXOeZG5/Gv2PwwlJ0K3&#10;N3X6n4h4pRisTSUew2JSYX9KjdfkV/UY/KnxDETYA4IOaiZv3Yzng/zr9QPy4apAOTTsYfHvUYIP&#10;SpSQQW75zQBOUYwjOflY4z2qrhiSfxq4xxCnoXJNVyWGUAx3NADrcnftAzkGo13GQLnk8GhH2MGH&#10;OKeEwTu7gYx70AR/KMjHJ6n6VO8hLIeg2gDHaom+ViR2OKTblQx6D+VAFhSm7IPAJqFzuAIz71JG&#10;FJ2dPf0pDuMZx0B/lQBAwwxFAx3pWz971ptAE+N0YK7jx83HGe1QVag5Up68j6j+dViMHFAHl/xl&#10;+Evhn44/DbVPhl4sGLbUYMRXKjMlrcp80FxH6PG4B9xlehNeW/sU/FzxN4l0jV/gp8WCY/HPgVk0&#10;vWRIcm+tVIFrfxn+JZUxubucMfvivqIHBz6V8Q/tVeE/FHw68UaX+2N8KLYz634ShaHxRpsXB1fw&#10;4/NxGwHV7cZdCc4Az/Aor8k8Q8FUy6tDifBxbdKPLXit50L3bS6zotuceri6kVrJH0OS1Y1V9TqP&#10;d3i+0v8AKWz87Pofo8OuKcRtzj1xXJeBPG/hn4k+D9M8feDblbzS9WtI72yuF/ijcdGHZlOVdeqs&#10;CDyK61s4Oe7ZH0r63DYmnWpwrUpKUZJNNapp6pryaHODi3GSs0Zt/ZC8i+XG9fun+lcojvbThxwy&#10;N0+ld0KxNWsPNH2uL7wHzj19/rXrYPE29yWxw4mjf347o1VLXUaSW+DuIJz2Hf8AGud1m38q4Ew6&#10;OP1HFaGiSFrZ4gT8rZx/vCpr+0kuLIEjDqSwUnJ44/WlT/dVbdC6v7yndGPpF2ttcFZCArjBJ7Ht&#10;WD47+Mfwq+Fd5a2/xE1ux0qa6jeeyW735dUO1mXardCcVY2b2CngZ5rifi/8BPg58aNBt9R+Knh6&#10;x1ufSLO5fTJrppVe3LruO0xSISCUU4bIyOnJr1aVHDfWISxSlyPR8rSflZtNeumx8/mlXH/U6qy2&#10;UFVWqdRScd9bqMova9tVr3MeL9pz9mbW1i8Pp4w0ZzdzRWsUZlkiDyyOqxJuZVGWcqoyRkkDvXZf&#10;E74jfD/9nX4ZXvjnxlcfYtNsBHEW3AzzyNkCOMHl5Tk7VHJPJIAJH4kfsoeB/gZD8FPiP8fPih4W&#10;sfEes+E/Fdh/YUmoST7YpksNPltUVFkWMKt1J5p+UnOT1rhbb9qTxT8R/FGh/tJftSW2j6po/hvX&#10;r6HTvBUl2q3cNrCW3arJp0cYiT7heATSyu6hN+3cMfScc+GGZSWMocLxTqUpypxdZuznHWT/AHcL&#10;JRj71puCk7QU05afhnCH0isNRwWXYnipxUsVThWtRVlTp1Gox5/aVOaTc7r92pNRTk4WVz9L/gd8&#10;J/GP7Qvj2y/ao/aN06a1s7Mh/hp4CvMPDplpgGO/u4yAHupMBlDDjhiMBAv1f8bvEPwZh8LRaN+0&#10;h/wjUugX94Y/sniq2hu7GeYDd88dwkkWVHJZgAB3r4E/aK/ac/aj8L/GfWND8N6h4S8MeF9Islvr&#10;C81S8tLm51ZHGYkgtYUu7kzSgFisyWqIpUbmJJr5w/a7+P8AN+0R+w9ofxC8SWQtLq08S67o+qR2&#10;HzebLp1uQZIFcjHmqVIRjhWJGcDNeB4c+An1Ghh5VqyqLEybqVdeedT2cp3k3FRatGyUHKMEuRWs&#10;fQ8c/SQw1F5jh8Hh5KvhYqUYyUeVwVaFKVlCbmneV0pxhKd1JJpn7g+EvC/hbwZYnwd8PtD0rw5o&#10;dsoFvp+h2kNjbKSAHZYYESNc+oWu3tZLTzSI1+Zx8q54Cg4GTX5Y+Ev2hv2rfh38a/Cvwi/aLHh/&#10;7X48hRLaHRsTDRbi7Sf7Ovm+TCJjHLEElVldSDlXOMnzTXP+CgHxL8KfBXXI/F1zpln430XxpDoD&#10;yfZUWM2EsZKyNAcrvNwkkGQMfd4ySa97D+FuPq1KdPD1ISU+Rppu3LPmtJ3imorkkpXV07aO50Y7&#10;6QWTYWjXrY6jVpOm6qlGUYuXPS9m3Bcs5JzkqsHBKTUlfVNNH7KT3cccckgdBHDIzzyHoEQEnH+e&#10;1cP4C+Kfgr4q2F7r3w91TT9Ws7a9+xTS2Mm/yZFjSTZIDgq5V1bBA+VgRwc1+Uep/tw/Fnx4fhP4&#10;D+Gp0ldc8YubPxdC9r50MRtp511F1XeHjCWljdToA2RujyT3+Y/2WvGv7S/gT4f+P/GXwgfSLTwn&#10;oGvWuo69caoElubzUp7Kzi+zW0PlPuiit1geR2kiO6Qhd2Dt9HA+FdeeGft60adVzpxipN2991Ip&#10;StFtSbguXpyu7aPCzT6RWEp4+CwWFnXw6p1pzlCKcv3UaE24XnFOEY1nz31548sU3v8Av/4u+Mfg&#10;j4fXemeFvGGq2OnXWr3H2fSI7qUxPPK8iRiNGwVO6SRVAJGWYAda1NI8VIdcufDqXmmPf20f2qTT&#10;I5Fe6jt5DtSSVM71DHIDYUZ45r8ffj18d7T4tab8APirdeHdBuJtb1y1k+z6pA1yLG8XWrSxle3c&#10;PGw2SK0ke7I3KhIOOeb/AGXZvjnZft8+I4i3h+S8UTp8Q7ueWTElib1kCaZEkOWmN1sYFjGqxhs5&#10;6V83W8HsH9SrZnXahONPnabb5n7WVN2SVo/Dbrq07pN2+jp+P+Ied4fJ8LQlVhUrKmpRSjyR+rRr&#10;pvmneXxX0UbRUlZyS5v6APD93dahY3HkhmZR5bIx5XI4x7H1r5I/as/Zu8b/ABT0XSfjJ8GJYrH4&#10;meBJWv8AwxeKAv22IZM2mT9ninXcFDHAYkZCu1fWPhE3khu7OyHJEchxjPGRXdabbXVpaiGNx5m/&#10;ca/kbjjhjDV3Wy+onyO1nfVPRpxfRxeqfRo/rbKsbKVOFXqeG/stftA+Ef2ofhVaeONGtv7O1G3n&#10;fS/E2gzZFxpWqQcT20inDYz80bEDcp5+YMB9FTWy+bJZ2WIlGMleCfavyl/aX8NeM/2QfjO/7b3w&#10;otZ7jRNSaO1+LnhuzXK3NoDtTV4oxx58BOZD3+8cBpDX6TeCfG2h/EDwlYeOPCl9Bf6bq9tHfWN5&#10;bEFJoZRlWHp6EHkEEEAgivjeGM5rTlUy7Hv9/Std7KcX8NSK7StaS+zJNbWv6WIox0qQ2f4eRs3E&#10;CwBbRWIJPzY5rWjgQLycEDaPpWOTdPeJEUBG7JbvW8Q3mYaJlBPXPWvrzlQ37LI5Hlsu0evWrCxR&#10;TRlXA29Mdarh4luGhAYcBz3qaGVbiQ+SQpB6N6UCKw06zgdvKUKQu8gAdM0+5eBIi08OxMfe45/K&#10;swXDG7kYHkYQsOc+grRzMLhEmGVETDZ1BJoGyKHTbG4hRolCh24xUjTaTbyiGSAZztXAyTz1NWY5&#10;LS3SJph5eGK89CTVaKKyaSeW8lVV3ZDZwVH1oEPT7Fdyn7I2CDh1Q4qjIhN8sYGUjbdk9zVeTXPD&#10;2n4ttHAlmYkyOAWAHqW4pseqQ3c+VBycY49aANOCKab93E4ABLZxyfap4rfUXbM4QDPcD/Go3eG2&#10;kB8wbiCMZzWfJqoLZX5j/Aq96ALs9u3mYjZTnPPesuSzgFx5suQTwua0EZpJhv5baM7eAtR6htWW&#10;I5DE8UANgEazHqTnPPFNmBkl8wttxxjrkDqKnklh8pkA+c55/wDr1kQXMMeFueT1BIzzQBekuoJo&#10;gj52FjnHcCtbTmiiRvsv7sP0x1rNlm09bbdD8hJ546mtDbeTWywRy4AHygcU0NW6mFrdpd32IoSz&#10;vvG5m6Ae1bsGnLJcxWMrMEVVUnPX1psMV/BgSgOOnHWpo5G84M2cs4ABoQLchnJS5jj3ZCvtHuPW&#10;oZYRHMzytnPGa15o0W63KMFelZ92UCb52wDyB06UmDGRyucPgAdh7VgX8YvJHnlJRVHA+latgst7&#10;CxjkjHOSG4O3NYE8s+pX66fZ/KWbYznkKO/Sm4u1waZ2dm3n6fEISVG0fpX85v8AwdPBT/wR/wDG&#10;AA5Txf4VBP8A2/iv6NY0Ol2QtYcSeUMFj1Nfzaf8HRmpJd/8Ef8AxlHGrZ/4S/wsXZuP+X8Vrh/j&#10;j6ji7M/y7qKKK+iNj//S0P8AggB/yjG8J/8AYw+Iv/S96/aCvxf/AOCAH/KMbwn/ANjD4i/9L3r9&#10;oK/oLIf9yof4V+R+F53/AL5W/wAT/MKKKK9Y8sKKKKACiiigAooooAKKKKACiiigAooooAKKKKAC&#10;lAwCo4Bxx64pK6KHTrf/AIRiTWJEYt9sFqsgbAQlA43DBzkbqxq1YRVp9bfmdFCjKd1F7XfySM68&#10;1fUdRggt7+VpFtlZId/JVSemTyfxrrdB8FrcTiTxHJ9kg2I+1SPMdSPl256DABz71yml6XeapJJH&#10;ZRtK0MRuGiUZLohG4D3AOa+rW/sjUre31O2aMwvAohiAw6CFW3qN/wB3Chs5r4jjXO6uX4eNDC2X&#10;N+B91wVkUMfWnVxXvKP5nnMvgm513SJoPD0pnvLacCQXh2x3EMibk3HOAY+VJyQMYzXodl4Bnu9A&#10;gj1O7Sab7OqjyzgrKgBYo3UnIAB7Vq3d1Z6VpkWoQG3juTAYYjLiTaswDYVFwzH5sg5x+FVtB1aW&#10;W5+y3jxPLBKbhFUgO6qAzJ3CAEAcseSfXFfh+ImqlSU11P3XBwdOn7N7Lb0Oa1rSobXwU8HiOEqs&#10;ZMjQQOuRKRhFXDnCrxnI3NyM8186+HNY13wxqSp5kRtfMBlgbb5bLn+FuQCeduD147V9X+ItC1HV&#10;44b/AMPxKol3edA6xSDzCRgL5iHnOTknqK8Zl8HapoUttaW9nHazvOS8d7IJHkBBA2ogZBjIZRu+&#10;9kYANcNWm5PQ9PD1EtJHtnhnx/4a1iCGa0eXRkn3NJNJbqdhQHLCQEoAcDJIJOeMYrlPEeupqOkR&#10;XOnNeX0Et7IiSxTrbvMwLhmxtAMS85II+XnPpW0Czulu5o7+yZ4oEQm2WESnA4YEjC4zj0Ax9a67&#10;Ufh/e+JfDkEOtldPjSMzXEaHyzjtkL8m3AB4+UHPWt5JqKSOaVOMXzHz5pXie30PUxJok4kQz/I8&#10;Y8hYrdZNsirjJLN1yw6D3r6wGoy28ZkgQW9vhfsvnxLJLOSxbeXLBsYH/jwxmvIdP+A+nxXcc/zR&#10;s9vm0huJlDvGVA3svbIPJI6kV3l/4M8RRXTy3QjiihdCvnXKhRGxwOG55xtUflU0k1dMdWpCe25D&#10;4h1S+8+V7tppjHDCF2qSrtLu6gY2jIzkdeATXLeBtQk8PI2lSsCzSiYYyRsb7pzuPG3HAHPU816J&#10;B4XkN4bVf9ZGqlnJYgqnJVT02jnkdqbF4Qt5JYo54o1jSTLImcBQOAS1a21uYuVtDpb1T/Z32iC2&#10;MxmKI6h/LcjkgAfxEenpXI3MtrHAt4JXt52kYQRSv+82dMhGXPQHHeum1mxuJ7uO5inYRW5LSLE3&#10;CHbgsvqcVlXfh/SNdhjOqwSMIyXjM8rrtLZwdgbAJHIyM4pkU4rZmS3iOS10y7uNQQO+0Rm3gYl1&#10;wFCocDYxPU8Zq/L4q+HtvoscV+0UbsBPdyTT+a6x4G4SICxVt56Y9BTLXSJG1J5tBRLh7G3Yqty2&#10;6I3DsAGZsEZVR0AJya8suPhjrt9qp8QXsOn3TO+2UwBokilViwbBIBx1BIxkDjg1FSTUW0aexi5X&#10;OZ1XVpfGGrSMkE97pjXslnZ380TvHsQgJISdoYKOVXPXnGBWhFbaPqFjrOoadf3U15DJhJ7OYwMy&#10;RoN7EOCViyCCcgjHfOK4TU5NYudcm0zS5b9UCSl4Lt1k8tmK7ipA2LuU53bRhc4JNR6j4Y8OeHNM&#10;Se61G5diS0w+zYM4Q8rGHYbowWOSwBbHQYrilXutUd1ldJFSH4heIbBYLa/uLmdGWVgLad4ZHa6I&#10;Yq0oXOCACRknJ5Oc12UGuN4f+Hl1r97aWtvqF3cGPS7PDIoSWMR5jjByxVPmLOM5we+K8s1DxF4l&#10;mlM1jPL5UDFoLiWNfMRXREJ3pkKFUDGPu9B3FdFoVxoi3+n6t9ke9jsEG1J5vOa5uXyYlEY54wCs&#10;SjAH3iRXObxpRetidNU8SaPNZ2xSeO/s9TtrW0sLeVjiVF2SL5fIyV+U5P3ia+jFu9V1fS7u18MS&#10;XWlzT3OLu/vJY2uPMDskdtEoGI4wQSckkjjvXza3i7Vte8UW9xYW1vbujySyzS7gGkJ3uxkC5QuQ&#10;cgDd7ivR/hxDres+EfE/xEu7hbJDdzSJMzeREJXiZiUBBLYOMDrn3rqw8nayOXFUIt8yVrHrmr63&#10;qfh7zNMnMrCWOHTtHhjtgt3ezqdjzySuSoj77hjI9KjuvHHhaHZHrMSGXCRNcQosiTT42Si33DLq&#10;rYBfheeDmvnbTH1PVNaku4tRnmjktWRby/JVZEhC+YUZ+Aq/NhwDk8AYqXT/AA7qV3qIaeRZWttO&#10;+2lvODG2t2+fKE5VWZiqBsAjBOASK29vK9rHOsOtz1W/1z4I/EFn0kJ5fl2kkkt0LYRvD5as0hLD&#10;OMcDnOSa1T4D0bRWtLu81G5trWeE6Zawxxq7W9luzPGsi8I0xBDOfmIz6189fbPCk5jn0x7xLkxK&#10;s92FM1rJIWaXypIwmWCHAJOd3WvVfDXim1Hh698PPqcF3rGpPaadBa4cWtqkW4y3Llzy21SXIGMn&#10;3qI1ebobTo1NoM/Gv/gufrMN58OfhkugssOmS/HXwDFFZwo0cKR2eoSRQqodVLYBJJ5GSa/fa+Yt&#10;dyZ7OcY+tfz6f8FrbXwhd/Cb4c6j4UlEgt/2gPAkM0ks4cyg37IjRx84J2FmwcAECv6Cr05u5B6O&#10;386/XfDK3sa9u6/U/F/E5P6xRv2YkIBicnplf51C7YDAA9eMVLEf3Tr9D+VQvgsSMfhX6cfmImGw&#10;MgjPapY1ZiYx/nFNJJw/pxUkJPmdcbgc0APnb5FX0quxLkuRxnkD+tPbDbi+Tx+tNjAIKe3H1FAD&#10;GGDVqLL4bA4GD/Oq+07N3vjPrVm2wFOe+cfWgCqCTnp7mnptKkHr2FRY42/54qVduCq5+7QAsbN9&#10;4ckEHnpUknByxz3yBxzTIxtYADAYU4tlAp5IOMdMD1oAg9ienSm1K2N+Qc+tRsMHFAEsJCtn3+lJ&#10;MMSMPQ4z2/CmqcZ96nmw+XHoM59aAKtTxGLpKqup+V0YBldG4ZWB4II4IPWoKfHy231GKUopppjT&#10;tqfDHwgmf9kL9oaX9nXUZJB4C8eTza18OrqY/u7DUWO660osegYkNEO5K9S7Gv0oYH5R3x2r5o+P&#10;/wAEtM/aM+Ed98P7qUWmrWrrqXhzVlJWSw1O3ybeZWHzAbvkfHOwnuBjL/ZL+O+pfGn4eTaZ45iF&#10;l418KXbeHvGWmN8skd9b5UXAX/nncBS4I43bgOBX4Pw5B5DmcuHamlGpzTw77LedH/ty/NBf8+3Z&#10;aU2fbYiX1qgsXH4lpL9JfPZ+fqfU/wDnFFKDjsOmM0lfqJ5BWtLMW928sX3XXlfQ5q4xJbH4U9UC&#10;jc5x6AUYUkt2q5zcndiSS2OGv7f7PduqjAJ3L9DWhLdWi+Er59RnhtYIrO48+6uWCQwxCNi0jscB&#10;VUZLE9AK6RURzu2gt0Bxzg1+YHj/AFXW/wBt/wCKWofAL4Y3k1p8MtAu4x8QfElmxX+1bqNgw0my&#10;kBGUJz5rDjgk5UIH+d4y42jl2GpxpU/aYio+WlTT1nPff7MYr3pyekYpveyd4DKPazk27Qt7z7L9&#10;W9kj4V/Ye/Zh+Lf7Rln4nPizUZND+G0fiC4vtIOmSGX+3NVisotPS63Oib7aAw71DKDklRhixT1j&#10;Tv2CP2khqOh/DG28K/B/RtB0q9Ju/G7aTpmqaheWbS75C1tcWby3M7KWWMXBjRSdztJtAb9vfDfh&#10;3RPCPh618J+FbWGw06xt0s7K0tl2xxRRjaqqB6DueSeScmuN+LXxN0D4LeBr34ieJoru4s7FoI5Y&#10;7JVaYmeVYl2h2ReGYZy3SvseDMxztRr0MTVWIxGMqOpUbgmnWqRUH7KMk/ZrlUYxUbaJN+9qflWd&#10;+HXDWAoYfGWlh6OBpKCaq1I/uaT50qrjJOai7y96+8ls2n+TPxq/YB+Mur/HnWvE/gTQvBPiHT/E&#10;Mrtba/4yuWc+H47iUyzSW9j5cgN0gOyKVI2JVUAeLBIp67+wX+0Zqf7I0HwVtLfw4mtx+OdY1plk&#10;1V/s32HU4VAl84WuTIsgbMWz7uPmzxX6kp8f/Bdx+z1D+0xbxahL4eudNg1aGMRKt2Ybh1RVMbOF&#10;DAtyN2Peuq+EnxP8N/Gn4d6X8TfBq3I07Vo5ZLdLuMRzKYZngdXUFgCHjYcEgjkda+2xXG+eujDE&#10;TaUYytzckVecabhq7atQlbXTVPfU+awHhJwf9aq4OkpSnUpubh7So7U6lZVLxTlaMXVhfTXRq9tD&#10;5U+O37OXxO+I37Wnw2+MPhgaWdB8NXVtca1LdXTRXUYtZLh8QwCJhLvEoA+dcEHNeO/E79hHxd42&#10;/bP0f4uW8GjP4H/4SCx8TeIBPcMt5Jc2KPPHax2whKusl7HDKWMoAUvwTwf1aZdkYRuD71W8rMiP&#10;MCdrb0BBxnGM/rXhYfjbMqUHCnVsnTdLZfw27227t67+Z9rjvCjIsTUVWvhuZqusTrKX8ZRUVLfa&#10;yXu/Dpdq5+U/7MX7Bvjz4VftJ638TfGh0VNFsdG1XSvCH2O5e5uJZtWlVZLu4jMMYhaO2iWMAM7H&#10;zZOcDmx8E/2Q/jX4G/Zb+Jvws8RR6Guu+KtbOoaNBbX7zWrRw2djAgmuDApjaR7Z+kbbQRknmv1P&#10;mWUxmWFdz4KqOcFm4Ga8D+A37R3w9+PGo+INF8Jx6lDceFrqC11WO+hRAWufN8tomR3DKTA+c4Iw&#10;MjmvTrcZZ3inWzCc+a06U5StHSUE1T6eumz63PnsL4W8J5dHC5NSo8nNSxFOnDmld06rjKulrr9n&#10;Vu8VZRaR8DSfsTfG/wD4V38EPDO3QGuvAWtpqfi3dqLiOKA67FqhFoRbk3DCFCmCI8vjnHNeq+G/&#10;gh8fPAn7berfGX4dWOi3ng/xddFfEV/qV15N3aafM5u5IYLXG9p1n2hXGYyuckc1+k5aKePy9mAQ&#10;WYnr7CnSraWNnGxPLHG0HH4V5tTjbMJ0p0ZyTjKLg04x2c3U7b87bT3Xoj3KPhPktLE0sZRpyjUh&#10;UjVTU5L3o0lRV9dYumlGUdnu9W2+08ANHBd3t3McIsKRknsWJNenJLYKgclTg53DpXzpYX+oRQl4&#10;SqGRQJYj8yMR0BPB4PQjFeqeF5Jr3T1uJgVRtyFQxOHQ4YZPPuPY1+BcZZbVVZ4l/C7L00P3vIsV&#10;B01SW6Omuf7M16eSwu4Yrq1lgliubeZBIksLLtdHQ5DKwJBB4IOK/KLwJOv/AAT5+PkfwX8RyyN8&#10;HfiDqkk3gbVJnJTw3rU53S6XO7H5beYnMTHgZDdfNI/WXTGjsLv7RbRruIKkN0wa8a+P/wAIfAH7&#10;Q/gDVvhR43tVl0/VYSJGgGZbWdeYriEn7ssT4ZT35B4JFfj/ABRkdTERp4vBNRxFG7g3s7/FCX92&#10;ez7O0lrE+ow9WMfdls9/8/keoSv5NwFhBIByxNPA1W6Y3EakKSEQdsetfnT+x58X/H2keLL39iz9&#10;omfHjTwpbrJomtS5VfEfh9OIbuMvy80aACUctgEn5kkNfpdcPYWkQYS/KOFO7g4r0MgzylmGGWIp&#10;Jp6qUXvGS0lGXmn9+60aMq9FwlZmEmn6tHKwQjL8FjninajYXlpYmJXRiTjf0P8AOo11m+vLloNM&#10;iVhwN7ZOAPpSXFvqiXIlutrnGQiElf1r2TETSdOurJTfMyNuO7aTznHFaL3baVEdRvsu8hMaKOT6&#10;+1Z7Wc/lw3F38o8wsUU/wjpWXrGqTqi/u2ZS2IUYjg+vegCb+0Fv9TMl9uEEUfmCLp834VVtbSTU&#10;pZXCv5TOONxwFz3rpNJ0JEiNzeqGLqNwz+NdIkFpZwkwokaHHJ4H50AcV5nh+zLQLAiE/KSFOfxN&#10;RS3GnwD/AIlalpWOBwTjPpW/JHoNzKYpDCz55AIzz7itOGx06xZXto1UknmgDjdN0LUtQumur0tE&#10;oOBkDJrpvsulaHA04OW27csak1TVFt9PlaMjdj5ea4C61U3Sx2irvb7zEHvQB1kajYrOwJfLlVOM&#10;A+tUr+TzLcyR5+Vuo/pRdQuji1RDkqu5vwp073Fy6WoVY0UZOM9qAMCTVIo5RCWfd/d7VseH7hPJ&#10;kk+zmfLYUtj9M1gW02ntqv2ST5zvwxIr0x57fT7IC3AVQOFAxQBRkkvZU+a2EaDu23/Cnwi9kKhA&#10;o9+OlYdxqd7KxkbIUDIX0rLm1TUZphY6czGQ9QvUUAd0GjjkIkmXjjGR1ptwVR0lU7mDZWuTtdDv&#10;bfddavJtP8ILZ59cGrH22K2+cTiU5GQwxge1AHR37yW8DXD/ADHAIwOpPasqYSJbJc3pCux+WPHO&#10;D2rKu/FySTfZoEQlV3tyeD/9aobJ7/VZFvTcRDdwo29BQM1rIRy3Cw7WQ5J3DHA71twtAhkS2RVC&#10;4+YAAn16ViWCQ2kr/vTLI5IJzx+Aq9PKHiMafKAMfL6mgQMZHc/Nwe9fzwf8HTEPl/8ABHDxieOP&#10;GHhUcf8AX+K/oghaNFAYZwcGv54f+Dp3cf8Agjl4wz/0OPhU/wDk+K2w/wDEj6jW5/lm0UUV9Ebn&#10;/9PQ/wCCAH/KMbwn/wBjD4i/9L3r9oK/F/8A4IAf8oxvCf8A2MPiL/0vev2gr+gsh/3Kh/hX5H4X&#10;nf8Avlb/ABP8wooor1jywooooAKKKKACiiigAooooAKKKKACiiigAooooAK9p8I2FmPhRr+pX4V1&#10;eRY4V53LKgG0jt1avFq9Z0edbX4P6sWJzPqUMMYA7gIxP5CvA4hjKVKnGLt78f8A0pX/AAPcyCcY&#10;1akpfyS/9JbX4o8zs7ybTLmDUrCWSOaFvMVlOMMp46dR/OvsHWJZPEfhm3vtBjtWLwtLsl+SMvMo&#10;MiEjjrnd9a+O4LS5nuIrWNX3ylfLGDk7+hFfWHhHw2/hrwO9r4jKRlZ5XLRZkDIcAtxjaQcgfSvk&#10;/EmnSnh4T5vevp6H2vhnVrQxE6fL7tvxM3U4rPR4beS3RvNkeOKafgJktjCZzklsc+gwK5fxP42h&#10;sWgu7TyJcwtbW1nbAJGoUks7AnIzJjDHJIGBzmuWTVPOu/OWQw2sz+SlxOqv5e5i2THIR904JPXH&#10;QGvNNc1CW81I/aUUROBaotqi72WM5BAI+UtwxA6E81+GVZOO3U/eaULvU+p9E1KLUvCsUcc8s1zN&#10;LFdxQ2x2t+9IXaWbgDB+brjjucVn3knizRlM18q2kIzMRAn2mNSAcJtH3tq8bsgk9K4D4d+KL3wx&#10;4ZnTQ4JZr+ZN9ohhZhbhssC7kgAArkAcnAr1Xwtqn9rwxx3tozD7NFbXRaSNnMgY7mZDnaAFOT69&#10;j1ra5jOm03c8/l+M+tWX/IKKX9wyNbvBDam3HKjjcDlm9T2x1qjea98ZfFhgh1q4S0tkKCe1VkjI&#10;EbEqHXlihwBz1HWvo610fTL64S3WzMFvHPuaWKNFLODlRkgZ4x6DnmvM9Q1zwHpF1cWtxLZrqCzz&#10;bFnDzCQEKAzCIEs28EBfyFJKV/eHCalotS74d8PanLoWra3rVyl3d6iTb28nErNtYM2PMIBG7gKM&#10;AYrzfTdR1rRb+4t9U02K9ZJUuvOKYG5A2C+5jjhuAO5GAOtRTeOfEF8klq8kUVvDM800W17Z7eB2&#10;2xhgisUG4bto5BOSa9B8J6nea3aXF3qckUsvmDzpMh4kMuWWMsCAWEYBJ5xmq9omrJkzi10sd94V&#10;NsyS67plr9ncsIrg3jF1kDYJUPlyFBJ4X0xXTz6rfajcNDFFG4iZhK+4KqiP720YDHtj61zc22HR&#10;7HypoxbRkM8cQDQkuGywPfknGe5zXnaahqXhLVkgsb3+0ZNSImYXMhVkWYjiJR8qgBBuJ4x6ZFbI&#10;wjq2e52VwkqhAMDbhnGR+hqO50O3vG89nmVTgO8JPT+IYHPI4zWPot9DNAryKI2CbvmGQdxPAPc5&#10;Brf+0PAhnLCNQM7jxx+FMzlL3rFKWfTRCbBFeK3U4WPbJCBgdcjGWPXJqhNKbm0JS0eSJ18q3UNn&#10;eTlRlF6KevJrYj1K/vY8RjEGcgyjLH6LwMe9MuNW+ysiXE7AkFVjiwnAGTgDnpQK7vucLc6P4I0W&#10;R9J3ytdynzbqG2wSJeTluu0Z6ZzgAcV5t4+8G6JdvEySXMl1OjRW9usauTGh8zawAUqpbGWOeOPW&#10;vYf7TtotOuLnS4EM8k4Rp2AGxW5y/oFGcZ71Wk8OPc6bPcTSTPcXEccci2hwUEqAhc8fdVs4HU5z&#10;UTpp7msKjTufIev/AAy8bWClr6O1/fCW5eNZthcLyzgjCELnjBwCPXmsHQotfsdFu9b0bTX2uj2i&#10;3pLs0KFcM0R6EbcgnHANfS+uRfEOHVgbUW91DagxxS28May5dSp3pu/1YU9R1PUd64idPG/i9o3u&#10;G/syGKZlgi1IyFMCMqXVFBChQSSMYPH1rknhlfc9CninY8f8LWT3s1vpunWt9Jd3cwto0ilDD98r&#10;KzNHjdnbzz9c1614u0DxBfy2fwr8IQXwsbaSQGe6kZbdpQw8yYkgA/UjCjgZIyfTdIt/B3hLVLe8&#10;8J4iu79Si3s8YjDzRjMmEJLReYThWPQcYFeK+PvHMsmuRW2raY9peRNJlLSVhOfMIIUN1wxLEHv9&#10;KOXkimjNVJTq8ttLGz4o8Pajo9w8es3kN3YW1nHGos5TLFbwsoGAhWMMSiNzngEfjt6cvw10fQNe&#10;uPCF1cRy3GmwJOqwPcMqzc+WnmKu134UE8Dj058t1Hwp438YXc+uaiz21pLGke+8YRyC3TaozCo6&#10;Y44Azz9aqanF4wtbGLRfDUKC1sJMzX9hmX7XcKOJJXJZsgcKnAUAY9al1ne9i7NuzZl+HRPP5Wg+&#10;FtOvZ7ufUXNnvY79pXKBEGFEh2/M/OF6V7lqHw30n4f2MZ8XyWupaxd3ywSRRysFiR4ncW8TA7sZ&#10;fMjZ6cdK8u8P6d8VbjWo9SWLUJPs0P2dHVfs6qrxlSFJC4JHy5AzjP1rCv8ATvHXhzXre5n0q4S7&#10;t7gXS/LJPGWACDDEtu6c5Pt0qacrJqxrVXSMtD8pP+CzV9p9/wDB74UNbCISp8dfAQeOzhEdvBH9&#10;tbZHv+87jkMTwOg71/RbcjdfSAc/vD/Ov53/APgr74a+Ib/s8fDzxNrNvLa6aP2jfAhdHUxq09xf&#10;O2VBGSPvYySB2r+iK7LC4lxn/WHn8a/Y/DGDVCspd1+p+G+J8k8RRt2ZXD7XOOhJBpmcqBg5yabU&#10;yFRgt0Br9PPzER/lATv1P41IhKDeo+6pOfc1E3zyY9T+lPlf5VVenWgCJ2yoT8eO1PhBLDYQcnFN&#10;jGWwe4xU0H3iM9OR70AQyJtkIbPBqaHcQccDOagbJO496sQkCJvXPf3oAryHDEkYGePpSowB56e1&#10;I3OD60gGSAOOetAE6nMy4z16HsKf/wAtCuTgjnHWmEEyDB6EDJ7VISEMj59AvvQBXwAdh45PHSmd&#10;s0+T74kO0E9AKCOCPbdQAR/ez6DNTod8RUnhecf41XQAnLdB1qW3Pz7f7wxQBXp8f+sH1pHBDc1J&#10;Au6Tn60ATQTm2vFl7BufoetfEH7UGi6p+zt8VtO/bZ8BwSzaeEh0L4naXaLk3ekOwWLUAo6y2zbQ&#10;T6BM4XdX2s7bmJro20vTNf8ADcuh69DHc2V7by2d3bTLmOWCUFHRh3DKSDXwXiHwss0wPs6c+SrB&#10;qVOf8lSOsZea6SX2ouUXoz3Mix/sajurp6Nd11X+XZpMtaHq+l+JtHtPEXh+eO7sb+2ivLK6hOY5&#10;oJlDxup9GUg1sYjjHPzN6dga/OL9mfVtX/Zr+Lt/+xZ42uJZNInWfX/hdqly+TPprsXn04sests2&#10;4qPQN2K1+iteTwZxL/amCVWrDkqwbhUh/JUj8UfNfai/tQcZdT0cfhPY1OVO8Xqn3T2/4PZ3HMxY&#10;5NNwT8o78UV8WftR/tBeK/DOq6f+z58AUS/+JPihCtnj5otEsmyJNSujhggQZMYYf7RBAAbs4m4k&#10;w2U4OeMxTdlZJJXlOT0jCK6yk9EvyV2Rg8JOtUVOH/AS6t+SOK/aL+KHjb4zfEF/2Nv2ebs22oTQ&#10;7viD4rh+aPQdMk+V4EYYBuplbAUMGGdvBLMn2R8Kfhb4K+CfgDT/AIZfD61FrpumxeWg4Mk0h5km&#10;lb+KSRssx9eBgAAcR+zn+z94V/Zx8AjwfoUkl9qF3M1/4g1y5GbrU9QkyZJ5WJJxkkIuTtXuWLE+&#10;87Nq5PUnOa+c4Q4bxKrTzrN0niqqtZaxo073VKD696kvtz/uqKXXj8XDlWHofAv/ACZ93+i6LzuS&#10;RqcFq+PP28s/8Mv+IQDybjTuv/X5FX2Gv3DivGPj58Jj8cPhRqnwzj1E6TJqHkNFqP2cXYhe3mSY&#10;FoDJFvB24I8xeuc1+ycI5lSwWa4PGV/gp1ISdt7Rkm/wPzPxLyHEZpw5mmWYRJ1K9GrCN3Zc0oSi&#10;rvorvc/F/SNZ/bQ1H9irSbU6RpFv8K4PD1utncPe2bX/APZxmXyXeJCZTIXC5HUA8964zxb8a/iN&#10;4M/ZJ+Efww8F6xe+H7TWI7ybUtR06Ca6u2jn165tysFvbtHJcSJGHaOAOgkkKh2Civ2Xt/2aobP9&#10;ke0/ZYg1t/8ARPD0GiJr7WakmSBlkWdrQS4wWXmPzenG/vXk0/7C+np8C/CPw00vxNcWniXwU81x&#10;onjKCz2Os091JdtutVnBCeY4KhZwylQQ3JB/UMp8Q8vlClDGUoxcalWS5aaSXPTUYTaja7UtX1SS&#10;a1SP564k8EM7hUrzyvEzmp0MPB+0rSlKTp13OpTUpX5Yyp6L7Lbadk2fHfwM/aZ+IGl3Xir4W2Ou&#10;eLf+EcHhW+v9E8bePNEvrWXSb+3WAKJyUdcTGVxHErs29VKLyy18g+Fv2nfGXw+u7Pxf4O+JOueL&#10;fENvqn/FQpJFINARWuAn2SIzTSS3DBTtkaZY3DfMqR8AfrP8OP2Bbqwi8Wa18dvHut+NdZ8V6cdM&#10;kljSTT7Cxj81J/PjtXubpprsyRRHzppWCogSNEVn3+PXP/BMHx/rXha38M+KvizcS2WklIvDGlWu&#10;gqum6bbmXzpSbd75meeRgPnSSJBzmNyQV9DBccZJGpiqlWX8S8WlTtGX7rlUrayvz6vmkl9pRUm0&#10;vEzPwj4snRy+hh6dlR95SlWvOm/rHtHTT92KiqVox5It703UcEnLKvh8c/2of26vEvw90Pxvqng3&#10;QPBUNxeRDTw7yuYbpLS3ijj8yOIb23zTyuHbG1FAByut/wAEuFlj8bfF2O/lE8q3+g+bMuAJXA1E&#10;M4xx8x549a+hfjt+xr4o+I3xCuPiV8GfHNz8P9X1u2+weJbm1sWvPtcL7Q7whbm2EcjBRnf5iEgM&#10;VznPW/sm/si2n7K974smtPEV14iTxHNp/kG7s47WW2h05Z0jWR45GWeR/PJdwkS5HCAcV8/n/GGA&#10;rZRVweHqP31R5YciShyRan73Xml73ne71ufc8G+GOcYXibD5njaKfs5Ytzq+1cnVVaSdK0H8PJBc&#10;jWlrWV42Z9ieWs0ht4iWYnGB24yc1QvdFgMyXLNmRV5XOcZ/lWogaJHlh/d4TdJKT74xn8ao2cLR&#10;QsZX3AtuZu59PrX46f08W7SElCw7fpXRaJ4tsbPSrnR4n2zpdmRZWVhGAUUMuT34B6YPrXntxcah&#10;NZOmnM8ZlbbuA52g89R3+lXrK3lKr5mWJ4+tcGZZfDFUXRqbM68FjJUJ+0iew6Rq7ypi6dGJHDIQ&#10;evqRXlHxq/aJ+FP7MfhWfxz8U7+K0SVjHYWUX72+v5ccRWtuvzSOTgdlXPzMBzXxP8W/2uW8O+Om&#10;+Dv7MemL44+IU6+TcWds+dK0lSdvm6lcKQi+W3Plhgc8MykgH2H9n39ipfDXxBT45/tI6t/wn3xK&#10;ljEg1G7QHTNDHVYdLtmASMR9BIQG7qEJJP8AMfEua1Hi55fkTVVxdpVXf2dNrdNr45r+SL0+3KJ+&#10;i5fJVKaq1ly+XV+fkn3fyufLPiv4Gfta/t4+JNO+P/iCW3+EK+HoZpvhjp5hEuumeTDpPqk4AeGG&#10;XaN0IBwGP7sjJf61/ZP/AGhr34wape/BP42Wg8NfFHwkmzX/AA2+Fj1CFOmo6c2SJbeQEMwUnZkE&#10;EoQa+5/It2kBeTJDbix689a+Sf2qf2UtF/aCsLLxj4J1U+GPiJ4Yka88I+MLI7ZreVCWFtcFRmS1&#10;kJIZTnbkkAgsrfLf6qYrK5SzHL6kq1WWtWMn/G819mE4rSFko292X8y9H6zCp7k1ZdLdP+AfYU95&#10;a6TbEBNuOwwDWF/wkRhRSYyS5z15r4X/AGYP2sb74pzap8GfjnZr4c+KPhwBNc0R/livokxjULAk&#10;4kgkGGIUnbkEEoQa+yAx1O4hit0bpy56V9vk2c4fH4eOJw0rxemujTWjjJbqSejT1TOKrSlCXLI0&#10;b+WORft15cNszhYxnOfwrR0vTRqcg1K7AZFUeUjfw4qG38J7777VfOrKvKxDOM/pV/Xtag0a08iD&#10;AkYYQKK9UzNHUL6y09Q00m07c7PUfSuLvdU1DxDcx6dZ7kQ/M2OOB3NSWGlTXgN74iLBTjy1LY4/&#10;CuosIdMhlaXTYTuA2byOCPYmgCC18P6JpEZuro+Y2eWc559qrXl7aXDeXay7VxgDp/Ort/FbSYF0&#10;+TnIjB4zXL3ENtLOFZtg5IY9wKAMrUIrl4XRJBJvO1VUc/pXZ28UHhjRI2mQGZ8AB+Dlq5DTrm1T&#10;XoWHCxZfrkcCttAdQn/tm7SWR2kKwQj7oH945oAvQy3c08koAGflBbIHHes28trmCzkvHnwW4Bz2&#10;9qsam08ILXATYB8qpnH41yNvoeteJibtpRHAOF3k4A+lAGz4M09Jp31J4t4z8ucZ+tO1nU4o71lv&#10;pSPm+WBBnA9M8VQ1XxMqRRaLohdEhASWUDbuI4OOM81DZeHdSuR54CFpCWBkPOPWgAvtViuYWjtQ&#10;yqAM5610mlXGlaDYJPKC15Iu8lhubB6Vlw+DL54zkqGI+Zs4FS6l4f1SKUzr+8ARVUZzwBjpQBRT&#10;U9R1a+aSaU7Fbhe2Pxq3qV7pSR7s7nBAz0wapR2WowJJKLZlIHHHU1htpUk0m+7DBvvbfU0AyZIc&#10;yS+TGWZ0OSvJ/Kn2sMiQQ7gykA5+taNr59jvMIwXUJlucYoaWaSJIW5CsTkDmgBNOlnFyY7dWcj6&#10;n+Vdbb297AgaRSSTuJbIxn61zUEt3ZwMtpkSSHOQDkAfSnR3d++5r64kXH3QdxzTSGlc7O2Rl5Zg&#10;Tktj3r+d7/g6blc/8Ed/GCYwD4v8Kk8/9P4r99dOe6uG3qG2rwST1Jr+fL/g6Mubdv8Agj74whjO&#10;5/8AhL/C29vpfjitcP8AxI+oLc/y7aKKK+iNz//U0P8AggB/yjG8J/8AYw+Iv/S96/aCvxf/AOCA&#10;H/KMbwn/ANjD4i/9L3r9oK/oLIf9yof4V+R+F53/AL5W/wAT/MKKKK9Y8sKKKKACiiigAooooAKK&#10;KKACiiigAooooAKKKKACvWNLhu7j4PamoQmOPVIZA2O2FDH3wcA+2a8nr6G8PWsv/Ci9Q+z+ZLJN&#10;NIRGBkBQ6A4/AEmvnuJsaqNGjJr7cfz/AOAfScNYb2tSrFLeEvyt+pybjTtP0TTvFnhuVpr+2kit&#10;ZwAfLVypwCjeqg4wa9i0fxNbeLYY9JB8yf7NHLJFHwonYFgmSAAM7f4vWvCfDMN1Louo2V0rCGzs&#10;5tWhhcbGknEZVNjZHIIDDqTjA612Pwxs1l0+z1HT5IxfxJG8rhspIpdtwcA/MT8u09iMetflPFzo&#10;KqsNOV5RvaXS3Y/WeDY4hUpYmMLRly3jbW/c7fxz4V1LWfCc17rFjYAxMkiJZqElhBcgs3BBO3qQ&#10;f5V8lpZBr1i+6EqZVUoG2hsj7vuc4GfXNes/EHxJ4+0zUbjTJp72CO5VS8ojwk75IATjCgeg9661&#10;dN8OR+HbC3CJBI0ELXd4d6XDNtLCKMZO55CAWxxtGM1+fVaSe5+m0G4RR5nrelXk2mw/2UjJbWVq&#10;D5R+VTKV+ccndIQSfn6LjArmtF8cXmj3Nze+HXWxlZIomQsNm4E/OVbJzz1zkdT1xX0Nfaa9u5sr&#10;WW6Zpk2OsiL5p3fIi7mJI+XnB64HpXlMWhaD4ZKM1umuXpt2NnpBjkcQmQnEjtHjO0Efe4zwOK4f&#10;Zy7GvtVJpNHP3HjPxnrDtPFc31wU8qJdkuY0eMDMmFAVt+DxwR1rHXUtbjcajE98j2yjLxRoqxzu&#10;SWbjjnsfvEjPGK+rPgzNa+EbTUNQ8T2FvYWqB5Lq4lT7sp/5YQx85Kk4+Yhs57Vhay3wl8UJG2ko&#10;0V39pEnlzrsDx43MwIyBITgAEk81ooc/vJmP1iMZ25ND5s0y7mhkgkZJpFErTzyvuLzJc43kqNxK&#10;rtI3ev6dkt14i1e2vN7JZ6dbzmT50Jw2fLRIi3MjuHHLdMc8Vka5pV1oevS3CSC3iZJDZzSTc4iT&#10;DHHOcPnA28knjFU47ga3qkYlS81aFDHLIIptrMI1AK4AACk9SBmsFLWyOypZq59I+HvEM+pNc6XH&#10;AsNva2iT2sKBWEaQYiZMx8M23IJ7Gr9rq9pqIaxs4beCW24N1L95E37dgAGTngZ5+704zXmfwrvd&#10;RuNUn1i4DW9ukLLBbomIliZWyoYgNtQjtnJ68816l4T0K4vLOPVUjkSGzhPnXLkJuYckLHg5Oc5P&#10;GK9Kk3ZHFNL3vkemaNKk0D3UjI/lsY1IXaGx95jk8eg596nBjuidR1AokSD92rfdUf3j06/kKy51&#10;uzaWui20IJXc03IAznkN9Sw/AV0UHhm2Gx7mDzZgxk2ODt7DoeuOK3OCS1M2TUJb0PDpMcrZwEYj&#10;aCfUnpt+lSLoml6RbPeap88oTyz5jndnvjg4JzS3/i/TrFxbtHLK7F1hijdR5jqMBVAB+UNwzdK5&#10;qG30i7vFEzXF7cGVy0auUtvMY8ndnlfmOM54BPYUCL51PwnrTxXVxYCFLUhVLS/I5HyjCqPmHXrx&#10;WaLmeS8utW8JS5/fbh9o3CNpGyUZQSMEAZ6Y6dq3dYkEhWeSwt5Y4jG7mKPaphTJYKCQXUkBRx71&#10;x/ij4m6bpkHl+HdLNzeywGaK6dfItoyZBErNECSxAGPfrSb0LhF7jx4ivTPBBr0slzKAkDCyiRZp&#10;p5WOEVxwEUYLs2MDgcnh/jjV/BOofZbSTU7ORE+WQWMu+a3kTGH5GSM5Vz0A61JafEDwlZaXJBrt&#10;tdWdzIMyTWMP7qeQoC27evyx7jjccZ7ZrM1r4teDNI2aZ4TtLZ2VZVmmtlKxICrAK+6MmRjtPOdv&#10;TipSujX2fWx57f8AgnX9L086XpdvFq8tzcYt9QikC+QpHWQ9WGVz6ccda39K8FnwBdN4p8UWcviD&#10;WBb+ZFHA4URoAVEnz8hQ42jA+lUPhTFrXiazOi6P9pthPcQpLcw7ii5YPJ85ykXCksx+YkqAK9u8&#10;daHpA8PX2seH9Yt7qS0uInvUuJPPM1tZsp8lipyYwTkjjPJNS6Ldm2NV2nySPLdDn8YeK1tLTXod&#10;LtEIe/uVhLTXTIhxtkBLY574y3b27ax8T/CHRfDckp1a2txEf39tHEyTs5xlQhAJbrnI6V4dP8Z9&#10;a8LwRXltZL9raBoI7eSAJCsjgMoDKQWwr529sKO7GuqvPDXhy91q00/xda29/qEGm21zq1zLK0TN&#10;cXbMVjwMcocA5Hyg89KphVpSb0eh67LfaL4p/s658OyajEJWnCyRfKzRRqMbgwI5JPap9W8UeBvB&#10;vhtLu7v7OCS3gXZpjSmWZmIxHjAy+cBjngZ64pdRs/FNno+n6XHPpOhWl9dLpUUOjR/b779+20KJ&#10;n+UEA5Zl4A6c14X8R/hn4N0fWL/T7ia8TULBoYoVd48yIUXY6F+H2xkjHXP4VNV2V0ctOlCb5XJp&#10;+R+Uf/BdH4w3Pij9nL4X+C45dOMSftAfD6eWOBnMxkS9YAkBQgxzuGSQTX7b35IuHXP8bfzr8EP+&#10;C3HhTw/4T+A3wl0zRWtJv+L7eALp7qaJkv5jPqEgO7nAQFCMbfx5r97L47ryU/7bfzr9b8OL+yrX&#10;7r9T8j8S4pYiio9mVasKMKBxyfxqAuRgKuaevLAH1x61+lH5oTsCFEgxkp27VWbJAJ9Kttt+zjGM&#10;85/OqrY2gDk9TQA0HHNTpkTjPqKr1YjyDuPJP+NADXUAt14PGfekiG7K/TviprgMJCrdTg49Kqjr&#10;QBK6bVJOM5/KoaldQEXbx6/WmMhUDPegCVsBgR3UU5ss20A1FgvgjsOnsKezbXDg845xQAxV5GR0&#10;OCfrUkWCpTHvn2ppXDFSOoyAKE+WYY/X3oAYq5fae9NBIORUki7H57Hr9KjI54/CgCedVyHXuAfz&#10;psW4K5XA+Xk04fPD7ggdajjIwQRkkcUAMHWu8iQRRLEowFUDFcIudw9c135+mPY9q83MnpFHoYFb&#10;s+Yf2tfgRqHxx+HMN14Ln+weMvDF0uv+DtVTCvBfwYbyS3/POcKEYHjO1iCBitr9mP47WX7Qnwpt&#10;fGUkP2LWLSV9J8TaSwKSWGq22FniKHkKT86Z/hODyDX0MrbeD0PWvzC/aLutV/Yp+MU/7WfhDT7j&#10;UPCXiqL+zfiBodowTbqSqfsOoR7vlUyP+7kbpknqXFfiHGFRZDjv9ZI/wZJQxKSbtFfBWstW6d+W&#10;dld03f8A5dpH1eB/2mn9UfxLWHr1j8+nn6n05+0/+0bbfAbwzaad4cszrfjTxFN/Z3hDw3B88t3d&#10;vwJZFUhhBETl27nCgjJIzv2W/wBnK5+DemX/AI5+Il5/bnxB8VOL3xXr8hDnecEWdu2Btt4cAADA&#10;YgHAUIF4P9ln4IeL7/X5/wBqv9oYx3fjrxHbA6ZYqfMtvDukyjdFaWoJIWQqcyOpPBK5JLlvuvOa&#10;24YyzEZti4cQZnTcUr+wpPenFqzqTX/P2a6f8u4Pl3c7zjK0aEHhaLv/ADPu+y/ur8Xr2JGX7oHU&#10;imyqSyxpz2NSIRu3YycdPeosnO7vX6meMTswRduKr1+ev7aXx7/bh+GnjHw14H/Y/wDhTovi631K&#10;w1DVvFPj3xvrI0bwt4dt7CN5BHdyxbp/MlVCQ23YuVHzZYp8VfAj/gqN+2j+2R+yH8O/jX+yN8B7&#10;LWPE/i7xhq/hLxLc63rf2bwh4cj0Vo1l1Ka9VftMtrP5nyFEOwxyqS7BA/BUzOlGUoNu68n+H3nf&#10;DLqsoxmrWfmv66H7wAE8CkPHFfmb/wAEsf2/vFH/AAUC+DPi3xl4z8Maf4a1zwR491H4faudBvzq&#10;miX9zYRxSG6067ZVMkLCUdd3ZgxDDHxj+3V/wVN/bu/Yvl8Z/GrXvgX4dsvg54M8Wab4WtNW8VeI&#10;zZeIvFwv5DGbvQrSBJYmjXaX2vl1jIZhnzFjdTMaMYRqN6S62YoZdVlOVNLVeaP6CIYy4I7etQMy&#10;lyFOcHGazdE1Qa3odjrSRXFql9ZW98La5XZNELiJZRHKv8LoG2sOzAitMQiOPcx5Y5A9q7jhaGgj&#10;PNTK7KGeMAt19AOeB7mo9nIJ/A4zjPGaUCMDYu7rghuvXigB91KJ7OG0nXKvOFZwNwReSWYdhxwf&#10;WqdhfWt9btJbZZdzIN3+ycU+6iSW1khYupPQodp+gPUZr5F+Nn7VPg/4HayPhv4OtLzxn491I79M&#10;8IaP+8mVpBhWunUEW8KjklvmxzjHzDxc/wCIcFleGeLx9VQgtNd23tGKWspPpGKbfRHRhsLUrS5K&#10;au/6+5ebPprxr4/8CfC3wrdeM/iBqNrpOmWcWZ728cRoGPIVR1d2xhUUFmPABr4BHjD9oX9uWQ6V&#10;8Jl1H4cfC2bifxbcxmPXtdgBwy2Eef8AR4X6eYTyD95uUqTS/wBnnXPFus2nxt/bi1K38Ra3BdRS&#10;eH/AFln/AIR3SvMIBUxnIuZ1HLMxK8cmTjH6Lz+Jr7TowgtEwuIYLa3XjGPlUBRwoH5CvgP7PzXi&#10;LXHKWFwj/wCXadq1Vf8ATySf7qL/AOfcHzv7Uo6wPT9rRwv8O059/sr0XV+b07J7nHfAb4AfC/4G&#10;aRa+BvhjpkWnWIfz766J8y6u3QZMlzOfnkkJ6Z4HRQBxX1WupK+/7GqBZCfMlc449gcV84aa19ru&#10;nrJqiGKRWEjKhICyDoR0PHY1Nq2v6iZPsKXalkwpAVCeB0PHXnmvczXhD93RoYCMadOmrKKXKl6J&#10;Kx0ZdnEIc8q13KTvfc+gY3S4JjtmUr1Zs54qytxGluQqBVAxuPU+9eAaR4ovIE/0qFnVDgSRHaWI&#10;H908frXuKlNQ0EX6yKfMQbVUYx9Qa+HzHJ8RhWvbRtfZ9D6PDY2lW/hs+Ov2sv2ZNB+P1hpviPwX&#10;eN4c+IPhthc+E/Ftr8ssEy5b7Nc7eZLWQ5DKQduSQCCytc/ZM/a4/wCE/fUPgn8ctOXwr8VPC6bN&#10;d0FgFhv4QPl1DTzkiSGQYZgpO3IIyhBr6ssdMtLRluZAd/DDI4r5J/an/ZR039pKSz8VaPqM3hrx&#10;xogaTwn4r08lJ7SQcrDOVwZLZjkMnVckr1YN+aZzkuIw2IlmmVRvN/xKd7Kql17RqJfDLZr3ZaWc&#10;fWpVYyXs6m3R9v8AgH2TN400dy0UJcyYIBK8Vh6LDb38zajcHzSGIVWyRke3SviX9ln9oXVfiB4h&#10;vf2cv2g9Pt/DXxU8ORbdR07hINatl6ajpzDAeN1+Z0U/L95flyF+/dN0L7GhVfkhUYRSe/c19Hku&#10;dYfMMOsThpXWzT0cWt4yW6kno0zCrRlCXLIyr3X7t7gxBIyo42lRiqEur6jIuEbylB4EYxz+tdcd&#10;OslzJ5fJ7nqagudNgVI1CD5m5zXqmZw8UupyPvmfIGSc4/MmqMMF1rWpm3gYtiMgEYwB65ru5tJJ&#10;jZEXO7queMfWo4tGS2T7PCxV3wT7UCLmieFrPRU+0SMZ5m7cYH4c1qapdiztWnuCNqrnavH4VgTX&#10;8eiSYJEjYIPOMZrgtS1ifWrlbKE/LuIyOfzoAv6h4ik1C4FvBExDYUenPrXQvoGq6jHFaGYxJtAK&#10;KTtA71r+H9MsrRFV1JbA+YqME/WujfU7KzEjynhcfd5PNAGdaeGNPtcHy0OMc46kda3niiRSYQow&#10;OKx/+Eh02C3DSOT+FMsr2G7tA8TE84DdOfQ0AaKzDz1iTOChMg7Cq00kJVPMPIbKgdxUTrNEN3TP&#10;3m9eKxEuLma98pFyF4HHNANmveXcZz5nRjgL/nNUI7U6g26QFR0H0FaEVh5sqzT59wamRmjmKqPY&#10;Z96AMqPQ0LFgxVR2xnJqxa6ZbhiSeQe+KvIMs3zY2k/5NRxbZ8sxG0HHFA0WJora1ddoVskDjHAq&#10;pNNbXDvEoBVSMggVRukWGTfaZO7rn+mKSRTKiIgw/wDESMZ9s0CIb2xklVreBtqE/Mg4+Wv51/8A&#10;g6Ph063/AOCO3jCKGHy5P+Ev8KjPXpfjNf0YxztNc+SE2Y4Zs5r+eD/g6YMT/wDBHHxgyAZHjHwq&#10;N2P+ogK2w/8AEiNbn+WlRRRX0Ruf/9XQ/wCCAH/KMbwn/wBjD4i/9L3r9oK/F/8A4IAf8oxvCf8A&#10;2MPiL/0vev2gr+gsh/3Kh/hX5H4Xnf8Avlb/ABP8wooor1jywooooAKKKKACiiigAooooAKKKKAC&#10;iiigAooooAMgDJr6++Fl7HYeAbIefDA0kszBpjjrIwx82BzXyLEkUkqxzvsRmAZwMlRnkgd8DtXU&#10;61cRa0rfYJvKtLONfs1pKcFwMK79MBifmI9+OlfMcT5TPG06dCLsr3v59D6fhnNYYOpOtJXdrf5n&#10;1X4l0ZW0i++0JBNJMP3UjAKDu5bDY4HJ618ZaVqupeG9ekt8xpCJxvYKWhUDIxuUH17V6rpPiyXU&#10;vh3qPhq5mUXVuUnsjNKUZ0LgsNxOPl7L36157oN3DqAm0PyPtZET77gtsRJXbdvkY/wqcr1x3HNf&#10;gXEGWYjC4x0J3clt5n9D8O5tRxWC+sQaUXv5H1Fr/jHUtOih1S0X7ZppsVVbdSsUySE7d+5sEfMP&#10;TI5ryu0sPEWt3seozwtLIbloYrXLYiIbc7eZ3O1QN3fNV3+JN2dKj0BJIUgsIdySKvNwwPKscEtl&#10;uh49eKd4d+Jt9L4iH9qXMttpzhwdiBpI/kyCAAcscc9ucmvYwvCmNqUp1p03FJX16nl4jjLA06kK&#10;MJqTbto9vM9X0zw9bQ66bzxPetFOYUt7S3Rwzweby8hzj94xJCnso96v+MTomhXs2naPqRS1tnSx&#10;A02T97Kz4crIRydgX5se2a83uvEXw01e48/S7q6WVbgy+fduyyOw5XBY5G7njpUNzd+FbQWUc0sq&#10;tGrF5ViaUy3FwFZiNuFJxgZbrivl+Wopcvs5fcfQe1jpNVEvmeeWlnr2qRT3Vxb/AGm0+1smyWQR&#10;CVzlmaSQAk4HBLAHnrXWX/jHUpdItrbwwtpFJFtZkSCPYhY7NsZccsCRg53YFbmtajoWjeFYIbGa&#10;4hFxcSXcls0LiZXbiRyMYHzcqGP64rjJ5PAX2Rdb0y5uLe9aeGJpr3B8zyWDsTDH1G4DkkAn1xXL&#10;Sg1e6O+nVRWXRbXW5rPQAJbvVbySVZLmcRiJMpk5/u7SSc57Y9K0tf8Ahx4l8F2m+6nt2eUxJ+7d&#10;IpDAc4WJR8wyB8xI/GvQPh5FqmvX974htv8AS7CytJIpLi6jUW8bOVKqqDaWdxwcAsB0ry/UfBl/&#10;a+JzqmoXD3geU+ZtBVd2MlW6/uwCQ3fsMdaitTS1ihwrXbufQtsNA+yQavNLbyTXLBYrXAHlRIDJ&#10;gc7QAAfnPBNXtT8bwaRoSaTZy2yu/myXewhvLQZfOAAGZmxnHf2rx7wVp1zqPga5S1EcccTvD9sn&#10;O1DglgrJyflJxgZGOKnuNQmk1GHw1rD2U0s7SbruObfJyCzM4KgqoHIUcdq6ISaSsY1KfNe7PZfB&#10;mog6ldPqYZIo4gBPIpy5XOWC8nnAOfwqC98R6ZcpNKLnCAR2saLvYyln3Ptj+8B8o69fYVleE9IE&#10;F59sR2u7SRDIYi45CqMLkZ25f5jnOK9MjFtDcLcWtrDG106Xdw0MYd1UJgDOBgngV0Jt6s5JKz5R&#10;LHS7OxsVumjijTyigSRRuCZ4DMOeepGcDvQmubre5h0u3tnhhDWqTLsKs4XEhiB+U7c7cnjOabfa&#10;JdazFO0wuYlZWKwQTGPEeD94rj05qZraHSNNke3V7RIofMDKAVUEgjgeoyc0yb9Dg7bQLB7qXxPP&#10;qd2b5Yyt9dTgx2ttEmFjjX7qSYOBxn2rI0Cxtrm+guoTes9xEr/2lGF8tUjXhpQwBO4sCAOFHvXe&#10;RWHjXUhci/h0jUo5Ldns7u4LRNBvXKOVwQzA4Iz/AErkNO8JeH9Z8Mx+FtTmcNHD5puLY7SWcjcs&#10;bjhmycOBwDmpk+hvF2VyDUfCFzdXd1Fa+J7a+81X+0SzSeZ5ZZSBGqKwUEAEDBzzSxfBTwLblRqO&#10;qHUNUu4EneASg+S+QQAiNtKE87CDjAzWBcfCzRNA0+ZtMs77WbeRo5UsRc/ZEG9Qdxfq+N2Pm6Hi&#10;vP8AWPFWg+H411W0sk0m6aZ4YrBoo7u4J4DS7mIaIcEZJOf4RWalbc0i3KzTPetE8Az+OtI+wal4&#10;mubbSLSKK4OnWdtFanZKOpZTgMR82cZxzxXh/iGPwppul31x8O4bizjiSSG7Kyl7e4gM5gQTbz8x&#10;kGWGw5x6VqaL4+1C98JWWj6BbI9xdRPBNeXkhihgVUjgErSDACjbgKpJPoTXn3iiDSbe1XRJ9Y0+&#10;8tohFDbDTYJ/NkMQXcI1ZgoRcDLE8nJA61jWqroVCDcrt6DP7X0mfXdKvtUE80tlcPciz+yFXmld&#10;1Kgtkq68AqBgBV9TR4rvvEdt48uf+ElnggkW+j+0RZBRnMUaqmQdx+VQ2MALzxnipvAfj/WND1yz&#10;8Qa7dSSWOn2k4sLV8bZwhESqVOTgM4OTngGrvg61tfF13favc3Wl/ar28e6uJHjea8fd8wiUsQuG&#10;GBxznqTiueL29TonFrWx9GXX/CN6Vdwypd3Ussdsuo2kLzsi27tFhGBYqMAqVXPGWzXzBZ/bvEc2&#10;r/GXX7pHfStSgisrORvP866YrtDN3jiRcsf4ugr2nxr8NJfH/i+0j+xWWm2JuHF7dwzK0hgt4gDu&#10;QcK7bTtzyOuBXkHjK58OWegax4e8MB7XS59QM1jbXDMrTQLHGi3D4B3BnRihYgdwDxW9eb6nNh6V&#10;rW0Z+Sn/AAXS8Q3OueAPhO17LBc3K/HDwK015FA0DPu1FsR7SSCsWMKR1zX9AN7j7bKB/wA9G/nX&#10;87//AAWo0iPRvhH8Irdyhu5fjZ8P7i6UclN92Op4AO7PB5r+hy8CNeS4GcSNyPXNfrvhi70K3qv1&#10;PxvxQhy4mkvJjUUsfTHU+lSL1yPuqP1qJQfujPJ5p8jclBwAcflX6gfmBKB/o+fc4quBkc+meBUw&#10;wsa56luKjTIcDuOKAI6nTJ+Yc8Y+lQVZ6QD68UALMoEvJ/ixVd8bjjjnpUkhUtv6Dbn8ahyCM560&#10;AWFG6Ign3wB3qBVywHaplAERY+uOKhZSuMdMfjQBNGM7kHGRSuFAznjG0Y/nUcbBGDHoOopZch9p&#10;/KgCZyTHnphsHjsaiztbdkjjr3ojBPJPBOCKa/YHr6UAPlYPGrDPuai4254znFTxfNGV9KhXoR7U&#10;APhYKxDYAIweM0mAsnPTNRg4IPpVifLkTYI3dPfFAEDj5j/SuzsbiO4tlKk5UBWB68DrXGn5l3cc&#10;Vq6NOI7gxMQA479yOlcmNpc0L9jqwlS0rdzqK53xv4P8OfEbwjqPgjxhbJeaZqtnJY31s/R4pBg4&#10;PZgcMp6hgCORXREY4qaE5Owng185iMPTq05UqsVKMk009U09GmuzR7EZOLUk7NH57/sheMfE3wv8&#10;Vap+xX8WLgz6r4Xg+3eDdVmOP7X8OOx8ornrJbfcYc4UEdIya/QKvjr9sL4L+JfHXhvTfiz8JgIf&#10;H/gK5OteHJlHzXcSDdc6e+MbknQHCnq3y8BzXqn7PXx88GftF/Du38deEpBHcKFtta0mQ4udMv1H&#10;723mRsMNrZ2MRhl5HcD8y4KxUsqxUuGcXO/IuahJvWdH+W/WdH4ZdXDkk92evmEFWgsXTW+kl2l3&#10;9Jb+t0e7RNg47HrUZ60KSpyKkCM7DPfjNfqZ4x+Hn/BYr9jH/goX+3Pp3hr4P/sx+I/AWi/DWHF/&#10;480TxRqmrabP4luFmylhcvpdrJL/AGesSjeiTxs7uSeUQj5//aT/AGFv+Cv/AMZ/2DvC/wCxr8ON&#10;T/Z7+GVra6he2XiXTvh1da9pGkS+GIUtxp2lWzNZ3F0BNK109+29Wl/d7mctLu/pDxED3PPSkPl5&#10;G3PvmvKq5TCcpycn72/+R6lHNpwjGKivd8v+Cfh78DP2bP8Agq98Bf2X/CXwL+EY/Zr+Hk3h7x1Z&#10;B9N8GWusTaQ3gwwM2o731O3ubiXV57ohzO3LgEvIDivlD9p3/gnR/wAFZ/jn+35P+13d3P7PPjDw&#10;54X1C4X4R+BfiTe+IbvSPD1vHMDaX8mnWVpDBNqTKqySyTNMgkPAIjj2/wBN0smT0p0eN3NE8ohK&#10;Ki5uy8/+AOGbTjJyUFd+X/BMfw//AMJLJoNg3jN7STWWsbdtYksN/wBla+Ma/aTB5v7zyjLu8vf8&#10;23Gec1syNhxGPmORnHan+apcqg6L27VHblRIWYc5z+NeqkeW3fUe+9W3yHqcADtgVl6rrGlaDYXP&#10;iPxDc21jp9lE1zd319KsFvAiDl5HcgKAPU14N+0L+1B8Nv2f7K3t/ETz6p4g1Flj0TwppC+fql/I&#10;5wgSIZKRluPMYY7KGPFfNeg/s6fF39qTV7b4gftmTfYNBhmF5o3wq0qZltYsco+qTIczygYygPB4&#10;ygylfn2fccOGJllmUUfrGJW6vaFO+zqz1Ue6ik6kukbar08Nl14KtXlyw/F/4V19dl3IdV+Pfxp/&#10;a21Ofwb+yIkmgeFIpjbav8U9UhZRIASJI9It3AaR/wDpocEf9M+GP1P8BP2aPhh+zzpMtn4Ht5br&#10;Vb/59a8Sam3n6pqMzHczTznJCluQi4UdcE5J9n0LR7bQ9Kg0TS7WCys7VBb2lnaoscMMS/dRFUAA&#10;AdgK1TvQMyAEgEDPTJqsh4GVLErM81q/WMV0k1aFNPeNKF2oLo5Xc5fak9ksVmN4+xox5Ydur/xP&#10;r+S6Iheysb11W9hjmUEEBwCMg5yPTkVbFxBawO9wCG5x5fX5jzg/TioESZUVnIxtCDHQetE8yICk&#10;a7iOCx6Z9q+/PMGz6jqUFjJdWdkjAmQCNnCMcDgknNcLFL5l6J5wkc0iM2JOqcckj1x0rqbmwmug&#10;2ZX5YEDNQ22g2tpIbuU75H3PI78kZ7D8qAH2ELho5I8HAzg9OfWu90PWlvbGC1vDDA6StEYUOGfJ&#10;JVgD2xx9a5dI1jT5c9eOKpvGba4/tSFN00ZDqD7c14+d5THGUfZt2a1R6GXY10KnNa9z2/R7e5vY&#10;pZFfC7iil+orqrDTba2Ixh2UY3f1rwG88bBrWOO2c+ZOWlSPJVRjG4H125HT86zI9f8AEsbr5bp5&#10;ZOZBGWVj9CWP8q/MKPC2NnFyVO3roz6+pm2Hi7c5h/tWfso+H/2ldDtNX0O+k8OeOfDU/wBs8HeM&#10;bLK3Wn3SHcI5GX5ntnb76c4zuXnIbiv2T/2q9e+IWv3v7O37RFlF4c+K3hqL/iZaaxCWutWyD5dS&#10;048LJHIPmdF+7ncvy5C/Q2ia3eXIaNZZAV5cNwwHr7ivDP2ov2W9J/aR0Cw1jQr+bQfG/huT7b4Q&#10;8ZWOVurC5U7hHIy4Z7d2++nb7y85B/LuIuHcXgsVLMcvharp7Sm9FVS28lUS+Cez+GXu2cfZwuJp&#10;1YKMnddH2/4Hc+y2jnkmO5htX06ZFSMrTcOchf518M/sl/tV654+1q//AGd/2h7KPw38VvDcJOo6&#10;e2EttatVHy6jpxOA6OvzOi/dzuX5chft/RJZ7i3eRwCDIR+XpXtZLnWHzDDrEYZ3WzT0cWt4yW6k&#10;no0yatKUJcsiwz+WHO3OF5ArLtJb6+n8yaMIpGFA7CrP2o+Xczou4RoVyO7Zp9nI9t5Cv1dNzZ9+&#10;2K9YxIL3QLe6G12JDNg8dKoaTodvZF5YgpwTg4/+tXVQsxuHf+HAIrAvtRh0dT/GWY4VcZOaAI9Q&#10;hvJrMwWjlc5JHSuOSwuLVmkvDvA/h5613FvPINFlv5lI/ug9etXLq5hh0v7bIAMxZwfU0AeYLpGs&#10;a9eiPTxiBSC2SAOtdZ4guU8P2kMEUW24ZsJt6E+tXItUihtku97RxScBYxgn8q5PXI7nWNViu7Lc&#10;8EIHDc4Ymiw0ixLqnie3si+pMgXbkcDcT2xit/wve2kdi2p6nKFbb1PYCsHxBbpb2saz3IknJ+ZN&#10;2VGenaqslsLTQ0iuUb94Pn9weaBHXJ4u025crASVJ4fBxitWG8huLhpLdldAgww9q8/gga0trezt&#10;oSv2kbnc5LBPQCr0Vq9p5t8p2CP5FiPcAc0AdUtxEI5nkYDzJOOcZHrUlo8csTM6sBvIHHTFcxpd&#10;4JYvtV0gUjoh9CeOtdm0xlMcBKFgN+fUHpn6etMZDLiW3VIeNnT1zT0EkkBlkxiNSSM96gMjB2ij&#10;K55yRSabc+XA6TH5c7c96QGTbDzULdixK561/PF/wdJMYv8Agjr4xgfgnxh4VIHt9vBr+h2J/s92&#10;9qei/MPQg9K/nq/4Om3iP/BHjxguAGHjDwr/AOl4rbD/AMSPqC3P8tWiiivojc//1tD/AIIAf8ox&#10;vCf/AGMPiL/0vev2gr8X/wDggB/yjG8J/wDYw+Iv/S96/aCv6CyH/cqH+Ffkfhed/wC+Vv8AE/zC&#10;iiivWPLCiiigAooooAKKKKACiiigAooooAKKKKACiiigA7YrV0mwTU7z7Fkh2icwgfxSqpKJ/wAC&#10;IxWVT0do2DoSCCGBHBBByCDUVk3FpGtBpTTlsXNR07U9KuRb6nDLA+3cFlUqSG5B5Heo/tcn2Y2c&#10;YjSNiHlCDHmMucFj1PXjnFfW39nJ8U/hzbNcyIty0akXLD7ksRw2ccgHFeZ6D8Kte0/XRZ6hb211&#10;aSKu68Zsxxh2/hBxlgBnGPxr4eHFGFnGcsTBKpTdrNa6dj7urwziYKCws26VRJ6PQ8Ut7G8nt5Lu&#10;3ikMUQBmkAJCg8fMcYpg3OAsaggAsSByw55PpgV9gTaIdOsJvDoDLDNbvFjyQIYlIweMYGBjHGSe&#10;/FeY6Z8KvFB1qW/tpLETW+2WNWjJhkcAgcYwAQCe9Y5dx9hsQqnt/d7IeYcB4jDun7K8nu2ePWGi&#10;3moLM6jbFbhZbjcQCFzwQpILMASQBya9M0v4a6stxH4gvGP9lQ3BuHeRvLneGM7iwjOPvY45yRXr&#10;OhfBa/vtRt08QXUTpPcLd3glhEYMrg7VR+pXJGAcdOK9b17wkt/ZT2EsykCVbZFdWBZnACgcjqMf&#10;jXg55xfBJ/VYpOStofTZDwbVbX1tuyd9yssthrFkrsFmiuIgwJ/iST+Rrxmb4JFPEVobKAywtcCa&#10;+mR1A8uME+QijnLkgZJ55Jr0rTdDuvCGrL4dv7gyrLHNKJD/ABSBkyoHsOSauaxrN/4Zt21hPtEt&#10;sFzNHCu+aMZ+8g4yMgZxyByPSvy6x+oqq4ttdTD8S3XibVNPtUjtYLKziaR7LTbMlfKjHyI8m370&#10;owSe2fpXnk0Gj6fYuyIwdVLRIc5JYlSjKTweO/rT77xzpWsRW2m+HXe7uBGIbextlYuBySZWO0L9&#10;4nLH1rpPD3gTWxDa/bZjbyRTGUBdlzLI+dyhyy7Qq8fKAc460oUzZzUYqJj6p4Qgu7Gz0ayNzbx2&#10;9gIoYon28MFdyw+6WbOTnknv2rnPDng3StJ1G7vm86B1l2z3DjzGRfmJU43Km4EE5IHH1r03UfCv&#10;iqGEWz3FlMAOEmjaNmJ5++rnGO3FYh8L+JzD5d5FHJHLfLcXB8zcGiiA2oEwA5Y8tuPsKOVGirxe&#10;wnhzxP8Aap4NL020SBJ2kWNSRhY0fIJ+6d78k5zx17V2Wqh9G1FtD0yG5urm7IvLtI5F+SBADuJb&#10;hB6dM571ymjXOo6p40a+1GIwWymRYYDAiOWVMMyhM4A5H41taINUs/E90LBFK3hW5u76Qh5GGSgV&#10;ixIAQkZAHORnGKZnKnd3TPQJ5D4l0yex0m5JnuJYbeWCT5TEkvHzbeyrnA75q9NeW9pDONUFvHBA&#10;QvmowbeYyPkIzhmKrgAegzXzlc+KfiP4gh1Gfw2IXhS5ls/tVihkkGG+QBlwpcgZzg4zxVDTx4U8&#10;M6DbS+J9UvhfCKZ4rG3VWNqgJBeSM5PmPu6E5yeBilzIn2Fndne+LvhsdU0+z1TM6z30qefaBtkL&#10;Ft5AJBOBENvPIJPSvGV8P+Nvh+Y9U0tZzG52w7A93BGrANIXXAZBsJbgZJOM8VZ/4Sc3NyNJ8ESa&#10;lGIpkP2/WZA4MSIXdiOERS2PfsO9eleKfifp9rp8nhsTf6RfxyrDqQQpDCHCx7hFuLlWUE7gPunj&#10;tWNSN9DXnaVuhx1r8a7/AFKJ9K8TW1lZ6etuftN3FHcK9wif8u8eCASx7nA4JrnYviN4PgVNblt4&#10;Zr6aWSTDQJNIke1EjiJJOAZdxAxnbjnpn32PxU3hr4atJ4iiikfaY7NbpQGumX/VblfJHmfuzjHc&#10;jgV8/avfeDpNSawuZrdrqwsC91qWmoPPmusFnWFwu3AO7cxAxwB0zUVPcirGlKzvoev+D73QPiZZ&#10;y6Fp8smmXVteT+TPHBGC6W3IYxspCEZ3cDI+vFX9c+CsGlXA8QeItTjmsILeSS4uGgjhmdJUZQXl&#10;TGT85IyBzivP/AU3hnRfEK6lo2pX0V6lgbi68qNFg2uwHkhGXC46k9W9aqfFT9ow+KGk0PTAzQS3&#10;xguYpU2BrNY41VMdMlvMJPYGl7ROGu5nSjU57Je6eZar4qsPEviO51jw9ZiCK1tI7PTop4fMBcHY&#10;pOAQCF3P3/WtTwHrGra89wmg2CzajaIlwLjaZWW1Jwx4wGIbDAnp+ArlrXWtU0mfbdyvunjaKOCH&#10;5Qoc52h9uNzBieDyMAHtXfeCrvUfC/wP8T+ILAxWH9oXcekwSoR9ol8vbujXPLDDEtj8a5acG22u&#10;h6FR3hb0F8NS6ndaPeWGnadc3er6kJbQSQu0pge4k3M0752xHbwBjc2Dk9q5rUGvNKt9c8MKYruc&#10;WNjDezRsrRxGEiFIA3OVG4ZYc7u1fQE13qfw0+ENvoFvcr9tvLeW7gFsiiVpCrTSPMxyQIxnBJyT&#10;wMCvla2N9r+pTJYW8dnbMiRSSyqWVBEA/mSFASXJG7gcnqRVYhu6SOWlzSb6JH5Zf8Fgn1rUfgN8&#10;O/Ed9HHNb3P7QPw/tor4qIgWjvWYxxKQCQvQ7eB35OB/RJeHZcOqZH7xifrmv56v+Cy1lLb/ALPn&#10;wms7CyuVsrX4+eBXGo3JaM3DSag/zJAT8iEnjjn1r+ha/bF06DszA/ia/ZPDFNUK1+6/U/F/FB/7&#10;TS9GVAxByKVzuckdzTKtzKTsj5Lbefav08/MCLIWUHrjFIBtfPUkk/SmyABuDmrG1Qyyvg5GfxoA&#10;qVOwbZk9OAKhHJqe4OX2L0HSgBr7RCpyc5NMj2kgDHLVJMCipGewyR6ZpkbEZC4Gf1/GgCVsbdg6&#10;A9agLeYcqOMdamcEk8cZzntUYQOTwMLkbj2oAagHzepFWJ8bFYA8jPPc+tQKQJPbNTS8x4/unFAE&#10;KEDOfw+tWHwvz+v9aq8Bcn1xVt8NEMDnb0H16mgCvGwVuTx0OKGG1s8gHpmozn/61WZfnjEnOehz&#10;QBXYFTg1MoDxkAEsOc+gqNh0PqKdCcPg5Oe3rQBGOuD696kRjBMrZztYHI9qSVdrkfhSyrjbzn5R&#10;wO1A0zuUkWVBIhyCMipFOGB965nSL3yj9mkPyn7vHc10gPevna9FwlZnt0qqmrkso2yEg55yCK+C&#10;fjr+zd408PeOX/aY/ZTePT/GiFX1/wAPu/l6b4ntl+/FOmQq3JGdsnG5ucq+Gr74mYuFc+n41BXy&#10;3E/C2FzbDqhiU04vmhOLtOEltOEukl9zV0002jvweMnQnzQ+a6NdmfPX7O37SHgn9orwvLqWipJp&#10;mt6bIbTxF4Yvztv9LukO10kQhWaPcCEk2gHoQGBA+jID84Udc/pXxH+0R+zHrniLxRD+0F+zzew+&#10;HPiTpULhZ9oFnrsGObPUE4Vt4GFkbOOA3RWTuf2Z/wBprR/jtDd+GNdsZ/DnjfQCsHifwnfgpcWs&#10;vAMsIbmS3Yn5W6jIDdVZvmOHuKcXhsVHJc+sqz/h1ErQrpLovs1UtZ0/+3oXjfl7MVgoTg8Rhvh6&#10;rrH/ADXZ/J67/TzABiPellYF9qgAY7USDbIV9DTMDrX6UeQNc4WpY5THCWHJxj3qFgCQp7mvIPjj&#10;8ffhf+z54UXxH8SdQW2SViljYQjzr++l6LFbW6nc7E8Z4Vf4mFcOZ5phsFQnisXVVOnBXcpNJJeb&#10;ZrRozqSUKau32PYWnhtLWS6vHSKKNWlmlkYKiKoyzMxIAAHJJOBX56eLP2p/iD8bfEt38J/2JbSD&#10;UpreU22t/EXUUP8AYOk5+99nbB+1Tj+HaGXoQrjkYNt8Mvj/APtrvHrPx6+2+AvhvIRLZ+ArCUx6&#10;vq0eco+qzgAxRsOfKAB/2VOHP6DeD/BvhX4feG7Xwd4I0600rS7KPyraxsoxHEg7nA6serMSWY8k&#10;k1+afXM14i0wjlhMI/ttctaqv7kXrSg/55L2jXwxhpI9bko4X47Tn2+yvX+Z+S07t7HgnwC/ZM8D&#10;/BO5uPG+p3N34p8baiN2r+MtcPnXszsPmW33FhbxdgqncVwGYjAH06OPlNW9/wAuD064qmpeSb5R&#10;wTgYr9ByLh/B5Zho4TAUlTgui6t7tveUnu5Ntt6ts8vE4qpWm51JXf8AX9WLJlfjDH29qSGOaRfJ&#10;gRn7kKCx4pFiR35bhc8etfhZ/wAFq9C/Zs0XQvBvxb/au+I/xKtNA0832leG/gf8NrySxvvH3iG7&#10;jK2gSSzdLoyQSPF83MaDAyrSYfuxuJ9jTdS17edi8Hh/a1FC9r/M/dlYpHjjUxuZCxxGAc9O49qg&#10;Mbq/luCGz0Iwc1/Nv8A/2D/2nPHf/BML4e/Cv9uPxn8RLzxvo+o6z4m0n4SaT41t9B1PxNbyKH0f&#10;wzrOtSBrkyRbWYiOZfs4l2uC0SiP0H/g39+ON3B+xZ4i+H3x98Z6gfFXgb4s674P1TSvHF+hfw/I&#10;hT7LoltqVzM39oCMRyyBwwIZmRV2opPNQzJTqKnKNrq6v8tPx/q6OmtlvLTlOMr2dnb56/1+h/Qc&#10;8LkAIpO1dz7RnH1qBmjWMFsli2AK/l0/4KVj9s7wt/wVW/ZY1j4m+PrEfD/xF8co9M8G/D/wtFcW&#10;iw6fZy2JkutbuWZftd3ctMV8ra0UUa4U5dxX9RkbhQdwySMfSt8LjPaua5bcrtr6XOfFYT2Sg+a/&#10;Mr/jYmGS4dxkEcgdhVOA3MzvPenl5XYALtVEzhVA9gKvx3EhJWLC7sbmI6KOTWdJdfadSZGztEYK&#10;L9Se1dhyFDVdAgWa31ncqiRTFEpPLHOWwP1q5DGUHNZ17oH9o+IYdbv7mYm1XyrW2DYjXj5zt7k8&#10;Vg/FT4rfDb4KeEZvGnxO1iz0ewiOwSXT/vJnxny4Yly8rnsqKT+FcuNx1HDUZ4jE1FCEVdyk0kl3&#10;beiRdOnKclGKu2dslxeW9/Bc274SIPvhxxLuAGGPXAGcD1Oe1eQfGf8AbT+FXwKvYPBunLfeKfF+&#10;oj/iWeBfDSfa9UllPQTBNwt07ln+bbyqsK+QF8e/tSftgf6P8ILe6+GHw/n4fxfq8X/FQanCepsL&#10;XP7hHHSQnOOQ+flr7R/Zf/Zs+Ef7PMF3pvgHTy2pXyedqHiLUW+06tfODl/OuWG7DE7ii7UzzjPN&#10;fhfFGa43Paftsjo+zpR3r1E1zL/p1TdpT7qc+WHWPOj7HJ1HDT9liJ3b+yuj83svRXfex8HfGj9m&#10;n9sL9ouyk/aS+KeqWXhDxj4W0+bUPhx4N8LRpLdWU0ZE6xX2o/6ySSUKV8tGKBm/hBZD+mn7Kfxg&#10;uPjx+z/oXxN0ttv9sWge8jXBNtfQkxXUJHJUxzKwAP8ADj1r6HtrTS7df7Sv+GzvGecelfmf8CNX&#10;tv2Y/wBsfxp+zwqi38K/EAS/EbwOrKI4obw/u9WsovoVEiqOiL05r8owuUQyLMaOIpzlKOJfJVlJ&#10;3bqf8u5vor607RSWsElZH13tnVg1b4dvTqv1+8/S7TdP1Gxtfs0670Y73fgHJ/HikN9azakJ5JFC&#10;WqdAepPrXP6p4raZRa2YzvXBIzzWRa6TJArTxEl5OWQ89K/TTzTodQ8UXMwWO1iCs7FFxk5HrUN0&#10;s+ieTcXyLMWJwO4z9asWeof2TESYRLKcAH+7VDUNRuBELq5w0sx+RBnEa/j0oA249STWNPUXKtDE&#10;JQ755yB2Aq5qFxbalaILbAjTBJYY4HtWVdmUaOsxI2FQQp9afZxIuni/uHwoU5T1oAvW8VrdWoiC&#10;ZQOEHvWTLofiHS5Wu9Nmg8rIzFICcc8c1PpviHT5Jltk3DYPMbj0qa48XoySnymEOdgdgOWP4007&#10;bDTa2OTbRdX1O98+5WN08zPynpg9K7U6V/aFwG1ACK3gACjOC2PWsv7WbIpLC+Yn4z/td81PfrdX&#10;y/ZLQuwxliOuDSEPsrOe8v5dWlO5VzHboCAAg6e9Ymr3yxaRLJuRZZZT8h6gZrai8M3DwLAtw0eB&#10;ydoNEfhjQJJTHKzStAu4/OFJI65BppXGjh7iVXRokZsKqkt3JPatm01BrDUPtEiEqkAUbsgk4967&#10;G21PRIY5JHEcZjIyH25wOnNUZ/EVvc24ufIYpICikgY/OkI51PFSzSPaabbMZZG5c8AflXY6bpkq&#10;QCW7Cs5xhe2aq6XqWmhyltbYI++ygcmr974i022YQzuVY8gYzigDktQluP7cOEK7IwpwRjmv57P+&#10;Dox1k/4I6+MZGbc58ZeFlJ+l+K/oB1PV7XULsm1V87sFq/n8/wCDoaOdf+CN3i7IUKPGPhY57n/T&#10;xW2H/iR9Rrc/y6qKKK+iNz//19D/AIIAf8oxvCf/AGMPiL/0vev2gr8X/wDggB/yjG8J/wDYw+Iv&#10;/S96/aCv6CyH/cqH+Ffkfhed/wC+Vv8AE/zCiiivWPLCiiigAooooAKKKKACiiigAooooAKKKKAC&#10;iiigAooopNXVgvbU+gfhbdahqPgjWtBswzyIBJEinaQJQVbDdvu/nXrFkNXh8N6aisZJLNoxdeaP&#10;mKE4JX1wD+PavHvgI8f9t6jbyMyq9j5nB4Gw5J9iMnHrmvfm8N6rrWjzrDqxsIygje58vDmHrhQc&#10;7SQQMjknpjt/PvG+HVPMqtnvZ/gj+heAa6nldJS6XX4he3lzLZLfaPHLdxySSKEbOwyE4bchwflP&#10;p0pbDWNU0xMto8smE/ez2a7gmVK7sO4zyB0HAJrnvCmma1ZWltpsLJciwm8nIk3KN7liZHPOcZLH&#10;16dK6HWLLxLqNkjWc15p0aOftVzaFJYpCuW4I+faB1JH4d6+SZ9qqatoXvjB4qn0vwnbWsayyXF/&#10;tto4gAsf7yMrveRsBQgOeCOQK5fwl4otNF0vTLXUNR3QieExG+G4Hy22krM56HJAyc9xXGeLtGtr&#10;LQF1HV9ZluJlmT7Fp1leJPHK4GdpOC0ZYt8xx8oz6Vh+Gda8Ef8ACLto/itJHkinkDpZBpUQL0kW&#10;Qn58sxyx5JI24HJ5ZVWp3asaxoXjyo9X+JnxBsbvxRpWn+Fopp7u3nBvZp1Xy7eG6+RBnIDOQA2D&#10;xgVq6TrTXUIt5S0zglYpAoVpdqqzEKf97p7V8tWMg8M6bcXOnlEW9vYJcTMWNp5nESlRkyMqtvIG&#10;PQ5wa7TwmY7p59U0u7uZJBm5mvXjeN2VeD+7ycqfuqo4PGe9aUpt3bLlhUko32Pd5r/w/pljJrWY&#10;I1d9iqI8TSkDeMJwTkEEH3qf+39MKxpD55ae2NzmOFmKxgZIUAcsSRyOR718+65PL8T/ABBa6NZ2&#10;/wBksLPU4/MkY/v2Cr8zlic88BsHjIFe23+qXf8AbVyt8fs9vZKtlaxWZDSpJGAASvXJPYdq0p1+&#10;bYipS0RJb61Z6jfvGTdRxo2A13EYy2AfulgCdvuADWlFHb6kYjdHzJLR/kcEjkZAYgHnI9awtN8U&#10;RzX0I1lJbO4nPyi6Vt0hPQgnpnIOG6VvXlw/2RWjiDzzyMihNqk/MV6rjA+Un0qjFQ8idtLsXvft&#10;8gZZShiLqxB2N1AzkDPrXimveHVutYj0nw1OI3kMUd1aszH76kgBs4AGct616HdeIpNAt7RLwvP9&#10;q1KO0jk6M6zJ8uAPQgiqHibxr4L+HM17qlyvmX88SMkEI2SyNtxt3kHgjGSM/SmVCpZ2M7VNI1rw&#10;Z4ci+G3guaz09I5VudX1uWZBITId3yofmJzxkDoMV51qvjvwRZafCqyx6rLHsHmT2nkz74T95HGQ&#10;yswXJIzx1qjP43OpzDxFJaqIyN13HB/pFxHDETgyhwFwNwOBz0FcV4svvDniPXW1OO7vprS3ii3e&#10;dCkI7CQR+XgAZwfrXJWk1sdNGknJ3PRfDHj3TPElyNO1u2ul/tLf5hsxlFXcNo/vLGq4GMEHv2qb&#10;xBN8JdF8TXGpacLu7ureGOC206USPN9tDEFYWb5V2HaWZgeMhR6c7onibSvBujpc6e8r3LNIkNvZ&#10;5MkqxsyxyTTbT5aDqiAfP95ugrG8N+GfFDaVdeIk0xpZ7i48ixuNRuNgid2AllK/Kz7s43Hj2qZO&#10;Sj5m6ppO7eh5dqnieTX/ABLca34ja9vIneRDFPL80TkYUsQAONp4UDPQd67LwZ4K1fUbWXXbyO8W&#10;0jLv51pFumcxDeMLkkux2r90+ueK6vw14M8L+HLa68SfEe5kuTYXhki0qzJeGWdVXJllQbV3SMoC&#10;+gPStnXfinpuiLHofh14LJoLBo2k0xSqC/Zdz+URkFAyhcng5PpXJKWt5Gk5t3jTXzIZfE/hLTdC&#10;fw5qX2y5eKFTEl9F5MoJfKqcfMdhJb5j0Fed+Hfh9ceMvFDW2hxBkEyrueQJGXIzsxzk4GcDtWZo&#10;ekQ6lq11r3i83TQXTKsNyxKtJI0i72IAJKhd/A+g616jZaz4w8N6b9q8Mac+25lluVvlDfu3kzEh&#10;CbQV+QDGT3J7irjaTSInT5Je6zV8T2R0mYWKWiyzLDNDDPCy+ZC+CoKN90EHr/d69RWD4c0bXPHW&#10;l6H4Wt7YTot19qmcFixggJaR8YCBXDBVb7zHBrD0ZPCCz2eiJLdXepz3Ui3166lISXGWRFY/dHO5&#10;jXsfga60fRtDNrpcs8MV1v8ANv5ZtjGKPhnzk/KEGVVOcgCuunS5WRV5rHGeINK8RfFr4sSeE0uE&#10;sotPtfs07SMAIRu2MqlfvudwHPBI5wBX1ZovgK08GaND4ZsEjsrK1l86SVWEk1w+B33btx7gjAzg&#10;HHFeeeANDs5JtY8Z6dbXOk2kunJa2Fzcxq9xL+8LGcQsQSGYIqnPc1a8EaBaeNLm5na5vzItwY7x&#10;48xGVh1EcnJAJP1wB61sqavfucNaenKnsfkj/wAF+tRVv2ZvhhHLbNG9x+0J8PJFm2qASt9JuGFA&#10;2jGMAkk1+uF7k3kpP/PRv51+Mv8AwX9k0fSPgV8KfCulRzI0Px/+H5uN8zSgMLttoO48ttOSa/Zq&#10;8/4+5f8Aro386/W/Dr+HX9V+p+OeI/8AGo+jGJlV3DucU+TLOzt0xgZpsY4yexyB70TNkKMkjbX6&#10;Qfm5BU0rBYUJ96hqSdwz7eBgAAelADFBz6nrVjH7wyP2AY4/lUBfoWPfFW5VZf3fTAXNAFWTcXJb&#10;rTVODmnOAGIFMoAmlycZ4A4wPao9o3fPnr0H+RUgG488Aj+VRscscduKAAj5iOnNTMWzj+/UeF+X&#10;GeTzSs2Tn0NAEZBBwe1Sw4LYP4UsoB/eevao422sDQA1hgkVaQB0IPpnp6daZcjMpOPQ/nTIm2km&#10;gBHGFX6HimqcMD71JKoU7R+f1qEcc0ATHdK7FiOuFAok5VcdhinRMQ4PHIIyajYbWKk0AW9OaFbj&#10;E4BRkYEH6V2CgbRt6YGPpiuA6H8ehrvIdgiVUPAA4znGRmvLzGG0j0cDLRotKcpg/QVERinLkqR+&#10;NK/OGryzvI6+SP2kf2Xk+Ll5Z/FD4ZX3/CMfEjQdsmg+JoSVWURnItL5VB82BwSvKsVBxgrlT9b0&#10;5PvD614nEPDuEzTCyweNhzRevZpraUWtYyi9YyWqex0YXFTozVSm7P8ArR90z5A/Zz/aib4n6te/&#10;CP4t2Mfhf4laGWj1fw9I2I7tEGftlgxJ82F1wxAJKg5BK4avr1QztsUHgZJr5t/aS/Zm8O/HzTLD&#10;WbG8n8PeMNBk+1eGfFun/LdWU6nKo5GDJAx++hPHJXnOfz7tvGf7TH7QXxSi/Y//AGgtetPhy1pp&#10;ol1d9FDJqHjGNWIJsbkgRRxSIu51Qg/e+RsFE/LcTxtmXDzhluaUZYmVRqNCpHliqre0Krdo06i6&#10;y+Gok3Bc94Hswy+lir1aMlBLWS3t5rq1+K66an1X8Vf2vNR1TxdN8Ef2T9Mj8aeM0zHf34b/AIke&#10;hj7pkvLkYR2U5/dq2MjBJb5D0fwP/ZB0vwZ4n/4XR8bdSk8dfEKfa8muaioNrpzdotNtyNsSJ0V9&#10;ob+6EyRX0H8LPhL8Ovgp4Rh8DfDDSrbSdNhwxjgGZJpMYMs8rZeWQ92Yk9hgcV6QXY43HODmvo8s&#10;4IrYrEU8x4hqKtVi7wpq/saT7xi9ZzX/AD8nr/JGC0OStmEYRdLCrlT3f2n69l5L5tjomaeRpO3r&#10;UbfeqZjtzGoA3ck59agr9KPJF8v91uY8sfwAp5+RfkOKjJAGTUryIQEj7Dk0AMUxxnYpwFX618Hf&#10;tcf8Exf2Lf26PGWj/ED9qHwtfeJNT8OaedM0SeLW9T02OzgaUzt5cVjcwoHdzlpMFzhRnCjH3Wir&#10;uY9SeCasEnaPQ9s1lWoQqLlmro1o1503zQdmflnqf/BGT/gnVf8Awc0j4IQ+CdRstI8O+I7rxb4e&#10;vbHxBq0es6Zqt8kEVxNa6o1y11GsiW0QaLeY8oGC7gDXSWP/AASK/wCCfFh8E/D/AOz1F4BX/hF/&#10;DXjQfEWxgOq6j9suPEgj8r+0b69E4uLqYx/JtlcxhQAEAFfpHGHYfN19B6VMnl4LNk+lc/8AZ1D+&#10;RG/9oV9udnzz8bv2WfgR+0L8RfAXxb+LuiNq3iD4beIJPEvgm6F5c2q2GpSNE7TNHbyRpMMwp8ko&#10;ZeOnJz9CMAj7Tzg81IrbrkFQOvy57VE/3z9a6YUoxbaW5zSqSkkm9gdvMLHpu4wKoytZ2AuNUuGi&#10;toIYvMmnmcIiRxj5nd2ICqo6knAr5l+OX7XHwz+Cupx+CbZLvxR4yu8Jp/g7w6v2nUJJG+7520ML&#10;dO5L/NjkKRXiFn+zj8dP2oLqPxF+2Dqn9jeHPMWa0+F/hm4ZLfGcr/al4h3TuO6KSAehTla+Bzbj&#10;6P1ieXZPReKxEdJKLtCm/wDp7U1UP8KUqj6QtqejQy18qq15ckfxfouvrovM3PFf7YniD4jeILn4&#10;Y/sWaKvjPWIHMGoeK7rdF4a0otkFnuTj7Q46hYzhuxfpXQfDL9ivRbXxTF8Wf2jtXm+IvjXiWO71&#10;RcaVpx+9ssLE/u1VT0Zl7ZCqc19j+DvBXh3wZoNt4P8AAmnWek6ZZjbBY2EKwxIMY4VQMk9yeSeS&#10;Sa6R4wk0iqCSBgnv0rnwXAM8VWhjeIayxNSLvGFrUab6ctN35pL+eo5S6x5NiqmZKEXTwseRdX9p&#10;+r6LyVl3uQtk/MBgBf0HAq7pVx9jv4rw9FcBv91uD/Oqk7M0aRAADq3rxT5FBhxH1xx9a/Ra9FVI&#10;Spy2asebSm4yUl0PaTp5vSI7hn8oHJA4+lfAP/BRj4f6w3wv0f43fDeBpPEvws1VfGGnqn357CPC&#10;6jbEjkpLACzL32Y719yza/PbW9u9ukjb4lbG0nt7Vkajrq34a2uIYpBNC0FxBIMqyOCrKwPZlJBH&#10;pX8z8R5LHG4Svgpvl5lZPrGS1jJecZJNeaP1HD1uWSmjN+GOteEfiJ4N0n4reGrpZNI1jS7fUtPd&#10;iBmO4jDgMeuVJKsMcEEVqahe29mFcSq8ksjN8h4A6AV+dX7EtrefDjx/41/Yh16aRbTwrfP4p8Gt&#10;ISTN4b1VzII0Ldfs07bGx0LEdq/S/TPDenwhbmMHjO1JOfx5rl4YzeWNwVOtVVpq8ZrtOL5ZL05k&#10;7d1Z9SsRSUJtLbp6GdD58wC2+S0vzNjtjjmpRo9/ITNOF2qPfJr0SKOO3j+VQTxkgVHMzANKQB8p&#10;2gevavfMDznU7bWbuAQgbVwAqqeB9ar3H22ZY7OJSqxR4YZGCfXFdxbs4hLyn5sfN71Ygg8yHzDg&#10;DqfpQBxNnomoRaZLLCiGWTChsgEDvWza6FbRW6W9zG88inzGQfd3ds9KfNDOjCa2eTjogPbucdKd&#10;Lqd/bQM0Eis54A43Z9KAMnVVm+WyuEtocvuVIj82enI5rQ066uobua2iUGRUwqnvt7Vz8Wm31zdt&#10;qF2rebu3FuMgCtHS71P7Z+23RWMx/KS5wGzxn60Aadzr2q2kHmXdth8cBeR9MiufsBK119snUtJM&#10;p3xjI2jPGcjFdKbu31CSFNPkWWESsJHHYf571ctpRcxPMV+QSmMEdwO+aqMraoqMranL+KoDd6ek&#10;aiFC7KoUdSB61keIYJ4Y7axilZFVgQo4GAO1dnLpFnc3P2g7gyndjjGTVRvDEt1eC6ln3gEtggk+&#10;wpN31E2Z9xrNxpMCWFjEsWVDPIDy2e54NV9A0abVJX1y8A8sZUbzySO9dTbaJa/aBPey+ezcYbHA&#10;HQYzWB4t1GGcjTbOUQxRn95gEbj6DFIRz0a21xqkkdoCMvx7/Svwi/4OlLFrb/gjT4xJHI8YeFM5&#10;566gK/oE8IaTFEHvrkqwbAh9fevwJ/4Op/3f/BHLxeiN8reMPCpIPfF+K2w/8SPqNbn+WDRRRX0R&#10;uf/Q0P8AggB/yjG8J/8AYw+Iv/S96/aCvxf/AOCAH/KMbwn/ANjD4i/9L3r9oK/oLIf9yof4V+R+&#10;F53/AL5W/wAT/MKKKK9Y8sKKKKACiiigAooooAKKKKACiiigAooooAKKKKACl7Z9KSrNnZLf3cdn&#10;LIYVldUMijcRkgcDIrHEVvZ05VOyv9xvhqHtakafdpfefR/7Pui2v2fU/FF5howpsFBOVy3LMR6D&#10;gD0xmuwl1rxDfzjS9MuJba2VyHjt1VsuR+7AkJH3kwRj69q5vw9Jq/hyKS28Gkme7ucM7IPKtkRA&#10;uZF4AJ42hvmJ55FcL4gk1fT2t7Ga5uf7RvL0b7xHXKxcrtEcQPlv6n04FfzLm2cyxld15Rtc/qTI&#10;chp4SlGhF3semaLZS6zfW+gJqNobGNp55YFVokl3AIHnY9doYnaSPbqa37XQfD2gazB4V0XVLpmh&#10;tLjVfJnuDLHIJS8Qc4+6NoBA9PSvF/AHiPV7TVrzSNRtZ9R0xmeQpICks03TKsckb2xhemDkinat&#10;cW3ia/urrTrS803VLV47OUXMuwBVyhibbkGMZwRjmvN50e1Up2lynZ+JNS0O3haHRNM02aRkNkt2&#10;IChdhtJkDRjcwYsQc8tjvXAeHvA2oQTW+kW8oadLyN9QhJOY1g+bypGPSNNxd2zjP0FejR22meH7&#10;OHUtQJhV5MWdxaqqETbcMVVmUFU3N8xH3qj0/wABPf6be2WmXBi+2RJNPKuWmNrES0ibV3YkmYAE&#10;k9B0wTWM4c0kwi7aC2+nJqribSoxLBZzZgDmOOORwgRZv7wVuQDyxXJ4zXTWtteKfs91cSWixmK2&#10;EFugaKRnLqBFwTgBiSW6daoW1lp+g6LbRM80vnSfabi3VQucA7Iy7EYCu2e2T7Yq1p/i++k1WODV&#10;2RPMuElhsYwftEq7ApCEgbFB7k44PrWsn0Jqzl0MLV/hNp91M72uoGGJSZJrhCxZADuPbksfTj8q&#10;k8KXsegqtlflftBiSCG4uGUySMSGcBTwCAcepHcdK6azubia0eycXEMCFXlZjvklUyZGG4RFC4Bw&#10;eOTycVi31tZeKIpb0xfYpLRWcSgn96GccMkRL4bjAODTjBLYhNvc2ptU1rUzqH9pAxxxyW0uniZR&#10;hUDB3KgfxPtAJzgLxVjxV4mj0bTrfVAM3F2EW2UfdznefmXoCT+QFV4LbUdLgFprSwzebCVi8hSi&#10;FSBhSGJwcdOvoTUHibS2k07R1ncRiC7WRoEDEu+0/ISBxyMdOBVBJxurGDe6D4ovLaDUbtopPsco&#10;kgdjgCXId5O+dowFAxXoerXGnQQQa5q9qLtYo/miCBxzgkDgn5jwcdvzrLe78TXdg1tp8dvEJJYw&#10;xkkVfLjXBOY/7rnJDdcY4roNEtWi0FLNZkkdFMRnAwpcdwD0A6/ShNE1Xdo858VWLX/ibTl0LQWi&#10;aQQz3Bc4tBbopPlyA8DLc9OMYqv4Z8Ir4su21nxq1qiAI9tYWCtBaxp5nc7TuLFQVUZyOWNcX8Qf&#10;EHiXQbFtEzdEyTI1200pImAZdiKF5MZ5yAP5U258ZfFGa1KXFhcHdZpbrLBGUiRjISvlopGRt4y3&#10;vniubmjJtW2OhUm0uWR2HjX4k+GtL8UtdW4soo1P2aG1UK8YZflkleWMAjDYAXHA968l8QfFHUby&#10;1aWWGygadGkN1bI5cI2cBAWwCTgbjnp61zkXwy8SSTYkMdlbqiRXNxdEFcMV3FMZJbJJwB+NfQFn&#10;qnw30NY/D2jaSstpBCIJri/dPtMxTJMnlHccMM4HoRmoUp7y0NXGMOlzxLx/4pj/ALAsND0zzyl1&#10;5d5dvOuTKVVducYLgY5OOwqX4P8Aw8v/ABNrVlftb7Lb7bumuZBiNUiU5QZ67iw+mDXZCX4UPcS3&#10;NnFf6be3UhtVigVZHgjjYZZlbcEDdG/TFdTLrOp+G7G50qK/ju4I7drOzijyZJZJgMlCi/fXdwBj&#10;B61CouTu9UT7V8rsilrvxFsB4zk1y4uTbWGlW6xm108ifzwS0YC5VRvY5Yt/COnrWBcfE7xBLHJZ&#10;afpH2ETyw3Invi8s7xlIwo2DG+STbgBQMBvTNc14V0iz8Oaj/wAJfeWlxrFxbyCBNMlHlSW8yDCG&#10;QEFTtxgDBx15xUN14o+ImsapPJZiG2eYZfUJU8mMeWoTEbvnJThQyjJ2+9V7ZLpqVbVK9z3HSPEm&#10;g3TXej/EmyXyltbWKKN0y0t46FpVcgfK2SFIJGOlbB1C7urZNJsLLTLSCFoyGiCpOgE6vHb/AHdm&#10;Tk7+duCe4FeDeFLbSdD0u+tPFM8k8qE3Nu1hcBwzhPMR8k4O5gCTjqe/Sna98QbaHQovDejTzq4t&#10;hdy7tzTC/wDMZiDuVWOD1zx044FaxxC5W3uZVKKbvc+ubf8AsXxFJcQWkdykEgl8q5inMS7hJg+Q&#10;oGcD+I/dJ7E16H4a8GaZ4JZb+xN2Z3U7luJCYwJCHfagwN3ygZx0718XfB2Lxb4g1JdSs7lrKx0+&#10;2jF1LdAurGNeIYctyxzlugBPfFfQ/ifxlrNl4MvfGVk7Jhdmn2c5aWd3Y7VZVVhtwTwegrSjUclc&#10;8+vTtKyZ+FX/AAXuu9Hl+EvgC/1ZpW1rUP2ivAL2sH/LO3sYLwxr0ONzlcnPNftjef8AH3J/10b+&#10;dfgN/wAFobFLj9n34batPKks0P7Q/gOzcPJvlVvtrM2W78nn0NfvxdgC7lGekhHP1r9a8N5XpV/V&#10;fqfkviXDlr0V5MAFJCL2ySTTZAAqjvjn1pqkg7vTrSE4yW5zX6UfmY6Ic7z0FQFlzkkZp5Lhdo9e&#10;9MCgDHH5UAKM5zuNT5dgWH49+lQ4x0qzBknyuee3rQBA/wB402nvnOW+n5UygCwONg55z+tMmJMh&#10;6gdBT4FJZW77v5VE245dmJJJoARiSAPT096UbnFIOQaUEdW7DFAEsjZUDnp/Kq/TrUrnegP16Uza&#10;SCx7DAxQBYuHDYcA4KjAz3HFV1xnHX0x608BmBUfwjvQOWVTkYPOKAJHBaMFsAj06n61CqFjT5Dh&#10;8D6VGRhsHmgCTILhV6DjI/WlcfKJF/HjgUirskx+PripAc2+3/a7daAKxxmus0tCseSsfC43ock9&#10;8H6ZrliMr9P61raNciOX7M3Rzx/vf/XrlxkG4Ox04SaU1c6mPG7n3pXJZB1xjHtRHwST2BoJJjHX&#10;jj2rwT1xoT5dw6DikAyQPenn/VD6mmKcMD70ATsQYyBxhunevnf9oj9nLwJ+0b4QXQvE4kstUsWN&#10;z4f8RWXyX2l3YIZZYZAQdu5RvTOGx2YBh9CDG/HY0wgjg15ucZNhcwwtTBY2kqlOas4vZr/NbprV&#10;PVWaNsPiJ0pqpTdmj4F+CP7RnjnwR48i/Zl/a08m08VZWLwz4qjUppvia3AwjLIQFS74w6HG5jjA&#10;fAb75Ixwa8h+N3wO+Hv7QXgaXwH8RLZpYC4uLK8tz5d3Y3S/cuLaXBKOvfsw4YEV8ifCz45/EL9n&#10;HxnY/s5ftcXSzQXbPD4K+JErbbXVYkICW1+7Z8q6UYG525OAxOQ7fm+CzjFcO1YYDN6rqYaTSpV5&#10;bxb0VOu+/SFV6S2nadnL1qlCGKi6tBWmt49/OP6rp002/Rw8gN6cUh3ElsEDpk9zRkqpXFKu0HL5&#10;OAcDtX60eGRyJiPeemcVKAuzIHYVDKvmhewBzUkJyuKAIwuCaf2qbhIzxk+tRxKJDzwB1oAVSyqX&#10;IwCcCokDlNzD61HqF/Z2NrJfX80cFvBG0ss87rHHHGoyWdmwFA6kk4FfBHir9sjxJ8TdbuPhl+xb&#10;oi+MdThcw3/i29DQ+GtLPTc05wbhh2VOD/Dv6V8zxJxfgMqjD63P356QhFOVSb7Qgryl56WW7aWp&#10;2YTAVazfItFu3ol6vofXnxQ+Lnw5+CfhNvG3xO1a00ewVmVZbpv3kzgZ8uCIZeVz/dQE+uBzXxAf&#10;HP7Uf7YOYPhRBdfC74fz8P4q1WLPiHVID3sbbOLdHHSQnOOQ55WvRvhb+xbpNn4ri+Lf7Qmr3HxG&#10;8aj5o7vVUB0zT2JyEsLIjy0VD91mHuFU19tvw5TOSvBI/lXyX9kZznmuZSeEw7/5dQl+9kv+ntWP&#10;wJ9YUnfvVex3e3w+G0ornl/M1ovRPf1l9x4P8D/2afhJ+z/o8tp8PtOxqF2d2qeIdQb7Vqt85OWa&#10;a5YbvmOSUUKmecZr6DaWNV2RDoOuKihA3hH3bcgtt6479ap29/DeSKEQxNJEJkhbl1U/3+wPtX6D&#10;lOT4TAYeGEwVGNOnHaMUkl8l+L3e7PKr151ZOdSV2+502k6j4WiuJNL16VreeeANZ3bA+RFLuCqs&#10;jDjLEjGeOvIrln1GeLW7rRSis9tKYZ5oXDxFiob5HHXhue4PB5rQMUKlVudpHUqRnPPHFRwW1pBE&#10;sFlGIYwzyHgLkscsePU11RoyVSU+fR9O3p/kXKrF01Dl1XUlMrv8p446DtU2OMe1MVSr5OMnBHri&#10;pmARC7AnAzgV0GC3PWfCRSXw/b3d1uLLujQHuASBRP4dsru6kvViMbnJ3g53E+oNa2k6R/wj+gQR&#10;XUqvI8Xn4XgKZCSF564z1rVTyVg3lhuK5x74r8HzZxeKquG12fpGGUlTgpb2R+Zn7dWjXvwW13wH&#10;+2x4Ricy/D++GjeLliXLXXhjWHENxuHf7PI+9fQuTxiv0N07xFpa6db6nDIl3b3EKXFvcwEFJYpV&#10;Dxup7hlIIPoayvGWg6H8QvAWp+APFdt9q0vXNOuNLv4cA5guEMbYyCMgHI9CAa+G/wDgnp4q1y38&#10;Ha3+y78SZPN8SfCnVm8MXDync91pLZk0u6GedjQfID6IPWvzml/sOdSp/YxSuvKrBWa/7fppNf8A&#10;XuT6npv36V+sfyf+T/M+59S8USahp4FkPJLyEL83zAA9Tj1qe3e/trXdfF5I0G4nPJ+masvbaQmo&#10;FhCNsX90DBxU91q8+psbHTYyU4Ds3y49gK+2OMwUu213UhDbF0ViCwJwAor0CeS3jg8hW+6MMB6V&#10;zUELC5+zW6AeWP3snTg1NJHcXLeXYwELnDOT1oAdJIfszXUXBZgkf071jrp4lIukdlbdnGeM1v6g&#10;QkcVrEmdv3gOgrLgYm4wcCNOp7dKAKT22qWykwSs+7728gn8KxJdJvLpdhjY7mJZsdBXaGaMtvQg&#10;45GOaiub90Rlm+UbcgY+9ntQB55qSXUdxBaaerIsJAjCdSe5PrWpfa1qd01v4XtHWKOLBkmAIYnq&#10;eQelbMENy8hu3ARipVQR61PZeG5JMytMAW7kU1JopSaOUvtb1OMvCky7sbVZSQTjgHrTLnWNTgso&#10;bB5XkaVclgxHHpmuzPgax8xjNIzMfmJ2iuhi0uwgjjfy0Y8RqSOaRJ5xbXthpNsqiJ5r0ru3t0TP&#10;QZJOcU3w7oI1a6bUNaYMm44XJ5I+lejqkP2qdfJRtj7cYHp9Kne0tPspYIu0AkgDGKAILvUdC0i3&#10;SGVgBjCIg5wfSv52f+Dp27sLj/gjd4uW1Dkjxf4VOWzx/p445r+gX+w9KmjTUpjKQX2gM2QOelfz&#10;0/8AB05ZLD/wR+8XyW0uIx4v8KhoSec/bxggY6e9bYf+JH1HHc/y3KKKK+iNz//R0P8AggB/yjG8&#10;J/8AYw+Iv/S96/aCvxf/AOCAH/KMbwn/ANjD4i/9L3r9oK/oLIf9yof4V+R+F53/AL5W/wAT/MKK&#10;KK9Y8sKKKKACiiigAooooAKKKKACiiigAooooAKKKKACpEYK6Oc/Kwbjrwajqe2t5Lu5jtYQWaWR&#10;Y1UdSWIFZYhpQk32f5G1BPmVvL8z6r1RLXXEttbsLqS1tZLxxeyDPlpyvlkRkoxkOSxI7DIHNJ4d&#10;8U/DjSraXXdYaaR7DaYr0kp50oTaGMZwGb7oA2nHPoa8v+IXiWx0u4s9E0xJJmsX3RvFcCRHuQFT&#10;58ffTZxjGcZPrWB4T0TUNS0m2UIZoBHK8ls+0neTuEmCwxywCgYzk1/JlWretKMV1f8Amf11QoP2&#10;UVLsj2PSdRufEmgzzaEXR73y5HlcAPbopVpNrqBkuN2SeeazCdNhty0ktpd3txKVhdJwjRwNlVXO&#10;7AK/MfmGSe3Q1ma1qV3pHh7/AIQuxmO1LbffNZYAabGWR5EzuYHAKg47Z4rhdQZNM0W0iZpJLu/h&#10;Mxjto0+zwhTj5m5Lsi9Bxg5NNrodFOmlpufQdh4R0LUr/TrnWf8AU21p5SyvJiMbXAjjXOOMrg4G&#10;WY5Nalza+C9KvLmwg1K+t7Tyz9rtlmSIOqtuSPd8jYJY7hxkd64b4W6ZK1hY2t3YRyfYt13NdX5I&#10;kcKWZUhU8s3OSSoAGcetW/HUsestqh0Oyd2n8uIRzHzmW3jxuWIgnBZjnadoUAZzmtFYytdl3VPG&#10;fgDR9Ou7u5fdO7bbW3Ba5jVGI2koQAxBJzyeQfSks9Rv5y0PhiFJrt0iaW4mlQrFCCQOMFlJBGM5&#10;5GMV59f6NLL4q/snxrfWVi0ljBMLfAKQRRgBQ8oKgORn7pPJNWtF1a90WzvM2tsLV4Sv7mR3aVAS&#10;BKzyYOTwirjAyTUt6leyS2PWG02+nae01COC9eRCjwR35kdNv3TIhIUANzt9MZrPu1m0vT/ttvFb&#10;2tnbKJmjBG6WbDYeZiORjkKOMgelUfBVlpdjp0ei+I9i3Eqm6doM71t1jD7DJgAuWPzDt74pniXV&#10;47my/wCEdAijVlZgWHyFCGSNN3J3bgCxxyM44rW5miA+N/EeoeKV0mWylvSjotraW8gSRm2giWTH&#10;AjX72HIzkcV2K3QVriQYVYLlpzlg28IxWQptJ75Hb24rkUTW00ptZ0i9aG3tTIJ4pEISbrl9yqCA&#10;wAGTk/SuQ8J6ZrPiVJTatJOk0jmaWK43IZhk7QGC5CgduB1PNK6CVJdEdTp+p3sxe4jjiMs1wSoQ&#10;jcFVhg5GevzHr6DArrLTXzB4jWwMSLHcbjNtOdknO3Hscc1wuj3cNvfpYaGXlZEIHnyllRdxUqoH&#10;PJB74r1iy0geaZnVd6nG8D7p7hamHUidupuTppsJXUtStY5za7pFDAbgMcc4yMfWqOh+M7Oad7i5&#10;CqkSvDG0b7YzI33RHnduAHLN2PFakrCOHKyFW3gKpUHeO6n61zF94ftAhOzaWJCOgAZdxyQOoHtg&#10;VcPdd0cyhHZDZb+71Yw+Q4gt45i80KwjMwAIxvOOc85HPFZGqaZomoKklzp1lskkEbM6F3jVsD7u&#10;O+f5mtWJJBDvb5La2tzBDAW2Ptxks5OSN2Oe/PvTbPV9W0fR4JtEsJZrqVPPnnnKoh3n5clzgJtG&#10;eOcdqJa7mibWlzObwp4f8NJcRaXaQm5vWEQnfLrGrNubIXk4OTjIp+pQRXSaYmnwoqWV1FIUtkKl&#10;wjiRlCKNq7jx6nHJqvo9x4htrSObXoFKXMkiG9sW8y3Lu+8jfnKqq8A9TVvVviF4X8Hg+HtJgnun&#10;VvJmltdpXLN8yrNngklh+NJpWsykqj2Z5744sNNvfEy6lbW92yiGfZPZ5jdbl+YBAu/LbMZY7QBk&#10;5PFeP+Im8UtO5uZrrW7eymxEt3G0kq/acnBKncjBVBGPc5Ar0Txt8UbLXNNS28NSSreTSXdubefe&#10;I7aMIVbYIOHLJuUZJxnOM4NeWaf8RdUh1C6s47aK6urqSZIZiDGqSTRJAkgHfyolZUGeM5PzcV5t&#10;a3M7HbQv9o7e31u60DwlcWV7oLedbRtMZ5ZVaRLuSRVV0QZcRoi7BjOeSTxmvItL1G6k8TWkuq2v&#10;mSS3aeVCTuDs4IGSckkMwOc845FX9cuLvVLm3083krCDzo53j5toxlcCN35xtwCCeDx3r2LRPCLe&#10;BotN8SahqtmimOSSw02JBJdNuTKzEEED5jkZp0qXNc6JTUVdnUeBv7b8PXy+BtRZIXiskH2N1nIF&#10;zLmWR22qFXAZicYzgDNdz4wuEmt9M0G3litdrLI5DHMic5UjqVbnBB64rynXr/4oaJp+r+IfFExm&#10;tZSC7vdeV5iOgjHlpg4z3HJxVvwDpd7aWS+K/H0t9visRbW6oYtlrb/KyhmdXLSuMnCr8o9K6nXS&#10;91nGqKl7z3PyK/4LeraWf7Nvws0oWUTXa/tB+AprvUYkCoHkv3xEvOeABnPpX7oagFF1Iw6mVsfg&#10;a/n1/wCCx/iSPWP2c/hvDvtrZV/aH8AvaadDneIWv3IdySRx0wBnnntX9A12N13Jk/8ALRu3vX65&#10;4atOjWt3X6n4v4mxtiKSfZkPlhYs5OSelK0fG3PI5JPQVIo+6w7f/XqAvwR69T61+mH5mREYJYZJ&#10;p5GDikp8md2W4zzigBlSIcENjODUdSk7UAx16nuaAFmBEmPXkAds1EOTU7AyLuJ+7gVGM7g3qaAL&#10;EZwc4wFUn+lVSflHrk1Mp2rgc5JBqJT8pGetADQcHNKOv1ptP5KfTvQBJjA9ST9KFJUHBzjgf40h&#10;xgdCf5VInCO/tj/69AEMZw44z2qxCm2RumAefX86qrkH5evap3yrD/a/CgBhUMd7EDJ6VJhWUkdM&#10;1AwJO0Z4pFODQA/eA5b2OM0kZ69OlIyENtFIoJYAUAOYMG+bkntTCCp5yD1qy3Dq5OcjNVztKqV9&#10;KAOw0u5ea0AJJIO1s/pWkvJ2gdf0rjNOvvschV+Ub73sfWuwDDhh04PHpXg4ui4zfZnsYarzRQ8g&#10;BPxPNR1PJ932DcflUFcp0D2xtGOvelfBAYZz0NEfXB54OAaExypx9T7UAR1598UvhZ4E+M/gi9+H&#10;vxGsItR0y+jKvG4xJE+PlmhfGY5UPKuvI9wSD6DRXLjcFRxNGeHxEFOE0001dNPdNPRpl06koSUo&#10;uzR+Zvgv4ofEL9inxRZfBf8AaLvLnWfAN7LFY+DPiNMnNnkYSw1UjO3aBhZD0Azkpny/0yjaKaNZ&#10;UcFGUOjoQyspGQQRwQR0I61y/jXwT4T+I/ha98EeObC31PSdRi8i8srpcpIucg5BBVlOCrKQykAg&#10;gjNfnLo/iPx3/wAE+Ndt/BvxCnu9f+Dd/eGDQ/EjK8994XeQ5S1vQoJe1JJCMBx1XBzHX5RTxdfh&#10;SSo4ubqYBu0ajbcsPfaNRvWVHpGo3entO8bSXtOEcauaCtU6rpLzX97uuvTXQ/UMMHjBHYfnTFbZ&#10;Jx39KqaVquma1p1vrWjXEN3Z3cKXFpc2ziSGWGQblkR1yGVgQQQa4L4rfF34a/BPwu/jL4oavaaR&#10;YJkI9w2ZZ3AzsgiXLyv/ALKKT64HNfqmLzLD4ehLFV6sY04q7k2lFLu29LeZ40KM5S5Ixu+3U9Qc&#10;kDivk/42ftd/Df4ManH4HsY7vxV4zu/ksPBvh1ftN/JIw+Xz9oZbdO5L/NjkKa8N/wCEz/an/bDH&#10;2f4YQXfwr+H03D+J9Uiz4j1WA97K2yPsyMOkhOehDnla+qfgh+zb8Iv2etLey+HWm7b26GdS12/b&#10;7Tqd9ITlmnuXG47jzsXagP8ADnmvzn/WbNM69zIoeyov/mIqReq/6c0nZy8pz5YdUqiPV+p0cPri&#10;XzS/lT/9KfT0WvofLNr+zh8cP2mr2LxJ+2NqZ0rQPME1n8L/AAzcNHagDlf7Tu0O6dx3VWwD0Zfu&#10;1+gfhnwj4Y8DeHbbwv4N0+z0vTbRPLtbCwiWGGMeyqAMnuTkk8kk81tTpyMdR1qw4/dhT1xmvpeG&#10;+CsFlkp16d6lafx1ZvmqS9ZdI9oRUYLpFHJi8wqVrRekVslol8v1d35kTmWCIrAwV3Qgt1xn+tRw&#10;ICQJD2yx9aaSTyafgKAQCSTyewFfXHCTCTc7FP7v/wBavgr9sv8Abguv2Ttf8EfD7wN8MfHfxW8Z&#10;/EHUJ9P0Dw74NgSOMfZFVpZLzUbjFtaqA+VDnLYYnaqsw+7JpYbRWnuZEiRSNxkOM7jgAe5JAH1r&#10;8df+Cwus/wDBUDV/hhpPwW/4JseFdSvG8TGdfHfjHSdV07TL/TNMRlQWWnNfzxbLq6UyE3CqxhVQ&#10;Fwz5XhzGtKnScob+Sud2XUYzqqM9vN2I/hx/wWR8EfGL9myH46/Bz4RfFjxd4of4gS/C68+GWh6e&#10;s+pab4ggEZlS/v1LWdraKJox9qlZQWbaVBDbfqb/AIJ4/t8eC/8AgoV8P/E3ivw34c17wlq/grxd&#10;deCvF3hvXzDNLYanaKGeOO5tmaGdMHG5cEEHIA2lvzb+AHhf9rT9lH/gnzb/AAb+DX7Ib6fYL4ku&#10;dC8ZeANQ8f2V/wCKPEGh6taxjU/EEep2iwwzX1wzPAYmeIxhE8pfLUBfKf2A/hd/wUx/4J8/s1/E&#10;y7+BHwTMll4w+LsOpfDH4EeKPEtrJdeF/DM8Vz/aN9c6ks4QSSOLRFheVpGEZYjoW8yhmFVVI+01&#10;TWtovR6f19/Y9Srl9JwlyaNPT3ltr/X66n2h+1f/AMFlNH/Zd+J3j/QIPgl8VPFvhX4WLpj/ABI+&#10;IGmQ21jpOlLqjpHCbYXrRtfYZ9pMTKu4Ng7Rvr9evAvjjw98TPAOi/EjwdK9xpHiPRbLXtJuHRo2&#10;ks9Rt0uLdyjcqWjkUkHkHiv5j/8Agpl8Nf8Agqp+17+1ivgfxX8DfEnjf9mjwlexz2PgXQvGmjeG&#10;l8Z31tsdbzVrmWaW5+xebu8u2VIzsVW3LIS4/pY+F93rVz8NfDk/iPQIPCd++gaebzwpazRXEOiy&#10;/Z0DadHLABE62n+pVowEIQbeMV1ZbiqlSdRTd0ttLd/w/H7zlzDDU4U6bgrN763/AKf4H2HdavpO&#10;q6VaNbMrI1sE4zwygAj6g8GqC20cC4jbPGcHtXPeF5bafwpFHF/rbW5dJA3XEp3KevTt+FaUVlqo&#10;lDOQB24r8fzbD+yxNSn2Z9pQq+0pxn3SFtre4SB0aTaXbI4557V+av7RUV1+zX+1t4I/akgLwaB4&#10;s2fDTx7KA3lxi4O7Sr2THH7uUbGY9FAHev01Ia1Cp9+QnI/H2rxn9of4P2P7QXwK8SfB/X2iCa3p&#10;r28M7g/6PeIfMtpwc/8ALKZUb6AivieLMrq4rBS+rfxabU4f446pektYv+7JnZhaijP3tnoz1/Td&#10;P8uGR36ITuJ5LHvWeLgRRSXNo5RRn5MYBNfG37D3xa8a/Gj4B2lv4rYxeJ/Cd3P4P8W20zbZE1LT&#10;MRF3HP8ArY9j57sW9K+ztGgazQw34WQjJZRyOa9PJs1pY7CUsZR+GaTXdX6PzWzXRmdWm4ScX0Mm&#10;z1C7XKSlsSDlq3RFMI1t4ZmjUZYkHkii88S2FuVhhiJC/M2AMD2qxY3Ml9N50iBCR8qcZ2/hXpGZ&#10;nzzJbQlI5C5zkux6Ae+Ky7a6j1S6XT7MlgTlyB+ZzWn4kurdV+x2SozMp8wKORUvhTToNPtTeXC+&#10;XLJwob0oAvJZ20FuREOVOKr7pvKJADDPO6rsw/esp4Ut1+tNjt90iqoPzNt46AetAFQ6kIMtJCd3&#10;TJ6Cpk1TedwA4GcZ4qUSQST/AGJMEkkHnJ4qpJCseWhCgg9xxmgCk/imaCQtJCDn5RyelRP4xsGU&#10;QokgZX3sewqpPbCaUvcNukbsv3RWXPb21u4jb5eQWZRnIHY0AdnPdKNMnurcnfPKCnqM+tXJtPnD&#10;b7dirADcrHKtkenrXms0lxGxmhYncS4APaqNxq3iO7nEYuHBZcgDgAUAehXmvaVY2TWE5Kyq4wm3&#10;IDHkdK/nP/4Oi9U0y8/4I8+Lo1LNc/8ACXeFgWIIGBfg4FfvK8XmbXuGLt5uZH6k4r+fP/g58+0n&#10;/gkb4wWSEqq+LvDB3MuOt+MVth/jj6jR/mK0UUV9Ebn/0tD/AIIAf8oxvCf/AGMPiL/0vev2gr8X&#10;/wDggB/yjG8J/wDYw+Iv/S96/aCv6CyH/cqH+Ffkfhed/wC+Vv8AE/zCiiivWPLCiiigAooooAKK&#10;KKACiiigAooooAKKKKACiiigAqzaOsV3FMzyRhHVzJEA0igHOVB6kdqrUcdSM1nVoqpF0310+/Q2&#10;w9b2c41Er8uv3anTw6ZfeKNbiNpZiPyUGyRovLkneQFgWKgAsueuBnPSvsGPSIPh/wCDHP2e3ZSr&#10;vLJPgbURThjIVbG3723rzVT4c6Hp0vh/TbiUx+dHpq3Z3dVjRDlzj0A/lXzf408Q654zv0u9MvJr&#10;VbjZEbKQMkZRG2ZKjcGweWLDj8K/lPGYSOHq1Nb2bSP64weKeJpQltdJnRw/F/TfDlqNK8EaNp08&#10;bL96YzPM7Jk5IVVwWI6ZIOcHmuBub/xE11a2fim2uNJignkvmMVu29nkLFUSJsDG7ccHoOemKwNT&#10;ttQ0Oa3eymGoeVbkvMvmKEGTuEZXDADcGJ4bJAI7UWnibxBdahLe6VBe3Cv5vyXUjThcKynazc/K&#10;rHpya8uWIb0PTVFR+F7nUjVLiyuW8QrcRXTGIxfaXfzI1aQFBllcyJn5flKgHkV2fgnxfPJql1e7&#10;bPUylqZ5Skn2NUijZVxvkwCzccAHI6151dRXXiDW/s99pzaVMzSBTFEgjjj2KoUhhnI4yzHgnPbi&#10;5FA2mWM/hzTVsgtwl0UvLq2L3LpGw2gMrbVyFJUjgDknkUoS1Qezdj0S5j0zX5ZtclbYYhuvpZBu&#10;TzMDy1QbWwELHgDGRmtptMhumiPhaaWeVZIwjZ2o7q2du4jnaOoJrjo7eHVYormDxGvl2oS2SK6D&#10;xh2dBnZGcBgxA79+ld3p+s6V8OdAgjuL2K8mNxIIYbYhW3yEblReBu2t95vu5OAetdSqI5pq251u&#10;rNNpjQSzgqtnGsU8mQWkJiIZFJOSd55I6/lVXT7OUX9o9wjm3itY2vIpFGcRjKhdxHLEA57c+1cV&#10;4r1G0kvob3UY5oINpaCN23DcRlycbuO3sa0LO4ub26lW/klgtoLZ5Z5A7I2+UAxx5XklgowoP3Rz&#10;1rVSsc5CnjXxL4h1+a3tMWVgrtM8GxHeXzDtGQpPXPPXAGcVmal8Q5VuY/C66a9jYwmWGWdGMbyD&#10;cSxXC/L5g5POccdqm8Dr9q8TTXdjbTzfZPMTbcSkQssbKXlXOQDkYC5weauXVxZ6vO8ThN0boN7r&#10;kOd5yAABj5SQT16YzUnS1roZXg3VfD0mvW1ppQ8uSRdiqqlE4bH8WWJyTknrX05HGsKCJRgDOT6k&#10;968bsorHRpZdT1SOztXhkZt42p8u47AgyMKFy2Tz+Yr2fK4yvfBH0NaUzzsRpa5VucOgO5V2uMgg&#10;9KIgjhgHd0AGCRgZHp6jPFS3Cl4SE2j6jj8aoAXpj8qAOWLKgJUFEXI3HPsM1oZ0y+9rbThJp443&#10;kdSxByDj0J9M1UmmiQO94s8hKtCsagFCCOwAJ9ulXWiYxhJDtVRtAA6/j6VMFzbumSMbEVQxU5z7&#10;dc96ClLWx5HrXg86+32GK4n06G7jQSxw7kRShG491TA6rtBOK7fRtK0XUdJgtJoLZbSJpII2uI/K&#10;uW8s4EhYYA34yd3QHrV2/wDGdjZXkGk6Tpn2+ebcIwzEKHRtucYG4ZbOT2HXNcut5oXhLwrPoniL&#10;U4kvLu+uGfzZBOPkUMUCEHamCV56k1Sa+0aKctkzK8Tx2HhjwvB4p8FtZrPOJIpUgSJA0aQGWbMu&#10;0lSiqVPOCSPWvmTxfrJYaVb+IdPltUSwaPYGG6Ro+ElOcMCDk843cfUyeL/G9/4lFloWiJaxWKM4&#10;RLW0MAIk+Zoz8xL5C4zxnpgA1wHjSfVdR1tptfuoZLldsLxxk7UEeFwOAvXPTPOa8rEyg22j06NK&#10;WlzrrrWdI/taBtbs5orHSWie20xVBDK5Us0zKBl3GC4PXGAOK9IX4vafrCySa3pbySXV7iB4gkZi&#10;iiYYhj45Y4ILN8ox14rkdI0GxuWS21aKa1toYn1DVJWf5Qqq2xSqhiJGOCFc52kEgUmuRaV4qFlq&#10;3h3y7Z5YMm2dxGZHiZvMdwOI0C4GR948DuayozlHZlTpxdr7o9Y1SX/hIPC99q2rx2c9/LBFObW8&#10;uA8FrG6mONkcDaD3ZT+fSvBPF02pz6yTZyyTzXZjupbggAM7KzEx/wAIiCnC9CcZGKuaXYJpv23f&#10;bpcBVSwjj88ogbZukdFUnzGBBIJ+UZ7mukgn0LxJZXOlSwvbXlhCDCsEm1pY1A/dAkEAk4IyPaqn&#10;JyCLUXY/F/8A4LBXFvL8IPhrJAECN8f/AAJBbK7BpFhhv2GcDpuPPOTX9Id0v+kSdfmlI/I1/Pn/&#10;AMFl/Bth4K/Z3+FNvNEtxqd58ffAkt5drJuS3CX5AhRQOc5+ZvUV/QddEfbnGchXY5/Gv2Xwvjah&#10;WXmv1PxLxUaeKo27MgcfNsU8KMevtVcDDYPr0p3J+Ynv29KRvvHr171+on5aKUYybR1zRIcsec1J&#10;jCkpznA9/ekEPHzED+lACRxlhvI+Ufr7UrgsfmIHYDPSnTOuBHHnaPWq9AFgNGgw3P0qJRkYwfWl&#10;j6nucHFTRqDGD9QTQBE4wBgYwc/nTR8hBHPHP9acB8hHOSf5U08qOc+3oKAEYbTilXJBHtmmEknJ&#10;Oacv3sfhQBKARBu6c8UR7myvGGokXbEgPXk/Soge3pzQA5MDJPUdBT5B8gH90fzp3GAV7sM56VES&#10;XYgnPXigCVgdqydARziq5HOKtbi1sFOMKSBVXg8AHPU0AWzllRznJBHr0qoDg5qx5g8hRzkMQeex&#10;qtQBM2WG0444FNxmMdBikQFmA7dSKllwCMDA5FAFccnFd3bxfZ4EiOSVHJznmuHVT5gU8fMOv1rv&#10;3+8a83MpaRR6GBjuyQgmLOTnr/SoaljP8JJ+lRkYOK8k9AAcc0pAABH602nrypH45oAHGDnjnnAp&#10;lSgBosjqp5/GoqACsvW9E0bxLo914d8RWsF9YX0D2t5Z3SCSKaGQYZHU8EEVqUVFSnGcXCauno09&#10;mhptO6Px9+KkXx9/4J3aRfXHwVkh1v4aanIsdmniDzrr/hDryeTmQ+VmR7NtxIGCN2Aw38yfTHwV&#10;/ZK8FalfWXx8+MPiD/hafie+gjvLDXL7bJpFrHIA6f2bZjMSoP4WIyCMhUOa+3tT0vTNZ0yfRtYg&#10;hvLS7he3ura5QPFLFINrRujZDKwJBBr8yLG717/gnd44h8P65Pe6h8E/EF2Rp15IGnl8I6hcPkQy&#10;tyxs5CSQfx++G3/zvmvB2DyDMKOLxsXVy9W5YybcMLO+kuRvldNt2UpJug7crUG+X6mjj6mKpShT&#10;fLV6taOa7X7+X2vXf9RYmJyG60SswOFHeoLKe3voYr2xkSaGeNJoZomDJJG4DK6sMgqwOQRwRVmU&#10;ANgc4r+ik01dHyzQ1UcqXb1p6sW+907052YpjIxUI6jNMQEYOKsn93Gozk5zimzBI4wx5JNMf5l3&#10;fzoAhmihvMJdqHXer4P95GDA/gRmoLeK6hVkupWmO5mEj43HccnO0ADknHtirFSNyobvQA3bNMwW&#10;LGQMdKuxhI5cfewvJ9f8/WqqPtUjOM9aEmVmZlHyrx16mgDNvNQZvMuZomiBb5Fc87B0Jx60Wk0k&#10;8gY/xdPp9Kle3jubgvMuRjjPNaNtGiSDaBz6cUAdT4Ul8jWoraRiIrwG1lHb5h8hP0bFegXV9d6e&#10;i28xDMuVGRjp2ryuYS2uLiLhkYSLz3U5FemS3Ueu6usw5hdFnV0HGWAJH4GvzXjrCWnTrpb6H2HD&#10;1fmpypvp+ptWlvNCouJlWVmG447fzrIk1CCJJ7WVWLO5Y/7Oe1a9zHdRMBApIxnK5rlbuyAklubx&#10;ygOMKPvEn618CfQH5valqrfs0ft4R61Yj7L4T+N1kum3YBCRQ+K9KX9zIfRruE7f9p2J5xX6baQ0&#10;8Onid13s5PU8/rXgP7S/7N3hX9oj4J3/AMO9TuDYakzxap4e1qLIl03VbbLW1wpU7sBjtcDkoTjn&#10;Fea/sdftIeJ/jL4Ov/h/8VoV034h+BJ10PxnpzAKZZUysN/EvGYrlRu3D5d+cfKVz8JlVT+zcyqZ&#10;dNWp126lJ9OZ61Kfk73qR7qUrfCztqL2lNTW60f6P9D7VhGjy3AjkjVXx8+4VrTtpcHyoyq+Ox7f&#10;SsiWzhmRGX/WFcselZkWliORp7sv6KASeK+7OIbaRyT3DGOLc7yY8x+y966K/t496xbiMD5e44qC&#10;wiJfzIQcfwqen1qLU/toj81cEqeGPQf/AKqAHyQxxWoRpCfm3DPUkVNFcxrMtjAwLyLvCjk9OafM&#10;ljbWJ1CVtz+UOSeCT6Vi+HbUvLPqs4Ksfkj+h70AWoIIrLVwFx8kZyT1ye/+TViaPZ/rOADn5uOt&#10;WjBHFNsQMWYFyze3+fWsqTbc+ZcyAMVGxc9MmgCfbDNJmFe2OnFQyWkcZ3y9fQ85rUlmUQCeMfKF&#10;4xjiqSRTNGt1K2Q3zKp7Cgdjn5rVrhjtABPAXFM/smFEyR87ZG4Hn6Ct6KKbLPdAMS3BWpoLOeck&#10;rhgOA3pQI5uKwtrYooVWwdxB5/Ov59P+DpV3uP8Agj54yvGCIH8YeFQqL2Avx2r+kGPSrZI9zKC2&#10;Ovc1/On/AMHTdjDH/wAEcPGVwq4I8YeFAv46gK3w79+K8yk+h/ll0UUV9CbH/9PQ/wCCAH/KMbwn&#10;/wBjD4i/9L3r9oK/F/8A4IAf8oxvCf8A2MPiL/0vev2gr+gsh/3Kh/hX5H4Xnf8Avlb/ABP8wooo&#10;r1jywooooAKKKKACiiigAooooAKKKKACiiigAooooAKRmKLuwDyMjrkE4x3pa0NJa3j1O2kvNwhW&#10;eMylcEhNw3EA8HjNRVlyxcuxpShzS5e565r+sT6fBa+GJbtdKlj0hPP3fNLP+7+WPK4AVtpDA+wr&#10;iHi1qW6+w6RZW7QJalPtF0vlMZJ2Ejz7i2SysjYwQFwa6bVbvVvE/iiHW9N0+9hsU8xZbydUO6Nm&#10;3ABmG0YX7o9+K8w8QahdjUltftmoqsqyJcfa12FCS3AGRxgndg/xHgmv5Gx1d1K1SXdt/if2HgaC&#10;p0oU49EijDqD6NqEWrWjG8fznWUzq0iu4yGbH3RkYI5bsa2LfxNp1wjSyQyWs9vt8qO1kwAzOS2z&#10;nChYwAT827PJqpcnTmAXw1JfKloQiyhGZd2CXY8gKGwDgjuPSuahh0uRYRqs7Ks0imaaGLeY4l/u&#10;jIDsTwRwAe9cC3PQR013rnjSxgv9SuXYzai5jkmuJN0hEg3NsiyQdwYgnHQ8YPNYhhvbFILZZW3u&#10;qSSrG4YrHIdpj2E4Jb064+ldH4Y8Nx67q892l1JbWkcbiK5mhdyC/CLmPPzYyeOBjjiuutPhRe3j&#10;pHo5uJryFZ7i7lkUxRptXEUcQG5mkdjgdu3riyJTszirPVtekvdPW3BVbeUzqIELOk3AZyOowpUB&#10;QcenWvXtD+FFx4e1IXvia4tBcQxR3d2jyl2t455QCX2jargEb+eP1rsvAvgzS7nWzoN/Fbm70qPM&#10;lvbZMabQrtLJcAhpJMjABO0Eexre8ba9pMvgfXLnRLmyJWzeLyrd/MG12WJSSMkuxPQ1tCm7cyOW&#10;piE24JHLa3rGn3N1Bf6rafaLW1t0liuLVikcju+VLI2W6cBc8k+ldJYanB4xtmubBWt5I7oOomjC&#10;pJMowjOMY6kHB9KpeBb+21Pw0jX81tcXdzavcxwKyMxMeVBZRjaQ68D0rvfDvh4w28C3MEcaK0c2&#10;I3b76KMMTn5iSM854Nd0YaHLWkoyaOG8M6e+m6ndWAuEd5hNZG6ZWXdIApI2MSFBYsfxrAGjahbe&#10;IZ7izlMcNuiRRRlmCNNOTudsDlE7d819AQ6Rp/m+Z5Y3B94c9d3rk0r6Vaz3TXjAKPLZHCgYO48c&#10;ew6U/ZoiNd9D5Y17QbKbUNP1TXJ/9Ft12XiM37xw2ArOAOAWwoGc19W2V5b31qlxbMpBQdO3HAP1&#10;HNeVa54LuL6TymVZYzwBINxIHIy3HIB64rBuNduvCPiKXWCWkhdEgu7VCFU7T/rkTnGFxk5qklHc&#10;ucY1El2Pe25IXseopBNJaboXO5c5DAYG30PuKVJrecK1u6yBwGXZzkHv9BUU8U7MGhYoegzyp+ua&#10;Zxw3aJYp0uG8uME479h9afMFijLzMEUDJdug9zWcl/q1sdssMbKSfnhx+oq3Y3aXsvkEgf30kIU/&#10;zoEo3KFzq+meFY5dei0uLVLkoI/tPmkGOEjKwrw3Bb5mOBgd68U0XwfeeL9P1LxZ4iFra/bA8bB2&#10;EaR26uWOzjpwFDDk/WvWtcutCkluNHmvYVWPb9oEb5jRh8xDkEenNebeJrSy8VwyDXNfnisvOwln&#10;aFPKcRndtAIxgtgAE4HvSaudeHptK55XofhXWI5bm4RfsdtezlNNuWVtsSSsqkoT8wJXhc9sniq2&#10;h/AbVfEvjG70WGeCODTWVb+4dgjru/esyK/LfL+GSM4r1260tI7eG3stRL2sN3bTO99KwRWH+rWN&#10;QDtzgqePeuZ1jW9E8B2Wq6guoNd65qk4MtvZ/u4XQnBjwymQrtGHYFeMY64rnnST0Z2qo1flOW8Q&#10;61oXgrRY/B+ghtSlmdvtV3JLJ5UsnytxHwHC4ALEHJB5xXjJmZPMzMFkMyxR7lyoifeHwo68qpxz&#10;jIxzXqXhb4d+MPF13PcWFhJFcXErMlxMhVcMP4d3RUyRwOQK9Mb4b+Hvgzpj61rXk6xrTIJ0ihYM&#10;ke8kZGCduDn5sZrDkc5XsUmoavcf8Lvhx/akA03UVjicQvdXDABJFT7udgyUGDjtn3rs9Q1j4X/C&#10;y+j8KabaJJeXiLKl3DImxBkjdOz/AD89vy614r8TPiP4r03VLfU/CFxNpVjqMEQmgjj2gzRACTLM&#10;MyKcqQc4IOMcc2dIu7Xx74ku/Gj2ymG00e0t5bVFEpmkhkiEgQAAqGUks3Uc5NONoy5Ec9aE21KT&#10;Pyt/4LnX+h6n+z18INZstPa3vb/49+CJpnLH93BFqTIgZRgDe3IJHUEc4r90b3IuJc9TI2T+NfhL&#10;/wAFzvE0s/wu8GaLaix+yJ+0V8O4IxaSK2xLW7dUQYBJUc7ucb8nqa/dm/yLqQH/AJ6Nn8TX7J4b&#10;fwq3qv1PxXxL/wB4o+jIIFDElugGTUTEsSTUqtiJlHc5P0qIDJwK/Sz80HodmS3pgEUO2cfSlfA+&#10;TIOOw9aTaDHu9DQBHRTlG47aXap6N+dABH97HqDVgORaYA/j5NVfutxU3BjMfTd0/nQA1vuZOOTm&#10;l2jJQDHGRTB5hXaduOvvmn8+YNvfigCIcHNPjVmYMT/FSBCSemB1NTR7dwAOAGzzQAlwcuB2AwPw&#10;qFThhT5MH5s5yePpUVAFr5mQx9+o/CqxbLkjIqQDBye4zSMoU8cg80ASx8xuM9BkD6VDyOF79qfb&#10;bg+OCWOMDrTX6kHsaAHxAndGO4/lUQGVz6VLEyiRScnPUD8gKRht3r056UARA4qdtrQ8dVb+dV6m&#10;jY7Sg/i4oAjJB57967DTZDNZIx6rlfyrj8YJVsjFb2hOcyR89AfYVx46F6bfY6sHO07dzolO1gaf&#10;Lyd2MZ5qKpshlG7PHGK8M9Yaihs54wM5pd6KuEGc9SaRQOh/OmsVHfHPAPWgB8eSCg7ioqcp2sCP&#10;WlkGHPT8OaAGUUUUAKOtYfi7wv4e8ceHr/wh4ttIb/TNStns76znGY5YpBhlPceoI5BwQQQDW/GM&#10;Zb0FRk55rKtRhUhKnUipRkrNPVNPdNdUxxk000z8Z/iB4p/al/4J5W0PhLwY2l+I/hncX6x6Hrvi&#10;dLqdvD6THH2O7ktGEiwoTlHKMpHC4OUr6Y0jxZ/wUV8Q6Xb63oFl8Fb6yvIUuLW8tNQ1KWGaKQZV&#10;0dTtYEdCDX3hq2k6Vr2l3Gia5bQXlldwtb3VpdRrLDNE4wyOjAhlPcEV+bWr/Dr4rfsKavdePPgN&#10;bXfij4YTzNea/wCAi7S3uihjmW60pmyWjUctGcnA+bI+df5zzng7GZBW9tSxuIeX2+GnP3sOvKLj&#10;JzpLsvfppaKUV7v1eHx9PEx5XTj7Xu1pL8VaX4PyZ6aviz/gpDbD7NN4N+Ft0y9biLWLyNHzzwr/&#10;ADDHTmmf8Jp/wUa/6EX4Zf8Ag6uv8a+qfhH8WvAHxt8EW3xA+G2oxanYXnAaPiSCQctDPGfmikTo&#10;yt9RkEGvRo2XzSCCQOc+9foeA4OWJowxGGzvEThNJxanSaaezT9k7rzueXUx/JJxnh4pryf/AMkf&#10;Cb/Ev/goVbL5F18L/BF2y8me08RmOM59FkBbI75qMfGj9vGyQrf/AAX0W93cq+neK7aMJjs/nKSS&#10;e2K+7y3ysinBPGKeiJDatvYg5HA7muiXAmNt7meYlf8AhO//AEqg/wASFmVPrh4f+Tf/ACR8Dn9o&#10;r9sfT+NW+A15IW+4dN8TWM4AHXfhOPanD9qj9pazX/ib/ADxdhv9WbDVLO5PHXeAg2+3rzX3hx2q&#10;RD2pLgzNo/Dn1Z+sMM/vtQiP+0KHXDR++f8A8kfBI/bC+MNmd2tfAb4lxIeENoLe6Jb3Vdu0e9OP&#10;7bXiWzGdc+CvxetYjnY0WlR3BLehVZFI4zzX3iRipo8RoZcZY8Ch8K58vhzyXzo0X+UY/oL67huu&#10;HX/gUv8AM+Bf+G9dJtGE+tfC/wCMFjB08+Tw6zjd2XCy55py/wDBRD4U2sqz6x4S+KVhbqfmuLnw&#10;zMI1J6Z2yE5PQcV97xmXJl3EY6nOMfrUryO6ZdmO7+EscYFC4c4jjtnMX64eP6VIj+t4Trh3/wCB&#10;P/I+KW/4KQfsyTxxy6snj7T4SP3k03he7ESKRwS/zdegIB5NdXaf8FT/ANjPRNNg0jT9R8QJEnD3&#10;d9ol+qRgnJaRvJJ79hX0vqc3i5VMek6jMkTAJHby7ZI0HX5d4OPoK5CDw5rM8zXGsXhuHaLBQKFj&#10;ye23p9fWvmMy4M4txM+WpmtJxW16EvyVZfn8z2sNm2X0Y3hRlf1/W36Hk1x/wVG/YrnEdvZePFjL&#10;sAxfS9UjRAe5drYAD3PFLa/8FJv2NZrsrL490o73Cq00d0AO2SxhwB7mvYFtdK8MaZNp9zD9qEsm&#10;4IYVmZlYYZAGGAnsxxz6Utj4O8FXpiN5oWiLDMcXAmsLdyRJxg/KRgZ5618nU4M4thUnBYijJR6+&#10;xmk/T9+7ntQzjAuMZO6v0uv8jnz+39+xPPGN3xK8KhzhVBuWxzx1KACvg39qf45/AHwV8QtI/bP/&#10;AGePH/g3U/FmgtHpninwvaarDv8AE3h+RgrwBFb554OGjPXAB5Mag/qrF8EfgdHaPHfeE/C3I2/8&#10;gezYMDwf+WXeprb9mL9myeAGH4f+CCvqdCsefb/U18LxBkGfY/DuhOrRTTTjJRqJxktYyXvPVP71&#10;dO6bPXoV6MHzJP8AD/I7P4YfEbwb8YPAOl/FLwBdfa9I1q0W7splwSFbho3UfdkjYFHXqrKRXpUM&#10;UTxeXIN2Oea/JvwSz/8ABPb9pUfDHU82/wAHPijqsk/he4kwLfw14kl5ksGdjiO2uQB5eeB8v92Q&#10;1+t5EMOWlKpjOSxxjFfTcMZ5PGUZU8TFRr0ny1IrZS6Nf3Zr3ovs7bpnPiaKi7x2e39eRXjtSuGg&#10;+UZ5XtTry2E9s8EnAIJ61hXXivRbYiGOXzXLHiMFsY9xXGeKPFGoSiKKwG1XByxGT196+mOY6y+l&#10;sjpaR3DqqxMFxn0rSs7m1u5y8EilVQY57gV4u4kugIrmQ/eLZIwDiup03RH1FEiimMS7d7yD0z0F&#10;AHUarqS26zShwzNwqoeg/OuW0yPUdZlSyDBEyWYgngVtahZWenJDZxYmd3wOmSAO9QyeLo9Ina1S&#10;0w20cgjpT5Xa47aXOp1BI7Owi0yAcv8AID/WoWjCxpblsDGF98VhLrYmH2iZC0h5Rc9Kv6ebi6uD&#10;d3AwFzjPO0UhFqWViTGvGCDWfPJqGzFrOU5xgf8A6q1ZEWJmmOMMMg+wrGDM9zuHETfMCKAIpZ9X&#10;gVUhuGZtvIPP9K/na/4Oi/EGoXf/AAR98YabcRqEHi7wrlwMZIvxX9F8m0sShIGOT3r+dH/g6OQp&#10;/wAEgfGAAyP+Ev8AC2W/7fxW2H/iR9Rrc/y76KKK+iNz/9TQ/wCCAH/KMbwn/wBjD4i/9L3r9oK/&#10;F/8A4IAf8oxvCf8A2MPiL/0vev2gr+gsh/3Kh/hX5H4Xnf8Avlb/ABP8wooor1jywooooAKKKKAC&#10;iiigAooooAKKKKACiiigAooooAK6XwdbLeeKLCCSN5U+0o0kca72Kqcnj0HU+grmq7r4fz3NtrbS&#10;6bJLHeeQyWZhKhmdvlZctkYKk5HevNzivKlhatWPRM9fIsKq2Lp0m7XaPq7xd4bPiDSwmnSyROsT&#10;JGEciNs7T8yrwfu8fX04r458RaJq/hzWYtV8bFwftEtwlvEo3OpbOcn5Ez6EdB07V9ZeDfFV9rOr&#10;XGm3FssEcSKd8ZwoYgYCA4IBAJNXfEnw68NeJi7anNPFGxLSKr7VLOMEnPfHpX8sTw6eqP6owtRU&#10;pOEtT4ekv7MpJp2m2Maefbqi+fMSLfIG6TByoJUcseQOfSprp9AXSoPDumbZJ5Jtt/qhJWNYwciN&#10;MjiME72I5NdBr3hrSNM1a88O6dcXOoXRvVKW9rGTHLEn8TS7txO3OR0BqXwxr2i2d7c6hrPhuC/j&#10;eGRbeBVO1cHqCDxtyozg/iSa4HCzZ67mmrxE1r7Wmm+fpN9dJBJd+W0calbZUyUh8lyELDjnjp1N&#10;bfh6x0rRL61udW1GMW9un2uR3uf3srqN8cbRAn5cHbkeue9c/qep6gslz5ejQWWoq4uEdUZ5ozI5&#10;K+Wmdsaqvcjr9azk8Ma7/Zj3+uWskbTzRyTX95/yyjZTyq5GXbHcdF429SGMtTv9A+Iuv6F4Sv5r&#10;dLGOfxC0sMhaNowtvFnzCgyEYtu2DB/I1B4g0O00jR4dRjliR2Rnl0+JWjEy72RTwThkP3RyOM0l&#10;9onivUE03ULuyKWNkiW9pDmNn2xkSZ8vIDbvmOF5I6k5q3NBr+tTQQzWd8IoUhtrmNoYxkRkMMoz&#10;BhuI+bHbp1qoK7tcjkV9jroPFPhnwn4PNpp0RSW5MUlqkCmS5McAHMjEdJCGbrwpFek+BdV1PWmj&#10;8R2Uo+x3S/vbRx81vKnDL1PcfkawvD+k6c2nXAmEBuzbmESwqyp+8IBRC/XPCnA4H50vwgvNXSOf&#10;w5f2C2kdnK/mzFTh5HwTjAAG3pgZr0oz6HFUd+ZnuRcuxcDJ9KiTawy4IBPIqKOWC6vJo4iCsIVv&#10;Mc7MgryecZGfapXERj3Lz5i/ez0HqK0OcRvKkIQjIOSxHX6fjXO69aLdadNFKyANGVVdg3OzcBeB&#10;kZ6Z+ldOkLuwWOIvjAOOg+tQyxq6s0OwkPswwz8w7AVSlYUJa3PC/Acs3hKdPBviGRsF2eGaVioj&#10;ZvmSPdn5gcE57ZxjmvfYrt9yxzKrgDt/SvMPEXhO91J5r+6ZJEG1xG6lAWUcHPGMMOMnpXVeCry/&#10;1jQra61RSkx3rITgH5TjnHSpKrKL96J0oltZrgRhJYwys3m7flBXHH49qhvPD9hqICXghk7jI5/A&#10;9qjK3xmfYTM7yF2LniOMDgDHHGPSn2c4W6NlEHadZEEglyikkbiF3Ak8dSOlAjLtvCGjeHrZ5ba1&#10;iihkfMsjc7nY/wARYkkkmk1HwtZ6/bPpvkIScHAVWC9wSPUHmtGeW2161fe7SlXeIBeFVlO0lfUc&#10;cfnXnmtafqPhwu2htkXF0iSNcF3lcSgIFBHH3uhxxQEL33OZh+HfjrSfEst1pMsHmXUjhLhmZmiB&#10;GxQsH3dy8DcWP6V6DoXgfwr4HjFhb2kuoalIALm9dCxLtg5EjAJgnO75hjjGa86tbTxPfam0MljM&#10;UhmZo0kuF8h3LEZUn95gAc9cnoK9futN16x06bWNXuo7GNEW4lG75fLiGF2s4wPqRRdLVlVoPZsp&#10;eKPDmsjxXHYm7eaK1tZBdxQyC3jCuDKqlgRmQIBnnn8a8w8ZOh0rW4NAt4C1/CdPs5o3y6JC+y6Y&#10;E5AUs+AwIHf3rx+9j8d/EzxNqN54Mhvbu0lBt5JNzMmOFLLk45AABHbPau3uPg54qvLC3bxZrmla&#10;BZQQvb2enJP51wY24YFIzzuB+YZ9azlUV7JHRTjGNk5HHfEbW7G9g8Mavqgtri3s7JrZ7a0JPmtb&#10;4VEIwAAZFAB53JjFdf4k0vwv8G/Clh9rnng1vU9IM0ttZMUw8hO5LggbhHhsYGN2KraVe+JP7ZPi&#10;O7utK1aPSZZILd5IcwxREL80Ma4LMnCgHpwRV+0tLPxFJcfEDxamnXN5um1C+1DVhK7K+4eWkFsm&#10;ECxoVIVifvfNiud0025dS6lR3i73SPw7/wCCxXjn/hIvgJ8KtDig8mGz+PfgARx2uEtgftzhnZcZ&#10;Z267mJPPsK/oo1D/AI/ZQcnLk/rX4a/8FkfCMJ/Y++H/AI+tS72k37Svw9ttPklCq04F7J5k21QA&#10;FZhhQBjaK/c3VQwv5d+M+Yx49zn9K/X/AA0i1RrJ91+p+L+J0k8TS5ezKcX3G9ximRjLgU9OSMcD&#10;vSJw5A96/TT8yIyewwB6CpoicFckA9cDNQU5etAAAc4H60FG3FR1A6jippCBIW6kj8qr0AIVKsB1&#10;+XJPvUqnB3EZx0pinB3d/elLkjFADeRy/U1ZOFAK5yy/lTMYTnByM0QIS+OeOaAEbCxgc5Jyc0kX&#10;38+gJpJDkg+1PLbECr35NADOWyfSmUo6jOcA5oIIPNAD0GcH0P8AOnMmYiy9QcfhSQ/fqVmItwoO&#10;NzbjQBXUlSG9DU0+1ZOMEDHH1qBTzzxnsalfDRL0yOCKAGphfnb8AKklxu3j+Id+1VWG48irb8wp&#10;znjH0xQBWpynac8/hQ3Y+1NoAluMKwOPvDPqau6bMIb1PRhsPtmqrHfCMDkZyaYhAG5eCMHPv+tT&#10;ON00VCXK0zu6kQnoDjvVaCb7RCsw/iGfx71MpIORxXzUlZ2Z7yY8gqA/rxRuYcg8UmP/AK1BGPlP&#10;pnikAyppPuKR6YqHFSA5XZjnqKAERNx54A60pdT8oGBnkjrSqQEJIz2HtUVAEryAjy0GFqKinKpY&#10;4XmgBtTIpTEjHGOQO/FLhYh2LH8cUzY7ckGgD8/Pil+zJ48+GXji6/aG/Y2e203X5mMviPwXMRHp&#10;HiKLO5gEyFgujztZdoJJIKktu90/Zx/aV8DftD6bdR6ak+j+I9KzB4h8Kap+71DTZlIDBkYKXjLc&#10;CQLjswVuK+kNrRnn2zXyD+0P+ylZ/FXWbf4q/DLUG8I/EbSgH0nxPZDaJ9owLe/QDE0LD5SSCyg4&#10;+ZcofyrHcM4zJa08w4ehzQk71MPe0ZN7zot6QqdXHSnU68svfPapYyGIiqWKdmtpdvKXdee69ND7&#10;EFvEjmRm4UZbuc47VFlZFyOnavij4D/tU6j4k8UyfAX9oWwTwl8SLNQpsZDtsNZi5xdabKTtcOBu&#10;8sEn+6TghftSIBBsr7bhvibB5rhvrOCndXaaaalGS3jOL1jJdU9fk0zz8Xg50Z8lRf5Nd0+qGU5P&#10;vUhGDipo41K72OOcV75ykTD5qnkOFWMcCm5UzAr0zTZnZpCSRkdKAHNGmdj/AHfvZPt9akC5X5QO&#10;B1PYVUaWcXoupiHThBuGAoUE4UDuT1Jr8zfjN/wWg/4Jy/Af4v33wE+JfxBgtvEekahBpevNDp2o&#10;3Ol6TeTkhINQ1G3tpLWB9wIYNINhBDYKsBlUrwhbnklc1pUJzvyRbsfp6VUHnJI6enFAJUdQGPPP&#10;avlH9qz9tv8AZn/Yh+FVt8Z/2m/FFtoGg315Dp2mzxxy3st9cToZFS1t7ZZJZgEBkZkUqqDcxAIr&#10;6c0nU7bVtMttZ04lor21iurdmUqxiuEEiHaeQSrDg8iqVSLbinqiXTkkpNaM0z5TxnKZz3PtVUqA&#10;jDHGCMV8vfCr9s/9m/43fHjxn+zL8KvE8Gu+L/h9bW914ts7CKSS2shcMI1T7YF+zySq52yRxuWj&#10;bKsAQQPqYHYPmohUjJXi7oc4Sg7SVj3y2g0+3tYbKaPzCYozwuVI2jkHpVC48QW6b0skP7sYGBgZ&#10;rhfCniMafbS6dcSBGY/6I79AG6pk5A55GeKswxOWaDJ35+Y+ua/Es5yuphq0oz+/ufouDrwq0lOH&#10;3djyX4//AA00D9of4Vat8JfH6GWx1WH93Kigy2l0nzQXMJ7SRPgjnkZU8Ma+af2Qvjz8QNQt9V/Z&#10;b+O87r4/8BqtpPPISBrOj8LaajETy+5NqyHk5KseWIH6Cw6NI5EqgFQOD6mvhP8AbZ+AHjC9g0n9&#10;pn4GR4+IngItd20Kk41nSuWu9MlC8yb1LGMdcllGCwI/L+J8HVw1aOc4OLlKmrVIrepT3aS6zh8U&#10;O/vR+0enh5qS9lLrt5P/AC7n2VpFmrzIsSFtp+Y/WrGppPHfi4hXKoACO1cb+z38aPAvx0+Dmk/F&#10;r4d7JYdVt83dvI+ZbG6Tie2mHaSJuCD1GGHBFeg3Fwu4zRkZPIBHU19fg8ZSxFGFehJSjJJprZp6&#10;pnLODi2mYFjBP4k1Ha0bRhcqWHTFesR2y2FmLSJN6xryeua5TQJw+/z9oJAOV4qPXNVvdVeLQNMx&#10;GHbEkgJzgfSukk4u9lvJ9Ra9iLRlW+QjtWrosN7qGoiKfDcFmduenrWhNDp+nTNbyP5hVNoHHXuT&#10;WzFfxWGl7rZPmcbSw680XHczdViGllvmDSlCVIHQViNq+oyWLMu/ywCpAIq0qON17OxIYYUNyfem&#10;RNObHai4UvyuB07UCLcVzNb6aLgeayNt3knI57Cs865cTqY4jtGcAY7VfubW7vo4ooSVjTG6PpnF&#10;W9N8NwK5uZlYKvzHJ44oA1IgrW/75iqquXY+tfzjf8HQ+qm5/wCCRXi62s0P2f8A4S7wvmTnki/G&#10;O1f0V3sM9/aooYpHcOQdv91f8a/nv/4Oj7O3tv8Agjv4sjtj8sfi3wsMfW/Fb4b+JEa3P8umiiiv&#10;oTc//9XQ/wCCAH/KMbwn/wBjD4i/9L3r9oK/F/8A4IAf8oxvCf8A2MPiL/0vev2gr+gsh/3Kh/hX&#10;5H4Xnf8Avlb/ABP8wooor1jywooooAKKKKACiiigAooooAKKKKACiiigAooooAK3fDkOp3Gt20Wj&#10;bvtjTILVVGS0pIAB9BycnsKwhXceDtbuPD63d7pNpNd3a27PHPAFLW64ZWOH9SwywGQBgda8XiLH&#10;rDYKrWlDmSTPc4cy54rGUqMZ8ruj6cvUl07xc2nify/stoJZxCWdhK/y+WABjdjpgcV3ehavDdx+&#10;S5AuLZVN6n+sZAeoOOCzDtnrXyz4Rm1rUbC7F3JctevL9pupgMsNqhBubaD0UnAIr1zTNS0Dwj4c&#10;uJdSu5leeRCGVikiBOCecnPUjByx4HSv5nVTmdz+oZYf2aUb3PNvGD22teNrhYZdHiXySksiF0dl&#10;Kk/vPLMYPfOCccAjNeJpNc3Gopd6AyW8GUjt0bJZo4WEhfPGFJTjvgY9TXaeI7yK9vG8xVsrG0dm&#10;L38MbTDexeMRoWMjFs5wxwM8n0oeCfDtr4j8VRvqd7JZRKYJYoriII7qi4BXHyADnk54I7mvJlK8&#10;mepSjaOvY3tKub2W8Nvol7A8+rTLFewLllMO0ysCZTnJC/d3YxxxWrJ4F8T+Ldfe8tts1rY3XnPJ&#10;eHy7SKGMfIoVnwwyMNjrnGQBXEWfhtL7Wbmz8Ou0qRl086MYfKnLbCWzj5grHjcFAB5r0fVtFk0v&#10;whL4UvNUUXF2v2UaftM067ZQSkEaEqGL5z8wzk5qnBpXMHUVrECePdI/4SufS54RdW6iLfcogKNI&#10;FVPNVcgIoOeQckADFY9jqBudclj0WRrqFpGitZ4D9nunLZQ7eOVPPLcYrl9A8NWt0/8AZ2rajLZh&#10;18lYJ49u1M7yZCPuIpGBuY5PQV7jpXg6HSEF9pF5tWCBJx5MAl88MpJA3N8vPYEZNXQV5Imoopbm&#10;xNPDPZx6RZ6bvWGGJvtCzgXEsm8KWZgoHHJ3Lx8vHNdz4YvLEyS/2PA0UMREKiSQybpMH159SSPx&#10;NUrGzgv9P+2WUZjS8TEwmDJJ8g2hSPugDk4HGcdqyr3Rm8Pv/aujI4nliaN5t3ywxcO4ROfmk9T0&#10;FeklY5pbG14ks9RtrW48R6tNC8BeC1t4LUbMy/xiVs88dq3NIkiuLKKUqFDf8s+AQR047D2rj/GN&#10;1Y63C7ytctZ2vlzCAlQHZlwCNozn3qvoWt6DFJPb+HAiTsFRLUkCdXYHhlxgZyGJzjj1qjNr3fme&#10;kahfX8cDW1tJJACA7CPbhyOgPOcGsfT5BZutrrF7C94Q0wjjYHYmfw+bnvVm88QW0mpR6XYJDsjR&#10;zLMx+8qthSGJ569hzWguk6UJhJMESRlBdmHzEEA9c+/FIUo2MPxFqbWejiEhvLZ/3kiNnC4OTtYE&#10;H3pPDj3E0UrOgVPKTyxJ/GzDJ9OigZ9zXTXVlLawNcWjeUwjZYXZFfavQ4Bz2rl9R122t545tSlI&#10;WRUiCyfxHhAU29mzQQopbGtqeq6pp+jvZaU8dq11MqtMcPhOrYPTOAcZwKzLS/vb+2vr1StrESsV&#10;vJcsGlZmH7yUkBxnHTA+lXpptI03fY6u0kknmKkcCpjAUBipPIB9SayLCB9VvbgtKlpLBKfsdrkP&#10;AhdcqXXGWYA+v4UDG2KHSprGytZXu5by6aSZnXKqix9jwVQtg5PWuxGnvcWyw3SowIBOQeWz35rg&#10;ovBt/bzyTzancT3E8YE8+BGWwd3lpt+4nsvOPSunsJraFiZ4/IAURqseWHA5z1IP1oCx55a3sehW&#10;39uxrem1kuJxa2NoPPdViYoD0LLv2kgZ2qKy/EkZ8Zh38deILbSLGWNVTS0mSR5YVIYiVs4Q/wCy&#10;gPfNexXugRf2X5OgqsEioVikhIjdMgY28HPfg8HNeYWfwk1O11UfYJLqXfMjzrNtXdwWbzWcMTyM&#10;bV4+bipnsaqSa1dj0XSPEU02nxaB4bmsNMsYsEizYtcPGvyxsSVVEDjlhyxrz3xZ4cOmai/9kx6L&#10;qDXQmuMaonlXGYl3uRJGFYAAfdIAbsa5a98GeN7O6uJdNu9GtDuLFAsiKcEghnTamRg5OM9M1z+i&#10;a4fAd5JN4/sbYTvZOsGoyP8Aa/tMgIYxg7mCDsAo7jODWHtXflsVGmk7xdy94Fhe3fUIZ2W0+yWH&#10;m6hcjAsmTaNuAQqkF2CKAuQFJySeef8AFGj+ENQljsfDtw1rdX0tvaz6fG7uNk7oZnGASihRk7gN&#10;3GelZGlaB458f3MnjebTYPJlX7NYQTSGGzhaPgSlGJLhGJKg8Fs54GD6NpHw9ubC2urFL+1tbtZF&#10;+26tGkk91cyKS0qszukaIGHRfxq4rudE7LRH5tf8F59ejuf2RvhJ4e0lYIdPtvj/APDiW3iVgHMZ&#10;vHCfJjjbyG5+92r9fNVx/aUvH/LVh+VfhL/wWwv7i9/Zv+GEWo3CXM1v+0H4AjQiFoDGG1FyflG6&#10;MhgAQysMgdD1r909SOdQmOesrHj61+ueHDvTrW7r9T8R8SYKNekl2ZVDAMV984oxtcFu55qMtk49&#10;eeKlZMxh8npX6UfmxDSjqPrTn5bPr6U8KI/mk69l/wAaAJBznA5DdfrVWrEUmC2e4qMoBwWFADVU&#10;swUd6eSq/Kozg8k0+NR25Pr2FRsyjhB7ZPWgBSxIJOMkDj2p8WEdWOPpjNRl8jGBRnlT+FADpgN/&#10;HA/WmyHLYHQDAqR1LoJMk9jn1HSoWO7mgBtSyAkBj+H0qKpeCAM4yOc+1ABCQG98YFKw/cqfcimx&#10;D94B71IQPKb/AH+KAIAT0qzGBtZD3HQDuDVWpw5VvrzxQBDtwM9ferKENARnlTnGahZQCcnPGakt&#10;vvEHoRg/SgCLac7R2plSEleVx6VCXA4OaALEJXdtbvSLlH2n15pkO5m3YIAOPfmprhQshC44AJx2&#10;zQBp6RciGVreQja3IPuP8a6WuCYDAYd+1XLfUJ4HU8lQfmXPX6k5rz8Vg+Z80Tuw+KUVyyO2H3AT&#10;nhqJQSS2MDOAPpUUEwntUlXjPO30qRzk7iDzz715DVtGekmNVV2kjrxk02pYwMEkN6knHNRUgJOO&#10;W9v1ppGKdH12+vSmEN0XHHrQAlTH5VEY6nk/4VXJIUHGSeABVhuJFH0oAVmWL5V5PcmomYsckk/W&#10;hzlifem0AKDz+tKWJOabTlUs20UAeHfH39nb4eftG+El0Dx1DLDdWj+fouuWJ8vUNMuRystvKMEY&#10;YAshO1sDPIBHyv8ADz9oX4i/s5eMLP4HftkTJJbXb/ZfCnxNjG2w1JQcJDqB6QXIHVmIzjLEg+Yf&#10;0fllyuxTkDjNcT46+Hvgr4peFbzwR8Q9OttU0m+j2XNndLuUn+F0IwySL1V1IZT0Nfn3EnBtSeJ/&#10;tbJ6io4pJJt/BVS2hVit1/LNe/Do2rxfqYTMEoewxC5ofjHzj+q2f4nXko3zIQwIBVhyCDyCD6Gp&#10;V5iI9K/Lu21b4rf8E+7tNM8VPqHjL4MvMIbPVsGfV/CquQqR3AGPOtASAGHT+HacI36T+GfFnhvx&#10;r4atPFXg6+tdS0u/iE9pfWbiSKZG7qw7joQcEHggEV3cK8Z0sxlUwlem6OJp/HSk9V/ei9p039mc&#10;dHs7SvFZ43AOklOL5oPZr8n2fk/xRsA4OafJ13etMAyQKkuGRGWNfUAe5r7M88h8tWkSaUkLGTjn&#10;jJ9v61/GF/wUn/au+HH7Rn7T/ir9iPVPAnjX4efAG28VRar8WPFXw7+H81/4j+JGu6Lc5EMc0UUM&#10;cVsk2/ZeSNI7FTKA4YRn+z5soCfT1rUi1bVEiVRcT4C/KFkYD8BnHFedmGBddKKlZLyv+qPRy7Gq&#10;hJycb/Ox/Dn/AMFjv2av2+/iroPxL/aB8R/CfT/EXwug8KaB4Z+B23V92peDPDU11ZSie38ORCW4&#10;l1S+URQ3Usp8yCPevCqNv9F3wi/afvfjFrWlf8E9v2hPh34v8O+K9a+CEGteL9W0dt3hqxgvbRbS&#10;bTrfWEkEwvxFIp+VAUcnDZWv1Fin1V7831y5U42xMjnKjks7uTkk9OKfHh0jjEjMJWZwhLEYH8RH&#10;TJPfrXPh8pdKcpRndS3TV77/AOZ0V82VSEYuFnHZp7bf5H83n/BLX9l7wl+yz/wWG/ak+H/wc8H3&#10;fhb4f6f4I8H6f4bCwXRsZCIbSSfy7y5Lm4laVneVjK7lyxPfH9I7nJqaS4kaKO13uVDErHuO0Z74&#10;6VEqEkgdF4JrtwOEVCn7NO+r/F3OLHYv28+drovwI2VZFKOAQeua76LXrPULCCCVhBewp5ZlPCSq&#10;PunP97sc1wZBHBqOT7nIyK581ymljKfs6nTZorA4+dCTcep6PLqXiJ3js7Nk2gZ+TGfqetSyX+rA&#10;xJebso+4NtwMj3xWX4d8SXM0w0y7jjkZhtSZlBJAH3Wz14HBrtJVtpFP7lW/hwmVIA+hFfkOY5Y8&#10;LV9nVuvx/wAj7jCYpVYc8Nf6+Z+S/ja6/wCGDf2jJPiVpwMfwq+J+oLD4ts4h+48P+IpTiK/RQMJ&#10;Bcc+YAMD5v7sYr9JzqURiS4OHVlHlBTkMp5BBHUHqDWT8Wfh/wDC/wAa/DzW/CfxdFovh7UbGSHU&#10;JL+ZIIo4iOX86QhUeNgHRicqwBHSvz8/4Jx/Gm28R3XiT9lu61mHxc/w+lEXhzxfp26Wz1PRGfZA&#10;JJsbRNBkJjoyjClthY/k+DnDJs2hlfMvZYm8qSv8E9ZTjb+SWsovaMuaPWJ68v3tJ1Osd/67/nof&#10;plpup2On2JumQvNLkbN33QOlZc+rFm82FSjnOT04NdlLolsi7AS0nU7gNp/Acj9agGh+aRIqIuB/&#10;EwYfhgZ/PFfpPse0kcHN3Rw+lI00hyN0jH7zV3dtGptIlmAIUlj7nNOfTygEB2Asp2Oq7cMO3fqO&#10;lQC6OnwCDUD8qg7GHP51FSny9bji7kw8mYncONxwuKsfuY0xsGM4OBVSDU7VkHlxMR/e+tX1kgOH&#10;3AjBIHpxWYxm63iLOSQR0A9TXL3et6zdSPY6SA6gbXOOmfU0+/1KXUJv7P0UFyzBZJQO/op9a3NN&#10;0a406JkQRh2PzlnySffArWNFtX/UTdjEabxJapBCRH8gxtXDH8hX4Df8HQhml/4I3eMprgbW/wCE&#10;x8KqVIwc/bxX9F9vCbRM8bjyzEDLn/Cv52/+DpeKZf8Agj34ylcAb/GHhQsvTBF8Bn3yK6aEYc6S&#10;CN7pn+W5RRRXtHSf/9bQ/wCCAH/KMbwn/wBjD4i/9L3r9oK/F/8A4IAf8oxvCf8A2MPiL/0vev2g&#10;r+gsh/3Kh/hX5H4Xnf8Avlb/ABP8wooor1jywooooAKKKKACiiigAooooAKKKKACiiigAooooAK9&#10;m+BtnBfeMXiuZ/IiWzd5ZH/1WxSCd7HGB75rxmvT/Cy3C+CdTjtN2by5gtZSEyoQMoOX/h++evA6&#10;9RXzHGOMVLLa1+tl959bwRgfb5lRSdrXf3I9F8d/EWTRm1HSPC91Zs89yIRLbxbmSE7gcOhKM5G3&#10;jk4J71y+t6L4o19khmtg9wYElWKSbC5I4McZON+xSecBetS+F/BtlqdnN4t1eOaPSrS+8zSoYogH&#10;uJ3JKl2OzKscY4H3gARivWLfQbDU7ZtRb+0dPeSKK4vJrlIwsjBcbUCFsKFYjrz3PWv5xjDuf0rG&#10;rClZxPAtM+FviN9USbVI7aUyRy3BlmnU2hl/g3yuQCFB5xwAB611GqQ+Bvsk+meHtPW41K5t0ja/&#10;jmafMkhDBgWUBTuXHQdcKMVteOfG/h241eZdIW3urB45LCPU0t/MgiRnDOUjYbS7YGGA6dM8Viaf&#10;4D8O6jY3baELlZ7a5lDQz7wMR7ERwFOPMO5229BjHAFc8qK6G3tHLc4DSbi60DTmuNIgGpTzW6SX&#10;ciW8k5tSy7dgkGBu3Ek8deO1dx4K8Oy6dpM3inxK9st3dEFFWby54xIw4jTgbmAIzn5QxNdbfeId&#10;T0a3/wBF1G60y0t8F7ZLSBoImMmEjRIyoZ1A4ZiefWuJtdAu/iPJceOPFGpvpunW9xHFANQZnml8&#10;sADYFAQY4JAHXippqN7JluV0XvGXgG6jnguzK8iyKDcmaQPtIAIRU/ibBVQADk54716hZ6ZrFn4f&#10;GkQWq29tKYjNHCfMfacjZz8wJOc56DpXiknk67ez3rST38PnSR6fcuWikUxhdmwEhTvduSQcfhXY&#10;6Tq/i5hZrpMt/LD5ZdZQMiI/dYsCAemACe54Fb8/LqZ1NUe66CZbQRwSphTHwsrmVmce+OAOmKua&#10;qJ7jc8hVg8TxrGw4RgQVIxjv71S8O297b2Rhv0cMrkqWZizA8jOe5962p2Yq0fzojnEig8lVHQ/U&#10;4zXQcV7sx7pPD+hW9ta3Uwe4mhVmDlQxUD7xz2649ayNT8I+HNWHmQIiSk7xLCdjc9OV5z3qjrGj&#10;3fiDxWt5cwpHaQIkZOTufaDjB4wBxxznBru7bTLOG22MNocDBQYPA4x7YoC1medXP9i/DmMX9zv1&#10;bUZlCWdqU2xoQQC8jfxEcYArotH1jUdTJn1ZIomctuwMk5PIIHTHp2qPxB4au9Yu4rmO7eOOFADC&#10;w5UDPKnqGPrXT2Fjp+jWi2tim1Qm0s/LHjnPpQE3fYw50d5n2vPkqVBO8Dax5xng5H6VjeHJ72C3&#10;N5LYpdXRmd7d2jUtawodsapu4DNjJxyM13trCZCbti2SCig9No4GBRfLa7EWTIAIRQG2Mx749x1o&#10;JKcVpJJCX1AS2kjzmaRQQzncOTnnNZdjKltpjC/mYXlywkWNl+cDgjOcfwjGfWtS88Q6HozxQ3Ek&#10;kr7CyhRknHqR7nHFTabo9vql42oyySxtIqLKfMKYAYkRr2AAJJI6k+1FhOVijbzxzrbXAYvGTKrg&#10;HJBBKq3OCd2ODVvWrK+i0mWbSY4pZZFA/wBJ3bQgIO4FPmPFZFyLTTJojaROIUyGYsXjjx90lmJZ&#10;snsB1Naeo+ID4dulTVpYorWdGEZkbDKyKWdycY25xgHBycCgGcHZa94hhtzLbWbzyB9itJIEG4cD&#10;anzNsBPU8n9a7nT9U1ezSXxBr97Ef3SJEFKqkG05K7XPzZP4j0rijaQhtnh7WoIzs8ye2G2bd5hJ&#10;VgpdcMOxzgjrnFVtS+Gd1qdnH4surldVvbSQz3FhegSwzon3lSNcpGcDqM1M9jSUYy0Z1Grx6Fde&#10;Ctf1O4nC2ElndXcotneSITMhVdpPQszYwOOa8K0fxZZ2CWPg/wAcQi7ttUs7aV7UruNpHLCnlksM&#10;4LkFsZyBgnANcT42X7Zd3ItIxo8N6rAafathNyNuw8WQEiY/Mpxzxwa4vW7fUtN1e6bVJHfWLhUi&#10;VEPnLEsyqoYvgBGK5AH8IIx0rlq17WikdeHwyTWp6r4h8T30Z+36ZeXIj0qeO1bw9K26BIYirx+W&#10;sajfGeAc/MxPXmpj4w8UaovlzK9zd6qztJHLZBLSEy5fy4o8BpGUufmbC5HOa5K/uf8AhEPGtydZ&#10;gjguYIWjsmtXaRbi4RWSNmYtwqsoywGMDHNek6b4l+Jd3bPdQrYyXbTrp41O5nRG/eHIDKFIABDZ&#10;AOMDJFYQneZpVpWd2fjR/wAFpbXxPafAH4YQa9JLDFH+0F4AjtLDcWREF63zHsT+Q9K/fe+U/bJQ&#10;B/y0Y/rX4Wf8FsZLnUP2dPhxq1zqD6mq/tGfDyxGotsWK6nS8leb7OiqD5SEgZPU4xX7q33y3so9&#10;WYfrX7P4bfw63qv1PxHxNt9Yo27Mpng5XuKlXIjKt64AzzzUZGEBPrihW56Z4xX6YfmZIF2rnjIG&#10;agJJOTVlgc5xgFOM98VEu1V3sMnPA7UAImcEj0x+dOmySD7YJHrTN56ADrmp0H31Y9V3dKAIW+VA&#10;nr8xqOnE5AJptABTj936U2pE5DAelAF2Qr5KKM/MSx+mMVn9eBVyVlMcYU5wgJ/Oqeedw9eO1ACE&#10;Y4pwHGc9KGILHFAOM/SgCSLAkU/nQz7k2LjGSTTEyRz6bqWZFDlR6CgCOnjJwR2qNUIHB6etThSA&#10;E7sQaAJmjyisR0YrUaEom1erDNWrjCBIu+SSRz+FVN3yl+nGAKAIUQl9q4O48n+VBGDigMV6UshA&#10;cDBGR+dAEkOC21umRTpyv3lBxj86jibZIG9DSscqfUMfyoAYmWBHT602lyQCB3pgjw2RkZHTtQBd&#10;tLuW0fKE7T95fUV26lZYUlQ53gn8O1eekEHDdfat/RLkgtaOeD8y/Udq8/HYe651ud2Er2fIzqEG&#10;2OTPoBUFTMxCbR8qnn8qiJ3HJ71456QA4IPpT5R82cYB5GajqWTlFbrxigCKrTZLBhx8oxVWrIbK&#10;DGR1GfWgCu33j9aSlwNoI/WkoAKlQ4RjnHGKiqUf6o/71ACNuMYJH41HT+qge5FESNKCVHAzk/Sg&#10;CGa2tb62lsb6KOaCaNopoZlDxyRuNrK6sCGUg4IIwRX5ueK/gv8AFP8AY71+9+K37KltLrfg27mN&#10;74p+F7MxMQ6yXWjnko4GcxAHjA2uoAT9KU5YAVMMg55z2xXyfFXB+HzSNObk6danrTqx0nB+XRxe&#10;0oSvGS0a2t3YLHyotq14vdPZ/wDB7PdHjfwW+Ofwz+PfgZfH3w5vxdWwUpdWrjbd2dwOsFzDktHI&#10;D68MOVJHNevIPNmR04AGST05r4Q+NP7LfibSfGkv7Q/7KF1b+HfG4UnVtJkATSPEcIO5obuIYVZm&#10;7S8Atgna3zj079nD9qXwx8dluvCmr2k3hnxto2YvEPg7U8pd20icNJDuwZoD2YDIGNwGQT4mQ8YY&#10;ijioZRn0VTrv4Jr+HWS6wb+GdtZUm+Zbxco6nRicBCUHXwzvHqusfXuuz++zPqCTBY46VIoVUVcj&#10;OKiPWhRk4r9HPJJgBIdp6YOc9MVHufezkE5+XjjaoHQfXvUmV4PqcfhUY5EirxgDp7UAEQcqowdx&#10;OcGrI4XywAMH5vrUUbSLH8nBYYDHtn0psKqkZJ4VFJJPAGOpJ7CgAbqQfSmsoMeO9fJHj79tD4L+&#10;D9ak8F+EJb/xz4oLGOPw54MhOpXAYcYmlj/cQgfxF3yPSuH/ALF/be+PH/IxX+m/CDw/LyLHRimr&#10;eJZYj/DJdNi3t2I7xjcp7V8FjPETBe1lhsuhLF1Vo40kpKL7TqNqnB+UpqXaLPTp5XUsp1moLu/0&#10;W7+SPp/4ofHX4QfAzS/7U+KXiHTtFLAPBBNJuu5j28m2j3TSHPTahFeW2H7Rf7UPx+iV/wBlf4ft&#10;oWkTDA8efEwtZ2zDvJZ6VFm5mB/hZiFPcDmrvwj/AGQ/gV8JdUPifTdKfWfEDnfN4n8TzNqmqyOe&#10;rCefIjP/AFzVa+4vBlxNJDPas5BSQMvfhx/iK+K4uyPPMxoLEY6tHDwj9il707P+arJJdtIU010m&#10;z3sjxeHpVHSppyv1ei07L/N/I+LNM/YG0DxbqkHi/wDa38V678UtWSTz003U3Nj4dtnPOLfS7chC&#10;AehkY5GMrXM6PoOg/s7f8FELbw54WsrTR/DnxW8AiG2srCJbe1i1nwySQqRoFRS1o3YZJNfpLLM7&#10;uq9SDnpX5/f8FHdJv/DHw38MftJaWPMvfhd4z0vxPIEBDNps0q2t9Fn0aORS3HRa/HeI+HcHluC+&#10;v4SladCUajlrKclHSfNJtyl+7c1q2fX4evKpPlm99P8AL8bH6AJCxlPzDjAFOdH8zMeOOMDvVe01&#10;ezvrNdR0xlkhuY0mt5R0eKRQyMD6FSDUguPJtAmCzP1I7V+lpp6o4AeE3MZ81flB+4ehqjd6e7Qn&#10;jfGOTG3zHH+yev4GtWKOSVQ7NjAHBNQhDO2PQkd62hVa0eq7EuKZmbdkaiyVfLx6Vk3NmZnCMGj3&#10;g5CHBb6enueldL9lVpG8hmQj72MEMT3we/v+dWIbEMTtBYk/O56nHbj09BV2pp3vfy/r+vToveel&#10;jJ0vSLbTigtwBIcnCc4z3J7n36VrCAISxLerM9LEnlSGVSdx4x1qGS4a4Ywxndj77H7ox29z7CsK&#10;ta9r/wBf1/w5tRoOW3zf+f8AXoJK6bxJKWZuNiKOW+g9Pev52/8Ag6WkvZf+CPXjJpOE/wCEw8K5&#10;Cjgf6eMZJ61/RhaoiECMEu3Bkb7x/wA+lfz2f8HUflW//BGrxfbggsfGHhTPPPGoCqwybqRb7mzn&#10;GPuxV/P/AC7fn6bH+V9RRRX0pJ//19D/AIIAf8oxvCf/AGMPiL/0vev2gr8X/wDggB/yjG8J/wDY&#10;w+Iv/S96/aCv6CyH/cqH+Ffkfhed/wC+Vv8AE/zCiiivWPLCiiigAooooAKKKKACiiigAooooAKK&#10;KKACiiigAr6M+DdlDc6JOS0qbNQSebcB5TKq7EjG7AZpC7LjPFfORLAEr1xivWdI8THRvDtnpVot&#10;urxz/b5DNPkyyE4iVY+ikDoOea+E8RMZCnl/s5bykrH6B4cYOdTMPaR2inc9l8f+OdVv7BvDsFu9&#10;ppUMkc11H5IFxHtYGPYx4bLDdkDpxXinhbT9f8cS3Wh6XdLayXLCwmtpJGEqg8E7WOfn3EkDGK7v&#10;xdZeKl1K2tLK8sbua4lk1KW1WZSY5UI2mZ8EFIzjCnqa5HRF8S6TYXVnpE8cVxJITd32BLcb5SRv&#10;jkx8oYIRn6n0r8ElK5/Q6SUfcWrKPxCt7i21TT/DGixx21npdtHbkxs0geb7zySD5lBAXJFdlpmu&#10;aU/g6XSIrd5pLgMZ7q+nMBd2zJ1A+7zkAnnPvXH2Xg7WtNiheS6GYIZFZAedzY+9jklt5ySOOmDX&#10;X2MNjHpuoatrmxbayjEyxqDKZGkKhVxgAZVQWPHvgVJpKVzhdSutY1jQZNJv7q0itLe3BSC2BVnd&#10;dvDKcbu5L5J3cgV0U3hlZbKTTtYhNpaWaIizb/3IbzmkchCSzvJwoBIx1JA4rq4bHU5rEXVgbeH7&#10;Ym9l+zCMsJgWiRZI1JxkqecHHc810epeHYrK8s9JuwszoALlgHAeaaLOXbq4UZP6ZxURppO6OZV4&#10;pWOT0LSpxpN3qVhJLbWltbDT7PZKrMJZygIQjKs4UsWccZOOldJpem63sV7VGt45p0XzPPJz5ZYI&#10;qAEZ8tQpYDueeaoaDpsot00+y85EtpZru1t7pQhVyFjjJVcZIQMykjGTnFenaN4Y+y/Yry7kI+x2&#10;5gijUsFXeeSMnnOefU85rocE1ZjlVVjdtbRbK2EbSyu3G4sxYknuSa0Ej2qS47/eJyeaLy6isVa4&#10;eGW42L8sMG1XPYElqzE1gX09tGttdWe6Lzv3+FZycjp6Dg47Vo7dDgTfMWtgWUJMAxLMpJ7Drn+l&#10;X5mJJIyRt2oBwcVXmyJ2KKTsXv6kk+tSK28BumOMUgm3cZGvlKBtBbvznr/hRJjcT1B65HX6VLUZ&#10;iZyJZc7FPGOh9zQTzMktvMRFjO7gZLdRk8/1qd/3reXLtdcZ2kcfrVXJRslgysScqemfamw3SmUL&#10;GrsP4sdT/wDWoDnZg6hpslldLd6Tb2y3G1/38hIPP8O3GCAMHAxVC58UQxgaRraTpI6MWfbjcgPX&#10;y0LMuccD3ru5lhZUkuFyhPyjqQ2Cw6fSjR9F0zSp5bt4reKWdA0r4+ZvlGDjHygD3600ac67XOE0&#10;42l4kKPE6os6SMXJCrKpDqp6jevHA+735rpreO7066htdSs3mM8zxpezSCRXYKHPynkHpgHjNdTp&#10;cWl3BOmSyCBbjdHGSAir82AQcHAPU569O9cTruqeF7KK21J9Wtwuk6l599KZWKBUG0oRyXLMAdg7&#10;8E44qpJApJ7HmfjVdD8KeKP7NmVnaUJqlukcPmmKeVmXaUUAneFwDyRx2zVjTvEXj3xX4fDeHytr&#10;bM0ttLNGCtzGUfEgWM/KzjOAdwGetX4rW/ufD9v401CMy6vrnie3+yRMNj21shzHExPQiGMu2OPn&#10;NeSJ4fvdX0PxL4i8OazcwWun6uIdMt7NisdzJJKA7YPXG8KgHXrWUzrUYWTZl+M7m1i0tPDumnUt&#10;W8SX9wbaRbkAvCr53IqqMM7HoCSFxn0xs3ei+ObCa4l8S+H76SS51jTrqZoJYpAVtg2ICByXIdBt&#10;HoCQcV0vwhj+GV/Fe6Ubf+z9ciRklv7i6MkskiMwZ4pFxsy33lAHtkVV1PUNL8DXtjdXOuXOoLZa&#10;yJo7doy024IjTt5oPzuojWP5hxvyOa54U/touNXW3c4J7LzZ9Q8S+JlvElW6nFtYvbL5s13I5McZ&#10;R87YolG6TjA6ZyTXosX7Pix6Q0t3rspmkmmlmg5S3lnVjHLgqDhfvLnHGTjisLw1aXfiq2/tm/sP&#10;tFtFqFxcy6pLMyW0Zn2EWzMQpcr3TP7x29Aa7Lxf8TJvElvqGo3nl6YDeeRYQxdxNgtkr8pKJyR/&#10;eatqcFq7DqVG7RPyD/4LkaTa2H7Mvwn05b61MWn/ALQnw/jtrK0tynMt85d3lIGR/dAHPJNftxeA&#10;i/lI4AmYe/WvxT/4Li6Rb6V+yz8MLm7a5uLu5/aM8ASRTuBsWH7c5weOp4x9K/a/UiBfSspzmUsT&#10;+NfrXhyrU63qv1PxTxK/3il6P9Cg4OOvQ4pE+8KXrkZ4PP5U1CAwJ9a/Sj81Ls3JTJHK8YqsoBQB&#10;umSSR7VNdNgqo42qKix8nPoTQAzeo+6oHueafEx3lj/dOTUFTMdi7AOT1JoAZtOD7UyphzET781D&#10;QAVInRvp9ajqQnagUd+TQBYYs0C9OAQKrMSwDH6VPGMwke+ffFQfwfjQAzrRRTuq8djg0AWIV43A&#10;f7P1NQyMGbIzViDJQY/hyf0qnQA9Mk7R3q0CixiY5yRtGfWq0XU/Q1aujho4R0VF/M9aAGOUbBPG&#10;Wz+FQbgUK+hyMdKdcMHkI6gcc1Guc8d/SgBtWSvyByONv5moGXYxX0qxJhYEUY5yTQBT5DDk/l1q&#10;yhJhO0HIGGPaoSyKAcnPoBU8IBYxjkEdaAK+MVJIfm47AU1yBwe3FDc4PtQAgO3G0L1ySafHI8Ug&#10;ljJBByDUdSY3JuJ+7xihoaZ3sRWWFZc43KGA+tLnK44659zVLR5DJZptJyuUY9cc1dPBP9a+bqx5&#10;ZNHuwldJjamzuixz8p/nUBJGMAn6VYQHYwIPIyPwrMogqUcxHrwQaiqVCfLdQOuP0oAST5TtAAAA&#10;FR1JLzIajoAKk6xf8CqOpR/qvq1ADUGTt/KpQ+U8ocDHSo0GMsoLduPWliXDF5ARwNo+tADoSsSZ&#10;6nPHtTVYsTmoyMEimF2DBVHXvQBI/wB6vlv9of8AZa8N/HH7L4y0G9n8MeOtEAl8PeMNMG25gdOV&#10;iuAuDNbnoUblQTt4JDfU0ikYNEZwSPUYrx8+yDB5nhZ4PHU1OEunZrZprWMk9VJNNPVNM6MNip0Z&#10;qpTdmv6+4+Evgj+1P4itPGUf7PX7VVnD4c8dj5NM1FPk0nxFFnCzWUvCLK3GYuMtwArfux91YVBt&#10;53Zycn9MV5F8b/gZ8N/2g/BL+BPiTZfaLcMZbK8hIjvLG4xhZ7aXko49OVYcMCK+HdP/AGhPiZ+x&#10;HdD4f/tZi/8AEvhVkaPwt8RdNgM88oQFkstRhzkXG1cK+7J7llyy/nMOIsXw0/Y57VdTC7QxD3h2&#10;jiLaLsqqXLL7fLLWXqvCwxfvYZWn1j384/8AyO66XW36igYAPTFcn4y8c+DPh1ocviLx5q2naNp8&#10;f3rvUp0t4jjsC5G5v9kZJ7A18bDx/wDtm/HiJW+GXh6x+F/h+cAx+IPGO2+1uWNxkSW+mxkxxEgj&#10;HnMR3zXX+D/2HvhVZa0vjf4u3OqfEfxGhDf2v4ymN1DE/U/ZrH/j2hXPRdrY7GvYXGOPx+mSYFuL&#10;/wCXta9Kn6xi17Wfl7kYvpPqc/1GlT1xFTXtHV/fsvvb8jl5/wBsbxP8UnOlfskeCtU8YgN5Z8U6&#10;wG0bw5CehInnAluMf3Y1BPYmo0/ZP+KPxgK3v7Wfjy+1e0c728GeDt+j6EB/cmdSLm5APd2U+9fd&#10;0EUNtbra26JHHEoSOKMBUQDoFUYAA9BUivsXkDPvT/1Bljfez7FSxP8A07X7uj6ezi7zXlVnUXoH&#10;9pqnphoKHnvL73t8kjh/APww+HXwn0VfDPwz0TTdDsVA3QadAsXmY4zI4y8jf7TsxrsyW3ZB68Va&#10;lgnVRLIjhcdSCBz05qusbsPMRSQvLEAkD6mvvcHg6OHpRo4eChGOiSSSS7JLRHm1Kkptyk7tkqAJ&#10;wO1dl4RlKajJDux5kP6qc/1rj442Y4QFj2AGSfyrodEkkstXt2mVlDtsO4Y4cY/nXFnmH9rg60PJ&#10;/hqdeW1OSvB+Z6ujRwjdg+3PWvPfil4F034r/DfxD8NNWUG28Q6Pd6RMWAIQXUTRhhkYyrEMPcA1&#10;6A1tLcXgt4SMFSeevAzgVGyPGuw4GOvtX4PiMPCrTlTqK8ZJp+ae/wCB+iq6akj4o/4J/fEXUPHf&#10;7JvhzT/EoJ1jwo1z4K1pHJLrd6JIbYbwecmIRsc+tfa6W8TRqUYjPJ6V+dHwCdPhJ+298WvgpJ8l&#10;h4tgsPiloadFMlx/ompqo7/vwrH2FfowL0lRwv8AnpXy/A9ecstp0arvOjenL1ptxv8A9vJKXzN8&#10;XFKo2tnr94v2O6nKxRMAGcAfjxWvPDp+m2hhXaXUHzJCScev4n0rnjqXlTNGVy/bOdq+pOOfoKkg&#10;liuJA07KQvKogON3qSep9K+s9rbSKuxwo2XNN/5/16jibqRf3UBjBGSWcA/1xS7XNvsLBV54RySx&#10;/wBpuOPYVJJ5ks4jtyWz1B4/wokt7wgIBHg9QD/Oo9n3dxfWEvhik/n+rK0EEAUkl+OmWfH860Et&#10;wQAM4A4CjoO1JHEisIjIMHryOBRNLLyIX2IOhIyT+dVGEVsjKdec9JSbIri6bTv3vllyMYUdQP1r&#10;+cf/AIOkL+K9/wCCPvjOSRWWVvGHhXCnpgX4r+i1XuFfezht3XjtX88v/B0wY5P+COnjF1xkeMPC&#10;v/peK6MP/Ej6ma3P8tOiiivojc//0ND/AIIAf8oxvCf/AGMPiL/0vev2gr8X/wDggB/yjG8J/wDY&#10;w+Iv/S96/aCv6CyH/cqH+Ffkfhed/wC+Vv8AE/zCiiivWPLCiiigAooooAKKKKACiiigAooooAKK&#10;KKACiiigC7pzBb6ImEXB3gLAz7A7fwgtg4GcV3Vlot9puoX48SQpclXQBVQhlnmO5mQnB+TaTx8o&#10;zWT4B0iHXPFdpp9wnmRlmeRT0wqkjOO2cD61794m8Q6XJqR0DUQ8tjDZuVkyqmVwAgdW3b26bQoH&#10;OT14FfifihK+JorsvzZ+7eFSmsJWaS1l18kZ8vibw14ftZ7C2uY9Um8mOV0sLYB0hh+YJLKSBnJx&#10;3J6803wP4V1XXAms/wBn3KW13IblHL7Qzc4YFslgAWC8DA6Vz2geF9J1BhZ21qttYyf6RcXWr4Rp&#10;BCG+UqpAUAHHJPzd8cV7Z4j+Iq6J4ag8I6J5cMk8JiR5SCoi2n/UeUSAuOmeO/rX5v7KL3Z+mTru&#10;KtBavQz/AOwGttQW1sLeRnkUy3SgkJtQ5G9yC2DjO0HLEVt2vhk6ra3c8lvA6SxMkzRO0YcqQx4k&#10;G0KOOfQVxtz4l+LVtpw0/SNOi5zc3Oo3O9UQOz7YE3YBCIwXgckZrjdZn8ZaR4C/s7VpLl57q7QX&#10;UzEiKFXZWSHOM7SGAbA64HFau3Qlwct2ekz2mqxyG8s7dbgrIpT7P+82r5aqh3fKBgLkHBGOldzp&#10;lhZx3SXdzGWu7h3MrMwcR/LllU/ocV5RdeLtM06ym8P/ANtD7UXVrlZEaNZGULGpG7BUfL8qrzg+&#10;5rsdJ1VdPkstNv72y8yTqrSj7Q0sx+RBEORweMnpUxszJ0O6OtuY7Ka/WXylMiD5Xx8yA8HB9yKm&#10;AUP5hLMw4VX6DPesKa6kutSkSzjl8r7QYzK+0J8jFTt5ySvftzWpNqEJuPsNsA+JNjsx6vxjJ7Ac&#10;n60xNWReSRY7v7VLykR3YQZdivIHvzxivO9d8RzSeMor7V5JEMUXlx2a/LFEW5yzcsznP3egr0S3&#10;udPl8ydZkEUbDLSnYGJB4Hf+tef6P4SiOrR6vctvdA00dujF0idmwCTkknHHXrQTBLVs7SBvN3T9&#10;z9z144OatycMC57DtVeBDGAqgbskY9z1qWTfImZAMZ5Hf8KGYS31InYsCqjjoW9PerMQZk6lUxjt&#10;39/rSSBViwAQBztPP51bt7UXMflMRgdTIcLxznNAiI2zcBMccjPH6VoCeHTLGS5lUuAhOUOGOAWA&#10;5x1xjrVa7uvsFuZmiSeP5TgHa+S21QM8HJHFfPPxD8ea5ofjex8P+A9Ng1fUL3RLnW9Rsr++/syy&#10;trG1migZ5LhIbo+fLLL5cSrDtwrl3QAFmld2RekVeR9Ex+XeaPBdwYEwlDTF2B2lB8w447nFcN/b&#10;HinXFu9S0L+zZLezmMe2VpC8zq20x7SQE56t9OK8mu/2hfhT4Fg1az8TLqFhNpunSX98zWE1xbLe&#10;Q2sV5cabHcW4lgub22hnjeWCCSRsElS204qeG/ip4DGiQ6ITq9tq0msSWsEN7p0kV3Fey3MdnKlx&#10;DOEaOSGeVGZSOEkjlGUZWNODLpYimr+8j03xrq3xB0bS0stdbRdMtdQDQfarcS384bDMsZACsCSC&#10;QwzyOleR2fiPwqbaTwtbact3I4ieSQXaMsjQMroBu8sKqnLPv/i4Nctrfx9+G2v/AAwn1uK48UTz&#10;NbabrujxrpN/JqdxbXFvdX32tLOK2E0UAtLaWbzfm+QgkKWRX8eT47eANO0zU/EOtaLrWsjQba8n&#10;t9Og0qaUahb2ps2le0u3Cxyuq3sDyRjLoH5B2uFxq0qilaCHTxlHl/eSR7/8TvizdprDm2M32cWl&#10;zPbISuRe6hbiJ52KZBWMZUYPfik8O+OtQ8G/CiHTtGns/tcCPdGKcPI6zzSBUZECGMyKGUgs3H93&#10;OK8w8bRyQ+IB4X0bw/ctdq813qthHMkEFpaG6EYkTdvG7a0ZLFgu2WNgCCxTd+I2s6zonwrbxhp3&#10;h+LVtD1q9h1jSpJb9LOZLSZYHgtre1VJZbq8vPMCxwjy0LqVeZCY9+MKVS95Lc3ljaGyltqaHgfw&#10;ydZ8FSX1lam/1hrs3Eccg81GVlwN8adcEMcnJyOOvGvrvxC+Ivh6ys38R6NFpX2eCZLO6gt1AMsw&#10;XDbSDtYbQSck5rE+GHxy1Pw7Brk83hm4vPsfhjVNY0X+xr6Dz9S0/SL3+zriQpcCGO3LSmFogZXU&#10;wuXZkdXjG+f2odY8Y+OPDvgPSdAeTT7jRV1q9vvLSU288um/2rDZlf8AlrLLAHICKNqrvYAOgbWG&#10;Fajf+uv+TJnmMOb3df6X+a+8bL4l1a78AaZoiaZqOoXMcT6iz7CqvcTSMzyyZ/uqQFwPTmvWvhxo&#10;jfaRF4otRb/6OLmG1aIbY0ZyiMWJb52QEnuDj8PFz+0roXxT+MWsfD/VrTwxBbaZqMdrPLe311Dr&#10;C28OnxalNJb6dBp8iFVjl2APdoSInO0cA9cn7UfwPfSrLx94bj16e0udF1K/01ZbG9WA2GjxQT3d&#10;zOwhcRW5W5g2zAPkuEAMisguOHekjGpmMbOGzR+av/BemWW4/Zf+GU1qR9lX9o7wHGm7JZgt/IoP&#10;pziv2J1HLXLnph2B798ivx3/AOC9PjjRtX/Zl+HPh2BJIrmH9pXwIvlFQFVI9QmHJB/lX7E3CF7y&#10;VSert+hr9a8Ol+6req/U/HvERP21G/ZlYKqKXPJUgCoV+8PrUxYtGwHqD+VRphRvbt0+tfo5+dEl&#10;yxdw/HTAx7Un/LJdo/iIJPvSyBRGM53cfgKAc2xHo4NAEaADJYA49aYSScmn8A88BhzUdAEqZK7e&#10;xbpSbMOVPbsKBkLkf3qc+fMIz164oAaBH1JP0prNuOcY9qbRQBahOCuejErj61CQQGQ9jSoW4K/w&#10;mpJ1Czsoyc0AVqeoypHYc0ynA47ZoAsxH/R368VUq5EMW0ufaqYoAmQBRlv4jj8KlkPzCTvt/KoG&#10;Y7g35VLMT5SZx36e9AFUqCdx6+1TQjMgBbGeuKhA6ZJwKmQ7Hwc/hQAkuPMbHPNNMjEbevQCpJeS&#10;SAeuKhoAKlRsY44B596R1wA/94ULkBh7UAOuFw5JHB55qOUbuD0ODUkjKyAL1HX6e5qFmOBgZ7cU&#10;AO2nG7AA6CnIflZc9RQ+cKM546UwEg5FAHQ+H5cTNbk/eAIHuDXRE5DH3zXC2sjwXaTLngg/Ke2e&#10;a7w/eYHuM+tePmFO0lLuergp3jbsQ1NDhmJc8BcVDUsR524zn19q886yM8HFSQkb8HvRLjeT681G&#10;p2sG9DQA6T75+tMqe4GJO3QHioKACpD/AKsYz1NR1Mx2qqj/AHjQASkrhQeg6Co9x/TFK4+bPrzT&#10;KAAlnfbGMngfTNOEbGRcEdadOW2BF4HfHWhhhRjj0/GgCa4Kn7pqupwwNP6pzUVADm5Y4ri/iF4A&#10;8J/FTwTqXw88c2kd7pWq2zW11A4BIB+7IhP3ZI2wyMOVYAiu3TlCB9ahQ713gHGcDNc+LwlKvSnQ&#10;rQUoyTTT1TT0aa6poqE3FqUXZo+Av2TfiB4u+GXjG9/Yq+Md2Z9Y8OW5u/Bes3B/5DXh7J8raT1m&#10;tlG1l5IUEf8ALMk/oQ+1U2kknoOe9fI/7WXwF1b4u+ELLxh8N5/7P8feDrr+2vB+pIQrGdMGSzkb&#10;vFcKNpB43YzxuB7T9mf4+aP+0T8MbbxrbQ/YdVtZG0zxJo0mRLpuqQfLNCynDBSfmTIyVODyDj81&#10;4NxVTKsW+GsZJtRTlh5vedJbwb6zo3UX1lBwlq+a3r4+CrQ+twW+kl2ff0l+d12Pf42IBAH1PesT&#10;xJp15rPh/UNI0+/uNKuLuyuLWDVLUIZ7OSWNkW4iEoZN8RIdd4K5AyCMittSAxJxXMeNfCOifEDw&#10;jq3gPxOk0mma5pl1pGox280ltK9reRNDMqTQskkbMjkB0YMvUEHmv0+om4tI8mm0pJs/kG/ZI+F3&#10;h+x/4KG+FPFH7CfxD+KHjLwX8ILjX9R/ab+OvjDXbq40PxcxR7gaNY2TyvBeXEMQMam3Ug5E+SEE&#10;jfJOq/8ABWnwL+1R/wAFKfgX+1z41+J82geE9L+LMuh6b8KLWDUCuheFLdAkOr6y8URhub/Vbp8m&#10;GEzeTEiKxxjH9Ovwc/4Ie/8ABMv4BfEfQfit8KPh5cadrXhrVYdb0eZ/EGtXEEV5bsGSR7ee9eGQ&#10;ZUZV0ZWxggivt74h/sofs+/Fr4geBvih488M2F5rXw41qTxD4PuIt1slnfyIIzK8UDRxzgBRhJld&#10;QRkDNfMQyrE8iV7Wadr6dNv8vx6r6WpmmGcpOzd01fr1/q/6aHyf/wAFK4/2evjB+yF4rsPiX8b7&#10;34ZeDvC2rW1x4+8ReAtTtpNQ8u2dlbRZzCzyo91IQggTEryKq7WG5D8X/wDBBb4d/FHSda+LHxx0&#10;O38aeFvgJ401rSbv4G+AviFrE+q61DYQB/tOrMtzJNNbW97uQx7nPm5yN6xrI3214s/4I7f8E9PH&#10;ngXxR8NPFPge5n0bxp48b4meJ7KPXNWhF94iKTxi6kaO7VgALmbbEpEYLZ25AI9P/ZU/4Jwfscfs&#10;Galrfib9mPwzceH7zxBZ2um6pNdaxqOpeZb2snmRIi39zOseGPVACeBnHFdcsFWnXVScUlazs/L8&#10;v+HOWOLoxoOlCTbvpdL+r/8ADH6uywS6ffrLzHJG24Z6/wD6qoXLz3dw7xphSSx56mp7+5+1It5O&#10;/VF3P2PAwBjrmovs19dWP2tSY4g2zYPvH6+g9utfi9R2bitT7qlSc1zXsv6+8/Of9sTb8LPjv8G/&#10;2lbUlLax8TSeAPEcyg7f7O8RIUiMhA5EU67gCeCa/Q3dISUjB3A4LP8AKM+w6n9K+ZP2zvhHf/Gf&#10;9l/xj4A04gXJ0aXUdLVQdwvtOIu7fYB0YyRBR9a7X9mH4r2Xxq/Z68H/ABTTEk2saFaz3xByVvY1&#10;8m6U47rOjjFfEZapYfOcXhm7KtGNVeq/dz/BU36yOuc4OmpKN7aa/ev16/eewWlqwZ3kO9yxyTWw&#10;lska5ZQvGTk1Ss7jezeWoz5hJ4qW4MjnfdMBk9M9q+1SSVkefObk3Jk0W3eXBwex9qTYpO5fmAHG&#10;00yTU9PitTbxIwlBADA5XFUpNTezgxCFOTjHrmqaE11LcbEjewVSD1NRvmR979B0FVBdtIhNwnQd&#10;B61aS7jbbHtOQMk+9Ikkjiwdzd+3pX88v/B0yB/w5y8Y/wDY4eFP/S8V/Q7E7SEFV74wa/nk/wCD&#10;psqn/BHHxihxk+MfCpH/AIHitsP/ABI+o1uf5Z1FFFfRG5//0fKv+CGX7Rv7PXw5/wCCcnhfwr8Q&#10;vHngzQtUh17X5ZtN1nWrKyukSW9dkZoZpVcBl5UkcjkV+u//AA2N+yJ/0VT4cf8AhSab/wDH6/Yg&#10;/wDBD/8A4JDnk/s6/Cj/AMENv/hSf8OPv+CQ/wD0bp8KP/BDb/4V93geOalCjCiqSfKkt+x8ZjOD&#10;aVarOq6jXM77H48f8Njfsif9FU+HH/hSab/8fo/4bG/ZE/6Kp8OP/Ck03/4/X7D/APDj7/gkP/0b&#10;p8KP/BDb/wCFH/Dj7/gkP/0bp8KP/BDb/wCFdX/EQ6v/AD5X3nN/qJS/5+v7j8eP+Gxv2RP+iqfD&#10;j/wpNN/+P0f8Njfsif8ARVPhx/4Umm//AB+v2H/4cff8Eh/+jdPhR/4Ibf8Awo/4cff8Eh/+jdPh&#10;R/4Ibf8Awo/4iHV/58r7w/1Epf8AP1/cfjx/w2N+yJ/0VT4cf+FJpv8A8fo/4bG/ZE/6Kp8OP/Ck&#10;03/4/X7D/wDDj7/gkP8A9G6fCj/wQ2/+FH/Dj7/gkP8A9G6fCj/wQ2/+FH/EQ6v/AD5X3h/qJS/5&#10;+v7j8eP+Gxv2RP8Aoqnw4/8ACk03/wCP0f8ADY37In/RVPhx/wCFJpv/AMfr9h/+HH3/AASH/wCj&#10;dPhR/wCCG3/wo/4cff8ABIf/AKN0+FH/AIIbf/Cj/iIdX/nyvvD/AFEpf8/X9x+PH/DY37In/RVP&#10;hx/4Umm//H6P+Gxv2RP+iqfDj/wpNN/+P1+w/wDw4+/4JD/9G6fCj/wQ2/8AhR/w4+/4JD/9G6fC&#10;j/wQ2/8AhR/xEOr/AM+V94f6iUv+fr+4/Hj/AIbG/ZE/6Kp8OP8AwpNN/wDj9H/DY37In/RVPhx/&#10;4Umm/wDx+v2H/wCHH3/BIf8A6N0+FH/ght/8KP8Ahx9/wSH/AOjdPhR/4Ibf/Cj/AIiHV/58r7w/&#10;1Epf8/X9x+PH/DY37In/AEVT4cf+FJpv/wAfo/4bG/ZE/wCiqfDj/wAKTTf/AI/X7D/8OPv+CQ//&#10;AEbp8KP/AAQ2/wDhR/w4+/4JD/8ARunwo/8ABDb/AOFH/EQ6v/PlfeH+olL/AJ+v7j8eP+Gxv2RP&#10;+iqfDj/wpNN/+P0f8Njfsif9FU+HH/hSab/8fr9h/wDhx9/wSH/6N0+FH/ght/8ACj/hx9/wSH/6&#10;N0+FH/ght/8ACheIlX/nyvvE+A6X/P1/cfmJ8L/20P2Q9N1qfUV+LfwxiaO0ZF+0+JtNCt5pAIAF&#10;wC2MdARx3rpPEX7Yv7DkSXGq3vxr+HBuJoEVks/EGlNKyhVIiD/aHKKrHLBcEnPJ7fov/wAOPv8A&#10;gkP/ANG6fCj/AMENv/hR/wAOPv8AgkP/ANG6fCj/AMENv/hXw+fY2WPruvJWdrH3fDkFl1BUIe96&#10;n5rf8N+/snSW1noum/Fz4W2EBVmeOPXNMYIZWA+cyztyTyf7o5xW5q37c37LkNpaLpHxj+EltKzI&#10;1xJD4h0ld8UAPlp8sxZF27iRhSxOOtfob/w4+/4JD/8ARunwo/8ABDb/AOFH/Dj7/gkP/wBG6fCj&#10;/wAENv8A4V4bwCe7Ponn7/59r+vkfl9b/t2/spajrUmq+O/jP4J1FpAGt4bbxVpyM6bjwx+0hY1w&#10;OQSW5HPFdL4n/bo/ZB8aRHw4fi38PdE02wj+1Wtq3izTLiW5ZiCpytwVDqACAX4x69P0c/4cff8A&#10;BIf/AKN0+FH/AIIbf/Cj/hx9/wAEh/8Ao3T4Uf8Aght/8KUMvS+0T/bsr/Aj8ln/AGrf2LrWaOxn&#10;+LPw0mlOy4vr9vFOmsyO+W2owuOSuRuwCSRxXX+Df21v2L/D2kXmu2HxT+G1tczyHT7G6PijTZL1&#10;SSpEgV7ghI+AN2M+/Ffp1/w4+/4JD/8ARunwo/8ABDb/AOFH/Dj7/gkP/wBG6fCj/wAENv8A4Vl/&#10;Za6SZTz9veCPhnRv28P2P4ks0g+LvwuhFhC0MVs/ivS3DFyC7s3nqNzHOeue5zXo2k/t1/sYvCRd&#10;fF/4Rwy+a0g2+KtJxkjgti4GTmvqD/hx9/wSH/6N0+FH/ght/wDCj/hx9/wSH/6N0+FH/ght/wDC&#10;ulYRJWuc8s4k/snzbH+27+wyuTefGT4U3DFzM2/xXpHLnJOMXAwBniuX1v8Aby/YtkvxbQfGX4ZR&#10;kiNB9m8VaVHGSCSBkXI4/vE8Gvrr/hx9/wAEh/8Ao3T4Uf8Aght/8KP+HH3/AASH/wCjdPhR/wCC&#10;G3/wqvqq7kf2rL+U+c9K/bw/Ygmt1Enxj+FgMZK5bxVpK59/+Pmrb/t3fsPMu0fGX4VZP/U16T/8&#10;k19A/wDDj7/gkP8A9G6fCj/wQ2/+FH/Dj7/gkP8A9G6fCj/wQ2/+FH1VdyXmT35TwNP26/2IXbyU&#10;+MvwoyVzlvFmkgD8ftPWnXf7dv7DwsvKb4xfCeRZA24L4s0ndkZwD/pP0Ne9f8OPv+CQ/wD0bp8K&#10;P/BDb/4Uf8OPv+CQ/wD0bp8KP/BDb/4UfVV3D+03/KfOll+3z+xDfb7K7+MfwsLWLwzrNJ4p0rEi&#10;Bg6IubkZ2nt2wM15B8Qv2o/+CfPiZ1k1T4zeCotQ02GS0TV/D/jjTrC8mtLvy3nt2eK52vDI0MbF&#10;SrFXjV0KOA1fdX/Dj7/gkP8A9G6fCj/wQ2/+FH/Dj7/gkP8A9G6fCj/wQ2/+FCwqXUcszb0cT8zf&#10;EPxP/wCCanjLRtX0vTvjH8PNG+3aXJZ2R/4Ta0mtNLM8EFlJd21qb1T9se1to4HmD+YAN/32d2Lb&#10;9qH9h/QNf0rxFpfxT+G2pf8ACPar4h1WzhvfGGnTX95f63ElvNfXl7JeDeTCW/d+UQJEgMflrFg/&#10;pl/w4+/4JD/9G6fCj/wQ2/8AhR/w4+/4JD/9G6fCj/wQ2/8AhVui/wCYz+uQ/wCfaPxx8U/tAfsd&#10;+LPDEWhWHxr+HHge6NrZ6Pbajb+Jbe8lj0ay06fS0t/PtdTglR/JuW3ZyJcZcKwSSP1fWf2gv+Ca&#10;8ezwvp/xP8A3dgPD2pWtxqEfjXT4pVjvRDHI0W25AW5lazhZQB+7IJAwSK/Tf/hx9/wSH/6N0+FH&#10;/ght/wDCvhD/AIKh/wDBH/8A4JefCj/gnN8b/iX8N/gP8M9F1/Qvhh4h1TR9X0/RYIrmzvLexleG&#10;eGQDKujAMpHQij2L197cf12F7+yR5v8AGD9qT/gnNb29qNP+I/w6v9RSWO9R4/FunfOkrvc4mkin&#10;4MUkh8sqUmj/AIXHU8RN+1r+zb8WNf0W5uvi94B04aEhh0ZdO8aaTpNtZwvAsGwRNOyZSJfLRuHQ&#10;M4VhubP5lf8ABBv/AIJ/fsP/AB4/4Jj+Cfib8avhR4F8U+Ir7V/EUN5ret6XFc3kyW2qTxRK8rDJ&#10;CIoVfQACv2Ib/gk9/wAEyhj/AIsN8L+R/wBAOD/CvqcJwBXrU4VlWVmrr5/I+YxHHuHozqUnQu72&#10;b9H6nQeBv2kf+CdXw31fXrg/FD4WXV3renTaXdQ2fjSxawsLLUZZLq4tbBJ7tkt4GmbzZBGC28KF&#10;wiqg89/4a8/4J3W3jDQviHYeKPgzZ6v4dgh07w7rv9t6NJqsUENm2m+dPcmXzpXW1ISEOx2438YA&#10;rov+HTv/AATK27v+FDfC/r/0A4P8Kml/4JNf8Ex1lwvwH+F+CAeNDt+/4V2/8Q9xNre2X4/5HN/x&#10;EPDXu6D/AK+fkZHgb9rf9jkaxrniaf42eFrNb65t9autBsvHum2+najcvbx2hM0PnKwkaK3i3iKV&#10;MFQcqeak0Px3/wAEyrDT7/TB8VfhtGNVs7q31KS58cabJdXSalHaC68ySO5RN2yyt0V9vmZRmcvI&#10;7ObR/wCCUH/BMkHB+A3wvz1/5Adv/hQP+CUH/BMnr/wof4X/APgjt/8AClDw9xKVvbL8f8iJ+IGG&#10;cub2D/r5nwv/AMFqvj9+y38RvgL8MvDfwq+I/gXxXr8v7QvgTUJLHw5r+n6ndNCb92lk8m2mkkWN&#10;GYDOOM81/QKwBvJJT0V3P4k1+emif8Euf+CcvhnW7PxJ4e+CHw0s9Q0+7ivrG8t9GgSW3uIHEkUk&#10;bAcMjqGU9iK+/wBZXMcnmHnIPPc9TX2PDGQTwEakZyT5rbHyXFHEEcwqQnGLVkITiFvUn+tRgABV&#10;bGPvGnqHZSPbNVe+TX1J8sSlztPPLE1LCpZXTj7u6q2Mjdj0PNWlIVT05TH60AV88A46GiT75pEU&#10;BSOg680P97PrzQA7OEH1zTpCeMdQc0xcHk9Bnj609jlR7nk0ARt9402nuoXAzk96ZQBIgJBx6VNM&#10;MMrnuMGo0B2gep4P0pWPmA46A5yetAEGCODSg4OaVuefWm0AXEyYpExySCfaqdXIT+7ZAcllHTsK&#10;p0AO+8O/FTvjyF9/bvUKDc2Ofwp0hwiqTgDPHWgCKnAnO70pq/NnAPHNSxglTjvxQBLcZJOeec1V&#10;qzMylgoPG0A/UVXPWgBxO5ff0pmM9fxp69CPakYHOfXmgCxGNqGNcgFc4z3HeqvB+lXIWwN/fGOK&#10;psoXc7ZGBj86AExjoBS1H5gz7fjn+VTKC7Ac/SgCQHcVXPbBrtNPlea0jlk64KfXbxn8a4XaMjd2&#10;NdXos6tbNbjO6Ntw/wB0/wD164sfC8L9jrwUvfsaxGDilU4OaVh0b1pleIeqTSrwrc9O9Q1OzeZA&#10;rDscfnUFAE8pDKjDH3cHHt61BVgFng29lOar0AFPkJY7vYUynDkEfiKABFQklxnilwXbCjr0FEQz&#10;IB71IxWLKpyx4J9PagCOVyTxjjjj2pwWUxb5DyefwpD5aqETPufeml2brQA5D1WmEYOKFODmlYjP&#10;1GaAEBIBA7jrT0VUiEecnr9BUdTRKxBPp3oAbG21uma/N/8AaA0vVP2S/jWn7Xvgm3lk8Ka88Gl/&#10;FTR7UEhQ7BLfV441GPMjY4kPcn/poxH6Qxghvp1rP1rRtI8R6PeaD4hgiu7G/tZLO8tZl3RywSqU&#10;kjYdwwJBr5LjLhj+1MIoUp+zrU2p0p/yVFs/OLu4zj9qDkup3YDF+xndq8Xo13X+fVdnYZpWq6Xr&#10;ulW2uaJcRXdnewR3VpdQNujmhlUOjqw6hlIIrUYdCOcYFflt8KviXpv7DHju/wD2afjjqv2TwVKk&#10;utfDfxPqLO8aWTP++0yd1DYeBj8n1PQOor6ct/25f2P7mRbeL4i+GgzEBd87oOfVmQKB7kgV4eQ+&#10;J+V1qCjmWIp4avF8tSnOcYuM1uldpuL3hLaUWmtzoxOT1oyvSg5xeqaT1X+fddGfVwyST+GKkVvL&#10;XaDya+bI/wBsP9lJiEX4jeDiWOAP7ThHJ4/vV0J/aY/ZuHznx94OwvYavaZ/9GV9LT4yyefwY+k/&#10;SpD/ADOV5fXW9J/cz3hG2rWfqVna6iiRXieYqSLKqnONynIPbODzg8ZrzxPjn8EpEWRfGXhPDKGH&#10;/E4s+hGR/wAta2IviV8NrqJbi28R+H5I3UMjpqVqysD3BEnNehTzvBT0hiIv0kv8zF4eot4v7j27&#10;QX1O40KORDuS3lKMM8/IeOPoa7e31uW80ltOsY3Ls+Q5wBjrmvNPA/i7wjeaDuttU0yWA3kiyNFe&#10;Qsrnbxyr9ARg16Ous2FxaMdNuLZkHy7oJEcDA6ZUnHFfjGb1aax1f2cla/fvrp9/9df0vBzf1Slf&#10;f+l+n9dK62OrRHfc7XA5YZ4x6V+cf7Dh1X4a+Kvip+y6ilR4N8ay6to1u4xt0XxAv2y22jsqPvHH&#10;GTX6NRx6jOha3k3jALAHd19cV+e/xO/tf4O/8FBvAnxHdVisPiZ4avfh/qchGI21HT2F7p5YngO4&#10;/dr64Ir8/wCKf3FfA5itoT5Jf4avufhP2b+R14ZXU4d1+X/AufoHZLMkW3dtfJLEDvS/YlmkMl9K&#10;7EdgOK0bdLhUxcKqnuFqRI0eQqWIB6n0FfZnGU4rSEDEHPfnrUv9mA4zkVdMUaYWGVck8VWeN1m8&#10;ssSVwcjpQOxH9hSFypyec4NOaVVAHQZ6AVJbwPuf5txY8EmrqRQRSfvSGwucDmgRRijnuTiPgdM+&#10;lfz6/wDB1RpcFj/wR08ZrC/mBfGHhMbuvJvxnmv6JombyDIihR2Hev51v+DqK4H/AA5s8YQEHJ8Y&#10;eFDn/t/Fb4d+/H1Kiz/LAooor6E2P//S/v4ooooAKKKKACiiigAooooAKKKKACiiigAooooAKKKK&#10;ACiiigAooooAKKKKACiiigAooooAKKKKACiiigAooooAKKKKACiiigAooooAK/OD/gsJ/wAorv2h&#10;f+yQ+KP/AE3y1+j9fnB/wWE/5RXftC/9kh8Uf+m+WgD+er/g3D/5RHfD/wD7Dfij/wBPFzX7m/M5&#10;r8Mv+DcIf8ajPh+f+o34o/8ATxc1+5oxnmv3XJf9zo/4V+R+MZv/AL1W/wAT/MVeePap5iCqMAQN&#10;uPrioYxlgT9cVOcMqjORyuK9M84phQM8AZ607HGP5UHjiigAx1PPPf3qzEqNKqtnaTg46n0qKNNz&#10;c9O9WIX/AHglwDtYEDtxQA4gqrZBzVGrsjl23dN3YfzqmeG49aAJ2G2Pb3GM/wA6jc598jpSsCX2&#10;jvimY+U4Hfk0AOjBGGPBDAY9BSyDHHoTSqx4OeM8ikOC3HORQA1BlvT3ozhSp9eKFwPmOeuOKaCA&#10;2R60AOfrnBGfWlRQfmbgDrTphhhn0B4pucRgDuaAFEnzhscDoKWLAJVu4xUNTKuZFJwcnpQBCQD/&#10;AEqWO3f/AFkjYUc805iDINvXOMenNNcnGDzyTmgCWKTLMScAr+lViMHFOViBgH3xTeO1AEkQJJA6&#10;4pshy55zzT4iFJY9hUR6n60ATxf6tz/s4/M0xWwuB13UREZKnuMfjQPljzjk8UANQBm206b7/pwK&#10;IzghicYPYf1p0wXAK5xzQAxQApY/QU07ce+cUpbKhfTPFIp2sDQBNCSUdR1xmoXC7sjpwRT4jtkB&#10;6A8c+hpHXaSv904oAjqQEbRjqDUdSxk52+tACSjEhGc1e0qfyLsBm2o3yt/T9apSdfpxn1Peo1O1&#10;gw7VM4KSaZUJWaaPQGz+VRlWY/OePQVDaXX2uESnkj5XP+1Vmvm5xcW0z3YyTV0WIxuiZcABRmq9&#10;SxNtYD1PSkdWBJYY+bFSMRDg4OcH0odSrYxj070ypCA4LZ59KAI6UdaVVZztXrUoVIzljkjsPWgB&#10;0QAuQB2Oarsckn3qeJ2LtjqwPNVzQAUoBPSlVHdsLjA6k18EftP3HjX4gftA/D39nHwt4l1zw1p2&#10;tabrWveIrrw7MLa9e3sUQW6rNtYqplBB4AOT14x83xXxEsrwn1lUnUk5QhGKaTlKpNQirvRK8rt9&#10;Fd67HXgsL7apyXsrNt+SV2fe7JIoyVb8j/hViK2nYH92+cZ4U18A/wDDvrwG5zL49+LLE8sx8TSc&#10;nuf9XUo/4J4fCO7bZrXiv4oako/1aXnie4whPUrsReT3zXzq4h4keiyeK9cQv0ps6vquE/5/v/wH&#10;/gn3r9nuP7j/APfJpyQuSPNyqr8xByK+Az/wTj+AYOP7W+IX/hTXdaWn/sDaDp7lPBPxP+LWgY/1&#10;aW+vG4iTHQBZozkBcgAmqfEHEcdZZRF/4cQm/wDyanFfiP6rhHtXfzj/AJNn3MBuY7eRVnYnmR2y&#10;nJaQphVJ+4Mkk9BjIr4HX9nX9p/QLKCbwb8f/ELySRqfsuu6BZagFRmK5Llgx4HBxyee9SnSv+Ck&#10;fg2AXtj4l+GvjFEVg9rqVhcaPcZlOCA9v8meO5qf9esbT/3rJcRFd4+xqL7oVZT/APJfkL+zab+D&#10;ERf/AIEvzjb8TJ/aF0rTPFX7cXwY8M6zbW91aw6b4q1Ca3vI1mhkUWqqFMbgqSGUNyPSvrub4PfC&#10;W6jktrvwr4ZljdSGjfS7RlYHsQY8EV+W/wARPiJ+014F+Pfh/wDab+PPwtvrfQ/B3h3UtO1Gbw3q&#10;NvqcEa37ANerllZAgIDKwyV/iFfrp4d8RaH4u0Gw8VeGrqK90/UrSK9srqE5SWGZQyMPqDyOx4PI&#10;r5jw8xuXZjmGc+0otVJ1VPlq05Qn7P2VKmpctSKfK5Qkrq6uvNHZmlOrSpYe0tFG1001fmb3T3s0&#10;edD9nb4AOhR/Avg47gVI/say6H/tlWH/AMMm/sunA/4V54Pz6f2Vbf8AxFe+AZY9fTinAAHke1fp&#10;dTg/KJ258DTfrCL/AEPIWPrrao/vZ8yt+xP+yI7F3+HXhTJJJ/0MDk+wNc7cfsDfsa3Nw9xJ8O/D&#10;4Z2LEIs6Lk+irMAB7AV9eLlj+NGQelcNTw84fnpLLKL/AO4UP/kTVZriltWl97/zPk3SP+Cb37EW&#10;rPdTXngKxUxrHIqW95fQoBnDYVLgDnvWlef8ExP2IZ/msfCN5ZcH93Z6zqcSN/tFRcnJxxn0r7K8&#10;J4NxeA9fsZIHTO1ga9Ble2+xkSEbmOMgdBmvxXivw14ehmFRRyyik0npTgv/AG0+/wAozGvLBwlK&#10;o27y6vyPzvb/AIJcfsjxhTpen+JtPJA8z7D4i1GPzPTdulbOOcYx1r5z/ax/YQ+FPwC+C11+0J8F&#10;X8UDxL4C1DT/ABXZ/wBpazc38BisLqN7geVMxAPlbm3DBGMdCRX7O5UqGTPXAOeKy/FXhHR/HHg/&#10;VPBniPDWOsWFzpd0jfxRXUTRPxz2Y18bm/hjk1bC1qWHwcITcXyyUUnGVtGrLRp2Z6NLMKqknKTa&#10;F8NeKLDxd4Z07xhozeZa6tYW+pWjDo0N1GsqH/vlhW43krCFbhicn6V8Jf8ABOHxfqWp/sw6f4A8&#10;Rkvq/gHVtS8B6tuzuV9InZIfw8howPpX3PK0U9uWcgFiVCDsPWvq+Hc1+vYDD4y1nOKbXZtar5O6&#10;+Ry16fJOUewebAkryyZAAAXHcVPY3qyLMWiI85RHGW6jB61OkcMSbGBUgAszcYAFV7aV5V82BQ+T&#10;wewA717SdiIuzJ2txbN5a5Jxk/jVf7fb2h2yRFS38QGaiLXs1+zsCvfvtx6CtND5gETbST3PQUiT&#10;GudXhJ2l3A3Z4B5r+eD/AIOjhc3n/BHHxlfHIiXxh4VC7upJvxX9H3lQxAgquxevAr+dn/g6k1G2&#10;/wCHNviy0j6yeMPCxUAY4W/BrbD/AMSPqNbn+WLRRRX0Ruf/0/7+KKKKACiiigAooooAKKKKACii&#10;igAooooAKKKKACiiigAooooAKKKKACiiigAooooAKKKKACiiigAooooAKKKKACiiigAooooAKKKK&#10;ACvzg/4LCf8AKK79oX/skPij/wBN8tfo/X5wf8FhP+UV37Qv/ZIfFH/pvloA/nq/4NwWH/Doz4fg&#10;Y51vxRn/AMHFzX7mV+Gn/BuCB/w6P+H+f+g34o/9PFzX7oFS5XAxkcV+65L/ALnR/wAK/I/GM3/3&#10;qt/if5iwrkk9vWnBso2Ox3D15pxI78IPTuahQ4zjv0FemecNcYYim0/Gen0p7OA5yAcetADSCE5P&#10;fIFSH+7ngDoKi+eRsDmpWUJktjpgUAKUZxtXrjgCoSvcdP8AGpYsAhsH3/rRNhT5Q7ZP9aAGqcSZ&#10;Pp/SosntTt3zBsdBiotxycjA9aAH9PpVhwxRZD24qsoDsCKtxqXgcn+HHU0AViCCVPFN47Z/Gnvz&#10;gj0oHKH60AOb5ow//AaSQngdscU5MMjKevUUxuQG9sflQAwDPFWF/wBcoznHpUaBuqge5NOjJMwI&#10;x1xQA5fkVpX4Gajfoo9qlkX58Pnah6diaikJOGPcUANTr0zxSquSQOwOKI/vj34pUBG4+goAYMdh&#10;0oVVLdSOP8gU5TwR+WKbg/exQBJCSJVI6570khAO0kHr0+vWkClRuY55FPmw8hIGAxyKAIskA7cd&#10;MVPJloEc/SoX2hsL0FSrtaLb3B/SgCDLYwDgd/elII6/pQOtOc5b6cUAJxtz3BqSQ8B/7w569ajX&#10;uPapNxeIJz8v5c0AQ0oODkUwqf4TinAEDJOeaAJnUHB/vY/nUR6n609pMxhT/D3qIKR06n1oA6jQ&#10;ZMxSRkjgggd+9bByWJyfpX51fHz9s/WfgF8UbH4baF4SuPE13qVrA9lDp5uJrueefzT5UVta288j&#10;kLCzEgdAScAZrufgn+2dafELxrb/AAz+J/hnVvA+v3679Ks9YjmiF2cM3lhbiGGWOQhTtDIQxBAO&#10;7APoY7gbMvYvGRppx5OeynBy5P5uRS5+Xu7adT4rBeL+QvHPK5VpRmqnsbunVVP2u/s/auHs+d30&#10;jz3eltWj7fjGHHPGamuG/escEjqoPv3rHuNX0ezvYtNvLy0huZ/9TbyzIksn+4jEM34CrGs6rpmk&#10;QC+1e5t7WIkL5tzKsSZ9CzlRn2zXxfspaK2+x+nvEU0pNyXu767evYnGWYKoPX8qceCQK5DxV458&#10;N+EPBV/4/wBSuFk0ywspb6Wa0ZZfMjiUsREQ212OMAA8mvPfgF8ePDPx9+GMXxO0e3n0y2m1W+0o&#10;WupSx+aJLG5ktskqxX955e9RnOCK6llmIdB4n2b5FLlv/ete3rY82Wf4JYyOAdZe1lBzUevImlzd&#10;rXaXn02Z7uQsRJ7YwvHXNQqVJLYyegJqsdZ0e5O6K8s32SG3bZPG22UdYjg8OO69fapJbqAXC2bS&#10;RiR1JSIsA7AdSq5BI4NcjpyW6PTjXhJXjJMswkiQY+lMI+bA9azbzWdG024hs9RvbO3nnP7mCeeO&#10;OSTn+BGYM34V4D8df2nfBPwH8R+GfC+v2t7eXvibV7TTII7Mxqtst1dQ2vnzM7DCo0ytjGSoY54r&#10;swWV4jEz9nQpuTs38optv0STZ5mbcQYLA0nWxdZQipRjd/zTkoxXrKTSXqfR+SOK+ENGH/CUf8FI&#10;dbu2O6Pwn8LbSxUH+CbVbzzuPrH6fn2r2SH40+M3/aYk+BTeD9TbRl0l9THjONZTYIyxo6xSP5fk&#10;73diiqJS+Rkrg14Z+zNqWl65+1R8cfFU91brPJ4k0zw1YwPKiyyR6TaFJNiEhmG89QDz3Nfm3iBg&#10;Krx2S4O1+esqjs07RhSqVE3Zu1pKCaeqejSZ7WRZvQq0sVVi2uW8PeTjeXMou3MldPXlaupLWLa1&#10;Pv4Ak4FTQo5YEdM8mq8c9ul3HbSSxLJJkpG7qrMF6kAnJx3x0p2matoOoWc19Z3Md8kc7REWEiTK&#10;HX+FmQkDHevvfZyte2hj7aHNycyv26nwf+2P+0f+1Z8IfFfg34cfsn/Bi++KGseLJrxr7W7/AFD+&#10;xfC/h62s03l9U1LypRC8oDGMMFX5fvFmVT+ZT/8ABf4y/sM+Dv2pdI+F/neJvEvxgn+C0vgu48RW&#10;1np/9r2tsbiW6h1qWEQNZqHiBkkCIpc7nCruP0n/AMFk/wBnr/gpL+1h8NvD3wQ/YtuvC+h+C9Tn&#10;eb4kXGq69JompavDvCx6PDNFDLJHayxB2uGTBkLKp+VWVvnfWv2K/wBtWf8AY7+HPwjtP2dv2T9S&#10;k+GnjOW4034XX8t7qGjzaH5ERe6tdU1BzGmq3Nx532p7yOZZV2uxJBRvmcViMV7WpGm3b081e2j6&#10;X9fkfT4WhhvZU5VEr+vrvr3t/TP0p/YF/ab+KH7WPwWvviv8S/A2jeCANTOm6Z/YXizTfGFrqEEK&#10;IfPS70pngjYSyNF5TEuNm48EV8R/tuf8FV/2q/2O734geNof2dbu5+EHwx1LSdO1fx34p15NDutf&#10;k1ScQiXw9ayW8i3qRueSHY4wzBM4Hiv7IX7Cf/BS/wDYm+BfjzxB+z5p/wAH9B8e/FL4zx+M7z4d&#10;XN3LceE/CXhjyLhZLSymhESNeF5I1AhBiWOJACcYXiP22v2Gf+Cq37UP7c5+NviTw38HfHvwm8D3&#10;0j/Db4YeNfFF7aaN5kTAQ6tq9jZxL9rvJMFzFK5jUMIyrIrK81sZiPYw5VJS6+7/AMAdLCYf2023&#10;Fx6a/wDB/r8D+kDw/r+ifE74faX4kFrIdM8S6HaaiLHUogsrWmp2yzCO4iPRjHJtdT0OR2r4d/Zl&#10;t9Z/Zv8Aj/rP7HOoSS3nhq706fxr8P7p23yWli0226sJc84jkJKH2J/jwPuTwtP4yufCel3nxBj0&#10;+18QTaRaHXbfSnaSyi1JoEN3Hau4DtAkxdYmIyUAJ618ceI/l/4KS+ESTn/i0+q8j/r/ADXy/H1F&#10;UsRleZUvdqxrQp3XWFVqM4PunpJLpKMWtjky53Vai9U4t/OOqf8AXRs++iy7/lFSDO0tj8aSCID9&#10;43QetLJIW46DPAr9NPGIH3JyD1pygAcU2QdzTlOVBNAG5oFwsGoGNzjzoJIh/vYyP5V6aY7dolDe&#10;36143DM1vPHcKMmORXx6gHkflXs1urwqqzLkbVeI/wB+M/dYHn6GvyvjnC8mJhW6SVvmv+A/wPuu&#10;HavPhZU+sXf5P/hvxJnULsSNcKOeatgMYjJtV2U5G7+H3qlGbiWUyOMBfujoKmlWaeJoYmCs3XHp&#10;XxZ6x+d3wcVvhP8At8/FP4VblFh480TTPibpQHC/aUzZaiq9PmMmHPsAa/Ri2vNF0mTz7lfPZcFV&#10;U4wfU8HNfnF+1lZnwH+1B8BPi4rlFm8T33gHUpcj5rXXLf8AdK2B0EqEj0Nfo1HbQhwrD8a+N4Q/&#10;cVMbgf8An1VbX+GolUX3SlJL0OzEu/JUXVfloVpt/iWaS5kDRrI2dq+g6VoxWDwQfZbdtoA79cfp&#10;WrDJbqAisqgdycVkprlm9yYVyMOV3HGOPevs2zkbvqSLBeR5Z2VgB0Of1qOS8Fsyxypgk7jjnj2q&#10;KXWrVpXiVZDtONyrlSfY1YtzaGcz3oz+6OwHs2OOP5UJXBK5dsnjuFabHy84B4r+cz/g6dS0b/gj&#10;t41kG1pF8X+E9pxyoOoDNf0H6/qzW2nyQ2pPnEYyOMCv5yf+DnzTNTtv+CNnjC8vnGJPF/hQ7Cck&#10;j7eMGtcP/Ej6gtz/AC8qKKK+iNz/1P7+KKKKACiiigAooooAKKKKACiiigAooooAKKKKACiiigAo&#10;oooAKKKKACiiigAooooAKKKKACiiigAooooAKKKKACiiigAooooAKKKKACvzg/4LCf8AKK79oX/s&#10;kPij/wBN8tfo/X5wf8FhP+UV37Qv/ZIfFH/pvloA/nr/AODcEZ/4JG/D731vxR/6eLmv3VfAkOM4&#10;UYFfhb/wbejd/wAEkPh8v/Uc8UHJ/wCwxc1+5zncXx69fav3XJf9zo/4V+R+MZv/AL1W/wAT/MbK&#10;xzt6AdqiVgeVpBErHGOtSsFUbF5x1NemecOTAdT9KaVO4qetAJ28djmrEgQNvHdc8dM0AIuIkLYB&#10;OOfbPaqzEscmnsfkUfU1HQBKCSAo9xUkwbakpxyuOT3FRoDsz6EYqSXJt8L2cjntQBU6EcZPWn9R&#10;kdDSDqS3PYDPAoUAnPbHTp0oAeoGDgZPr6CpYSASp/iHAHNVgT/Fxz0FTxkoQfXkUANfpj0P86RQ&#10;zcDPrxUs+0PgdD6f/Xph+WPA/iP6UASx/u1x6nGfaq/+zTiQxVR0HFEwxIeMe1ACZATHcmn2/wDr&#10;l+tRlifTk9KWM7ZB9aAHyHO4f7ZNRoqs3PpTpMeYeoGaIztyf9nigBRiNckZY9M9qYGADZ7inSdc&#10;egqOgA5FPA4/CkwSN34GlHKEehzmgBc5X5j2709gTGj/AFB/DpUR4/EVMuTGRjhSD+dAELjDH60+&#10;Ftr02T75zSIMuPrQAMMGgg4DetTTjIWTOcjBx2xUR3MoPYcUANBwc1PGu5ipH3lJx+tV6njJ8xcZ&#10;weOtAETDnPrzSA4BFSSLtBXHRiM1FQA5fvc0jptc9c9KXHy596dISzbz3oA/Kr48Xken/wDBRf4Y&#10;30zIscM9m8jyMERV+yakMsx4AyRyfXFQ/tweNtJ8X/tTfB/w94AuoL3WY/FGhWrpYyLKyu+rwXTx&#10;lkJH7u1hnmcZ+WMEnivq344fsefC74/eK4PGPjG98RWd5DZJYY0a8jt4njR2dS6yQy5YFyMgjjHF&#10;XfgF+xL8A/gJ46HxA8N2epapr4t5bSy1nxFfPfTWMU42zJZx4SC3MqjbI8cQkdflZyuRX6LX4rwE&#10;KVPE04zdaFB0bNRUPejKLlzczbspNpcq1tqfz9S8Mc7q4nE4KrOjHC1sZHFOSlN1bQlTmoKHs1FN&#10;yppOXO7JuybPxuu7Dx78S/iV8RviT4p8M+K/FdzpuIlvrXWbLR9P0G4kluP306XU0TXTDYiIhIji&#10;WPaBvfI9W+JmjfGT41fDL4b3nj+afW9ZtP7QtZfBun61bPq1/ZWt5cfZrkNp9zI03nQII5TbyNPm&#10;HDclwP07+NP7AnwU+Nvi6fxpqd94n0G5vWV9Ui8M3sFrFesMfNIJrado3bHzPC0bE/NndzXU+LP2&#10;Gv2ffFXwx0D4T6Tp954esPDNs1poF34fuBFfWsbMXk3S3CXAnMkjGSRp0kZ5GZydzMT61fxbwUsR&#10;Qq04yjFczty35L0+TljetrHvyOjolZXufE4P6NWawweMoVqkJzlypS5+X2vLW9rz1LYfSfb2ixKu&#10;5J3i0l+YXwqi+GviL4XfFT4XX8vjDSNRt9AbxZZeB9WnU2enNozIrTW7PbxXgl86VEuEuWYsjgck&#10;ZHji+BdD8K/8E+9R+NEb39zq+u+Nry31CO7uC9qttoMuqRWccEAAWIeWxDsMs+QSeBX7N/A39iP4&#10;F/AWDXX0SLVNc1DxLYHSdb1jxLdLd3c9hlj9kQRRwQQQlmLMsMSF2wzliqkeYQf8E1PgMnhHxD4I&#10;vNX8bXVh4jntZpo5dTgU2aWf2jZFa+VaoFVluZFdpBJIwxl8qDWFHxUwVOvOpF1VFVo1Ur83NaHL&#10;Lm5qjad1zJNz6JvS504v6OmbVsFTo1Pq7qPC1cO5JcnI5VeeDjyUUmlFuEmo095SUfecT84P2lv2&#10;V9E/Z/8A2O9M8Y6Xq2ua14h8XWGnXOt3l/JEI0uYdKup9tnDbxRLChlupCM75CAoLnbX1f8AtY6r&#10;bXP7aXwNgsp1aWPV/Dq3CxSfMFnviQr4OQHU9D1B9DX6RfEP4H+Afih8LE+EviiGdtMgt7e3s5IZ&#10;Al1am1QRxSxSsrASKoxkqQwJDAgkV8seAP8Agm5+z98PvFGieN7O+8Y6jrGia1Dr0d/quqiU3Nzb&#10;FTbpNDHDHAsUJXKRwRxAkkuXJzXgYTj/AA0sHH67KpOtGFeF9Gpe1VlJycub3dmrPTW+ln9tmvgx&#10;j4ZnUWUwo08LOpg6lryi4fVp80oxhGm4vnWqfNGzumtbr4P+EHwh8M/tHfEv4u/FP9o7XdWtG8Mx&#10;RR2CpcNFBZSTNema6miXDXHkeTFFFAW2KFIC7nBHAfHnwH4N1uD4Vro/jm+8c/8ACQ6rZ+Eta8W2&#10;y/YpZYLfWbezkgSJjKYJbeG4e3LMzPhFLEspJ/VX42/sE/Bb44+KpfGWqX3ibQLy8KnVB4ZvILWO&#10;9Ix80ontrgo5xy8JjYnkndzWp42/Ya+BHiz4ReH/AILaLBqXhvS/C4dNEutBuEF9AszF5y815FdC&#10;Z7iQmWaSVXd5CXLbiTXtrxQwscZHEwrV4xkprlXLy0lKlyJU1zLmtK0lrT0itObVfKVPo+5jPK6m&#10;Bq4XCVJxlTkqj5+fEOGIVZus3TajzQ5oPSs25S95QvF/Bt/o8vwd/b2/4Rn4bfanXw38LtVstGiu&#10;JXuJnGm6BAtsJXYlpXHlqSWyWbnqa8a+CXwL8MeLf2bvH37UvxQ1rVv+Eph1/UIfDxXUDDDbLaCH&#10;7OxhXBlubyd3kaRyz4ZQm0Kc/plr37MHwl+A1leftD6NdeIJdX8H/Di90Sye/v8Az4Wt7TTfs6zS&#10;rsVnuGjiQM+4AnkKCa+XPgJ/wTj+EnxZ+Bngrxh491fxnHc6rodtqetadp2qpbWt49yDIA8gga7i&#10;HlsFPkXERx0IJzXzOD8ZsBSzTD5Yva05xp0qjnBR95UUqbpzvNe7Ny5k9V7r5ovRHr519H7Na9Kv&#10;X5cPXjUli0oVHPlpvEz54VoWpy/eU4rlatF6+7UWrPlL4s+NfFf7Svw4+B154r1G5tb3XtbuPCM2&#10;vW21bl7UeJo9IN9EzKyec0ALK5UqZPnwRxX1P8F/D9t+zx/wUFsfg38N7y6Tw7qnhq+Nza3t1LOk&#10;+zTRexNM8hZ3ZJUyHbLYLDOGxX3d45/Y/wDgf42vvh/aG2utFtPANxbf8IrpOgSraWaw6bLBPbQS&#10;RbGzFHJArYUqSMgscmvgf/gqZ+1D+x//AMEu9Z0n9tn4nwa34g+IF5a3Xhvwj4J06/SO31GZbU28&#10;s0ytGwhihhZRNNlwuVCxs7Ct8x8TaDwNTDOMoU3RnDlXwKcqzqKSV9lF8qdua+iVj2Mo8A8XTzSl&#10;mPtIVK0cTSq+0d/aOlDCqhKLfLvOac3G/K07t30P28tbfTtQittSWM3UkbNLFIqMR8w2lgvQda5r&#10;XNcWO/m0wK8P2doYmEg2lmnGcBSM42nJNfx4fskf8HkiR/Fi38NftRfCHSNC8F6jdJbP4g8G311d&#10;alpETkKJZra6BS7jjJ3OsXkPtztV2AU/1s6j4/0X4uXVr458I6jYajoutQW+oaRqVk3mJd2TxJJB&#10;NG46rKjBgfQgV+E5fnDxFeVOEPdS3/4B/V+OylYejGc5e8+htWEy3D+c4ATkIo7gVesIFZXdgOZG&#10;Yj1yc1LBaJaqhCct90emasxo0ZLNwDIEAxwT6/hXuniDJ0baJWUlpJGOS3AHSvhuGNPFn/BSGO60&#10;f95D4N+GDWWuS/wxXOrXfnW0Q9WMfzkelfaniPWtK0DQ73XdYnENlplpLqF7K3CpDArSOST6Kpr5&#10;A/YW0LVdS+HWr/tAeKYmj1f4neILnxS6OMNFp24w6dDz/CkC7h7OK/OuL/8Aa8zyvK4fz+3l5Qo2&#10;t/4FUlBeaUux6uA/d0q1Z9uVesv+An+B9wvMr/LGMDNQOeMnj2pDgSAevNMnLFSqjn+Vfop5Qu1V&#10;UyPn0UD3709WAXkHt+ZpgC7ctzgcD3qWIFYVZjyefpQA7rXrOl3n2jw5YXm7m1ZrGTP5qfpjFeTA&#10;gnIrs/CGo2ySyaFeqdl9gQydo50B2Ej36V8xxdl7r4KXIruOq+R9Bw1jFSxSU3pLR/M7aF5pGYly&#10;QeQBVqHzowSnU9z1qO1VZ0EiZXjDAdiOo/OtGGFcmSXIX1r8dTuro+znBxk4vdH53f8ABTbTLmH9&#10;lib4iWeWuvBPirQPFtswHKmzvkjc8f7ErZr9G9MvLbU7CDWLQqYbuKO4hbqDHKodSPwIr5z/AGqf&#10;BY+JH7MvxA8DQxbhf+EdTjhBGS00cDSxY6c+Yi496z/2NvF158V/2WPhx4wuJOJvCWnpKw5Z57WI&#10;W0mT6742z718bhl7LiCvHpVpQfzpzkn+E4/cdEtaKfZ/ml/kfT2qxRJbKZBwzbTxg8+9Ptfs8i+W&#10;iBQq7QOOQO9RHR1WUyebIeDwxyB9BQluGsI9xwycBh1r7M5CG0uZZIt6xrsDkbRx0PYVnXDJJevG&#10;zHezcAdgBXRwwNbAOx4TJ9Otc3ezfaNV8q1AOeJW+vagCC7t7W7CeYoJLAZ+n9K/n5/4OnrQW/8A&#10;wRq8YtKCz/8ACYeFArZ4Vft44xX9D0UcYufs20HbgD0z3r+eb/g6su4l/wCCOvi+0J+dvF/hUhfY&#10;X4rbD/xIjjuf5XtFFFfRG5//1f7+KKKKACiiigAooooAKKKKACiiigAooooAKKKKACiiigAooooA&#10;KKKKACiiigAooooAKKKKACiiigAooooAKKKKACiiigAooooAKKKKACvzg/4LCf8AKK79oX/skPij&#10;/wBN8tfo/X5wf8FhP+UV37Qv/ZIfFH/pvloA/nx/4NvB/wAaj/h8xI+XXPFH/p4ua/ctvlkZcZJr&#10;8M/+Db3P/Do/4fqP+g14p/TWLmv3Lbht3oea/dcl/wBzo/4V+R+MZv8A71W/xP8AMYpx06+vpQEG&#10;Cy7iB1Y9z7U3IzxQxckcjFemecOTlqtNzboT1O4Y9hVdMh/w/pUshHkRAds5oAhb7q0ypMdR0GMi&#10;o6AJAfkH+91qz1h2k4BkP5YqqOU2j1q5NtRFU8tknH16UAVlO1S3TkYNRmQswbr6ZppJx60Ag5x2&#10;oAecKSeDx0FC9QTRtPK9xzSAsT646UATy42K2ByMdeahYqsY3djVjaXtyvJw27j3qv1H16/WgBYi&#10;CRk4HXNJJktuPfmmg4NGSRz+FACo2w5H60Nwe2fbpTacMtwPTigCVz8qsPrScZ2jrjBNSNgQhW+v&#10;FQyElt3TPQe1ACEfKG/D8qZS54x2zmkoAkBHlke9IgBJB9KUn92B7mmDrQAv8OferSLlH3YyR37V&#10;AR94fQ1Kr4iBX+98xoAgfrn1FNGc8U9125B7N0qMUAXrhQIlHoCR+dUi3ybcd81clBYAA9uT79ap&#10;UAFPByBntTMAkVIuNx9MGgCSXq3bIDAVXqedVKr9Oc1WKKe1AEygspA9qJCuNi9B396ZGCG4OKDw&#10;aAAcd6nlJMakZ453e9RR/fFPGThevBAoA3LHVkEYiuc5HAb1+tfIf7efx7+IP7PvwSh+IHwxmtYb&#10;4XzxE3cC3EbRraTzbSrdMtGuSMHHANfTWf04r83v+CpbyH9mfygSR/aEx2/9uF1zX0PA2T0MRnOG&#10;p1YKUW3dPVPR9D858Z89xWC4UzHEYWq6dSMPdlFtST5ls0fZ2uftW/BTwHp2jwfE3xDZWGrajpNj&#10;fz2UMc0zRtdwJL8yxI+wHcSoY5xzz1rzT9r79o3WPhz+zavxm+CGp6ddGa9jS2vfLS7t5IjFMzLt&#10;bod0YBBwwwRwa/NT40eE/DqfGeDxf4PuPDkWuWvhTS7i+sfiDYwNAzSWdsGbTZbq3uoJBKscbLkQ&#10;vwQrkZA5PVfHXg/xb/wT68XeH/BugW+i/wBg+PltNUnsJrie1v8AULjTWuJZFNzLMyyxoyJLGr7E&#10;woAX7o+9yfw5wVOeWYvllONSdNTU9E+eLlZRdON1dOzjOomtXa5+G8XeOWa1Y8RZZKcaUqNOu6Tp&#10;ayXspxim6kasmpWabjOlRak7R50rn7T3f7UHwn8A+AvDWvfF7XLLS9R17w9p2rtaRxyyOWu4Ekdl&#10;iiWRkj3lgpbrjAJINdXL+0H8F4fh8Piq/iGxPh83C2p1NN7pHM3SORFUyI/qGUYHPQg1+Kfx+1mx&#10;v/iV4CttH8JeCm1fSPh9orf8JR8QbiZtKiiOkRP9oNnIt1avIgdoYGWymm3b8MgryjwFf3Nz+y58&#10;Vb2OWKVJPE/hS7ge25gdnt70mSIYA2NtGCFGQBwMYrkyjwow2IwuErV3OEqk6SeqacavNrH3LKyS&#10;t783r70YuyPR4n+kdj8FmOZ4bCKlVhQp4lpNNNTw6i7S/e88lJuV/wB1TjpeE6iuz97fCv7UX7P/&#10;AI38WL4I8K+KdMvdSkwsEUZdY52I3BYZmURyMQeFViT2zV3x3+0h8Dfh14lh8D+LvElhY6vMyBra&#10;XeVg8wZQTSKpSIsOQHYcc9Oa/F34x/DXwJ8K/gR+znf/AA90my0m61C28N6rqd7ZwrHdXt7c3GlT&#10;zXN1MBvmmeWR2MkjM2WPOOK9C0zw78HvB37aXxU8W/tVW+lSpZW11caA/iGFbiGJZ7uWaaa2SRWQ&#10;TSW32dY5AAyorKrAFq8rD8A4Cth4Y2hGrNOnz+zTi5tqq6Taah8KtzNct9bXW59DjfGTOsLjamV4&#10;yph6Uo11TdaUZqlGLw0cQk4uonzyb5E/aJO3Mo3916up/tVfEr4sfsgfHNfHU1lPLpNzpvhzR5rK&#10;FYGePWlRWVyh2tjcdpwOOp6Gv2L+Hvhn/hFPh5oPhG0AH9naLY6cAOB/o8CRn+VfgV+zf8KPF3xx&#10;+Anxa8PfC37JLfW/jTwp4hsLC8fbDfx2Fo06WpkBAXzQBtbIBIAyAcj9kf2dv2mfCn7ROl3tjFBP&#10;oXirRpDb+JfCWoZS+0+dW2sQCAXhLfdkA9AwB4P89+IDwuA8S80wtSKpKUIwoq1oy5J1ZVIxe3Mk&#10;4NxvzW1Sauz9q8D8xxWY8B5RjcRVdWpKClOTbbu0rNt6u+urPovUJ9P0i5AZjLdrCJQAjFUAxgcA&#10;kk5zgda/im/4O0f2Xvjbq2n/AA2/ah0+3fUvCehxan4d16SzVpP7Lu7+eOe3nuODtjuVQxbzhFeN&#10;V4Lrn+1aDQtMtbkX0e55yWDOzFiN455PTiqmv6HonivRrzw54osrTUtO1C3e0v8AT7+FLi2uYJBt&#10;eKaGQMjow4KsCCOor0swwar0nTbtc/SMBi3Qqqolc/xWvD3h7XvFuu2fhfwvZXWo6lqFzHZ2FhZR&#10;NNcXE8zBI4oo0BZ3ZiAFAJJr/Xh/4J4fALxf+zX+xJ8Jvgj8TBEfEnhfwVpum6yqN5iwXYjDyW4f&#10;ncIC3lZHB2ccYre+D37AP7Ev7PHjWb4o/Az4UeBPC3iKYsi6zpGlQxXcYkzv8mQhjBuyQfK2ZHB4&#10;4r64kDJIseNxyDXnZPk7wzlKUrtnoZtm6xCjGMbJE0ib5s8/L0HaoZ2JdVB/2vpVosF3Oe4xXzF+&#10;0F+1B4C/Z+sbey1JLjWvE+q4i8P+EdJHm6jqErnamEUMY4s9ZGHrtDHiujO88wmXYaeMx1VU6cd2&#10;/wAEurbeiSu29EmzysPhp1ZqFON2zgf27dc1XVfh1o37P/haV49X+J+u2/haIx9YtPDLNqM/0SAb&#10;W9nr7E0bRdM8M6DY+G9FiENnp1pDY2cK9Egt0Eca/gqgV+T3wktvj/rn7fvhvXP2mZLKPUX8A6pr&#10;uieG9OO+20OG4mFqINxyGnKgmWQMSSQCxAwP11JJBB7dq/OvDjM3m2NzLOalKVN80aMYzVpRhTip&#10;ar7LlKpKTW9uVSs1Y9TNqPsKdLDqSenM2trt2/BJL7xhJUhyMkjAHpTDzn3pxyVFJjjnvX60eIMh&#10;AYFm59KnVmx9OtMjwuR2p55wFx6mgCWEbw3QAClWV4ZFnh5aJxJHn+8pyKhV5SxWI49zz1pVUrwe&#10;aUkmrMcXZ3R7jI4Eq31qSsV4i3MUf90uMkY/z0qaL7RdSCFm468etc1oeprf6HbwyjD2EywEj+KJ&#10;87D+GSD9K6ncBIRGuQF4I5r8DzDBvD4irRfR6ejP1NVlVpU6y6rX1X9IkvILW3jNvdJ56OjRyRt0&#10;2ONrZHcEHFfm/wD8EzvGMnhn9nvUPhTfozy+CPHHiLwwFJwVjiu2njGDyBibiv0gineUNNcgKVwF&#10;Y9+elfnb+y9YweG/2xv2gfhPIoEN3r+jeOLMDtHrNkfPK5/6aKPavgc8/dZtltf+Z1Kf/gUOf86R&#10;vRV6dSPo/wBP1Pva28T6lfLJeyLFDAnRWzub2HQVLL4rXMdrJAyM/IGcYH41LBoMIHmWoWRgSsaz&#10;fdGO4p8elW+hJLqmsTJO5X7pGSPpnmvszkKGtag2qSrGd8drjBwxBY474rhIm1PTFa4sjJHGGJJz&#10;nntnmrt/rk2oT5sD5Uaj5vqfaq8eo3Pk+RJ++RWywGAf5U7jvpY6DwrqWpTP585aXLZZj1ye9fgP&#10;/wAHUSJc/wDBILxheA7tni7wqAfrfjiv6CYLDW5bRDpcKwxuu45wCQfSv53f+Do+C80//gj94utL&#10;9yZH8X+FnCA5AAvx1rXD/wASPqC3P8u+iiivojc//9b+/iiiigAooooAKKKKACiiigAooooAKKKK&#10;ACiiigAooooAKKKKACiiigAooooAKKKKACiiigAooooAKKKKACiiigAooooAKKKKACiiigAr84P+&#10;Cwn/ACiu/aF/7JD4o/8ATfLX6P1+cH/BYT/lFd+0L/2SHxR/6b5aAP57/wDg29/5RG/D8nP/ACG/&#10;FH/p4ua/c11O4qOPTPtX4Z/8G3+B/wAEivh/k/8AMb8UdP8AsMXNfucdpw2eTn3r91yX/c6P+Ffk&#10;fjGb/wC9Vv8AE/zIRjkYz6UgGTgU+Pgk45ApYiAxJ7CvTPOAnEmF5420rZ8sAc4HA96iBwQferJG&#10;AO+SBQBULKPlbr7U4+tKeG/GkLAvyOM0ATLxtQHqQT6U+VsSMx5OP1qFSCysOgx+PNOlzuJPrg4o&#10;Ah+Y8mnKMtihRuOKljC+aAvp6Y5oAfGr+Zk9SpJ9qrqcNz0qZCSWP4c1AODnr7UAXYQXBiG7lenb&#10;Iquvy8ZzhsVLEQkmX45OcdgaiYZZlXpnOelAERznmp5BtVFxzjODTVQs4J4B5zT2bfMXHIHSgCu4&#10;KnjH0pAQelKTk5NAx39KALLAmNT/ALOPxqo24jA496soT5JHdTn8KhYbTigCPDAYBPPrzTwvBPPr&#10;zSVIgB4IzQAjnIAHpTKey4GD1HWmUASjHBbuKTf+78rHfNIOV+hpV4fC5PpQBI/QnuVFQp94fWrL&#10;A7R7kjj1qqMZGfWgCYEu5UnvnmoT1qWP/XjHGW/nTJNqkgdjjNADKmALYx6YqGp3JWNBn1NACyLt&#10;A39SvGe1V6lmIL5ByMYzUJ3FiEHpj60ALU7qBGH5JPU+lQYIyDg4OCR0zU55gB54Y/TmgCOP74+t&#10;OiJ38dSDTFJVsgZPpQQUOO49KAHP91fbiuH8efDX4e/FbQv+ET+JuiaX4g0xplnOn6vbJdW/mICF&#10;fy5ARkBiM46E+tds6ZAfkDP0NW9MgWe+jifJXcCc9wO1JysrhyKXuvqcp8Sf2dvgV8YbOztPin4T&#10;0PW49OiW1sje243wQqMLEjptYRgdEzt9qfP8AvgZdfDSL4MXHg/w0/hCFg8Xhn+zoBpqsGL7hbBB&#10;Hu3EsWxksSSSSa9iL+YzZPHb2qJiCAfwr511ptJOT0PZWFpc0pcivLfRa22v3PGPiN+zl8Avi3ba&#10;ZZfEzwd4f1y30eFLfS4NSs0ljt4IwAsKqQAYhgfu2BTj7tMl/Zr/AGd7nS9a0abwN4UNp4hlt59e&#10;tRplusOoPaEtA1wgQK5iLEpkfLk4617WzBsseOAKQEAUvazslzPQX1Sldy5Fd76LXp+R5x4g+DPw&#10;f8W2Ohab4p8L6FqNt4ZML+HLa8soZYtMe22CFrVWUiIxiNAm3G3aMdBWV8T/ANn74FfGO8sdX+Lv&#10;hPQPENxp8gNnLrFpHclMNuCkOMSJu52OGXPOK9h2fu9w7c/hUUrfMku0MVJ2bugPrSjVktmXPD05&#10;K0op7Pbqtn8uhwngv4ZfDL4YDUT8OdA0jQf7WvDqOq/2TaR232y6xt86by1Xe+OMnoOBXgH7Rn7L&#10;a/FTUrP4u/CvUD4U+JGiKH0jxFbghLpEBxZ36DiWF/u5YMVHBDL8tfXEkYC73OWJwAKmDrhQx69B&#10;XhcRcPYTNcNLCY6HNF2e7TjJaqUZKzjKL1Uk00zsweJnh5KVLS33W7W7eR8dfs5/tRN8SL66+Cnx&#10;e07/AIRX4laIpbVNDmOIdQjjAJvNPkPEsTj5tqklRyCy819jzQmFlUjBIBx3rwr40fs3fB34/wAF&#10;pH8TNJ+0XWnB/wCzdVtJpbS/tN5yRFcQsrAZGdrZXPOOTXz5/wAM4/tOfCoh/gH8U7nUrGIZi8O/&#10;Ei3/ALUhwOkaX8QFwi9hxx618ThMfn+Uw9hjMO8ZTjtUpuKquPT2lOXJFyXWVOT5t1BN2PRnTw1d&#10;80Jezb6O9vk1f7mtO595MzybYxjGeacY1WYc5dhk57AV8HJ+1V8bvhd8n7Rvwq1u2tYjifxJ4GkX&#10;XNOAH/LRoFIuIk7ncSR6V5tPdfHf9vC7Ntpy6t8O/hK7YkuHHkeIfEsQPKoDn7Nav68gj+/0V4rx&#10;UwcrYfAUalXEy2ouE6cvWftIxUILrN6dI8zsmQyWa9+pJRgvtXTXys3d+X32PQPiZ+1h4t8f+Mrr&#10;4E/saWVt4i8QwEw614uuDnQNBBOCzyjK3Ew52ouV3DAEhBUenfs+fsqeEvgre3XjzXry58V+OtUy&#10;2teMtY/eXUjMPmjtg2fs8I6BVO4jAJxgD2/4a/CvwH8GvCFr4C+G+m22laZbKCtvbDl3I5klkOWk&#10;kb+J2JJ+mBXoDnKiNRXTknBVapiYZrn1RVq8dYRX8Kjf/n3F7y6OrL330UI+6TiMwjGDo4ZcsXu+&#10;svXy8lp67nwbNnUv+CmFuJPlGmfB5potv8ZuNT2MGz6DpivvRwqtknrXwZoSi+/4KUeIJ2O06b8J&#10;bC1VRz5n2jUPN3H029Mc5r7wlBCgil4cJtZnUf2sTW/BqP4ctvkLNd6K7Qj/AJ/qR9FIpT9wU7cq&#10;sWPYU1cmMk+tfo55Qitt6UpAC8d6ZTz9zce3GKAJFG0d/epW54Ue/vUUbZ61OWAbGOTQB1vghxLq&#10;FxphPN1ZuIweB5kZDqf0Nd/DI8kYEC7cnD56jHUGvHbG9fStQg1SHlreQSY7ED7w/EZFevzupkS6&#10;08nyroK3zDs4yM+46V+V8c4KUK8cSlpJWfyPveGq6q0Hh3vF3X9fL7/W5V1HT5bthliygg7IxySK&#10;+AHN98PP+CoGk39wvlQePfhPd2bKw4e50K781ev8Qh49Mdq/RGOe5023M52kjivzU/bW1abRfj98&#10;A/ilGNv2Lx5P4XuZRx+68QW3khT7Exn29a/GOOnyYSliv+fVWlL5c6jL/wAklI97Br3nHun+R9+a&#10;h4smeCWyt0MfUCQHkZ9KyLvZDooZiZGZNxaQ5OcV0U+jW1vCZNRAJIwyAZwaxLi3guLdpokYRouF&#10;THDY/GvszkOe1SVYrGGC0G1mw7sOOavaHpGr3NwYYlD5OWbjAz610tj4bn1VYbh4xHCoGQ3fFep2&#10;tnbWUQjt1VFA5IHX8aAOTmsvE8swtLS5iijRQCMYPA+hr+bb/g6Vmm/4dOeMrWaQzNH4u8LK0mc4&#10;Ivhx2/lX9IvibxPaaGTDaMpuSv3euAelfzLf8HNktxd/8EjfGl3KXJbxd4XaQnoSb8Vth/4kfUa3&#10;P8yOiiivojc//9f+/iiiigAooooAKKKKACiiigAooooAKKKKACiiigAooooAKKKKACiiigAooooA&#10;KKKKACiiigAooooAKKKKACiiigAooooAKKKKACiiigAr84P+Cwn/ACiu/aF/7JD4o/8ATfLX6P1+&#10;cH/BYT/lFd+0L/2SHxR/6b5aAP58P+Db4bv+CRXw/HP/ACG/FH/p4ua/c7eOpx9/gV+GP/Bt6WH/&#10;AASN8AKvU614ox/4OLmv3NT369/bFfuuS/7nR/wr8j8Yzf8A3qt/if5jBnJH94UDAjLevFKxPyt7&#10;YppP8PQCvTPOCNPMcJ6mppny2/qA3A9hUUJIkGKCMZT0PX6UAQ/P1ODk9OlOBGaKcoB49uKAH53Y&#10;69Owo5IIwfr1yacmfK9s46VHubIBY/e6UANzxinp94McHrwKiHJwvNTBPlBHoTQAnI46knP0phGO&#10;R0NPdSAM+nOfehgPKUkjPYe1ACrzjjOeMdOlTzfMVYnOc5A7GoI+Rz0Bq0oL25b+64/DNAEW3b5Y&#10;7nmohgqxqRixccgfLx9KiGdh/CgCOiiigCzDkybVGd6kDPrUBA2575xU0b7ZEPt/OmupDsvPXIoA&#10;hoHWiigCw67WPoVzVerBPCse3BFQHrQAqDJ2+tOJxtYdqYODmpNo5ye2aALMhYxRnGMsT+dUjwSK&#10;tnJtkfptJHrVVhhiKAJYSWmXOBgVC2DyakgOJV789KYwIYqfXFAEeeeCKsT/AHgDnhR1qFQAwOB1&#10;qzdf63PsKAKwHYCnqFBy5Ix6Uyp2c5YrnseOlAEO6MrtjGBknrnmrCjNuR0G7P14quST1qdT+6Aw&#10;eWxmgBkSktnsOuajwc460jbsFelPUEMKAFkOMRjnHU1f0hxFqEe/jJ2n2zWc33j9aliBEiOp5zmp&#10;lG6aKjKzTO9VRuwePrTSwBGOnv3p0gAbA56c0pwCvHbpXzLPeHlAG+ZeNu7B71Czbjmpz/qwwzyu&#10;D74NVqAJNolj2H8qR1eQhR0XnFLGQDg96eSfLbHcGgBrcpmkgLXE+QuAvA7UxW/cnPYdKdDkLtIw&#10;euKAJZfllyO9Qu4Z9i+lPkB601PvUACOY2yCR9OKXzGJZhnOMEmmSsqfMe/86UkpHwOTQARbnJkb&#10;pnAqVulQx+ZwnQDk+9StgqaAPg3wIf7R/wCCi3xCuV+X7B8PNAtCvXf50pl3dsY6Yr7zY/usjt6e&#10;9fBvwiIvf2/vi9fp8q2nhbwtYyBupd4jICPbAx9a+80AeMpjk8k1+d+GmuExku+JxP4V5r9D1c3+&#10;Omv7kP8A0lEO3v2p2QMr70mSY+OmaaOuTX6IeUKwAOBQQdoz07V+NP8AwU++Mf8AwUI+CcmpfFH4&#10;M+M/hR8KfhD4U8E3Wuav418b266xqereIk3/AGXRbfT3IKLcEIkUkYdyxY84VG/Mj48/8Fqv20PC&#10;n7Pv7LHiNR4N+G3iv4y+FvEfifxpfeJPDuqa3Y29lpMgj0+5tdOsPOvVW/RGmRFSQhZFJIjG6vKr&#10;5xSpuUZppry/I9SjlFWooyi1r5/mf1nx96stndu79gK+Df8Agm18efE/7Tf7J2gfGHxj478EfEPU&#10;NUvr9ZPEngCxu9L0ry4pdsds1nfpHcw3MK8TLIoOSCPlIJ/N7Xf+CnP7Yer/APBX34Rfsft4Av8A&#10;4d/CzxZc+KrP7V4st7Z9Y8WJoVteH+0bRAzSWViZ7dPs54aeMs5OCAvRUx9OKpuX29jGnl9STml9&#10;nc/oVZFkQoxHIx7V6Zomo2+qaLaLDvAV0iO4YJ2HaSB156/SvMC5P/167bwXcB/MshgbLiKRT3+Y&#10;gGvm+OMK6mCc19l3+Wx63C1ZRxUYv7Wh6iFVisSw+Yo7kjH1wa/Pz/gp/ok1x+yLqnjjSrfy7zwZ&#10;r2i+L7ZlAyPsF7Gr8jkfu5GP4V9/6prUOkbUVDLI/wAqKDivBP2l/Dlx8RP2dPG/w+utvnav4U1O&#10;COBRv+c27tH2GSHC45r8H4uy+WKyrGYaO8oTS9eV2/Gx9php8tWLfc7zVfGVh4psbO+0eRfJvYIb&#10;yKQD5Sk6CRefTDVnWn2qS5jtHkBBfbtHQ+tfJ/7GXiuy8ffsq+APE8k5+1SeGLO1ndySBNZr9lfP&#10;vuiNfWnhyzSHVEmeQSYBbKnIHFehlGPWLwlDFR2qRjL/AMCSf6mdWHLJx7Hqi+ZbRhX2KqLwvTgV&#10;ga/4nXTtPW4iKmRzhUI4yaqS600l7KLpt8AIVFXknP0rjfFstxfajHBaRokUYDAZx/OvRMzNvp4L&#10;jUWe4dd7xhpGf/Ir8E/+DnO3tk/4Ix+Mp4P4vGHhTnPb+0BX72p4fu9Yv2Ygqm0KrYyM1+HH/B0h&#10;Yx6X/wAEXvF1lGpOPF/hQM/uL8Vth/4kRx3P8syiiivojc//0P7+KKKKACiiigAooooAKKKKACii&#10;igAooooAKKKKACiiigAooooAKKKKACiiigAooooAKKKKACiiigAooooAKKKKACiiigAooooAKKKK&#10;ACvzg/4LCf8AKK79oX/skPij/wBN8tfo/X5wf8FhP+UV37Qv/ZIfFH/pvloA/nv/AODb1gP+CR/w&#10;9b/qOeKMZ99Yua/c/bsJ3dc9M+9fhf8A8G4Py/8ABIr4fkf9BzxR/wCni5r90Z9quc8ZAPFfuuS/&#10;7nR/wr8j8Yzf/eq3+J/mRvjkDkA9qacjDfhzUh+YBR0z2ppU9PXgn6V6Z5wR8SqT6ik4Mhz3JpP4&#10;QfQ06UYYN6jNAEVKODTeByaX+oyB7UATYCqwyeCCMVAB6mrSDKbj+P4VXJJOf5UAAH8Sk59farDq&#10;EXGecfzNVxwMr9Kty/6pcdNvU9yKAKhbnNGSQCRkdqSpAGIGOOcUAJjawDH647VaUcSKR0G8c4HF&#10;V/LYtxgdyanVgXIP8aYoAjOCARjOefxqLnaVFOBABUYJbqT2phOG/nQA2lHJxTtuThfrT0jwdz8A&#10;UAIzYkz/AHTj8qnmz9oOecrmqh5OfWrNw2JFYY+6M47e1AFWig0UAOzkYP0pD1zQKcf7oGf0/Emg&#10;BlS55z6rUVSr8xHB/u5oAnVR9jLt/fwPxqoSScnvVwZFqMddxaqjZViD60ASQKTIPbn8qbLjecVJ&#10;FgBm6fIcCon5OaAGVZuSWKue6gD8KrVYb5oQfSgCvVjP7g/UCq9WB/x7H/eFAEaISNx4A6mhnB4G&#10;cDpQ5JwO2O1R0ADsAealjwOR1FNcndnj14oBwpPPofrQA09T9asxKVaPdj72cd6jGwjzGzxgY96W&#10;NvnMj9hkfWgDvnw2ZCcknt0xUYycKCRk9qwdM1MvttJR7K2fyFfPvxq8Y/EnT/id4e8E+BZ9Wgt7&#10;3w/rGr339iDw+tyZLO50+CEs/iGWKERgXMmViJkLFSRtBr5PMan1ZXmr+h9Lgqft3aDt6n1S+FVE&#10;PTnIqsRjg18hat+1Hrlr8VLr4Q6XoFg2oHxBaeH/AA/JqOpXESal5l3bWl1dvNBYS2qRwNcq8kUU&#10;0s6HCvEhda9k0b4gXevfAv8A4WfZJ5Vy/hy+1SNZyku2a2WfYX2JGpBaLOAqgjjHU159LOKNS7g7&#10;2Tf3HZUyutG3MrXaX3/8MesVPKNikjOW5HoOOmK/PzVv2i/GvwkbTNJ1DUP+FhXOuaBod9AUtIrW&#10;TTdR1WYRLHdHSLeY/ZrhPMe3AtWm3wOuXDAx+46X8et3hTxN488QWctvbaV4K0LxjaaEWi/tBFvr&#10;C+u7mAsGxIc2yqjYA74GSAo5zQb5W7P8rXf6FSyislzJXR9FwfKMH8jUrSrG5kkBJ7AetfHN9+0z&#10;4u0zSr6aPw/oN7faJa+JbvXTYa61xp4h8O6Zp+qH7BdiyBuXnTUoYcNHEsciuS5QAtkeK/2rvGHg&#10;OLWJfHXhCzik0qS/06BNG1aXUPP1Kxl0wbXX7BE6Wxj1aEtKFeRXilAiZfLdh51hv5vwf+Q1k+I0&#10;93fzX+Z9vuXkXe/foMYxioR1rjPhh4w1P4leAtL8Xalp0ukXF5JeW0+nylmaOSyvJbN3UyRxSeXI&#10;Yi8YliikCna6KwIr4S8UftLePfDvwmh+Jz+IYX1LxB4b1+6s/D1tpNnLZ6NqunWN1dR6e1w063KX&#10;tmbcpdi7R4ZHVhiD5VLxGb0acI1Hdpq+n/BsRRyurOUo7NH6QTY4J7dKmIDc18U+L/GPxr0Hw74Z&#10;0q0uvFDanrnjWbSpzcHwU+pCyg0e8vAsDxXH9kopmt1LNPJ5+AwUYKk5/gT46+KvH2jW/iTWvGGh&#10;eEYtK8J+HdcvI7zT4pINUm1JZPts0glmEq2iTxPaQizkDGdXZZJVMaNks7pOXLyu/wAu1+/Y2eT1&#10;Lc3MrfPvbt3Pud3CHbH6YzSI2RzXx/a/FvxjJrWm+IpNc09zqfxEvPA8vw+a1gW6s7a3v7izMvnq&#10;5uzewQQC/uC4MH2csFiQBJj23xj+I3xA8BeNfBy+ELWHUdLnOr6j4r0xYjJfXOk6fbRtI2nlSD9p&#10;g837QseD56xmEYZ1YbwzWk6bq62Vvxtr+JhPLaiqKn1d/wAL6fgeLfAUfbP23vjnqEXEcMHhTT3D&#10;dfNSydiR/s47/pX3qgGfbvX5NfCjxdLI/j79pPQPGmj6Fdat4T0jxjKlzbW9zY68IIb2OC5HmyJI&#10;lhIsCQf6KUlMrMd/3Eb6Hs/2sTp/xau4/HNteaP4NTSprE3N3pd3HDaa/plgmrX8Taq0a2krCI3N&#10;n9nV/MW4sm+XLkD4fgOr9SwU6OJ0lKtXn0tapXqTi/uauuj0PVzPLalSpzU9bRivmoxR9sAAKVHa&#10;kIG3NfE3w/8A2gPiF4h+Bfj/AFrxXBNpPjHwxoN74ht7fU9Hu9L8q2vtOlv9NY2d/HDJMlrOk1lJ&#10;KBsne0Z8jeRWI37R/wARJvEknwx12fSPDut6cvhXR/FeozQCWy0e71m41NW1SEyuqva6hFaW4sBK&#10;2xJZ1SXc6SIfspZ3RXLv72346b+R56yeq3LbT/ga/ifGv/BSb/gk38cv2/v2h/CHxesPjNY+FvD3&#10;gSGGfw14E1bwjD4k0pNVUs02o3cF1eR211LISqqs0DqiIqgEFs+w+L/2Qf8AgpTP4X8A674C/aij&#10;h8d+FodVs/Emo6x4JsG8P+IYb+WX7M76ZbSK9rLZ27pCvlysknlqxVTnd9E6R8SPGHivxbbfDaHx&#10;zcaO2m33iS31fWrzRtKhu3OlwaPNaxzK7T2TBV1F5HktxDvQICkTB6zvhz8evGHxG07/AISvxL4m&#10;0LwZFpOkaBqL2NzYxzQa1Fqqb3vx58wuUsrogw2KWziQSht7zHEdeaq+FlJySl73n8316f8ADHpe&#10;zxMYqN4+75fLt1/4ex8nfsyf8Eq/ih+yP8MvhL8KPgd8bdc0rTvCfjjUvHHxVEekRKnj2fVZrWSa&#10;0MSzgWFtHHbmKMBpWw5Y8nA+j/jr+wX/AMLo/wCChfwY/bqPigaanwh0jW9M/wCEZGn+e2qNrEFx&#10;Dv8AtfnoIBF54OPKk3be2a+rPjt8Upfg94QTXdPtba9vbjUV07T9Pu5biP7RLslldVNpbXchdYoZ&#10;GIEW0BWZmVVJrwO//bF1K00ZfHi+FoZPDMmk6beJcpqo/tD7XqfhVvFUUJtxbGEQRwoYJbgzjBIk&#10;EZRWx11auDo/upyas0+rtpp+Bz04Yyr+8jHe66K/c+4OGwoFbvhnEepyqCRuiVt3ptdTnrXyFovx&#10;r8X6d8OfF/ivxbbeH7rUdE8dr4TsoNI1PzdJBuU0uGAy6k1uhECT3zPPM1uGjjz8jFRnz25/aY+M&#10;s3jTQLPwJpvhVl1SbT9Hks7rUZXWfUT4tm8PXyw3QtDusZEt2kjuFiEqAj91vOByZ7mFGtg5Uk9Z&#10;rT8d/uNcnwNWniY1GtIPX8D9PbLT7u71C5mtXAeMCNXfnk9SOtSanplpommvHeMJri73Rs7c5B4I&#10;5zxg4r8+fAn/AAUKk8Q6xLoUPga7SDTtBvLzVL1buQpFqVnpFxq7xJI1qkElqVtzAs3mrOztv+z7&#10;Fcj2f4kfHfxX4d8J+DNc1fSfDsGs+IdOutWurXUNeay0axt7OzN/Oh1OWzO+fyAoQGBELeYxdYoy&#10;5/J/q87Jtf1/SPsZ07SsmfO3/BNyb+wfgn4h+Fl/GHk8D/EHxB4bIIBKxLc/aIhg8gYlOAa/RLRG&#10;s7q5MdqMEggkcfWvxw+EHxtm8HftAfFrw/8ADyxt9RvvGXi/StT03Trq8e1trRrnW18LyvfTpayi&#10;F5Jz9qWOITsYlKkK/FfSngf9qn4oXfjTS9O0/wAPeHnt/ENp4egsrafVpo57O8vV8QPqcsjpZP50&#10;Ef8AYjLBtRWcldwTcwT5fgrK62Hyqhh6iX7vmgtU9IScY7f3Urro9HqbYpc1STXqfpXJYaDo0DXt&#10;0AAFyS5ycj0FeSXco1/XUWyicxsdvyg4x6nivz+b9ujxefDl74g8U6bpF/pK2lpeWEaanHFq0bv4&#10;Ns/E0q3NrHahPs3zThroMu13QCERjI9P8Vftg6/4R+KNx4Z8Dab4bvdBtJ9X8NLc3WqtC1zrFtq+&#10;haXaXDzpbyxw2iNqzG5xvdQpIDMFVvqvqs72MJU2ldn6OWmn29pYhJDtCjnJAxiv5uf+DpnxSl//&#10;AMEf/F+l2ib4/wDhL/CxaYdPlvxj9a/RXxB+2V8QPEPhHUPEeh+E9PvLXS7TSYrqO31iR5ZdS1PV&#10;9Q0gpaJFZSS3dqh0yedHhQ3E0bxiO3LFgv5hf8HIvjbw547/AOCDt/408OmFoNe1vwbqcXkO8iL5&#10;t4rOqtLFBIwRsrl4o245RTwNKVCUZRb7i5Wmrn+YVRRRXuGp/9H+/iiiigAooooAKKKKACiiigAo&#10;oooAKKKKACiiigAooooAKKKKACiiigAooooAKKKKACiiigAooooAKKKKACiiigAooooAKKKKACii&#10;igAr84P+Cwn/ACiu/aF/7JD4o/8ATfLX6P1+cH/BYT/lFd+0L/2SHxR/6b5aAP8APx/4JY/8HCP7&#10;PP7A37Evhr9lzx/4B8Z67quh6hq95Pqej3FilrIuo30t0gRZ3V8qsgVsjqDjiv0Mf/g7Y/ZGd9x+&#10;FXxI6f8AP3pn/wAcr+Ck9T9aSvoqHFWMpU404SVkrLRHg1+G8JUnKpKLu9d2f3tH/g7b/ZHIA/4V&#10;T8RuP+nvTP8A45TG/wCDtn9kc/8ANKviN1/5+9M/+OV/BRRW3+uOP/mX3L/Iy/1VwX8r+9n96zf8&#10;HbX7JJyB8KviNjOcfa9M/wDjlK3/AAdtfsjkAf8ACqfiNx/096Z/8cr+Ciij/XHHfzL7l/kH+quC&#10;/lf3s/vU/wCItj9kj/olXxG/8C9M/wDjlKP+Dtj9kgZ/4tV8Ruf+nvTP/jlfwVUU/wDXLH/zL7l/&#10;kH+quC/lf3s/vaH/AAdufsjiLYPhT8R885/0vTP/AI5UP/EWx+yR/wBEq+I3/gXpn/xyv4K6KP8A&#10;XHH/AMy+5B/qrgv5X97P71f+Itj9kjGP+FVfEb/wL0z/AOOVM3/B25+yO0YQ/Cr4j5BPP2vTOh/7&#10;aV/BJRR/rjjv5l9yD/VXBfyv72f3qf8AEWx+yR2+FXxGH/b3pn/xynf8RbP7I+3H/CqviN1z/wAf&#10;emf/AByv4KaKP9ccd/MvuQf6q4L+V/ez+9l/+Dtv9khidvwq+IwHp9r0z/45Sj/g7c/ZIDK3/Cqv&#10;iPx1xd6Z/wDHK/glopf644/+Zfcg/wBVcF/K/vZ/es3/AAdsfsjliyfCr4jDnjN3pn/xylP/AAds&#10;/sjk5Pwq+I/v/pemf/HK/gooo/1xx/8AOvuX+Qf6q4L+V/ez+9cf8HbP7JA/5pV8Ru4/4+9M/wDj&#10;lM/4i2P2SP8AolXxG/8AAvTP/jlfwV0U/wDXHH/zL7l/kH+quC/lf3s/vWX/AIO2f2R1YE/Cr4jf&#10;+Bemf/HKc3/B23+ySyBT8KviNwSf+PvTO/8A20r+Ceij/XHH/wAy+5f5B/qrgv5X97P71P8AiLY/&#10;ZJ/6JV8Rv/AvTP8A45R/xFsfskf9Eq+I3/gXpn/xyv4K6KP9csf/ADL7kH+quC/lf3s/vU/4i2P2&#10;SP8AolXxG/8AAvTP/jlKf+Dtj9kgrj/hVXxG9D/pemf/AByv4KqKP9csf/MvuX+Qf6q4L+V/ez+9&#10;T/iLX/ZH/wCiVfEb/wAC9M/+OU9f+Dtr9kgDH/CqviN1z/x96Z/8cr+Ciil/rjj/AOZfcg/1VwX8&#10;r+9n97bf8Hbn7I7Iif8ACqfiPhc5/wBL0z/45UB/4O2P2SP+iVfEb/wL0z/45X8FdFH+uOO/mX3L&#10;/IP9VcF/K/vZ/ewn/B2z+yMPvfCn4jn/ALe9M/8AjlNb/g7Z/ZIIAHwq+I3H/T3pn/xyv4KaKP8A&#10;XHH/AMy+5B/qrgv5X97P71P+Itj9kj/olXxG/wDAvTP/AI5Tx/wdtfskBCv/AAqn4inP/T3pn/xy&#10;v4KKKb4xx/8AMvuX+Qf6q4L+V/ez+9T/AIi2P2SP+iVfEb/wL0z/AOOVKP8Ag7b/AGRxCY/+FVfE&#10;bJbP/H3pn/xyv4JqKX+uOO/mX3IP9VcF/K/vZ/es3/B2z+yQcY+FXxG4GP8Aj70z/wCOU3/iLY/Z&#10;I/6JV8Rv/AvTP/jlfwV0U/8AXHHfzL7l/kH+quC/lf3s/vWb/g7Z/ZIY5/4VV8Rv/AvTP/jlN/4i&#10;2P2SP+iVfEb/AMC9M/8AjlfwV0Uf644/+Zfcg/1VwX8r+9n97I/4O2/2R/JMf/CqfiNndnP2vTOm&#10;P+ulNH/B2z+yRtx/wqr4jdf+fvTP/jlfwUUUv9ccd/MvuX+Qf6q4L+V/ez+9c/8AB2z+yOp/d/Cn&#10;4ijHIIu9MBz/AN/DVfxN/wAHXH7BHjiKCPx18CvFmufZg32f+2YdCvxEZABIY/tPmbN+0btuM4Ge&#10;lfwYUVz4nibF1lao0/kv8jow/D2GpO9NNfNn981v/wAHan7DdpqU2uWfwR8ZwX9wLcT38K6HHcyC&#10;0GLffMuJG8kACLLHywBt24FSw/8AB27+xRazSXFn8GfHsMk1vDaTtFNpKiSC3MpiiZBJs2IZpSF2&#10;4+ds5zX8ClFcizistkvuX+R0vKaXd/ez+8mw/wCDq7/gn5pXh258H6V8A/E1ro98we+0i2ttAisb&#10;phjBntkAhlIwMF0bGBir8/8Awdg/sFXWu2fiq6+BXiyXVdOijt9O1OSHQXu7SGIFY44J2/eRIgJC&#10;KhVVBIUDNfwT0Uf2xV7L7l/kH9lUt7v72f3xaf8A8HaP7Duk6dHoulfBPxpaWMUE1rHY2i6HDbpD&#10;cuHnjWJMIEmYBpVC4kIG/NX9Q/4O5f2LtQEwn+DnjyQXKzpciV9GcTLchVmWTLHeJVRVkDZ3qqq2&#10;QoA/gOop/wBs1trL7l/kL+yaW9397P76NK/4O2P2ItDhhj0b4LeObL7PYpplutjJpFvHDZRu0iW8&#10;UcTrGkQdi4VVHzEmqEv/AAdifsIXGo3+tXHwN8XSX2rW7Weq3skWhNcXtuy7WhuZjmSaMrwySMyk&#10;cEV/BNRS/tita1lb0X+Qf2TSve7+9/5n93sf/B03/wAE5Y9Bfwqv7POuDS5Ltb+TTRYeHPsj3SIY&#10;1naDb5ZlVGKK5XcFJAIBIrprj/g7Q/YavbvTb/UPgj4zuJ9Gx/Y0066JJJp20AD7G7Em3wFAHlFM&#10;YGOgr+ByihZvVWyX3L/Ibyqk92/vZ/fK3/B2p+w6fEEvixfgn42Gqz2wsp9VX+xRfS2wAHkyXQYT&#10;NHgY2FyuOMdKt6f/AMHcf7F2kRWttpPwd+IFrFY2y2dhHBcaUPssCKqLHCxkLIoVFXAbkAZzX8B9&#10;FUs6rp3VvuRLyei9Hf73/mf2z/Df/g5//ZH8NfE7xh428afCXxdq9nqeuWWp+DrOVdGlOgw2tsIN&#10;lsJcpbMSqkG329AScgV9Cah/wdufsSaraHT9T+C/jm5tzObr7Ncto0sJnaQzGUxuxQyGRmcvjcXJ&#10;YnJJP8ClFeblVV4Ki6FBKzcnqr6zk5y1fm3p0Vl0Nq+X06klKV+nV9FY/v1m/wCDuv8AY1uZJprn&#10;4P8AxAle5g+zXLTTaRIZoMsfKkLOS8eXY7GyuWPHJqO5/wCDuT9i29S6jvvg549nF9bCzvVuJNHl&#10;FxbqXKwTb2PmRKZHIjfKAuxA+Y5/gOor0pZ3Xe9vuRgsmora/wB7P7x7v/g6o/4J56jo1l4b1L9n&#10;/wARXGm6bI0um6bNZ+HntLR3+80EDAxxM2BuKKpbvmugv/8Ag7X/AGIdW1Sy1zV/gt43u77S2Z9L&#10;vrv+xZrmyZsZNtNIWeAnA5jZelfwMUVKzit2X3L/ACKeU0n1f3s/vcuv+Dsj9hO+0g+Hr/4H+NLn&#10;TmuXvG0+8Oj3NsZ5J2uXlMU7SIXM7tLuIyHJIxxWxD/wd0fsX28SW9v8G/HcccYXy0ibRkVNlv8A&#10;ZV2hWAG23/crjpFlBhSRX8BdFH9s1uy+5f5B/ZNLz+9n981j/wAHaf7DOmaG3hXTPgj4ztdJdHif&#10;SrVdDgsnSRQjq1vGViYMgCsCpyAAcjirFl/wdufsPafc6bc2XwS8aRNo6JBpWxdDX7FBG6OIrXBH&#10;kIGjRgke1QyqcZUEfwI0UpZvVa5Wlb0Q1lNJO6v97P8AQMH/AAd0fsCDUf7Z/wCFEeMxerZS6ZDe&#10;+XoXnx2U5JltVkzuWCQsS8QOxixyDk1q6z/wd+/sGeI9Nh0vxJ8DfHepwQTw3UNvqTaJdQRzW5zC&#10;6RSsyK0Z+4wAK9sV/nvUV4KwcEenLV3Z/c7N/wAHXf7NKftOyfGOw+GHjiPw7f8Ah5LXWdEDaQs1&#10;1rdvcia21KR1OJZYo1CJJKzSR/wEZNfQtn/wd9/sC22pQ6ufgV44F1aw/ZrS6QaGJ4ItztsjkDbk&#10;XdLIdqkDLucZZs/57tFcuEyijR5+Rv3m5O7b1dtr7Ly2QSd9z/Qhh/4O7/8AgnZa3smrWv7P/jKO&#10;8lsBpUl0kegrK9jsSM2rSLhjblEVPKJ2bVVcYAFZGo/8HbP/AATluNFg8P6f+z54tt7G3int4rJL&#10;fw+tukF0ix3ESRD5FSZEVZFAw6qFYEACv8/Wiuz6tH+myeU/0Dpf+Duj9gC98PTeEtU+BPjafS7i&#10;2gsrjTpF0J7WW2tc/Z4HgYmNoodx8tCu1MnaBmvzU/4K6/8ABxB+zZ/wUR/Yi1f9lf4XfDvxj4Yv&#10;77VtGvLO61SbTzp9vb6VcCXyhHbNuXKAKgVQo9hX8jlFNYaN7hYKKKK3Gf/ZUEsBAi0AFAAGAAgA&#10;AAAhAOgWlBAXAQAASQIAABMAAAAAAAAAAAAAAAAAAAAAAFtDb250ZW50X1R5cGVzXS54bWxQSwEC&#10;LQAUAAYACAAAACEAI7Jq4dcAAACUAQAACwAAAAAAAAAAAAAAAABIAQAAX3JlbHMvLnJlbHNQSwEC&#10;LQAUAAYACAAAACEAaLHzjtUCAADbCAAADgAAAAAAAAAAAAAAAABIAgAAZHJzL2Uyb0RvYy54bWxQ&#10;SwECLQAUAAYACAAAACEAVHrop8YAAACmAQAAGQAAAAAAAAAAAAAAAABJBQAAZHJzL19yZWxzL2Uy&#10;b0RvYy54bWwucmVsc1BLAQItABQABgAIAAAAIQDOexHu4gAAAAsBAAAPAAAAAAAAAAAAAAAAAEYG&#10;AABkcnMvZG93bnJldi54bWxQSwECLQAUAAYACAAAACEA2uMOkCfXAQDslAIAFAAAAAAAAAAAAAAA&#10;AABVBwAAZHJzL21lZGlhL2ltYWdlMS5lbWZQSwECLQAKAAAAAAAAACEA4rOMNRv8BQAb/AUAFQAA&#10;AAAAAAAAAAAAAACu3gEAZHJzL21lZGlhL2ltYWdlMi5qcGVnUEsFBgAAAAAHAAcAvwEAAPzaBw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3877734;width:3048000;height:4572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kS&#10;xg3AAAAA2gAAAA8AAABkcnMvZG93bnJldi54bWxET8uKwjAU3QvzD+EOzE5TZ4qM1SgyWhBEYaob&#10;d5fm9oHNTWmi1r83C8Hl4bzny9404kadqy0rGI8iEMS51TWXCk7HdPgLwnlkjY1lUvAgB8vFx2CO&#10;ibZ3/qdb5ksRQtglqKDyvk2kdHlFBt3ItsSBK2xn0AfYlVJ3eA/hppHfUTSRBmsODRW29FdRfsmu&#10;RsG52OxW+136U0xdvN4cUjvdxrFSX5/9agbCU+/f4pd7qxWEreFKuAFy8QQ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KRLGDcAAAADaAAAADwAAAAAAAAAAAAAAAACcAgAAZHJz&#10;L2Rvd25yZXYueG1sUEsFBgAAAAAEAAQA9wAAAIkDAAAAAA==&#10;">
                  <v:imagedata r:id="rId13" o:title=""/>
                  <v:path arrowok="t"/>
                </v:shape>
                <v:shape id="Picture 6" o:spid="_x0000_s1028" type="#_x0000_t75" style="position:absolute;width:3794760;height:548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O&#10;Ah3CAAAA2gAAAA8AAABkcnMvZG93bnJldi54bWxEj81qwzAQhO+BvoPYQm+xnB5CcaOY4BDaa53i&#10;XNfW1ja2Vq4l//Ttq0Chx2FmvmEO6Wp6MdPoWssKdlEMgriyuuVawef1sn0B4Tyyxt4yKfghB+nx&#10;YXPARNuFP2jOfS0ChF2CChrvh0RKVzVk0EV2IA7elx0N+iDHWuoRlwA3vXyO47002HJYaHCgrKGq&#10;yyejAPPvaVcU2WXqfFnf3sr4XBSdUk+P6+kVhKfV/4f/2u9awR7uV8INkMd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vjgIdwgAAANoAAAAPAAAAAAAAAAAAAAAAAJwCAABk&#10;cnMvZG93bnJldi54bWxQSwUGAAAAAAQABAD3AAAAiwMAAAAA&#10;">
                  <v:imagedata r:id="rId14" o:title=""/>
                  <v:path arrowok="t"/>
                </v:shape>
                <w10:wrap type="through"/>
              </v:group>
            </w:pict>
          </mc:Fallback>
        </mc:AlternateContent>
      </w:r>
    </w:p>
    <w:p w14:paraId="377AD1CD" w14:textId="4CAFD8FB" w:rsidR="00167CFD" w:rsidRPr="004D6174" w:rsidRDefault="00167CFD" w:rsidP="00F55396">
      <w:pPr>
        <w:spacing w:after="0" w:line="480" w:lineRule="auto"/>
        <w:rPr>
          <w:rFonts w:ascii="Times New Roman" w:hAnsi="Times New Roman" w:cs="Times New Roman"/>
          <w:sz w:val="24"/>
          <w:szCs w:val="24"/>
        </w:rPr>
      </w:pPr>
    </w:p>
    <w:p w14:paraId="76EFAFE0" w14:textId="77777777" w:rsidR="000C6B87" w:rsidRPr="004D6174" w:rsidRDefault="000C6B87" w:rsidP="00F55396">
      <w:pPr>
        <w:spacing w:after="0" w:line="480" w:lineRule="auto"/>
        <w:rPr>
          <w:rFonts w:ascii="Times New Roman" w:hAnsi="Times New Roman" w:cs="Times New Roman"/>
          <w:sz w:val="24"/>
          <w:szCs w:val="24"/>
        </w:rPr>
      </w:pPr>
    </w:p>
    <w:p w14:paraId="3F121969" w14:textId="655E3620" w:rsidR="00167CFD" w:rsidRPr="004D6174" w:rsidRDefault="00515753" w:rsidP="00AC3C22">
      <w:pPr>
        <w:spacing w:after="0" w:line="480" w:lineRule="auto"/>
        <w:rPr>
          <w:rFonts w:ascii="Times New Roman" w:hAnsi="Times New Roman" w:cs="Times New Roman"/>
          <w:sz w:val="24"/>
          <w:szCs w:val="24"/>
        </w:rPr>
      </w:pPr>
      <w:commentRangeStart w:id="28"/>
      <w:r w:rsidRPr="004D6174">
        <w:rPr>
          <w:rFonts w:ascii="Times New Roman" w:hAnsi="Times New Roman" w:cs="Times New Roman"/>
          <w:sz w:val="24"/>
          <w:szCs w:val="24"/>
        </w:rPr>
        <w:t>Figure 1</w:t>
      </w:r>
      <w:r w:rsidR="00474090" w:rsidRPr="004D6174">
        <w:rPr>
          <w:rFonts w:ascii="Times New Roman" w:hAnsi="Times New Roman" w:cs="Times New Roman"/>
          <w:sz w:val="24"/>
          <w:szCs w:val="24"/>
        </w:rPr>
        <w:t xml:space="preserve">: </w:t>
      </w:r>
      <w:commentRangeEnd w:id="28"/>
      <w:r w:rsidR="000775AA">
        <w:rPr>
          <w:rStyle w:val="CommentReference"/>
        </w:rPr>
        <w:commentReference w:id="28"/>
      </w:r>
      <w:r w:rsidR="00474090" w:rsidRPr="004D6174">
        <w:rPr>
          <w:rFonts w:ascii="Times New Roman" w:hAnsi="Times New Roman" w:cs="Times New Roman"/>
          <w:sz w:val="24"/>
          <w:szCs w:val="24"/>
        </w:rPr>
        <w:t>Study area with survey site locat</w:t>
      </w:r>
      <w:r w:rsidR="00560B60" w:rsidRPr="004D6174">
        <w:rPr>
          <w:rFonts w:ascii="Times New Roman" w:hAnsi="Times New Roman" w:cs="Times New Roman"/>
          <w:sz w:val="24"/>
          <w:szCs w:val="24"/>
        </w:rPr>
        <w:t xml:space="preserve">ions for invertebrate surveys (blue labeled dots).  Numbered </w:t>
      </w:r>
      <w:r w:rsidR="00AC3C22">
        <w:rPr>
          <w:rFonts w:ascii="Times New Roman" w:hAnsi="Times New Roman" w:cs="Times New Roman"/>
          <w:sz w:val="24"/>
          <w:szCs w:val="24"/>
        </w:rPr>
        <w:t>areas along the coast</w:t>
      </w:r>
      <w:r w:rsidR="00560B60" w:rsidRPr="004D6174">
        <w:rPr>
          <w:rFonts w:ascii="Times New Roman" w:hAnsi="Times New Roman" w:cs="Times New Roman"/>
          <w:sz w:val="24"/>
          <w:szCs w:val="24"/>
        </w:rPr>
        <w:t xml:space="preserve"> indicate strata </w:t>
      </w:r>
      <w:r w:rsidR="00224A7E">
        <w:rPr>
          <w:rFonts w:ascii="Times New Roman" w:hAnsi="Times New Roman" w:cs="Times New Roman"/>
          <w:sz w:val="24"/>
          <w:szCs w:val="24"/>
        </w:rPr>
        <w:t>(</w:t>
      </w:r>
      <w:r w:rsidR="00224A7E" w:rsidRPr="00224A7E">
        <w:rPr>
          <w:rFonts w:ascii="Times New Roman" w:hAnsi="Times New Roman" w:cs="Times New Roman"/>
          <w:sz w:val="24"/>
          <w:szCs w:val="24"/>
        </w:rPr>
        <w:t>kelp index map region</w:t>
      </w:r>
      <w:r w:rsidR="00224A7E">
        <w:rPr>
          <w:rFonts w:ascii="Times New Roman" w:hAnsi="Times New Roman" w:cs="Times New Roman"/>
          <w:sz w:val="24"/>
          <w:szCs w:val="24"/>
        </w:rPr>
        <w:t>s)</w:t>
      </w:r>
      <w:r w:rsidR="00224A7E" w:rsidRPr="00224A7E">
        <w:rPr>
          <w:rFonts w:ascii="Times New Roman" w:hAnsi="Times New Roman" w:cs="Times New Roman"/>
          <w:sz w:val="24"/>
          <w:szCs w:val="24"/>
        </w:rPr>
        <w:t xml:space="preserve"> </w:t>
      </w:r>
      <w:r w:rsidR="00560B60" w:rsidRPr="004D6174">
        <w:rPr>
          <w:rFonts w:ascii="Times New Roman" w:hAnsi="Times New Roman" w:cs="Times New Roman"/>
          <w:sz w:val="24"/>
          <w:szCs w:val="24"/>
        </w:rPr>
        <w:t xml:space="preserve">within which WDNR calculates kelp area.  </w:t>
      </w:r>
      <w:r w:rsidR="00560B60" w:rsidRPr="004D6174">
        <w:rPr>
          <w:rFonts w:ascii="Times New Roman" w:hAnsi="Times New Roman" w:cs="Times New Roman"/>
          <w:i/>
          <w:sz w:val="24"/>
          <w:szCs w:val="24"/>
        </w:rPr>
        <w:t>Top right</w:t>
      </w:r>
      <w:r w:rsidR="00560B60" w:rsidRPr="004D6174">
        <w:rPr>
          <w:rFonts w:ascii="Times New Roman" w:hAnsi="Times New Roman" w:cs="Times New Roman"/>
          <w:sz w:val="24"/>
          <w:szCs w:val="24"/>
        </w:rPr>
        <w:t xml:space="preserve">: Time-series of sea otter abundance on the Washington coast. </w:t>
      </w:r>
      <w:r w:rsidR="00560B60" w:rsidRPr="004D6174">
        <w:rPr>
          <w:rFonts w:ascii="Times New Roman" w:hAnsi="Times New Roman" w:cs="Times New Roman"/>
          <w:i/>
          <w:sz w:val="24"/>
          <w:szCs w:val="24"/>
        </w:rPr>
        <w:t>Bottom right</w:t>
      </w:r>
      <w:r w:rsidR="00560B60" w:rsidRPr="004D6174">
        <w:rPr>
          <w:rFonts w:ascii="Times New Roman" w:hAnsi="Times New Roman" w:cs="Times New Roman"/>
          <w:sz w:val="24"/>
          <w:szCs w:val="24"/>
        </w:rPr>
        <w:t xml:space="preserve">: Time-series of total kelp canopy area for kelp strata </w:t>
      </w:r>
      <w:r w:rsidR="00BC0586" w:rsidRPr="004D6174">
        <w:rPr>
          <w:rFonts w:ascii="Times New Roman" w:hAnsi="Times New Roman" w:cs="Times New Roman"/>
          <w:sz w:val="24"/>
          <w:szCs w:val="24"/>
        </w:rPr>
        <w:t>between 15</w:t>
      </w:r>
      <w:r w:rsidR="00560B60" w:rsidRPr="004D6174">
        <w:rPr>
          <w:rFonts w:ascii="Times New Roman" w:hAnsi="Times New Roman" w:cs="Times New Roman"/>
          <w:sz w:val="24"/>
          <w:szCs w:val="24"/>
        </w:rPr>
        <w:t>.</w:t>
      </w:r>
      <w:r w:rsidR="00BC0586" w:rsidRPr="004D6174">
        <w:rPr>
          <w:rFonts w:ascii="Times New Roman" w:hAnsi="Times New Roman" w:cs="Times New Roman"/>
          <w:sz w:val="24"/>
          <w:szCs w:val="24"/>
        </w:rPr>
        <w:t>1</w:t>
      </w:r>
      <w:r w:rsidR="00560B60" w:rsidRPr="004D6174">
        <w:rPr>
          <w:rFonts w:ascii="Times New Roman" w:hAnsi="Times New Roman" w:cs="Times New Roman"/>
          <w:sz w:val="24"/>
          <w:szCs w:val="24"/>
        </w:rPr>
        <w:t xml:space="preserve"> and 25.2</w:t>
      </w:r>
    </w:p>
    <w:p w14:paraId="1FF4C68B" w14:textId="77777777" w:rsidR="00474090" w:rsidRPr="004D6174" w:rsidRDefault="00474090" w:rsidP="003576EA">
      <w:pPr>
        <w:spacing w:after="0" w:line="480" w:lineRule="auto"/>
        <w:rPr>
          <w:rFonts w:ascii="Times New Roman" w:hAnsi="Times New Roman" w:cs="Times New Roman"/>
          <w:sz w:val="24"/>
          <w:szCs w:val="24"/>
        </w:rPr>
      </w:pPr>
    </w:p>
    <w:p w14:paraId="68670E87" w14:textId="06E3F1F7" w:rsidR="00167CFD" w:rsidRPr="004D6174" w:rsidRDefault="00220681" w:rsidP="00F55396">
      <w:pPr>
        <w:spacing w:after="0" w:line="480" w:lineRule="auto"/>
        <w:rPr>
          <w:rFonts w:ascii="Times New Roman" w:hAnsi="Times New Roman" w:cs="Times New Roman"/>
          <w:sz w:val="24"/>
          <w:szCs w:val="24"/>
        </w:rPr>
      </w:pPr>
      <w:bookmarkStart w:id="29" w:name="_GoBack"/>
      <w:r w:rsidRPr="004D6174">
        <w:rPr>
          <w:rFonts w:ascii="Times New Roman" w:hAnsi="Times New Roman" w:cs="Times New Roman"/>
          <w:noProof/>
          <w:sz w:val="24"/>
          <w:szCs w:val="24"/>
        </w:rPr>
        <w:lastRenderedPageBreak/>
        <w:drawing>
          <wp:inline distT="0" distB="0" distL="0" distR="0" wp14:anchorId="71C64E9C" wp14:editId="220B56C8">
            <wp:extent cx="5943600" cy="67925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tters index and Kelp index by region (no smoothes).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bookmarkEnd w:id="29"/>
    </w:p>
    <w:p w14:paraId="07AA1B6F" w14:textId="03E6C185" w:rsidR="00220681" w:rsidRPr="004D6174" w:rsidRDefault="00167CFD" w:rsidP="00301736">
      <w:pPr>
        <w:spacing w:after="0" w:line="240" w:lineRule="auto"/>
        <w:rPr>
          <w:rFonts w:ascii="Times New Roman" w:hAnsi="Times New Roman" w:cs="Times New Roman"/>
          <w:sz w:val="24"/>
          <w:szCs w:val="24"/>
        </w:rPr>
      </w:pPr>
      <w:r w:rsidRPr="004D6174">
        <w:rPr>
          <w:rFonts w:ascii="Times New Roman" w:hAnsi="Times New Roman" w:cs="Times New Roman"/>
          <w:sz w:val="24"/>
          <w:szCs w:val="24"/>
        </w:rPr>
        <w:t>Fig</w:t>
      </w:r>
      <w:r w:rsidR="00220681" w:rsidRPr="004D6174">
        <w:rPr>
          <w:rFonts w:ascii="Times New Roman" w:hAnsi="Times New Roman" w:cs="Times New Roman"/>
          <w:sz w:val="24"/>
          <w:szCs w:val="24"/>
        </w:rPr>
        <w:t xml:space="preserve">ure 2: Time-series for sea otters (left column, </w:t>
      </w:r>
      <w:r w:rsidR="00220681" w:rsidRPr="004D6174">
        <w:rPr>
          <w:rFonts w:ascii="Times New Roman" w:hAnsi="Times New Roman" w:cs="Times New Roman"/>
          <w:i/>
          <w:sz w:val="24"/>
          <w:szCs w:val="24"/>
        </w:rPr>
        <w:t>a, b, c</w:t>
      </w:r>
      <w:r w:rsidR="00220681" w:rsidRPr="004D6174">
        <w:rPr>
          <w:rFonts w:ascii="Times New Roman" w:hAnsi="Times New Roman" w:cs="Times New Roman"/>
          <w:sz w:val="24"/>
          <w:szCs w:val="24"/>
        </w:rPr>
        <w:t xml:space="preserve">) kelp area (right column, </w:t>
      </w:r>
      <w:r w:rsidR="00220681" w:rsidRPr="004D6174">
        <w:rPr>
          <w:rFonts w:ascii="Times New Roman" w:hAnsi="Times New Roman" w:cs="Times New Roman"/>
          <w:i/>
          <w:sz w:val="24"/>
          <w:szCs w:val="24"/>
        </w:rPr>
        <w:t>d, e, f</w:t>
      </w:r>
      <w:r w:rsidR="00220681" w:rsidRPr="004D6174">
        <w:rPr>
          <w:rFonts w:ascii="Times New Roman" w:hAnsi="Times New Roman" w:cs="Times New Roman"/>
          <w:sz w:val="24"/>
          <w:szCs w:val="24"/>
        </w:rPr>
        <w:t>) at sites divided into three regions (rows</w:t>
      </w:r>
      <w:r w:rsidR="00220681" w:rsidRPr="004D6174">
        <w:rPr>
          <w:rFonts w:ascii="Times New Roman" w:hAnsi="Times New Roman" w:cs="Times New Roman"/>
          <w:i/>
          <w:sz w:val="24"/>
          <w:szCs w:val="24"/>
        </w:rPr>
        <w:t>)</w:t>
      </w:r>
      <w:r w:rsidR="00220681" w:rsidRPr="004D6174">
        <w:rPr>
          <w:rFonts w:ascii="Times New Roman" w:hAnsi="Times New Roman" w:cs="Times New Roman"/>
          <w:sz w:val="24"/>
          <w:szCs w:val="24"/>
        </w:rPr>
        <w:t xml:space="preserve"> in OCNMS.  In all panels, points and dashed lines show log-indices for sea otters and kelp area for individual sites.</w:t>
      </w:r>
      <w:r w:rsidR="003E4CB9" w:rsidRPr="004D6174">
        <w:rPr>
          <w:rFonts w:ascii="Times New Roman" w:hAnsi="Times New Roman" w:cs="Times New Roman"/>
          <w:sz w:val="24"/>
          <w:szCs w:val="24"/>
        </w:rPr>
        <w:t xml:space="preserve"> Both kelp area and sea otters are indexed </w:t>
      </w:r>
      <w:r w:rsidR="00895527" w:rsidRPr="004D6174">
        <w:rPr>
          <w:rFonts w:ascii="Times New Roman" w:hAnsi="Times New Roman" w:cs="Times New Roman"/>
          <w:sz w:val="24"/>
          <w:szCs w:val="24"/>
        </w:rPr>
        <w:t xml:space="preserve">such that the </w:t>
      </w:r>
      <w:r w:rsidR="003E4CB9" w:rsidRPr="004D6174">
        <w:rPr>
          <w:rFonts w:ascii="Times New Roman" w:hAnsi="Times New Roman" w:cs="Times New Roman"/>
          <w:sz w:val="24"/>
          <w:szCs w:val="24"/>
        </w:rPr>
        <w:t>average value</w:t>
      </w:r>
      <w:r w:rsidR="00895527" w:rsidRPr="004D6174">
        <w:rPr>
          <w:rFonts w:ascii="Times New Roman" w:hAnsi="Times New Roman" w:cs="Times New Roman"/>
          <w:sz w:val="24"/>
          <w:szCs w:val="24"/>
        </w:rPr>
        <w:t xml:space="preserve">s for each site the 1989 to </w:t>
      </w:r>
      <w:r w:rsidR="003E4CB9" w:rsidRPr="004D6174">
        <w:rPr>
          <w:rFonts w:ascii="Times New Roman" w:hAnsi="Times New Roman" w:cs="Times New Roman"/>
          <w:sz w:val="24"/>
          <w:szCs w:val="24"/>
        </w:rPr>
        <w:t>1991</w:t>
      </w:r>
      <w:r w:rsidR="00895527" w:rsidRPr="004D6174">
        <w:rPr>
          <w:rFonts w:ascii="Times New Roman" w:hAnsi="Times New Roman" w:cs="Times New Roman"/>
          <w:sz w:val="24"/>
          <w:szCs w:val="24"/>
        </w:rPr>
        <w:t xml:space="preserve"> period are 0.</w:t>
      </w:r>
      <w:r w:rsidR="003E4CB9" w:rsidRPr="004D6174">
        <w:rPr>
          <w:rFonts w:ascii="Times New Roman" w:hAnsi="Times New Roman" w:cs="Times New Roman"/>
          <w:sz w:val="24"/>
          <w:szCs w:val="24"/>
        </w:rPr>
        <w:t xml:space="preserve"> </w:t>
      </w:r>
      <w:r w:rsidR="00220681" w:rsidRPr="004D6174">
        <w:rPr>
          <w:rFonts w:ascii="Times New Roman" w:hAnsi="Times New Roman" w:cs="Times New Roman"/>
          <w:sz w:val="24"/>
          <w:szCs w:val="24"/>
        </w:rPr>
        <w:t xml:space="preserve"> Solid lines represent the summed </w:t>
      </w:r>
      <w:proofErr w:type="spellStart"/>
      <w:r w:rsidR="00E15FB1" w:rsidRPr="004D6174">
        <w:rPr>
          <w:rFonts w:ascii="Times New Roman" w:hAnsi="Times New Roman" w:cs="Times New Roman"/>
          <w:sz w:val="24"/>
          <w:szCs w:val="24"/>
        </w:rPr>
        <w:t>coastwide</w:t>
      </w:r>
      <w:proofErr w:type="spellEnd"/>
      <w:r w:rsidR="00E15FB1" w:rsidRPr="004D6174">
        <w:rPr>
          <w:rFonts w:ascii="Times New Roman" w:hAnsi="Times New Roman" w:cs="Times New Roman"/>
          <w:sz w:val="24"/>
          <w:szCs w:val="24"/>
        </w:rPr>
        <w:t xml:space="preserve"> values </w:t>
      </w:r>
      <w:r w:rsidR="00220681" w:rsidRPr="004D6174">
        <w:rPr>
          <w:rFonts w:ascii="Times New Roman" w:hAnsi="Times New Roman" w:cs="Times New Roman"/>
          <w:sz w:val="24"/>
          <w:szCs w:val="24"/>
        </w:rPr>
        <w:t>for otters</w:t>
      </w:r>
      <w:r w:rsidR="00E15FB1" w:rsidRPr="004D6174">
        <w:rPr>
          <w:rFonts w:ascii="Times New Roman" w:hAnsi="Times New Roman" w:cs="Times New Roman"/>
          <w:sz w:val="24"/>
          <w:szCs w:val="24"/>
        </w:rPr>
        <w:t xml:space="preserve"> and kelp area, respectively, index to the average value from 1989 to 1991.</w:t>
      </w:r>
      <w:r w:rsidR="003E4CB9" w:rsidRPr="004D6174">
        <w:rPr>
          <w:rFonts w:ascii="Times New Roman" w:hAnsi="Times New Roman" w:cs="Times New Roman"/>
          <w:sz w:val="24"/>
          <w:szCs w:val="24"/>
        </w:rPr>
        <w:t xml:space="preserve"> </w:t>
      </w:r>
    </w:p>
    <w:p w14:paraId="54BFAE7F" w14:textId="75EE646F" w:rsidR="00167CFD" w:rsidRPr="004D6174" w:rsidRDefault="00167CFD">
      <w:pPr>
        <w:rPr>
          <w:rFonts w:ascii="Times New Roman" w:hAnsi="Times New Roman" w:cs="Times New Roman"/>
          <w:sz w:val="24"/>
          <w:szCs w:val="24"/>
        </w:rPr>
      </w:pPr>
      <w:r w:rsidRPr="004D6174">
        <w:rPr>
          <w:rFonts w:ascii="Times New Roman" w:hAnsi="Times New Roman" w:cs="Times New Roman"/>
          <w:sz w:val="24"/>
          <w:szCs w:val="24"/>
        </w:rPr>
        <w:br w:type="page"/>
      </w:r>
    </w:p>
    <w:p w14:paraId="558FE631" w14:textId="6D86E6F4" w:rsidR="00167CFD" w:rsidRPr="004D6174" w:rsidRDefault="00167CFD" w:rsidP="00F55396">
      <w:pPr>
        <w:spacing w:after="0" w:line="480" w:lineRule="auto"/>
        <w:rPr>
          <w:rFonts w:ascii="Times New Roman" w:hAnsi="Times New Roman" w:cs="Times New Roman"/>
          <w:sz w:val="24"/>
          <w:szCs w:val="24"/>
        </w:rPr>
      </w:pPr>
      <w:r w:rsidRPr="004D6174">
        <w:rPr>
          <w:rFonts w:ascii="Times New Roman" w:hAnsi="Times New Roman" w:cs="Times New Roman"/>
          <w:noProof/>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6">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57B04A27" w:rsidR="00167CFD" w:rsidRPr="004D6174" w:rsidRDefault="00301736" w:rsidP="00F55396">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t xml:space="preserve">Figure 3. Kernel smoothed </w:t>
      </w:r>
      <w:r w:rsidR="00B93E4B" w:rsidRPr="004D6174">
        <w:rPr>
          <w:rFonts w:ascii="Times New Roman" w:hAnsi="Times New Roman" w:cs="Times New Roman"/>
          <w:sz w:val="24"/>
          <w:szCs w:val="24"/>
        </w:rPr>
        <w:t xml:space="preserve">sea </w:t>
      </w:r>
      <w:r w:rsidRPr="004D6174">
        <w:rPr>
          <w:rFonts w:ascii="Times New Roman" w:hAnsi="Times New Roman" w:cs="Times New Roman"/>
          <w:sz w:val="24"/>
          <w:szCs w:val="24"/>
        </w:rPr>
        <w:t>otter distribution</w:t>
      </w:r>
      <w:r w:rsidR="00B93E4B" w:rsidRPr="004D6174">
        <w:rPr>
          <w:rFonts w:ascii="Times New Roman" w:hAnsi="Times New Roman" w:cs="Times New Roman"/>
          <w:sz w:val="24"/>
          <w:szCs w:val="24"/>
        </w:rPr>
        <w:t>s</w:t>
      </w:r>
      <w:r w:rsidRPr="004D6174">
        <w:rPr>
          <w:rFonts w:ascii="Times New Roman" w:hAnsi="Times New Roman" w:cs="Times New Roman"/>
          <w:sz w:val="24"/>
          <w:szCs w:val="24"/>
        </w:rPr>
        <w:t xml:space="preserve"> for </w:t>
      </w:r>
      <w:r w:rsidR="00B93E4B" w:rsidRPr="004D6174">
        <w:rPr>
          <w:rFonts w:ascii="Times New Roman" w:hAnsi="Times New Roman" w:cs="Times New Roman"/>
          <w:sz w:val="24"/>
          <w:szCs w:val="24"/>
        </w:rPr>
        <w:t xml:space="preserve">sea otters on the Washington coast.  Grey densities show the probability distribution for each year, </w:t>
      </w:r>
      <w:r w:rsidR="00167CFD" w:rsidRPr="004D6174">
        <w:rPr>
          <w:rFonts w:ascii="Times New Roman" w:hAnsi="Times New Roman" w:cs="Times New Roman"/>
          <w:sz w:val="24"/>
          <w:szCs w:val="24"/>
        </w:rPr>
        <w:t xml:space="preserve">dots show </w:t>
      </w:r>
      <w:r w:rsidR="00B93E4B" w:rsidRPr="004D6174">
        <w:rPr>
          <w:rFonts w:ascii="Times New Roman" w:hAnsi="Times New Roman" w:cs="Times New Roman"/>
          <w:sz w:val="24"/>
          <w:szCs w:val="24"/>
        </w:rPr>
        <w:t xml:space="preserve">the annual </w:t>
      </w:r>
      <w:r w:rsidR="00167CFD" w:rsidRPr="004D6174">
        <w:rPr>
          <w:rFonts w:ascii="Times New Roman" w:hAnsi="Times New Roman" w:cs="Times New Roman"/>
          <w:sz w:val="24"/>
          <w:szCs w:val="24"/>
        </w:rPr>
        <w:t xml:space="preserve">center of gravity </w:t>
      </w:r>
      <w:r w:rsidR="00B93E4B" w:rsidRPr="004D6174">
        <w:rPr>
          <w:rFonts w:ascii="Times New Roman" w:hAnsi="Times New Roman" w:cs="Times New Roman"/>
          <w:sz w:val="24"/>
          <w:szCs w:val="24"/>
        </w:rPr>
        <w:t xml:space="preserve">(median) </w:t>
      </w:r>
      <w:r w:rsidR="00167CFD" w:rsidRPr="004D6174">
        <w:rPr>
          <w:rFonts w:ascii="Times New Roman" w:hAnsi="Times New Roman" w:cs="Times New Roman"/>
          <w:sz w:val="24"/>
          <w:szCs w:val="24"/>
        </w:rPr>
        <w:t>of the distribution</w:t>
      </w:r>
      <w:r w:rsidR="00B93E4B" w:rsidRPr="004D6174">
        <w:rPr>
          <w:rFonts w:ascii="Times New Roman" w:hAnsi="Times New Roman" w:cs="Times New Roman"/>
          <w:sz w:val="24"/>
          <w:szCs w:val="24"/>
        </w:rPr>
        <w:t>, and bold d</w:t>
      </w:r>
      <w:r w:rsidR="00167CFD" w:rsidRPr="004D6174">
        <w:rPr>
          <w:rFonts w:ascii="Times New Roman" w:hAnsi="Times New Roman" w:cs="Times New Roman"/>
          <w:sz w:val="24"/>
          <w:szCs w:val="24"/>
        </w:rPr>
        <w:t>ashed line shows smoothed trend in the center of gravity</w:t>
      </w:r>
      <w:r w:rsidR="00B93E4B" w:rsidRPr="004D6174">
        <w:rPr>
          <w:rFonts w:ascii="Times New Roman" w:hAnsi="Times New Roman" w:cs="Times New Roman"/>
          <w:sz w:val="24"/>
          <w:szCs w:val="24"/>
        </w:rPr>
        <w:t xml:space="preserve"> from a loess smoother. Prominent geogra</w:t>
      </w:r>
      <w:r w:rsidR="007B4590" w:rsidRPr="004D6174">
        <w:rPr>
          <w:rFonts w:ascii="Times New Roman" w:hAnsi="Times New Roman" w:cs="Times New Roman"/>
          <w:sz w:val="24"/>
          <w:szCs w:val="24"/>
        </w:rPr>
        <w:t xml:space="preserve">phic points and invertebrate survey locations noted on the y-axis.  Dashed horizontal line indicates the entrance to the Strait of Juan de Fuca at </w:t>
      </w:r>
      <w:proofErr w:type="spellStart"/>
      <w:r w:rsidR="007B4590" w:rsidRPr="004D6174">
        <w:rPr>
          <w:rFonts w:ascii="Times New Roman" w:hAnsi="Times New Roman" w:cs="Times New Roman"/>
          <w:sz w:val="24"/>
          <w:szCs w:val="24"/>
        </w:rPr>
        <w:t>Tatoosh</w:t>
      </w:r>
      <w:proofErr w:type="spellEnd"/>
      <w:r w:rsidR="007B4590" w:rsidRPr="004D6174">
        <w:rPr>
          <w:rFonts w:ascii="Times New Roman" w:hAnsi="Times New Roman" w:cs="Times New Roman"/>
          <w:sz w:val="24"/>
          <w:szCs w:val="24"/>
        </w:rPr>
        <w:t xml:space="preserve"> Island (see Fig. 1).</w:t>
      </w:r>
    </w:p>
    <w:p w14:paraId="18727736" w14:textId="77777777" w:rsidR="00167CFD" w:rsidRPr="004D6174" w:rsidRDefault="00167CFD">
      <w:pPr>
        <w:rPr>
          <w:rFonts w:ascii="Times New Roman" w:hAnsi="Times New Roman" w:cs="Times New Roman"/>
          <w:sz w:val="24"/>
          <w:szCs w:val="24"/>
        </w:rPr>
      </w:pPr>
    </w:p>
    <w:p w14:paraId="658E0062" w14:textId="53551237" w:rsidR="00167CFD" w:rsidRPr="004D6174" w:rsidRDefault="00167CFD">
      <w:pPr>
        <w:rPr>
          <w:rFonts w:ascii="Times New Roman" w:hAnsi="Times New Roman" w:cs="Times New Roman"/>
          <w:sz w:val="24"/>
          <w:szCs w:val="24"/>
        </w:rPr>
      </w:pPr>
      <w:r w:rsidRPr="004D6174">
        <w:rPr>
          <w:rFonts w:ascii="Times New Roman" w:hAnsi="Times New Roman" w:cs="Times New Roman"/>
          <w:sz w:val="24"/>
          <w:szCs w:val="24"/>
        </w:rPr>
        <w:br w:type="page"/>
      </w:r>
    </w:p>
    <w:p w14:paraId="01A89F0D" w14:textId="4EC13C58" w:rsidR="00167CFD" w:rsidRPr="004D6174" w:rsidRDefault="006016BE">
      <w:pPr>
        <w:rPr>
          <w:rFonts w:ascii="Times New Roman" w:hAnsi="Times New Roman" w:cs="Times New Roman"/>
          <w:sz w:val="24"/>
          <w:szCs w:val="24"/>
        </w:rPr>
      </w:pPr>
      <w:r w:rsidRPr="004D6174">
        <w:rPr>
          <w:rFonts w:ascii="Times New Roman" w:hAnsi="Times New Roman" w:cs="Times New Roman"/>
          <w:noProof/>
          <w:sz w:val="24"/>
          <w:szCs w:val="24"/>
        </w:rPr>
        <w:lastRenderedPageBreak/>
        <w:drawing>
          <wp:inline distT="0" distB="0" distL="0" distR="0" wp14:anchorId="6634D3C8" wp14:editId="2CE25093">
            <wp:extent cx="3918857"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tters vs. Kelp growth 2 halves.pdf"/>
                    <pic:cNvPicPr/>
                  </pic:nvPicPr>
                  <pic:blipFill>
                    <a:blip r:embed="rId17">
                      <a:extLst>
                        <a:ext uri="{28A0092B-C50C-407E-A947-70E740481C1C}">
                          <a14:useLocalDpi xmlns:a14="http://schemas.microsoft.com/office/drawing/2010/main" val="0"/>
                        </a:ext>
                      </a:extLst>
                    </a:blip>
                    <a:stretch>
                      <a:fillRect/>
                    </a:stretch>
                  </pic:blipFill>
                  <pic:spPr>
                    <a:xfrm>
                      <a:off x="0" y="0"/>
                      <a:ext cx="3918857" cy="5486400"/>
                    </a:xfrm>
                    <a:prstGeom prst="rect">
                      <a:avLst/>
                    </a:prstGeom>
                  </pic:spPr>
                </pic:pic>
              </a:graphicData>
            </a:graphic>
          </wp:inline>
        </w:drawing>
      </w:r>
    </w:p>
    <w:p w14:paraId="65B2648A" w14:textId="5B11D472" w:rsidR="002F4F9E" w:rsidRPr="004D6174" w:rsidRDefault="002F4F9E">
      <w:pPr>
        <w:rPr>
          <w:rFonts w:ascii="Times New Roman" w:hAnsi="Times New Roman" w:cs="Times New Roman"/>
          <w:sz w:val="24"/>
          <w:szCs w:val="24"/>
        </w:rPr>
      </w:pPr>
      <w:commentRangeStart w:id="30"/>
      <w:r w:rsidRPr="004D6174">
        <w:rPr>
          <w:rFonts w:ascii="Times New Roman" w:hAnsi="Times New Roman" w:cs="Times New Roman"/>
          <w:sz w:val="24"/>
          <w:szCs w:val="24"/>
        </w:rPr>
        <w:t xml:space="preserve">Figure 4. </w:t>
      </w:r>
      <w:commentRangeEnd w:id="30"/>
      <w:r w:rsidR="00AC3C22">
        <w:rPr>
          <w:rStyle w:val="CommentReference"/>
        </w:rPr>
        <w:commentReference w:id="30"/>
      </w:r>
      <w:r w:rsidR="00936004" w:rsidRPr="004D6174">
        <w:rPr>
          <w:rFonts w:ascii="Times New Roman" w:hAnsi="Times New Roman" w:cs="Times New Roman"/>
          <w:sz w:val="24"/>
          <w:szCs w:val="24"/>
        </w:rPr>
        <w:t>Sea o</w:t>
      </w:r>
      <w:r w:rsidRPr="004D6174">
        <w:rPr>
          <w:rFonts w:ascii="Times New Roman" w:hAnsi="Times New Roman" w:cs="Times New Roman"/>
          <w:sz w:val="24"/>
          <w:szCs w:val="24"/>
        </w:rPr>
        <w:t xml:space="preserve">tter and </w:t>
      </w:r>
      <w:r w:rsidR="00936004" w:rsidRPr="004D6174">
        <w:rPr>
          <w:rFonts w:ascii="Times New Roman" w:hAnsi="Times New Roman" w:cs="Times New Roman"/>
          <w:sz w:val="24"/>
          <w:szCs w:val="24"/>
        </w:rPr>
        <w:t>k</w:t>
      </w:r>
      <w:r w:rsidRPr="004D6174">
        <w:rPr>
          <w:rFonts w:ascii="Times New Roman" w:hAnsi="Times New Roman" w:cs="Times New Roman"/>
          <w:sz w:val="24"/>
          <w:szCs w:val="24"/>
        </w:rPr>
        <w:t xml:space="preserve">elp </w:t>
      </w:r>
      <w:r w:rsidR="00936004" w:rsidRPr="004D6174">
        <w:rPr>
          <w:rFonts w:ascii="Times New Roman" w:hAnsi="Times New Roman" w:cs="Times New Roman"/>
          <w:sz w:val="24"/>
          <w:szCs w:val="24"/>
        </w:rPr>
        <w:t xml:space="preserve">area </w:t>
      </w:r>
      <w:r w:rsidRPr="004D6174">
        <w:rPr>
          <w:rFonts w:ascii="Times New Roman" w:hAnsi="Times New Roman" w:cs="Times New Roman"/>
          <w:sz w:val="24"/>
          <w:szCs w:val="24"/>
        </w:rPr>
        <w:t>exponential grow</w:t>
      </w:r>
      <w:r w:rsidR="00936004" w:rsidRPr="004D6174">
        <w:rPr>
          <w:rFonts w:ascii="Times New Roman" w:hAnsi="Times New Roman" w:cs="Times New Roman"/>
          <w:sz w:val="24"/>
          <w:szCs w:val="24"/>
        </w:rPr>
        <w:t xml:space="preserve">th rates </w:t>
      </w:r>
      <w:r w:rsidR="005859E0" w:rsidRPr="004D6174">
        <w:rPr>
          <w:rFonts w:ascii="Times New Roman" w:hAnsi="Times New Roman" w:cs="Times New Roman"/>
          <w:sz w:val="24"/>
          <w:szCs w:val="24"/>
        </w:rPr>
        <w:t>at individual sites for two periods (</w:t>
      </w:r>
      <w:r w:rsidR="003609E5" w:rsidRPr="004D6174">
        <w:rPr>
          <w:rFonts w:ascii="Times New Roman" w:hAnsi="Times New Roman" w:cs="Times New Roman"/>
          <w:sz w:val="24"/>
          <w:szCs w:val="24"/>
        </w:rPr>
        <w:t xml:space="preserve">Mean </w:t>
      </w:r>
      <w:r w:rsidR="003609E5" w:rsidRPr="004D6174">
        <w:rPr>
          <w:rFonts w:ascii="Times New Roman" w:hAnsi="Times New Roman" w:cs="Times New Roman"/>
          <w:sz w:val="24"/>
          <w:szCs w:val="24"/>
        </w:rPr>
        <w:sym w:font="Symbol" w:char="F0B1"/>
      </w:r>
      <w:r w:rsidR="003609E5" w:rsidRPr="004D6174">
        <w:rPr>
          <w:rFonts w:ascii="Times New Roman" w:hAnsi="Times New Roman" w:cs="Times New Roman"/>
          <w:sz w:val="24"/>
          <w:szCs w:val="24"/>
        </w:rPr>
        <w:t xml:space="preserve"> SE; </w:t>
      </w:r>
      <w:r w:rsidR="005859E0" w:rsidRPr="004D6174">
        <w:rPr>
          <w:rFonts w:ascii="Times New Roman" w:hAnsi="Times New Roman" w:cs="Times New Roman"/>
          <w:i/>
          <w:sz w:val="24"/>
          <w:szCs w:val="24"/>
        </w:rPr>
        <w:t xml:space="preserve">a: </w:t>
      </w:r>
      <w:r w:rsidR="005859E0" w:rsidRPr="004D6174">
        <w:rPr>
          <w:rFonts w:ascii="Times New Roman" w:hAnsi="Times New Roman" w:cs="Times New Roman"/>
          <w:sz w:val="24"/>
          <w:szCs w:val="24"/>
        </w:rPr>
        <w:t>1989-2001</w:t>
      </w:r>
      <w:r w:rsidR="003609E5" w:rsidRPr="004D6174">
        <w:rPr>
          <w:rFonts w:ascii="Times New Roman" w:hAnsi="Times New Roman" w:cs="Times New Roman"/>
          <w:sz w:val="24"/>
          <w:szCs w:val="24"/>
        </w:rPr>
        <w:t xml:space="preserve">, </w:t>
      </w:r>
      <w:r w:rsidR="005859E0" w:rsidRPr="004D6174">
        <w:rPr>
          <w:rFonts w:ascii="Times New Roman" w:hAnsi="Times New Roman" w:cs="Times New Roman"/>
          <w:i/>
          <w:sz w:val="24"/>
          <w:szCs w:val="24"/>
        </w:rPr>
        <w:t>b:</w:t>
      </w:r>
      <w:r w:rsidR="0085052A" w:rsidRPr="004D6174">
        <w:rPr>
          <w:rFonts w:ascii="Times New Roman" w:hAnsi="Times New Roman" w:cs="Times New Roman"/>
          <w:i/>
          <w:sz w:val="24"/>
          <w:szCs w:val="24"/>
        </w:rPr>
        <w:t xml:space="preserve"> </w:t>
      </w:r>
      <w:r w:rsidR="005859E0" w:rsidRPr="004D6174">
        <w:rPr>
          <w:rFonts w:ascii="Times New Roman" w:hAnsi="Times New Roman" w:cs="Times New Roman"/>
          <w:sz w:val="24"/>
          <w:szCs w:val="24"/>
        </w:rPr>
        <w:t xml:space="preserve">2002-2015). </w:t>
      </w:r>
      <w:r w:rsidR="00936004" w:rsidRPr="004D6174">
        <w:rPr>
          <w:rFonts w:ascii="Times New Roman" w:hAnsi="Times New Roman" w:cs="Times New Roman"/>
          <w:sz w:val="24"/>
          <w:szCs w:val="24"/>
        </w:rPr>
        <w:t xml:space="preserve"> </w:t>
      </w:r>
      <w:r w:rsidR="005859E0" w:rsidRPr="004D6174">
        <w:rPr>
          <w:rFonts w:ascii="Times New Roman" w:hAnsi="Times New Roman" w:cs="Times New Roman"/>
          <w:sz w:val="24"/>
          <w:szCs w:val="24"/>
        </w:rPr>
        <w:t>Shapes correspond to</w:t>
      </w:r>
      <w:r w:rsidR="003609E5" w:rsidRPr="004D6174">
        <w:rPr>
          <w:rFonts w:ascii="Times New Roman" w:hAnsi="Times New Roman" w:cs="Times New Roman"/>
          <w:sz w:val="24"/>
          <w:szCs w:val="24"/>
        </w:rPr>
        <w:t xml:space="preserve"> the three regions and shading indicates the number of sea otters estimated to be at each site at the beginning of each time period.</w:t>
      </w:r>
    </w:p>
    <w:p w14:paraId="11BA58B1" w14:textId="77777777" w:rsidR="00DB121B" w:rsidRPr="004D6174" w:rsidRDefault="00DB121B">
      <w:pPr>
        <w:rPr>
          <w:rFonts w:ascii="Times New Roman" w:hAnsi="Times New Roman" w:cs="Times New Roman"/>
          <w:sz w:val="24"/>
          <w:szCs w:val="24"/>
        </w:rPr>
      </w:pPr>
    </w:p>
    <w:p w14:paraId="31F5D055" w14:textId="77777777" w:rsidR="00136355" w:rsidRPr="004D6174" w:rsidRDefault="00136355">
      <w:pPr>
        <w:rPr>
          <w:rFonts w:ascii="Times New Roman" w:hAnsi="Times New Roman" w:cs="Times New Roman"/>
          <w:sz w:val="24"/>
          <w:szCs w:val="24"/>
        </w:rPr>
      </w:pPr>
      <w:r w:rsidRPr="004D6174">
        <w:rPr>
          <w:rFonts w:ascii="Times New Roman" w:hAnsi="Times New Roman" w:cs="Times New Roman"/>
          <w:sz w:val="24"/>
          <w:szCs w:val="24"/>
        </w:rPr>
        <w:br w:type="page"/>
      </w:r>
    </w:p>
    <w:p w14:paraId="50E50BD7" w14:textId="77777777" w:rsidR="00136355" w:rsidRPr="004D6174" w:rsidRDefault="00136355">
      <w:pPr>
        <w:rPr>
          <w:rFonts w:ascii="Times New Roman" w:hAnsi="Times New Roman" w:cs="Times New Roman"/>
          <w:sz w:val="24"/>
          <w:szCs w:val="24"/>
        </w:rPr>
      </w:pPr>
    </w:p>
    <w:p w14:paraId="332E9446" w14:textId="002169CD" w:rsidR="00136355" w:rsidRPr="004D6174" w:rsidRDefault="00323E60">
      <w:pPr>
        <w:rPr>
          <w:rFonts w:ascii="Times New Roman" w:hAnsi="Times New Roman" w:cs="Times New Roman"/>
          <w:sz w:val="24"/>
          <w:szCs w:val="24"/>
        </w:rPr>
      </w:pPr>
      <w:r w:rsidRPr="004D6174">
        <w:rPr>
          <w:rFonts w:ascii="Times New Roman" w:hAnsi="Times New Roman" w:cs="Times New Roman"/>
          <w:noProof/>
          <w:sz w:val="24"/>
          <w:szCs w:val="24"/>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8">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r w:rsidR="003609E5" w:rsidRPr="004D6174">
        <w:rPr>
          <w:rStyle w:val="CommentReference"/>
          <w:rFonts w:ascii="Times New Roman" w:hAnsi="Times New Roman" w:cs="Times New Roman"/>
        </w:rPr>
        <w:commentReference w:id="31"/>
      </w:r>
    </w:p>
    <w:p w14:paraId="2AC410F4" w14:textId="17924997" w:rsidR="007E0AB0" w:rsidRPr="004D6174" w:rsidRDefault="00EA0B1B">
      <w:pPr>
        <w:rPr>
          <w:rFonts w:ascii="Times New Roman" w:hAnsi="Times New Roman" w:cs="Times New Roman"/>
          <w:sz w:val="24"/>
          <w:szCs w:val="24"/>
        </w:rPr>
      </w:pPr>
      <w:r w:rsidRPr="004D6174">
        <w:rPr>
          <w:rFonts w:ascii="Times New Roman" w:hAnsi="Times New Roman" w:cs="Times New Roman"/>
          <w:sz w:val="24"/>
          <w:szCs w:val="24"/>
        </w:rPr>
        <w:t xml:space="preserve">Figure 5. </w:t>
      </w:r>
      <w:r w:rsidR="003609E5" w:rsidRPr="004D6174">
        <w:rPr>
          <w:rFonts w:ascii="Times New Roman" w:hAnsi="Times New Roman" w:cs="Times New Roman"/>
          <w:sz w:val="24"/>
          <w:szCs w:val="24"/>
        </w:rPr>
        <w:t xml:space="preserve">Kelp area </w:t>
      </w:r>
      <w:r w:rsidRPr="004D6174">
        <w:rPr>
          <w:rFonts w:ascii="Times New Roman" w:hAnsi="Times New Roman" w:cs="Times New Roman"/>
          <w:sz w:val="24"/>
          <w:szCs w:val="24"/>
        </w:rPr>
        <w:t xml:space="preserve">CV </w:t>
      </w:r>
      <w:r w:rsidR="0033579D" w:rsidRPr="004D6174">
        <w:rPr>
          <w:rFonts w:ascii="Times New Roman" w:hAnsi="Times New Roman" w:cs="Times New Roman"/>
          <w:sz w:val="24"/>
          <w:szCs w:val="24"/>
        </w:rPr>
        <w:t xml:space="preserve">for </w:t>
      </w:r>
      <w:r w:rsidR="00E90A88" w:rsidRPr="004D6174">
        <w:rPr>
          <w:rFonts w:ascii="Times New Roman" w:hAnsi="Times New Roman" w:cs="Times New Roman"/>
          <w:sz w:val="24"/>
          <w:szCs w:val="24"/>
        </w:rPr>
        <w:t>two periods (1989-2001 and 2002-2015) as a function of the number of otters at the beginning of each period.  Points represent bootstrapped means and 95% intervals. Individual sites are connected with dashed lines.</w:t>
      </w:r>
      <w:r w:rsidR="007E0AB0" w:rsidRPr="004D6174">
        <w:rPr>
          <w:rFonts w:ascii="Times New Roman" w:hAnsi="Times New Roman" w:cs="Times New Roman"/>
          <w:sz w:val="24"/>
          <w:szCs w:val="24"/>
        </w:rPr>
        <w:br w:type="page"/>
      </w:r>
    </w:p>
    <w:p w14:paraId="5700D706" w14:textId="77777777" w:rsidR="007E0AB0" w:rsidRPr="004D6174" w:rsidRDefault="007E0AB0">
      <w:pPr>
        <w:rPr>
          <w:rFonts w:ascii="Times New Roman" w:hAnsi="Times New Roman" w:cs="Times New Roman"/>
          <w:sz w:val="24"/>
          <w:szCs w:val="24"/>
        </w:rPr>
      </w:pPr>
    </w:p>
    <w:p w14:paraId="65D9A86B" w14:textId="1FFCFA00" w:rsidR="00BC5FE5" w:rsidRPr="004D6174" w:rsidRDefault="00BC5FE5">
      <w:pPr>
        <w:rPr>
          <w:rFonts w:ascii="Times New Roman" w:hAnsi="Times New Roman" w:cs="Times New Roman"/>
          <w:sz w:val="24"/>
          <w:szCs w:val="24"/>
        </w:rPr>
      </w:pPr>
      <w:r w:rsidRPr="004D6174">
        <w:rPr>
          <w:rFonts w:ascii="Times New Roman" w:hAnsi="Times New Roman" w:cs="Times New Roman"/>
          <w:noProof/>
          <w:sz w:val="24"/>
          <w:szCs w:val="24"/>
        </w:rPr>
        <w:drawing>
          <wp:inline distT="0" distB="0" distL="0" distR="0" wp14:anchorId="470F99EE" wp14:editId="48FC2CD8">
            <wp:extent cx="6400800" cy="3200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S invert community 1987-1995-2015 Manhattan for pub.pdf"/>
                    <pic:cNvPicPr/>
                  </pic:nvPicPr>
                  <pic:blipFill>
                    <a:blip r:embed="rId19">
                      <a:extLst>
                        <a:ext uri="{28A0092B-C50C-407E-A947-70E740481C1C}">
                          <a14:useLocalDpi xmlns:a14="http://schemas.microsoft.com/office/drawing/2010/main" val="0"/>
                        </a:ext>
                      </a:extLst>
                    </a:blip>
                    <a:stretch>
                      <a:fillRect/>
                    </a:stretch>
                  </pic:blipFill>
                  <pic:spPr>
                    <a:xfrm>
                      <a:off x="0" y="0"/>
                      <a:ext cx="6400800" cy="3200400"/>
                    </a:xfrm>
                    <a:prstGeom prst="rect">
                      <a:avLst/>
                    </a:prstGeom>
                  </pic:spPr>
                </pic:pic>
              </a:graphicData>
            </a:graphic>
          </wp:inline>
        </w:drawing>
      </w:r>
    </w:p>
    <w:p w14:paraId="540445EB" w14:textId="1F42C073" w:rsidR="00BC5FE5" w:rsidRPr="004D6174" w:rsidRDefault="00BC5FE5">
      <w:pPr>
        <w:rPr>
          <w:rFonts w:ascii="Times New Roman" w:hAnsi="Times New Roman" w:cs="Times New Roman"/>
          <w:i/>
          <w:sz w:val="24"/>
          <w:szCs w:val="24"/>
        </w:rPr>
      </w:pPr>
      <w:commentRangeStart w:id="32"/>
      <w:r w:rsidRPr="004D6174">
        <w:rPr>
          <w:rFonts w:ascii="Times New Roman" w:hAnsi="Times New Roman" w:cs="Times New Roman"/>
          <w:sz w:val="24"/>
          <w:szCs w:val="24"/>
        </w:rPr>
        <w:t>Figure 6:</w:t>
      </w:r>
      <w:r w:rsidR="00F86BDF" w:rsidRPr="004D6174">
        <w:rPr>
          <w:rFonts w:ascii="Times New Roman" w:hAnsi="Times New Roman" w:cs="Times New Roman"/>
          <w:sz w:val="24"/>
          <w:szCs w:val="24"/>
        </w:rPr>
        <w:t xml:space="preserve"> </w:t>
      </w:r>
      <w:commentRangeEnd w:id="32"/>
      <w:r w:rsidR="009D4EAF">
        <w:rPr>
          <w:rStyle w:val="CommentReference"/>
        </w:rPr>
        <w:commentReference w:id="32"/>
      </w:r>
      <w:r w:rsidR="00F86BDF" w:rsidRPr="004D6174">
        <w:rPr>
          <w:rFonts w:ascii="Times New Roman" w:hAnsi="Times New Roman" w:cs="Times New Roman"/>
          <w:sz w:val="24"/>
          <w:szCs w:val="24"/>
        </w:rPr>
        <w:t>N</w:t>
      </w:r>
      <w:r w:rsidR="00040021" w:rsidRPr="004D6174">
        <w:rPr>
          <w:rFonts w:ascii="Times New Roman" w:hAnsi="Times New Roman" w:cs="Times New Roman"/>
          <w:sz w:val="24"/>
          <w:szCs w:val="24"/>
        </w:rPr>
        <w:t>on-metric multidimensional scal</w:t>
      </w:r>
      <w:r w:rsidR="00F86BDF" w:rsidRPr="004D6174">
        <w:rPr>
          <w:rFonts w:ascii="Times New Roman" w:hAnsi="Times New Roman" w:cs="Times New Roman"/>
          <w:sz w:val="24"/>
          <w:szCs w:val="24"/>
        </w:rPr>
        <w:t xml:space="preserve">ing </w:t>
      </w:r>
      <w:r w:rsidR="00040021" w:rsidRPr="004D6174">
        <w:rPr>
          <w:rFonts w:ascii="Times New Roman" w:hAnsi="Times New Roman" w:cs="Times New Roman"/>
          <w:sz w:val="24"/>
          <w:szCs w:val="24"/>
        </w:rPr>
        <w:t>results benthic invertebrate communities at OCNMS sites grouped by year (</w:t>
      </w:r>
      <w:r w:rsidR="00040021" w:rsidRPr="004D6174">
        <w:rPr>
          <w:rFonts w:ascii="Times New Roman" w:hAnsi="Times New Roman" w:cs="Times New Roman"/>
          <w:i/>
          <w:sz w:val="24"/>
          <w:szCs w:val="24"/>
        </w:rPr>
        <w:t>a</w:t>
      </w:r>
      <w:r w:rsidR="00040021" w:rsidRPr="004D6174">
        <w:rPr>
          <w:rFonts w:ascii="Times New Roman" w:hAnsi="Times New Roman" w:cs="Times New Roman"/>
          <w:sz w:val="24"/>
          <w:szCs w:val="24"/>
        </w:rPr>
        <w:t xml:space="preserve">) or coastal region </w:t>
      </w:r>
      <w:r w:rsidR="00040021" w:rsidRPr="004D6174">
        <w:rPr>
          <w:rFonts w:ascii="Times New Roman" w:hAnsi="Times New Roman" w:cs="Times New Roman"/>
          <w:i/>
          <w:sz w:val="24"/>
          <w:szCs w:val="24"/>
        </w:rPr>
        <w:t>(b).</w:t>
      </w:r>
    </w:p>
    <w:p w14:paraId="56B1908C" w14:textId="0DED4EE2" w:rsidR="001615D4" w:rsidRPr="004D6174" w:rsidRDefault="00F306C8">
      <w:pPr>
        <w:rPr>
          <w:rFonts w:ascii="Times New Roman" w:hAnsi="Times New Roman" w:cs="Times New Roman"/>
          <w:sz w:val="24"/>
          <w:szCs w:val="24"/>
        </w:rPr>
      </w:pPr>
      <w:r w:rsidRPr="004D6174">
        <w:rPr>
          <w:rFonts w:ascii="Times New Roman" w:hAnsi="Times New Roman" w:cs="Times New Roman"/>
          <w:noProof/>
          <w:sz w:val="24"/>
          <w:szCs w:val="24"/>
        </w:rPr>
        <w:lastRenderedPageBreak/>
        <w:drawing>
          <wp:inline distT="0" distB="0" distL="0" distR="0" wp14:anchorId="63F7E600" wp14:editId="0D333FDB">
            <wp:extent cx="5943600" cy="67925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vertebrate panels v1.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2AA16DF" w14:textId="633A0657" w:rsidR="007B38A9" w:rsidRPr="004D6174" w:rsidRDefault="00BC5FE5" w:rsidP="00C63B3A">
      <w:pPr>
        <w:rPr>
          <w:rFonts w:ascii="Times New Roman" w:hAnsi="Times New Roman" w:cs="Times New Roman"/>
          <w:sz w:val="24"/>
          <w:szCs w:val="24"/>
        </w:rPr>
      </w:pPr>
      <w:r w:rsidRPr="004D6174">
        <w:rPr>
          <w:rFonts w:ascii="Times New Roman" w:hAnsi="Times New Roman" w:cs="Times New Roman"/>
          <w:sz w:val="24"/>
          <w:szCs w:val="24"/>
        </w:rPr>
        <w:t>Figure 7</w:t>
      </w:r>
      <w:r w:rsidR="007B38A9" w:rsidRPr="004D6174">
        <w:rPr>
          <w:rFonts w:ascii="Times New Roman" w:hAnsi="Times New Roman" w:cs="Times New Roman"/>
          <w:sz w:val="24"/>
          <w:szCs w:val="24"/>
        </w:rPr>
        <w:t xml:space="preserve">. </w:t>
      </w:r>
      <w:r w:rsidR="00AE5E6A" w:rsidRPr="004D6174">
        <w:rPr>
          <w:rFonts w:ascii="Times New Roman" w:hAnsi="Times New Roman" w:cs="Times New Roman"/>
          <w:sz w:val="24"/>
          <w:szCs w:val="24"/>
        </w:rPr>
        <w:t>Time-series of densities of benthic invertebrates</w:t>
      </w:r>
      <w:r w:rsidR="003F5EE1" w:rsidRPr="004D6174">
        <w:rPr>
          <w:rFonts w:ascii="Times New Roman" w:hAnsi="Times New Roman" w:cs="Times New Roman"/>
          <w:sz w:val="24"/>
          <w:szCs w:val="24"/>
        </w:rPr>
        <w:t>. Species are order</w:t>
      </w:r>
      <w:r w:rsidR="00C63B3A">
        <w:rPr>
          <w:rFonts w:ascii="Times New Roman" w:hAnsi="Times New Roman" w:cs="Times New Roman"/>
          <w:sz w:val="24"/>
          <w:szCs w:val="24"/>
        </w:rPr>
        <w:t xml:space="preserve">ed roughly by otter prey diet </w:t>
      </w:r>
      <w:proofErr w:type="spellStart"/>
      <w:r w:rsidR="00C63B3A">
        <w:rPr>
          <w:rFonts w:ascii="Times New Roman" w:hAnsi="Times New Roman" w:cs="Times New Roman"/>
          <w:sz w:val="24"/>
          <w:szCs w:val="24"/>
        </w:rPr>
        <w:t>frequencey</w:t>
      </w:r>
      <w:proofErr w:type="spellEnd"/>
      <w:r w:rsidR="00C63B3A">
        <w:rPr>
          <w:rFonts w:ascii="Times New Roman" w:hAnsi="Times New Roman" w:cs="Times New Roman"/>
          <w:sz w:val="24"/>
          <w:szCs w:val="24"/>
        </w:rPr>
        <w:t xml:space="preserve"> from common (top row) to rare (bottom row). Graphs show site means and SE.  Points have been jittered slightly along x-axis to reduce overlap. Red filled points show sites designated by </w:t>
      </w:r>
      <w:proofErr w:type="spellStart"/>
      <w:r w:rsidR="00C63B3A">
        <w:rPr>
          <w:rFonts w:ascii="Times New Roman" w:hAnsi="Times New Roman" w:cs="Times New Roman"/>
          <w:sz w:val="24"/>
          <w:szCs w:val="24"/>
        </w:rPr>
        <w:t>Kvitek</w:t>
      </w:r>
      <w:proofErr w:type="spellEnd"/>
      <w:r w:rsidR="00C63B3A">
        <w:rPr>
          <w:rFonts w:ascii="Times New Roman" w:hAnsi="Times New Roman" w:cs="Times New Roman"/>
          <w:sz w:val="24"/>
          <w:szCs w:val="24"/>
        </w:rPr>
        <w:t xml:space="preserve"> et al. (1989) as outside the primary otter range in 1987.  By 1995 all sites were within the otter range. </w:t>
      </w:r>
      <w:r w:rsidR="007B38A9" w:rsidRPr="004D6174">
        <w:rPr>
          <w:rFonts w:ascii="Times New Roman" w:hAnsi="Times New Roman" w:cs="Times New Roman"/>
          <w:sz w:val="24"/>
          <w:szCs w:val="24"/>
        </w:rPr>
        <w:t xml:space="preserve">Note that data on </w:t>
      </w:r>
      <w:proofErr w:type="spellStart"/>
      <w:r w:rsidR="007B38A9" w:rsidRPr="004D6174">
        <w:rPr>
          <w:rFonts w:ascii="Times New Roman" w:hAnsi="Times New Roman" w:cs="Times New Roman"/>
          <w:sz w:val="24"/>
          <w:szCs w:val="24"/>
        </w:rPr>
        <w:t>seastars</w:t>
      </w:r>
      <w:proofErr w:type="spellEnd"/>
      <w:r w:rsidR="007B38A9" w:rsidRPr="004D6174">
        <w:rPr>
          <w:rFonts w:ascii="Times New Roman" w:hAnsi="Times New Roman" w:cs="Times New Roman"/>
          <w:sz w:val="24"/>
          <w:szCs w:val="24"/>
        </w:rPr>
        <w:t xml:space="preserve"> are not available for 1995.</w:t>
      </w:r>
    </w:p>
    <w:p w14:paraId="75745E48" w14:textId="77777777" w:rsidR="001615D4" w:rsidRPr="004D6174" w:rsidRDefault="001615D4">
      <w:pPr>
        <w:rPr>
          <w:rFonts w:ascii="Times New Roman" w:hAnsi="Times New Roman" w:cs="Times New Roman"/>
          <w:sz w:val="24"/>
          <w:szCs w:val="24"/>
        </w:rPr>
      </w:pPr>
    </w:p>
    <w:p w14:paraId="1487857E" w14:textId="2DE46C04" w:rsidR="001615D4" w:rsidRPr="004D6174" w:rsidRDefault="001615D4">
      <w:pPr>
        <w:rPr>
          <w:rFonts w:ascii="Times New Roman" w:hAnsi="Times New Roman" w:cs="Times New Roman"/>
          <w:sz w:val="24"/>
          <w:szCs w:val="24"/>
        </w:rPr>
      </w:pPr>
    </w:p>
    <w:p w14:paraId="2E18DF22" w14:textId="656C8513" w:rsidR="001615D4" w:rsidRPr="004D6174" w:rsidRDefault="001615D4">
      <w:pPr>
        <w:rPr>
          <w:rFonts w:ascii="Times New Roman" w:hAnsi="Times New Roman" w:cs="Times New Roman"/>
          <w:sz w:val="24"/>
          <w:szCs w:val="24"/>
        </w:rPr>
      </w:pPr>
    </w:p>
    <w:p w14:paraId="4014DC1E" w14:textId="22776729" w:rsidR="008332EF" w:rsidRPr="004D6174" w:rsidRDefault="008332EF" w:rsidP="008332EF">
      <w:pPr>
        <w:spacing w:after="0" w:line="480" w:lineRule="auto"/>
        <w:outlineLvl w:val="0"/>
        <w:rPr>
          <w:rFonts w:ascii="Times New Roman" w:hAnsi="Times New Roman" w:cs="Times New Roman"/>
          <w:sz w:val="24"/>
          <w:szCs w:val="24"/>
        </w:rPr>
      </w:pPr>
      <w:r w:rsidRPr="004D6174">
        <w:rPr>
          <w:rFonts w:ascii="Times New Roman" w:hAnsi="Times New Roman" w:cs="Times New Roman"/>
          <w:sz w:val="24"/>
          <w:szCs w:val="24"/>
        </w:rPr>
        <w:t xml:space="preserve">Table </w:t>
      </w:r>
      <w:r>
        <w:rPr>
          <w:rFonts w:ascii="Times New Roman" w:hAnsi="Times New Roman" w:cs="Times New Roman"/>
          <w:sz w:val="24"/>
          <w:szCs w:val="24"/>
        </w:rPr>
        <w:t xml:space="preserve">S1: </w:t>
      </w:r>
      <w:r w:rsidRPr="004D6174">
        <w:rPr>
          <w:rFonts w:ascii="Times New Roman" w:hAnsi="Times New Roman" w:cs="Times New Roman"/>
          <w:sz w:val="24"/>
          <w:szCs w:val="24"/>
        </w:rPr>
        <w:t>Kelp areas.</w:t>
      </w:r>
    </w:p>
    <w:p w14:paraId="7B4D2EDB" w14:textId="77777777" w:rsidR="008332EF" w:rsidRPr="004D6174" w:rsidRDefault="008332EF" w:rsidP="008332EF">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274"/>
        <w:gridCol w:w="4275"/>
      </w:tblGrid>
      <w:tr w:rsidR="008332EF" w:rsidRPr="004D6174" w14:paraId="5D247FD3" w14:textId="77777777" w:rsidTr="00E74210">
        <w:tc>
          <w:tcPr>
            <w:tcW w:w="4274" w:type="dxa"/>
          </w:tcPr>
          <w:p w14:paraId="5B0B7E18"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Site Name</w:t>
            </w:r>
          </w:p>
        </w:tc>
        <w:tc>
          <w:tcPr>
            <w:tcW w:w="4275" w:type="dxa"/>
          </w:tcPr>
          <w:p w14:paraId="62F14658"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Average Kelp Area (ha) 1989-2015</w:t>
            </w:r>
          </w:p>
        </w:tc>
      </w:tr>
      <w:tr w:rsidR="008332EF" w:rsidRPr="004D6174" w14:paraId="79FFD056" w14:textId="77777777" w:rsidTr="00E74210">
        <w:tc>
          <w:tcPr>
            <w:tcW w:w="4274" w:type="dxa"/>
          </w:tcPr>
          <w:p w14:paraId="5C48A408" w14:textId="77777777" w:rsidR="008332EF" w:rsidRPr="004D6174" w:rsidRDefault="008332EF" w:rsidP="00E74210">
            <w:pPr>
              <w:spacing w:line="480" w:lineRule="auto"/>
              <w:rPr>
                <w:rFonts w:ascii="Times New Roman" w:hAnsi="Times New Roman" w:cs="Times New Roman"/>
                <w:sz w:val="24"/>
                <w:szCs w:val="24"/>
              </w:rPr>
            </w:pPr>
            <w:proofErr w:type="spellStart"/>
            <w:r w:rsidRPr="004D6174">
              <w:rPr>
                <w:rFonts w:ascii="Times New Roman" w:hAnsi="Times New Roman" w:cs="Times New Roman"/>
                <w:sz w:val="24"/>
                <w:szCs w:val="24"/>
              </w:rPr>
              <w:t>Neah</w:t>
            </w:r>
            <w:proofErr w:type="spellEnd"/>
            <w:r w:rsidRPr="004D6174">
              <w:rPr>
                <w:rFonts w:ascii="Times New Roman" w:hAnsi="Times New Roman" w:cs="Times New Roman"/>
                <w:sz w:val="24"/>
                <w:szCs w:val="24"/>
              </w:rPr>
              <w:t xml:space="preserve"> Bay, </w:t>
            </w:r>
            <w:proofErr w:type="spellStart"/>
            <w:r w:rsidRPr="004D6174">
              <w:rPr>
                <w:rFonts w:ascii="Times New Roman" w:hAnsi="Times New Roman" w:cs="Times New Roman"/>
                <w:sz w:val="24"/>
                <w:szCs w:val="24"/>
              </w:rPr>
              <w:t>Chibadehl</w:t>
            </w:r>
            <w:proofErr w:type="spellEnd"/>
            <w:r w:rsidRPr="004D6174">
              <w:rPr>
                <w:rFonts w:ascii="Times New Roman" w:hAnsi="Times New Roman" w:cs="Times New Roman"/>
                <w:sz w:val="24"/>
                <w:szCs w:val="24"/>
              </w:rPr>
              <w:t xml:space="preserve"> Rocks</w:t>
            </w:r>
          </w:p>
        </w:tc>
        <w:tc>
          <w:tcPr>
            <w:tcW w:w="4275" w:type="dxa"/>
          </w:tcPr>
          <w:p w14:paraId="69C9B3B3"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97.5</w:t>
            </w:r>
          </w:p>
        </w:tc>
      </w:tr>
      <w:tr w:rsidR="008332EF" w:rsidRPr="004D6174" w14:paraId="09F7FBBB" w14:textId="77777777" w:rsidTr="00E74210">
        <w:tc>
          <w:tcPr>
            <w:tcW w:w="4274" w:type="dxa"/>
          </w:tcPr>
          <w:p w14:paraId="65E86C2D" w14:textId="77777777" w:rsidR="008332EF" w:rsidRPr="004D6174" w:rsidRDefault="008332EF" w:rsidP="00E74210">
            <w:pPr>
              <w:spacing w:line="480" w:lineRule="auto"/>
              <w:rPr>
                <w:rFonts w:ascii="Times New Roman" w:hAnsi="Times New Roman" w:cs="Times New Roman"/>
                <w:sz w:val="24"/>
                <w:szCs w:val="24"/>
              </w:rPr>
            </w:pPr>
            <w:proofErr w:type="spellStart"/>
            <w:r w:rsidRPr="004D6174">
              <w:rPr>
                <w:rFonts w:ascii="Times New Roman" w:hAnsi="Times New Roman" w:cs="Times New Roman"/>
                <w:sz w:val="24"/>
                <w:szCs w:val="24"/>
              </w:rPr>
              <w:t>Tatoosh</w:t>
            </w:r>
            <w:proofErr w:type="spellEnd"/>
            <w:r w:rsidRPr="004D6174">
              <w:rPr>
                <w:rFonts w:ascii="Times New Roman" w:hAnsi="Times New Roman" w:cs="Times New Roman"/>
                <w:sz w:val="24"/>
                <w:szCs w:val="24"/>
              </w:rPr>
              <w:t xml:space="preserve"> Island</w:t>
            </w:r>
          </w:p>
        </w:tc>
        <w:tc>
          <w:tcPr>
            <w:tcW w:w="4275" w:type="dxa"/>
          </w:tcPr>
          <w:p w14:paraId="208ADAC8"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10.9</w:t>
            </w:r>
          </w:p>
        </w:tc>
      </w:tr>
      <w:tr w:rsidR="008332EF" w:rsidRPr="004D6174" w14:paraId="7254E25B" w14:textId="77777777" w:rsidTr="00E74210">
        <w:tc>
          <w:tcPr>
            <w:tcW w:w="4274" w:type="dxa"/>
          </w:tcPr>
          <w:p w14:paraId="0980FCF1"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Anderson Point</w:t>
            </w:r>
          </w:p>
        </w:tc>
        <w:tc>
          <w:tcPr>
            <w:tcW w:w="4275" w:type="dxa"/>
          </w:tcPr>
          <w:p w14:paraId="34747262"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14.5</w:t>
            </w:r>
          </w:p>
        </w:tc>
      </w:tr>
      <w:tr w:rsidR="008332EF" w:rsidRPr="004D6174" w14:paraId="72379651" w14:textId="77777777" w:rsidTr="00E74210">
        <w:tc>
          <w:tcPr>
            <w:tcW w:w="4274" w:type="dxa"/>
          </w:tcPr>
          <w:p w14:paraId="3D7CA536"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Point of the Arches</w:t>
            </w:r>
          </w:p>
        </w:tc>
        <w:tc>
          <w:tcPr>
            <w:tcW w:w="4275" w:type="dxa"/>
          </w:tcPr>
          <w:p w14:paraId="71DACEAC"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5.3</w:t>
            </w:r>
          </w:p>
        </w:tc>
      </w:tr>
      <w:tr w:rsidR="008332EF" w:rsidRPr="004D6174" w14:paraId="2CF5DD75" w14:textId="77777777" w:rsidTr="00E74210">
        <w:tc>
          <w:tcPr>
            <w:tcW w:w="4274" w:type="dxa"/>
          </w:tcPr>
          <w:p w14:paraId="598E88C0"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Cape Alava</w:t>
            </w:r>
          </w:p>
        </w:tc>
        <w:tc>
          <w:tcPr>
            <w:tcW w:w="4275" w:type="dxa"/>
          </w:tcPr>
          <w:p w14:paraId="4C211A2C"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161.9</w:t>
            </w:r>
          </w:p>
        </w:tc>
      </w:tr>
      <w:tr w:rsidR="008332EF" w:rsidRPr="004D6174" w14:paraId="6389E57C" w14:textId="77777777" w:rsidTr="00E74210">
        <w:tc>
          <w:tcPr>
            <w:tcW w:w="4274" w:type="dxa"/>
          </w:tcPr>
          <w:p w14:paraId="6F3D9250"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Cape Johnson</w:t>
            </w:r>
          </w:p>
        </w:tc>
        <w:tc>
          <w:tcPr>
            <w:tcW w:w="4275" w:type="dxa"/>
          </w:tcPr>
          <w:p w14:paraId="28230BD6"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6.9</w:t>
            </w:r>
          </w:p>
        </w:tc>
      </w:tr>
      <w:tr w:rsidR="008332EF" w:rsidRPr="004D6174" w14:paraId="7BACEAB8" w14:textId="77777777" w:rsidTr="00E74210">
        <w:tc>
          <w:tcPr>
            <w:tcW w:w="4274" w:type="dxa"/>
          </w:tcPr>
          <w:p w14:paraId="3C35B098"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Rock 305</w:t>
            </w:r>
          </w:p>
        </w:tc>
        <w:tc>
          <w:tcPr>
            <w:tcW w:w="4275" w:type="dxa"/>
          </w:tcPr>
          <w:p w14:paraId="72C49C4B"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8.1</w:t>
            </w:r>
          </w:p>
        </w:tc>
      </w:tr>
      <w:tr w:rsidR="008332EF" w:rsidRPr="004D6174" w14:paraId="5CCCD62A" w14:textId="77777777" w:rsidTr="00E74210">
        <w:tc>
          <w:tcPr>
            <w:tcW w:w="4274" w:type="dxa"/>
          </w:tcPr>
          <w:p w14:paraId="33B59040" w14:textId="77777777" w:rsidR="008332EF" w:rsidRPr="004D6174" w:rsidRDefault="008332EF" w:rsidP="00E74210">
            <w:pPr>
              <w:spacing w:line="480" w:lineRule="auto"/>
              <w:rPr>
                <w:rFonts w:ascii="Times New Roman" w:hAnsi="Times New Roman" w:cs="Times New Roman"/>
                <w:sz w:val="24"/>
                <w:szCs w:val="24"/>
              </w:rPr>
            </w:pPr>
            <w:proofErr w:type="spellStart"/>
            <w:r w:rsidRPr="004D6174">
              <w:rPr>
                <w:rFonts w:ascii="Times New Roman" w:hAnsi="Times New Roman" w:cs="Times New Roman"/>
                <w:sz w:val="24"/>
                <w:szCs w:val="24"/>
              </w:rPr>
              <w:t>Teahwhit</w:t>
            </w:r>
            <w:proofErr w:type="spellEnd"/>
            <w:r w:rsidRPr="004D6174">
              <w:rPr>
                <w:rFonts w:ascii="Times New Roman" w:hAnsi="Times New Roman" w:cs="Times New Roman"/>
                <w:sz w:val="24"/>
                <w:szCs w:val="24"/>
              </w:rPr>
              <w:t xml:space="preserve"> Head</w:t>
            </w:r>
          </w:p>
        </w:tc>
        <w:tc>
          <w:tcPr>
            <w:tcW w:w="4275" w:type="dxa"/>
          </w:tcPr>
          <w:p w14:paraId="576BC762"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9.5</w:t>
            </w:r>
          </w:p>
        </w:tc>
      </w:tr>
      <w:tr w:rsidR="008332EF" w:rsidRPr="004D6174" w14:paraId="5D23DE78" w14:textId="77777777" w:rsidTr="00E74210">
        <w:tc>
          <w:tcPr>
            <w:tcW w:w="4274" w:type="dxa"/>
          </w:tcPr>
          <w:p w14:paraId="3940E1C0"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Destruction Island</w:t>
            </w:r>
          </w:p>
        </w:tc>
        <w:tc>
          <w:tcPr>
            <w:tcW w:w="4275" w:type="dxa"/>
          </w:tcPr>
          <w:p w14:paraId="09214A16" w14:textId="77777777" w:rsidR="008332EF" w:rsidRPr="004D6174" w:rsidRDefault="008332EF" w:rsidP="00E74210">
            <w:pPr>
              <w:spacing w:line="480" w:lineRule="auto"/>
              <w:rPr>
                <w:rFonts w:ascii="Times New Roman" w:hAnsi="Times New Roman" w:cs="Times New Roman"/>
                <w:sz w:val="24"/>
                <w:szCs w:val="24"/>
              </w:rPr>
            </w:pPr>
            <w:r w:rsidRPr="004D6174">
              <w:rPr>
                <w:rFonts w:ascii="Times New Roman" w:hAnsi="Times New Roman" w:cs="Times New Roman"/>
                <w:sz w:val="24"/>
                <w:szCs w:val="24"/>
              </w:rPr>
              <w:t>9.3</w:t>
            </w:r>
          </w:p>
        </w:tc>
      </w:tr>
    </w:tbl>
    <w:p w14:paraId="441A8F70" w14:textId="77777777" w:rsidR="008332EF" w:rsidRPr="004D6174" w:rsidRDefault="008332EF" w:rsidP="008332EF">
      <w:pPr>
        <w:spacing w:after="0" w:line="480" w:lineRule="auto"/>
        <w:ind w:firstLine="720"/>
        <w:rPr>
          <w:rFonts w:ascii="Times New Roman" w:hAnsi="Times New Roman" w:cs="Times New Roman"/>
          <w:sz w:val="24"/>
          <w:szCs w:val="24"/>
        </w:rPr>
      </w:pPr>
    </w:p>
    <w:p w14:paraId="2F615A08" w14:textId="0A294004" w:rsidR="001615D4" w:rsidRPr="004D6174" w:rsidRDefault="001615D4">
      <w:pPr>
        <w:rPr>
          <w:rFonts w:ascii="Times New Roman" w:hAnsi="Times New Roman" w:cs="Times New Roman"/>
          <w:sz w:val="24"/>
          <w:szCs w:val="24"/>
        </w:rPr>
      </w:pPr>
    </w:p>
    <w:p w14:paraId="6D8D6FA7" w14:textId="74507E09" w:rsidR="00DB121B" w:rsidRPr="004D6174" w:rsidRDefault="00DB121B">
      <w:pPr>
        <w:rPr>
          <w:rFonts w:ascii="Times New Roman" w:hAnsi="Times New Roman" w:cs="Times New Roman"/>
          <w:sz w:val="24"/>
          <w:szCs w:val="24"/>
        </w:rPr>
      </w:pPr>
      <w:r w:rsidRPr="004D6174">
        <w:rPr>
          <w:rFonts w:ascii="Times New Roman" w:hAnsi="Times New Roman" w:cs="Times New Roman"/>
          <w:sz w:val="24"/>
          <w:szCs w:val="24"/>
        </w:rPr>
        <w:br w:type="page"/>
      </w:r>
    </w:p>
    <w:p w14:paraId="62995B55" w14:textId="79166690" w:rsidR="00AE5E6A" w:rsidRPr="004D6174" w:rsidRDefault="00836E01" w:rsidP="00AE5E6A">
      <w:pPr>
        <w:outlineLvl w:val="0"/>
        <w:rPr>
          <w:rFonts w:ascii="Times New Roman" w:hAnsi="Times New Roman" w:cs="Times New Roman"/>
        </w:rPr>
      </w:pPr>
      <w:r>
        <w:rPr>
          <w:rFonts w:ascii="Times New Roman" w:hAnsi="Times New Roman" w:cs="Times New Roman"/>
        </w:rPr>
        <w:lastRenderedPageBreak/>
        <w:t>Table S2</w:t>
      </w:r>
      <w:r w:rsidR="00AE5E6A" w:rsidRPr="004D6174">
        <w:rPr>
          <w:rFonts w:ascii="Times New Roman" w:hAnsi="Times New Roman" w:cs="Times New Roman"/>
        </w:rPr>
        <w:t>: 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AE5E6A" w:rsidRPr="004D6174" w14:paraId="7A0DE5E5" w14:textId="77777777" w:rsidTr="00744E12">
        <w:tc>
          <w:tcPr>
            <w:tcW w:w="2358" w:type="dxa"/>
          </w:tcPr>
          <w:p w14:paraId="3051AD49" w14:textId="77777777" w:rsidR="00AE5E6A" w:rsidRPr="004D6174" w:rsidRDefault="00AE5E6A" w:rsidP="00744E12">
            <w:pPr>
              <w:jc w:val="center"/>
              <w:rPr>
                <w:rFonts w:ascii="Times New Roman" w:hAnsi="Times New Roman" w:cs="Times New Roman"/>
              </w:rPr>
            </w:pPr>
          </w:p>
        </w:tc>
        <w:tc>
          <w:tcPr>
            <w:tcW w:w="1350" w:type="dxa"/>
          </w:tcPr>
          <w:p w14:paraId="4871A874"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1987</w:t>
            </w:r>
          </w:p>
        </w:tc>
        <w:tc>
          <w:tcPr>
            <w:tcW w:w="1080" w:type="dxa"/>
          </w:tcPr>
          <w:p w14:paraId="4B58494D"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1995</w:t>
            </w:r>
          </w:p>
        </w:tc>
        <w:tc>
          <w:tcPr>
            <w:tcW w:w="2250" w:type="dxa"/>
            <w:gridSpan w:val="2"/>
          </w:tcPr>
          <w:p w14:paraId="1500DCAD"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1999</w:t>
            </w:r>
          </w:p>
        </w:tc>
        <w:tc>
          <w:tcPr>
            <w:tcW w:w="1184" w:type="dxa"/>
          </w:tcPr>
          <w:p w14:paraId="5D1E9A2F"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2015</w:t>
            </w:r>
          </w:p>
        </w:tc>
      </w:tr>
      <w:tr w:rsidR="00AE5E6A" w:rsidRPr="004D6174" w14:paraId="3E41217D" w14:textId="77777777" w:rsidTr="00744E12">
        <w:tc>
          <w:tcPr>
            <w:tcW w:w="2358" w:type="dxa"/>
          </w:tcPr>
          <w:p w14:paraId="023986D2" w14:textId="77777777" w:rsidR="00AE5E6A" w:rsidRPr="004D6174" w:rsidRDefault="00AE5E6A" w:rsidP="00744E12">
            <w:pPr>
              <w:tabs>
                <w:tab w:val="left" w:pos="980"/>
              </w:tabs>
              <w:rPr>
                <w:rFonts w:ascii="Times New Roman" w:hAnsi="Times New Roman" w:cs="Times New Roman"/>
                <w:b/>
              </w:rPr>
            </w:pPr>
            <w:r w:rsidRPr="004D6174">
              <w:rPr>
                <w:rFonts w:ascii="Times New Roman" w:hAnsi="Times New Roman" w:cs="Times New Roman"/>
                <w:b/>
              </w:rPr>
              <w:t>Sites</w:t>
            </w:r>
          </w:p>
        </w:tc>
        <w:tc>
          <w:tcPr>
            <w:tcW w:w="1350" w:type="dxa"/>
          </w:tcPr>
          <w:p w14:paraId="73F5C6E1"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Quadrats</w:t>
            </w:r>
          </w:p>
        </w:tc>
        <w:tc>
          <w:tcPr>
            <w:tcW w:w="1080" w:type="dxa"/>
          </w:tcPr>
          <w:p w14:paraId="36DBA678"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Quadrats</w:t>
            </w:r>
          </w:p>
        </w:tc>
        <w:tc>
          <w:tcPr>
            <w:tcW w:w="1170" w:type="dxa"/>
          </w:tcPr>
          <w:p w14:paraId="238E1666"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Quadrats</w:t>
            </w:r>
          </w:p>
        </w:tc>
        <w:tc>
          <w:tcPr>
            <w:tcW w:w="1080" w:type="dxa"/>
          </w:tcPr>
          <w:p w14:paraId="1CFE0180"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Transects</w:t>
            </w:r>
          </w:p>
        </w:tc>
        <w:tc>
          <w:tcPr>
            <w:tcW w:w="1184" w:type="dxa"/>
          </w:tcPr>
          <w:p w14:paraId="578C590D"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Transects</w:t>
            </w:r>
          </w:p>
        </w:tc>
      </w:tr>
      <w:tr w:rsidR="00AE5E6A" w:rsidRPr="004D6174" w14:paraId="1B93B14C" w14:textId="77777777" w:rsidTr="00744E12">
        <w:tc>
          <w:tcPr>
            <w:tcW w:w="2358" w:type="dxa"/>
          </w:tcPr>
          <w:p w14:paraId="63AE831D" w14:textId="77777777" w:rsidR="00AE5E6A" w:rsidRPr="004D6174" w:rsidRDefault="00AE5E6A" w:rsidP="00744E12">
            <w:pPr>
              <w:rPr>
                <w:rFonts w:ascii="Times New Roman" w:hAnsi="Times New Roman" w:cs="Times New Roman"/>
              </w:rPr>
            </w:pPr>
            <w:proofErr w:type="spellStart"/>
            <w:r w:rsidRPr="004D6174">
              <w:rPr>
                <w:rFonts w:ascii="Times New Roman" w:hAnsi="Times New Roman" w:cs="Times New Roman"/>
              </w:rPr>
              <w:t>Neah</w:t>
            </w:r>
            <w:proofErr w:type="spellEnd"/>
            <w:r w:rsidRPr="004D6174">
              <w:rPr>
                <w:rFonts w:ascii="Times New Roman" w:hAnsi="Times New Roman" w:cs="Times New Roman"/>
              </w:rPr>
              <w:t xml:space="preserve"> Bay </w:t>
            </w:r>
          </w:p>
        </w:tc>
        <w:tc>
          <w:tcPr>
            <w:tcW w:w="1350" w:type="dxa"/>
          </w:tcPr>
          <w:p w14:paraId="38E8CD0C"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 (2 distinct sites)</w:t>
            </w:r>
          </w:p>
        </w:tc>
        <w:tc>
          <w:tcPr>
            <w:tcW w:w="1080" w:type="dxa"/>
          </w:tcPr>
          <w:p w14:paraId="560F1335"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1B60CDE5"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6BC78469" w14:textId="77777777" w:rsidR="00AE5E6A" w:rsidRPr="004D6174" w:rsidRDefault="00AE5E6A" w:rsidP="00744E12">
            <w:pPr>
              <w:rPr>
                <w:rFonts w:ascii="Times New Roman" w:hAnsi="Times New Roman" w:cs="Times New Roman"/>
              </w:rPr>
            </w:pPr>
          </w:p>
        </w:tc>
        <w:tc>
          <w:tcPr>
            <w:tcW w:w="1184" w:type="dxa"/>
          </w:tcPr>
          <w:p w14:paraId="602F8F27"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044985DA" w14:textId="77777777" w:rsidTr="00744E12">
        <w:tc>
          <w:tcPr>
            <w:tcW w:w="2358" w:type="dxa"/>
          </w:tcPr>
          <w:p w14:paraId="0C057A31" w14:textId="77777777" w:rsidR="00AE5E6A" w:rsidRPr="004D6174" w:rsidRDefault="00AE5E6A" w:rsidP="00744E12">
            <w:pPr>
              <w:rPr>
                <w:rFonts w:ascii="Times New Roman" w:hAnsi="Times New Roman" w:cs="Times New Roman"/>
              </w:rPr>
            </w:pPr>
            <w:proofErr w:type="spellStart"/>
            <w:r w:rsidRPr="004D6174">
              <w:rPr>
                <w:rFonts w:ascii="Times New Roman" w:hAnsi="Times New Roman" w:cs="Times New Roman"/>
              </w:rPr>
              <w:t>Chibahdel</w:t>
            </w:r>
            <w:proofErr w:type="spellEnd"/>
            <w:r w:rsidRPr="004D6174">
              <w:rPr>
                <w:rFonts w:ascii="Times New Roman" w:hAnsi="Times New Roman" w:cs="Times New Roman"/>
              </w:rPr>
              <w:t xml:space="preserve"> Rocks</w:t>
            </w:r>
          </w:p>
        </w:tc>
        <w:tc>
          <w:tcPr>
            <w:tcW w:w="1350" w:type="dxa"/>
          </w:tcPr>
          <w:p w14:paraId="492D6B83" w14:textId="77777777" w:rsidR="00AE5E6A" w:rsidRPr="004D6174" w:rsidRDefault="00AE5E6A" w:rsidP="00744E12">
            <w:pPr>
              <w:rPr>
                <w:rFonts w:ascii="Times New Roman" w:hAnsi="Times New Roman" w:cs="Times New Roman"/>
              </w:rPr>
            </w:pPr>
          </w:p>
        </w:tc>
        <w:tc>
          <w:tcPr>
            <w:tcW w:w="1080" w:type="dxa"/>
          </w:tcPr>
          <w:p w14:paraId="6E8265E4" w14:textId="77777777" w:rsidR="00AE5E6A" w:rsidRPr="004D6174" w:rsidRDefault="00AE5E6A" w:rsidP="00744E12">
            <w:pPr>
              <w:rPr>
                <w:rFonts w:ascii="Times New Roman" w:hAnsi="Times New Roman" w:cs="Times New Roman"/>
              </w:rPr>
            </w:pPr>
          </w:p>
        </w:tc>
        <w:tc>
          <w:tcPr>
            <w:tcW w:w="1170" w:type="dxa"/>
          </w:tcPr>
          <w:p w14:paraId="1B8BCBD9"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D180C96" w14:textId="77777777" w:rsidR="00AE5E6A" w:rsidRPr="004D6174" w:rsidRDefault="00AE5E6A" w:rsidP="00744E12">
            <w:pPr>
              <w:rPr>
                <w:rFonts w:ascii="Times New Roman" w:hAnsi="Times New Roman" w:cs="Times New Roman"/>
              </w:rPr>
            </w:pPr>
          </w:p>
        </w:tc>
        <w:tc>
          <w:tcPr>
            <w:tcW w:w="1184" w:type="dxa"/>
          </w:tcPr>
          <w:p w14:paraId="7EA7BEA4"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5339956C" w14:textId="77777777" w:rsidTr="00744E12">
        <w:tc>
          <w:tcPr>
            <w:tcW w:w="2358" w:type="dxa"/>
          </w:tcPr>
          <w:p w14:paraId="13A0C1C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ape Flattery</w:t>
            </w:r>
          </w:p>
        </w:tc>
        <w:tc>
          <w:tcPr>
            <w:tcW w:w="1350" w:type="dxa"/>
          </w:tcPr>
          <w:p w14:paraId="1937CBDD" w14:textId="77777777" w:rsidR="00AE5E6A" w:rsidRPr="004D6174" w:rsidRDefault="00AE5E6A" w:rsidP="00744E12">
            <w:pPr>
              <w:rPr>
                <w:rFonts w:ascii="Times New Roman" w:hAnsi="Times New Roman" w:cs="Times New Roman"/>
              </w:rPr>
            </w:pPr>
          </w:p>
        </w:tc>
        <w:tc>
          <w:tcPr>
            <w:tcW w:w="1080" w:type="dxa"/>
          </w:tcPr>
          <w:p w14:paraId="0C949077"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3A76DB0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7CBD856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0DB4269A" w14:textId="77777777" w:rsidR="00AE5E6A" w:rsidRPr="004D6174" w:rsidRDefault="00AE5E6A" w:rsidP="00744E12">
            <w:pPr>
              <w:rPr>
                <w:rFonts w:ascii="Times New Roman" w:hAnsi="Times New Roman" w:cs="Times New Roman"/>
              </w:rPr>
            </w:pPr>
          </w:p>
        </w:tc>
      </w:tr>
      <w:tr w:rsidR="00AE5E6A" w:rsidRPr="004D6174" w14:paraId="74C5C343" w14:textId="77777777" w:rsidTr="00744E12">
        <w:tc>
          <w:tcPr>
            <w:tcW w:w="2358" w:type="dxa"/>
          </w:tcPr>
          <w:p w14:paraId="632621E8" w14:textId="77777777" w:rsidR="00AE5E6A" w:rsidRPr="004D6174" w:rsidRDefault="00AE5E6A" w:rsidP="00744E12">
            <w:pPr>
              <w:rPr>
                <w:rFonts w:ascii="Times New Roman" w:hAnsi="Times New Roman" w:cs="Times New Roman"/>
              </w:rPr>
            </w:pPr>
            <w:proofErr w:type="spellStart"/>
            <w:r w:rsidRPr="004D6174">
              <w:rPr>
                <w:rFonts w:ascii="Times New Roman" w:hAnsi="Times New Roman" w:cs="Times New Roman"/>
              </w:rPr>
              <w:t>Tatoosh</w:t>
            </w:r>
            <w:proofErr w:type="spellEnd"/>
            <w:r w:rsidRPr="004D6174">
              <w:rPr>
                <w:rFonts w:ascii="Times New Roman" w:hAnsi="Times New Roman" w:cs="Times New Roman"/>
              </w:rPr>
              <w:t xml:space="preserve"> Island</w:t>
            </w:r>
          </w:p>
        </w:tc>
        <w:tc>
          <w:tcPr>
            <w:tcW w:w="1350" w:type="dxa"/>
          </w:tcPr>
          <w:p w14:paraId="48EF9AAC" w14:textId="77777777" w:rsidR="00AE5E6A" w:rsidRPr="004D6174" w:rsidRDefault="00AE5E6A" w:rsidP="00744E12">
            <w:pPr>
              <w:rPr>
                <w:rFonts w:ascii="Times New Roman" w:hAnsi="Times New Roman" w:cs="Times New Roman"/>
              </w:rPr>
            </w:pPr>
          </w:p>
        </w:tc>
        <w:tc>
          <w:tcPr>
            <w:tcW w:w="1080" w:type="dxa"/>
          </w:tcPr>
          <w:p w14:paraId="2B0D86B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40F5BFD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2ECE99FE"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46F65FC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3F1D3914" w14:textId="77777777" w:rsidTr="00744E12">
        <w:tc>
          <w:tcPr>
            <w:tcW w:w="2358" w:type="dxa"/>
          </w:tcPr>
          <w:p w14:paraId="61E0DD5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Makah Bay</w:t>
            </w:r>
          </w:p>
        </w:tc>
        <w:tc>
          <w:tcPr>
            <w:tcW w:w="1350" w:type="dxa"/>
          </w:tcPr>
          <w:p w14:paraId="0A986A7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1439F80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0EEC19D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12A891B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67EB0B4B" w14:textId="77777777" w:rsidR="00AE5E6A" w:rsidRPr="004D6174" w:rsidRDefault="00AE5E6A" w:rsidP="00744E12">
            <w:pPr>
              <w:rPr>
                <w:rFonts w:ascii="Times New Roman" w:hAnsi="Times New Roman" w:cs="Times New Roman"/>
              </w:rPr>
            </w:pPr>
          </w:p>
        </w:tc>
      </w:tr>
      <w:tr w:rsidR="00AE5E6A" w:rsidRPr="004D6174" w14:paraId="03088A82" w14:textId="77777777" w:rsidTr="00744E12">
        <w:tc>
          <w:tcPr>
            <w:tcW w:w="2358" w:type="dxa"/>
          </w:tcPr>
          <w:p w14:paraId="5F237F44"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Anderson Point</w:t>
            </w:r>
          </w:p>
        </w:tc>
        <w:tc>
          <w:tcPr>
            <w:tcW w:w="1350" w:type="dxa"/>
          </w:tcPr>
          <w:p w14:paraId="6FD64D1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0B5828B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501F120E"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3047C8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6E2B026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7CA32BAB" w14:textId="77777777" w:rsidTr="00744E12">
        <w:tc>
          <w:tcPr>
            <w:tcW w:w="2358" w:type="dxa"/>
          </w:tcPr>
          <w:p w14:paraId="79B6433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Point of the Arches</w:t>
            </w:r>
          </w:p>
        </w:tc>
        <w:tc>
          <w:tcPr>
            <w:tcW w:w="1350" w:type="dxa"/>
          </w:tcPr>
          <w:p w14:paraId="603D725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305870F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4BF262C9"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2CC4958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0CAA4EF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3CA96B37" w14:textId="77777777" w:rsidTr="00744E12">
        <w:tc>
          <w:tcPr>
            <w:tcW w:w="2358" w:type="dxa"/>
          </w:tcPr>
          <w:p w14:paraId="1ACF4133"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ape Alava</w:t>
            </w:r>
          </w:p>
        </w:tc>
        <w:tc>
          <w:tcPr>
            <w:tcW w:w="1350" w:type="dxa"/>
          </w:tcPr>
          <w:p w14:paraId="1C05019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071AE350"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2D8F254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67966EA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1121118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76CE1240" w14:textId="77777777" w:rsidTr="00744E12">
        <w:tc>
          <w:tcPr>
            <w:tcW w:w="2358" w:type="dxa"/>
          </w:tcPr>
          <w:p w14:paraId="4A82DF4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ape Johnson</w:t>
            </w:r>
          </w:p>
        </w:tc>
        <w:tc>
          <w:tcPr>
            <w:tcW w:w="1350" w:type="dxa"/>
          </w:tcPr>
          <w:p w14:paraId="19BD109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0531801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570BBE0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7886244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4D2A9CCC"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5EE150FF" w14:textId="77777777" w:rsidTr="00744E12">
        <w:tc>
          <w:tcPr>
            <w:tcW w:w="2358" w:type="dxa"/>
          </w:tcPr>
          <w:p w14:paraId="5A9F20C7"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Rock #305</w:t>
            </w:r>
          </w:p>
        </w:tc>
        <w:tc>
          <w:tcPr>
            <w:tcW w:w="1350" w:type="dxa"/>
          </w:tcPr>
          <w:p w14:paraId="25B9522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1907BA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2EE584D3"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3625587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51C071F9"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067ADB45" w14:textId="77777777" w:rsidTr="00744E12">
        <w:tc>
          <w:tcPr>
            <w:tcW w:w="2358" w:type="dxa"/>
          </w:tcPr>
          <w:p w14:paraId="04ED23ED" w14:textId="77777777" w:rsidR="00AE5E6A" w:rsidRPr="004D6174" w:rsidRDefault="00AE5E6A" w:rsidP="00744E12">
            <w:pPr>
              <w:rPr>
                <w:rFonts w:ascii="Times New Roman" w:hAnsi="Times New Roman" w:cs="Times New Roman"/>
              </w:rPr>
            </w:pPr>
            <w:proofErr w:type="spellStart"/>
            <w:r w:rsidRPr="004D6174">
              <w:rPr>
                <w:rFonts w:ascii="Times New Roman" w:hAnsi="Times New Roman" w:cs="Times New Roman"/>
              </w:rPr>
              <w:t>Teahwhit</w:t>
            </w:r>
            <w:proofErr w:type="spellEnd"/>
            <w:r w:rsidRPr="004D6174">
              <w:rPr>
                <w:rFonts w:ascii="Times New Roman" w:hAnsi="Times New Roman" w:cs="Times New Roman"/>
              </w:rPr>
              <w:t xml:space="preserve"> Head</w:t>
            </w:r>
          </w:p>
        </w:tc>
        <w:tc>
          <w:tcPr>
            <w:tcW w:w="1350" w:type="dxa"/>
          </w:tcPr>
          <w:p w14:paraId="1887F40C"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32AA25A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4472974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7B239B45"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2008A3A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340F2E5C" w14:textId="77777777" w:rsidTr="00744E12">
        <w:tc>
          <w:tcPr>
            <w:tcW w:w="2358" w:type="dxa"/>
          </w:tcPr>
          <w:p w14:paraId="323A8FE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Destruction Island</w:t>
            </w:r>
          </w:p>
        </w:tc>
        <w:tc>
          <w:tcPr>
            <w:tcW w:w="1350" w:type="dxa"/>
          </w:tcPr>
          <w:p w14:paraId="0BAE6BDB" w14:textId="77777777" w:rsidR="00AE5E6A" w:rsidRPr="004D6174" w:rsidRDefault="00AE5E6A" w:rsidP="00744E12">
            <w:pPr>
              <w:rPr>
                <w:rFonts w:ascii="Times New Roman" w:hAnsi="Times New Roman" w:cs="Times New Roman"/>
              </w:rPr>
            </w:pPr>
          </w:p>
        </w:tc>
        <w:tc>
          <w:tcPr>
            <w:tcW w:w="1080" w:type="dxa"/>
          </w:tcPr>
          <w:p w14:paraId="3D6C5E1E" w14:textId="77777777" w:rsidR="00AE5E6A" w:rsidRPr="004D6174" w:rsidRDefault="00AE5E6A" w:rsidP="00744E12">
            <w:pPr>
              <w:rPr>
                <w:rFonts w:ascii="Times New Roman" w:hAnsi="Times New Roman" w:cs="Times New Roman"/>
              </w:rPr>
            </w:pPr>
          </w:p>
        </w:tc>
        <w:tc>
          <w:tcPr>
            <w:tcW w:w="1170" w:type="dxa"/>
          </w:tcPr>
          <w:p w14:paraId="0163692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DC60F94" w14:textId="77777777" w:rsidR="00AE5E6A" w:rsidRPr="004D6174" w:rsidRDefault="00AE5E6A" w:rsidP="00744E12">
            <w:pPr>
              <w:rPr>
                <w:rFonts w:ascii="Times New Roman" w:hAnsi="Times New Roman" w:cs="Times New Roman"/>
              </w:rPr>
            </w:pPr>
          </w:p>
        </w:tc>
        <w:tc>
          <w:tcPr>
            <w:tcW w:w="1184" w:type="dxa"/>
          </w:tcPr>
          <w:p w14:paraId="125077C3"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bl>
    <w:p w14:paraId="457253F1" w14:textId="77777777" w:rsidR="00AE5E6A" w:rsidRPr="004D6174" w:rsidRDefault="00AE5E6A" w:rsidP="00AE5E6A">
      <w:pPr>
        <w:rPr>
          <w:rFonts w:ascii="Times New Roman" w:hAnsi="Times New Roman" w:cs="Times New Roman"/>
        </w:rPr>
      </w:pPr>
    </w:p>
    <w:p w14:paraId="3144A909" w14:textId="77777777" w:rsidR="00AE5E6A" w:rsidRPr="004D6174" w:rsidRDefault="00AE5E6A">
      <w:pPr>
        <w:rPr>
          <w:rFonts w:ascii="Times New Roman" w:hAnsi="Times New Roman" w:cs="Times New Roman"/>
          <w:sz w:val="24"/>
          <w:szCs w:val="24"/>
        </w:rPr>
      </w:pPr>
      <w:r w:rsidRPr="004D6174">
        <w:rPr>
          <w:rFonts w:ascii="Times New Roman" w:hAnsi="Times New Roman" w:cs="Times New Roman"/>
          <w:sz w:val="24"/>
          <w:szCs w:val="24"/>
        </w:rPr>
        <w:br w:type="page"/>
      </w:r>
    </w:p>
    <w:p w14:paraId="5476B340" w14:textId="77777777" w:rsidR="008358CA" w:rsidRPr="008358CA" w:rsidRDefault="008358CA" w:rsidP="008358CA">
      <w:pPr>
        <w:spacing w:after="0" w:line="240" w:lineRule="auto"/>
        <w:rPr>
          <w:rFonts w:ascii="Times New Roman" w:eastAsia="Times New Roman" w:hAnsi="Times New Roman" w:cs="Times New Roman"/>
          <w:sz w:val="24"/>
          <w:szCs w:val="24"/>
        </w:rPr>
      </w:pPr>
      <w:r w:rsidRPr="008358CA">
        <w:rPr>
          <w:rFonts w:ascii="Times New Roman" w:eastAsia="Times New Roman" w:hAnsi="Times New Roman" w:cs="Times New Roman"/>
          <w:sz w:val="24"/>
          <w:szCs w:val="24"/>
        </w:rPr>
        <w:lastRenderedPageBreak/>
        <w:t>Figure S1. Map of predicted wind direction weighted wave exposure index for study region.</w:t>
      </w:r>
    </w:p>
    <w:p w14:paraId="065C1253" w14:textId="31AA8FEC" w:rsidR="007A3631" w:rsidRPr="004D6174" w:rsidRDefault="008358CA">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601896" wp14:editId="2FF4778D">
            <wp:extent cx="3709670" cy="822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09670" cy="8229600"/>
                    </a:xfrm>
                    <a:prstGeom prst="rect">
                      <a:avLst/>
                    </a:prstGeom>
                  </pic:spPr>
                </pic:pic>
              </a:graphicData>
            </a:graphic>
          </wp:inline>
        </w:drawing>
      </w:r>
    </w:p>
    <w:p w14:paraId="6F5C8B7D" w14:textId="06174FAB" w:rsidR="007A3631" w:rsidRPr="004D6174" w:rsidRDefault="007A3631">
      <w:pPr>
        <w:rPr>
          <w:rFonts w:ascii="Times New Roman" w:hAnsi="Times New Roman" w:cs="Times New Roman"/>
          <w:sz w:val="24"/>
          <w:szCs w:val="24"/>
        </w:rPr>
      </w:pPr>
      <w:r w:rsidRPr="004D6174">
        <w:rPr>
          <w:rFonts w:ascii="Times New Roman" w:hAnsi="Times New Roman" w:cs="Times New Roman"/>
          <w:sz w:val="24"/>
          <w:szCs w:val="24"/>
        </w:rPr>
        <w:lastRenderedPageBreak/>
        <w:br/>
      </w:r>
    </w:p>
    <w:p w14:paraId="47580FE3" w14:textId="77777777" w:rsidR="007A3631" w:rsidRPr="004D6174" w:rsidRDefault="007A3631">
      <w:pPr>
        <w:rPr>
          <w:rFonts w:ascii="Times New Roman" w:hAnsi="Times New Roman" w:cs="Times New Roman"/>
          <w:sz w:val="24"/>
          <w:szCs w:val="24"/>
        </w:rPr>
      </w:pPr>
      <w:r w:rsidRPr="004D6174">
        <w:rPr>
          <w:rFonts w:ascii="Times New Roman" w:hAnsi="Times New Roman" w:cs="Times New Roman"/>
          <w:sz w:val="24"/>
          <w:szCs w:val="24"/>
        </w:rPr>
        <w:br w:type="page"/>
      </w:r>
    </w:p>
    <w:p w14:paraId="71593370" w14:textId="77777777" w:rsidR="007A3631" w:rsidRPr="004D6174" w:rsidRDefault="007A3631">
      <w:pPr>
        <w:rPr>
          <w:rFonts w:ascii="Times New Roman" w:hAnsi="Times New Roman" w:cs="Times New Roman"/>
          <w:sz w:val="24"/>
          <w:szCs w:val="24"/>
        </w:rPr>
      </w:pPr>
    </w:p>
    <w:p w14:paraId="75811CEB" w14:textId="77777777" w:rsidR="007A3631" w:rsidRPr="004D6174" w:rsidRDefault="007A3631">
      <w:pPr>
        <w:rPr>
          <w:rFonts w:ascii="Times New Roman" w:hAnsi="Times New Roman" w:cs="Times New Roman"/>
          <w:sz w:val="24"/>
          <w:szCs w:val="24"/>
        </w:rPr>
      </w:pPr>
    </w:p>
    <w:p w14:paraId="2295F1A7" w14:textId="77777777" w:rsidR="007A3631" w:rsidRPr="004D6174" w:rsidRDefault="007A3631">
      <w:pPr>
        <w:rPr>
          <w:rFonts w:ascii="Times New Roman" w:hAnsi="Times New Roman" w:cs="Times New Roman"/>
          <w:sz w:val="24"/>
          <w:szCs w:val="24"/>
        </w:rPr>
      </w:pPr>
    </w:p>
    <w:p w14:paraId="31D6BF59" w14:textId="563F53F6" w:rsidR="00DB121B" w:rsidRPr="004D6174" w:rsidRDefault="00DB121B">
      <w:pPr>
        <w:rPr>
          <w:rFonts w:ascii="Times New Roman" w:hAnsi="Times New Roman" w:cs="Times New Roman"/>
          <w:sz w:val="24"/>
          <w:szCs w:val="24"/>
        </w:rPr>
      </w:pPr>
    </w:p>
    <w:p w14:paraId="5684DD28" w14:textId="7ED2F2FE" w:rsidR="00DB121B" w:rsidRPr="004D6174" w:rsidRDefault="00DB121B">
      <w:pPr>
        <w:rPr>
          <w:rFonts w:ascii="Times New Roman" w:hAnsi="Times New Roman" w:cs="Times New Roman"/>
          <w:sz w:val="24"/>
          <w:szCs w:val="24"/>
        </w:rPr>
      </w:pPr>
    </w:p>
    <w:p w14:paraId="1057B874" w14:textId="759D9CD6" w:rsidR="00366B07" w:rsidRDefault="00B12C36" w:rsidP="003E6C90">
      <w:pPr>
        <w:spacing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References</w:t>
      </w:r>
    </w:p>
    <w:p w14:paraId="34CB2517" w14:textId="77777777" w:rsidR="00BE1995" w:rsidRDefault="00BE1995" w:rsidP="00BE1995">
      <w:pPr>
        <w:pStyle w:val="p1"/>
        <w:rPr>
          <w:rFonts w:cs="Times New Roman"/>
        </w:rPr>
      </w:pPr>
    </w:p>
    <w:p w14:paraId="3B4C745E" w14:textId="08B8C0E5" w:rsidR="00BE1995" w:rsidRDefault="00BE1995" w:rsidP="00BE1995">
      <w:pPr>
        <w:pStyle w:val="p1"/>
        <w:rPr>
          <w:rFonts w:cs="Times New Roman"/>
        </w:rPr>
      </w:pPr>
      <w:r w:rsidRPr="00FF6D20">
        <w:rPr>
          <w:rFonts w:cs="Times New Roman"/>
          <w:highlight w:val="yellow"/>
        </w:rPr>
        <w:t>ADD and FIX formatting.</w:t>
      </w:r>
    </w:p>
    <w:p w14:paraId="1C61BB1C" w14:textId="77777777" w:rsidR="009E6D2B" w:rsidRDefault="009E6D2B" w:rsidP="009E6D2B">
      <w:pPr>
        <w:pStyle w:val="p1"/>
        <w:rPr>
          <w:rFonts w:cs="Times New Roman"/>
        </w:rPr>
      </w:pPr>
    </w:p>
    <w:p w14:paraId="719B42C5" w14:textId="77777777" w:rsidR="009E6D2B" w:rsidRPr="00091371" w:rsidRDefault="009E6D2B" w:rsidP="009E6D2B">
      <w:pPr>
        <w:pStyle w:val="p1"/>
        <w:rPr>
          <w:rFonts w:cs="Times New Roman"/>
        </w:rPr>
      </w:pPr>
      <w:proofErr w:type="spellStart"/>
      <w:r>
        <w:rPr>
          <w:rFonts w:cs="Times New Roman"/>
        </w:rPr>
        <w:t>Arguez</w:t>
      </w:r>
      <w:proofErr w:type="spellEnd"/>
      <w:r>
        <w:rPr>
          <w:rFonts w:cs="Times New Roman"/>
        </w:rPr>
        <w:t xml:space="preserve">, A, I </w:t>
      </w:r>
      <w:proofErr w:type="spellStart"/>
      <w:r>
        <w:rPr>
          <w:rFonts w:cs="Times New Roman"/>
        </w:rPr>
        <w:t>Durre</w:t>
      </w:r>
      <w:proofErr w:type="spellEnd"/>
      <w:r>
        <w:rPr>
          <w:rFonts w:cs="Times New Roman"/>
        </w:rPr>
        <w:t xml:space="preserve">, S </w:t>
      </w:r>
      <w:proofErr w:type="spellStart"/>
      <w:r>
        <w:rPr>
          <w:rFonts w:cs="Times New Roman"/>
        </w:rPr>
        <w:t>Applequist</w:t>
      </w:r>
      <w:proofErr w:type="spellEnd"/>
      <w:r>
        <w:rPr>
          <w:rFonts w:cs="Times New Roman"/>
        </w:rPr>
        <w:t xml:space="preserve">, M Squires, R </w:t>
      </w:r>
      <w:proofErr w:type="spellStart"/>
      <w:r>
        <w:rPr>
          <w:rFonts w:cs="Times New Roman"/>
        </w:rPr>
        <w:t>Vose</w:t>
      </w:r>
      <w:proofErr w:type="spellEnd"/>
      <w:r>
        <w:rPr>
          <w:rFonts w:cs="Times New Roman"/>
        </w:rPr>
        <w:t xml:space="preserve">, X Yin &amp; R </w:t>
      </w:r>
      <w:proofErr w:type="spellStart"/>
      <w:r>
        <w:rPr>
          <w:rFonts w:cs="Times New Roman"/>
        </w:rPr>
        <w:t>Bilotta</w:t>
      </w:r>
      <w:proofErr w:type="spellEnd"/>
      <w:r>
        <w:rPr>
          <w:rFonts w:cs="Times New Roman"/>
        </w:rPr>
        <w:t xml:space="preserve"> (2010) "NOAA's U.S. Hourly Climate </w:t>
      </w:r>
      <w:proofErr w:type="spellStart"/>
      <w:r>
        <w:rPr>
          <w:rFonts w:cs="Times New Roman"/>
        </w:rPr>
        <w:t>Normals</w:t>
      </w:r>
      <w:proofErr w:type="spellEnd"/>
      <w:r>
        <w:rPr>
          <w:rFonts w:cs="Times New Roman"/>
        </w:rPr>
        <w:t xml:space="preserve"> (1981-2010): Wind Speed and Direction."</w:t>
      </w:r>
      <w:r>
        <w:rPr>
          <w:rStyle w:val="apple-converted-space"/>
          <w:rFonts w:cs="Times New Roman"/>
        </w:rPr>
        <w:t xml:space="preserve">  </w:t>
      </w:r>
      <w:r>
        <w:rPr>
          <w:rFonts w:cs="Times New Roman"/>
        </w:rPr>
        <w:t xml:space="preserve">NOAA National Climatic Data Center. URL </w:t>
      </w:r>
      <w:hyperlink r:id="rId22" w:history="1">
        <w:r>
          <w:rPr>
            <w:rStyle w:val="Hyperlink"/>
            <w:rFonts w:cs="Times New Roman"/>
          </w:rPr>
          <w:t>http://www.ncdc.noaa.gov/cdo-web/datasets/NORMAL_HLY/stations/GHCND:USW00024233/detail</w:t>
        </w:r>
      </w:hyperlink>
      <w:r>
        <w:rPr>
          <w:rFonts w:cs="Times New Roman"/>
        </w:rPr>
        <w:t xml:space="preserve"> Accessed: 6 October 2017. DOI: 10.7289/V5PN93JP.</w:t>
      </w:r>
    </w:p>
    <w:p w14:paraId="0A93F11E" w14:textId="77777777" w:rsidR="009E6D2B" w:rsidRDefault="00BE1995" w:rsidP="009E6D2B">
      <w:pPr>
        <w:pStyle w:val="p1"/>
        <w:rPr>
          <w:rFonts w:cs="Times New Roman"/>
        </w:rPr>
      </w:pPr>
      <w:proofErr w:type="spellStart"/>
      <w:r>
        <w:rPr>
          <w:rFonts w:cs="Times New Roman"/>
        </w:rPr>
        <w:t>Rohweder</w:t>
      </w:r>
      <w:proofErr w:type="spellEnd"/>
      <w:r>
        <w:rPr>
          <w:rFonts w:cs="Times New Roman"/>
        </w:rPr>
        <w:t xml:space="preserve">, J, JT </w:t>
      </w:r>
      <w:proofErr w:type="spellStart"/>
      <w:r>
        <w:rPr>
          <w:rFonts w:cs="Times New Roman"/>
        </w:rPr>
        <w:t>Rogala</w:t>
      </w:r>
      <w:proofErr w:type="spellEnd"/>
      <w:r>
        <w:rPr>
          <w:rFonts w:cs="Times New Roman"/>
        </w:rPr>
        <w:t xml:space="preserve">, BL Johnson, D Anderson, S Clark, F Chamberlin, D Potter &amp; K Runyon (2012) Application of Wind Fetch and Wave Models for Habitat Rehabilitation and Enhancement Projects – 2012 Update. U.S. Army Corps of Engineers, Upper Mississippi River Restoration – Environmental Management Program, Reston, </w:t>
      </w:r>
      <w:proofErr w:type="gramStart"/>
      <w:r>
        <w:rPr>
          <w:rFonts w:cs="Times New Roman"/>
        </w:rPr>
        <w:t>VA</w:t>
      </w:r>
      <w:r>
        <w:rPr>
          <w:rStyle w:val="apple-converted-space"/>
          <w:rFonts w:cs="Times New Roman"/>
        </w:rPr>
        <w:t xml:space="preserve">  </w:t>
      </w:r>
      <w:r>
        <w:rPr>
          <w:rFonts w:cs="Times New Roman"/>
        </w:rPr>
        <w:t>USA</w:t>
      </w:r>
      <w:proofErr w:type="gramEnd"/>
      <w:r>
        <w:rPr>
          <w:rFonts w:cs="Times New Roman"/>
        </w:rPr>
        <w:t>, December 2012. 52 p.</w:t>
      </w:r>
    </w:p>
    <w:p w14:paraId="3F9F81E1" w14:textId="77777777" w:rsidR="009E6D2B" w:rsidRDefault="00FF6D20" w:rsidP="009E6D2B">
      <w:pPr>
        <w:pStyle w:val="p1"/>
        <w:rPr>
          <w:rFonts w:cs="Times New Roman"/>
        </w:rPr>
      </w:pPr>
      <w:r>
        <w:rPr>
          <w:rFonts w:cs="Times New Roman"/>
        </w:rPr>
        <w:t>Smith, JM (1991) Wind-wave generation on restricted fetches. U.S. Army Corps of Engineers, Vicksburg, MS, May 1991. 25 p.</w:t>
      </w:r>
    </w:p>
    <w:p w14:paraId="62D5BA0C" w14:textId="65467C37" w:rsidR="009E6D2B" w:rsidRPr="009E6D2B" w:rsidRDefault="009E6D2B" w:rsidP="009E6D2B">
      <w:pPr>
        <w:pStyle w:val="p1"/>
        <w:rPr>
          <w:rFonts w:cs="Times New Roman"/>
        </w:rPr>
      </w:pPr>
      <w:r>
        <w:rPr>
          <w:rFonts w:cs="Times New Roman"/>
        </w:rPr>
        <w:t xml:space="preserve">Van </w:t>
      </w:r>
      <w:proofErr w:type="spellStart"/>
      <w:r>
        <w:rPr>
          <w:rFonts w:cs="Times New Roman"/>
        </w:rPr>
        <w:t>Wagenen</w:t>
      </w:r>
      <w:proofErr w:type="spellEnd"/>
      <w:r>
        <w:rPr>
          <w:rFonts w:cs="Times New Roman"/>
        </w:rPr>
        <w:t>, RF (2015) Washington Coastal Kelp Resources - Port Townsend to the Columbia River, Summer 2014. Washington Department of Natural Resources, Nearshore Habitat Program, Olympia, WA, 31 March 2015. 29 p</w:t>
      </w:r>
    </w:p>
    <w:p w14:paraId="54D6542E" w14:textId="77777777" w:rsidR="009E6D2B" w:rsidRDefault="009E6D2B" w:rsidP="009E6D2B">
      <w:pPr>
        <w:pStyle w:val="p1"/>
        <w:rPr>
          <w:rFonts w:cs="Times New Roman"/>
        </w:rPr>
      </w:pPr>
      <w:r>
        <w:rPr>
          <w:rFonts w:cs="Times New Roman"/>
        </w:rPr>
        <w:t>WADNR (2014) "Washington State floating kelp inventory of the Strait of Juan de Fuca and outer coast</w:t>
      </w:r>
      <w:proofErr w:type="gramStart"/>
      <w:r>
        <w:rPr>
          <w:rFonts w:cs="Times New Roman"/>
        </w:rPr>
        <w:t>"</w:t>
      </w:r>
      <w:r>
        <w:rPr>
          <w:rStyle w:val="apple-converted-space"/>
          <w:rFonts w:cs="Times New Roman"/>
        </w:rPr>
        <w:t xml:space="preserve">  </w:t>
      </w:r>
      <w:r>
        <w:rPr>
          <w:rFonts w:cs="Times New Roman"/>
        </w:rPr>
        <w:t>Washington</w:t>
      </w:r>
      <w:proofErr w:type="gramEnd"/>
      <w:r>
        <w:rPr>
          <w:rFonts w:cs="Times New Roman"/>
        </w:rPr>
        <w:t xml:space="preserve"> State Department of Natural Resources, Olympia, WA. URL </w:t>
      </w:r>
      <w:hyperlink r:id="rId23" w:history="1">
        <w:r>
          <w:rPr>
            <w:rStyle w:val="Hyperlink"/>
            <w:rFonts w:cs="Times New Roman"/>
          </w:rPr>
          <w:t>https://fortress.wa.gov/dnr/adminsa/gisdata/datadownload/kelp_canopy_strait_coast.zip</w:t>
        </w:r>
      </w:hyperlink>
      <w:r>
        <w:rPr>
          <w:rFonts w:cs="Times New Roman"/>
        </w:rPr>
        <w:t xml:space="preserve"> Accessed: 2 March 2017.</w:t>
      </w:r>
    </w:p>
    <w:p w14:paraId="72072308" w14:textId="3D68556F" w:rsidR="00BE1995" w:rsidRPr="009E6D2B" w:rsidRDefault="009E6D2B" w:rsidP="009E6D2B">
      <w:pPr>
        <w:pStyle w:val="p1"/>
        <w:rPr>
          <w:rFonts w:cs="Times New Roman"/>
        </w:rPr>
      </w:pPr>
      <w:r>
        <w:rPr>
          <w:rFonts w:cs="Times New Roman"/>
        </w:rPr>
        <w:t>WADNR (2017) "Kelp Monitoring - Olympic Peninsula</w:t>
      </w:r>
      <w:proofErr w:type="gramStart"/>
      <w:r>
        <w:rPr>
          <w:rFonts w:cs="Times New Roman"/>
        </w:rPr>
        <w:t>"</w:t>
      </w:r>
      <w:r>
        <w:rPr>
          <w:rStyle w:val="apple-converted-space"/>
          <w:rFonts w:cs="Times New Roman"/>
        </w:rPr>
        <w:t xml:space="preserve">  </w:t>
      </w:r>
      <w:r>
        <w:rPr>
          <w:rFonts w:cs="Times New Roman"/>
        </w:rPr>
        <w:t>Washington</w:t>
      </w:r>
      <w:proofErr w:type="gramEnd"/>
      <w:r>
        <w:rPr>
          <w:rFonts w:cs="Times New Roman"/>
        </w:rPr>
        <w:t xml:space="preserve"> State Department of Natural Resources, Olympia, WA. URL </w:t>
      </w:r>
      <w:hyperlink r:id="rId24" w:history="1">
        <w:r>
          <w:rPr>
            <w:rStyle w:val="Hyperlink"/>
            <w:rFonts w:cs="Times New Roman"/>
          </w:rPr>
          <w:t>http://data-wadnr.opendata.arcgis.com/datasets/kelp-monitoring-olympic-peninsula</w:t>
        </w:r>
      </w:hyperlink>
      <w:r>
        <w:rPr>
          <w:rFonts w:cs="Times New Roman"/>
        </w:rPr>
        <w:t xml:space="preserve"> Accessed: 1 September 2017.</w:t>
      </w:r>
    </w:p>
    <w:p w14:paraId="20C3E207" w14:textId="77777777" w:rsidR="00BE1995" w:rsidRDefault="00BE1995" w:rsidP="003E6C90">
      <w:pPr>
        <w:spacing w:after="0" w:line="480" w:lineRule="auto"/>
        <w:outlineLvl w:val="0"/>
        <w:rPr>
          <w:rFonts w:ascii="Times New Roman" w:hAnsi="Times New Roman" w:cs="Times New Roman"/>
          <w:b/>
          <w:sz w:val="24"/>
          <w:szCs w:val="24"/>
        </w:rPr>
      </w:pPr>
    </w:p>
    <w:p w14:paraId="5655F017" w14:textId="77777777" w:rsidR="00BE1995" w:rsidRPr="004D6174" w:rsidRDefault="00BE1995" w:rsidP="003E6C90">
      <w:pPr>
        <w:spacing w:after="0" w:line="480" w:lineRule="auto"/>
        <w:outlineLvl w:val="0"/>
        <w:rPr>
          <w:rFonts w:ascii="Times New Roman" w:hAnsi="Times New Roman" w:cs="Times New Roman"/>
          <w:b/>
          <w:sz w:val="24"/>
          <w:szCs w:val="24"/>
        </w:rPr>
      </w:pPr>
    </w:p>
    <w:p w14:paraId="3662137C" w14:textId="77777777" w:rsidR="00264EBD" w:rsidRPr="004D6174" w:rsidRDefault="00366B07" w:rsidP="00264EBD">
      <w:pPr>
        <w:pStyle w:val="EndNoteBibliography"/>
        <w:spacing w:after="0"/>
        <w:ind w:left="720" w:hanging="720"/>
        <w:rPr>
          <w:rFonts w:ascii="Times New Roman" w:hAnsi="Times New Roman" w:cs="Times New Roman"/>
        </w:rPr>
      </w:pPr>
      <w:r w:rsidRPr="004D6174">
        <w:rPr>
          <w:rFonts w:ascii="Times New Roman" w:hAnsi="Times New Roman" w:cs="Times New Roman"/>
          <w:sz w:val="24"/>
          <w:szCs w:val="24"/>
        </w:rPr>
        <w:fldChar w:fldCharType="begin"/>
      </w:r>
      <w:r w:rsidRPr="004D6174">
        <w:rPr>
          <w:rFonts w:ascii="Times New Roman" w:hAnsi="Times New Roman" w:cs="Times New Roman"/>
          <w:sz w:val="24"/>
          <w:szCs w:val="24"/>
        </w:rPr>
        <w:instrText xml:space="preserve"> ADDIN EN.REFLIST </w:instrText>
      </w:r>
      <w:r w:rsidRPr="004D6174">
        <w:rPr>
          <w:rFonts w:ascii="Times New Roman" w:hAnsi="Times New Roman" w:cs="Times New Roman"/>
          <w:sz w:val="24"/>
          <w:szCs w:val="24"/>
        </w:rPr>
        <w:fldChar w:fldCharType="separate"/>
      </w:r>
      <w:r w:rsidR="00264EBD" w:rsidRPr="004D6174">
        <w:rPr>
          <w:rFonts w:ascii="Times New Roman" w:hAnsi="Times New Roman" w:cs="Times New Roman"/>
        </w:rPr>
        <w:t xml:space="preserve">Bell, T. W., K. C. Cavanaugh, D. C. Reed, and D. A. Siegel. 2015. Geographical variability in the controls of giant kelp biomass dynamics. Journal of Biogeography </w:t>
      </w:r>
      <w:r w:rsidR="00264EBD" w:rsidRPr="004D6174">
        <w:rPr>
          <w:rFonts w:ascii="Times New Roman" w:hAnsi="Times New Roman" w:cs="Times New Roman"/>
          <w:b/>
        </w:rPr>
        <w:t>42</w:t>
      </w:r>
      <w:r w:rsidR="00264EBD" w:rsidRPr="004D6174">
        <w:rPr>
          <w:rFonts w:ascii="Times New Roman" w:hAnsi="Times New Roman" w:cs="Times New Roman"/>
        </w:rPr>
        <w:t>:2010-2021.</w:t>
      </w:r>
    </w:p>
    <w:p w14:paraId="664C4420"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Breen, P. A., T. A. Carson, J. B. Foster, and E. A. Stewart. 1982. Changes in subtidal community structure associated with British Columbia sea otter transplants. Marine Ecology Progress Series </w:t>
      </w:r>
      <w:r w:rsidRPr="004D6174">
        <w:rPr>
          <w:rFonts w:ascii="Times New Roman" w:hAnsi="Times New Roman" w:cs="Times New Roman"/>
          <w:b/>
        </w:rPr>
        <w:t>7</w:t>
      </w:r>
      <w:r w:rsidRPr="004D6174">
        <w:rPr>
          <w:rFonts w:ascii="Times New Roman" w:hAnsi="Times New Roman" w:cs="Times New Roman"/>
        </w:rPr>
        <w:t>:13-20.</w:t>
      </w:r>
    </w:p>
    <w:p w14:paraId="3198B550"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Carter, S. K., G. R. VanBlaricom, and B. L. Allen. 2007. Testing the generality of the trophic cascade paradigm for sea otters: a case study with kelp forests in northern Washington, USA. Hydrobiologia </w:t>
      </w:r>
      <w:r w:rsidRPr="004D6174">
        <w:rPr>
          <w:rFonts w:ascii="Times New Roman" w:hAnsi="Times New Roman" w:cs="Times New Roman"/>
          <w:b/>
        </w:rPr>
        <w:t>579</w:t>
      </w:r>
      <w:r w:rsidRPr="004D6174">
        <w:rPr>
          <w:rFonts w:ascii="Times New Roman" w:hAnsi="Times New Roman" w:cs="Times New Roman"/>
        </w:rPr>
        <w:t>:233-249.</w:t>
      </w:r>
    </w:p>
    <w:p w14:paraId="19B7A21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Duggins, D. O. 1988. The effects of kelp forests on nearshore environments: biomass, detritus and altered flow. Pages 192-201 </w:t>
      </w:r>
      <w:r w:rsidRPr="004D6174">
        <w:rPr>
          <w:rFonts w:ascii="Times New Roman" w:hAnsi="Times New Roman" w:cs="Times New Roman"/>
          <w:i/>
        </w:rPr>
        <w:t>in</w:t>
      </w:r>
      <w:r w:rsidRPr="004D6174">
        <w:rPr>
          <w:rFonts w:ascii="Times New Roman" w:hAnsi="Times New Roman" w:cs="Times New Roman"/>
        </w:rPr>
        <w:t xml:space="preserve"> G. VanBlaricom and J. Estes, editors. The community ecology of sea otters. Springer-Verlag, Berlin.</w:t>
      </w:r>
    </w:p>
    <w:p w14:paraId="4D43F492" w14:textId="77777777" w:rsidR="00264EBD" w:rsidRPr="004D6174" w:rsidRDefault="00264EBD" w:rsidP="00264EBD">
      <w:pPr>
        <w:pStyle w:val="EndNoteBibliography"/>
        <w:spacing w:after="0"/>
        <w:ind w:left="720" w:hanging="720"/>
        <w:rPr>
          <w:rFonts w:ascii="Times New Roman" w:hAnsi="Times New Roman" w:cs="Times New Roman"/>
          <w:lang w:val="de-DE"/>
        </w:rPr>
      </w:pPr>
      <w:r w:rsidRPr="004D6174">
        <w:rPr>
          <w:rFonts w:ascii="Times New Roman" w:hAnsi="Times New Roman" w:cs="Times New Roman"/>
        </w:rPr>
        <w:t xml:space="preserve">Ebeling, A., and D. Laur. 1988. Fish populations in kelp forests without sea otters: effects of severe storm damage and destructive urchin grazing. Pages 169-191 </w:t>
      </w:r>
      <w:r w:rsidRPr="004D6174">
        <w:rPr>
          <w:rFonts w:ascii="Times New Roman" w:hAnsi="Times New Roman" w:cs="Times New Roman"/>
          <w:i/>
        </w:rPr>
        <w:t>in</w:t>
      </w:r>
      <w:r w:rsidRPr="004D6174">
        <w:rPr>
          <w:rFonts w:ascii="Times New Roman" w:hAnsi="Times New Roman" w:cs="Times New Roman"/>
        </w:rPr>
        <w:t xml:space="preserve"> G. VanBlaricom and J. Estes, editors. The community ecology of sea otters. </w:t>
      </w:r>
      <w:r w:rsidRPr="004D6174">
        <w:rPr>
          <w:rFonts w:ascii="Times New Roman" w:hAnsi="Times New Roman" w:cs="Times New Roman"/>
          <w:lang w:val="de-DE"/>
        </w:rPr>
        <w:t>Springer-Verlag, Berlin.</w:t>
      </w:r>
    </w:p>
    <w:p w14:paraId="024DD3B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lang w:val="de-DE"/>
        </w:rPr>
        <w:lastRenderedPageBreak/>
        <w:t xml:space="preserve">Estes, J. A., and D. O. Duggins. </w:t>
      </w:r>
      <w:r w:rsidRPr="004D6174">
        <w:rPr>
          <w:rFonts w:ascii="Times New Roman" w:hAnsi="Times New Roman" w:cs="Times New Roman"/>
        </w:rPr>
        <w:t xml:space="preserve">1995. Sea otters and kelp forests in Alaska: generality and variation in a community ecological paradigm. Ecological Monographs </w:t>
      </w:r>
      <w:r w:rsidRPr="004D6174">
        <w:rPr>
          <w:rFonts w:ascii="Times New Roman" w:hAnsi="Times New Roman" w:cs="Times New Roman"/>
          <w:b/>
        </w:rPr>
        <w:t>65</w:t>
      </w:r>
      <w:r w:rsidRPr="004D6174">
        <w:rPr>
          <w:rFonts w:ascii="Times New Roman" w:hAnsi="Times New Roman" w:cs="Times New Roman"/>
        </w:rPr>
        <w:t>:75-100.</w:t>
      </w:r>
    </w:p>
    <w:p w14:paraId="770C6B6E"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Estes, J. A., and J. F. Palmisano. 1974. Sea otters: their role in structuring nearshore communities. Science </w:t>
      </w:r>
      <w:r w:rsidRPr="004D6174">
        <w:rPr>
          <w:rFonts w:ascii="Times New Roman" w:hAnsi="Times New Roman" w:cs="Times New Roman"/>
          <w:b/>
        </w:rPr>
        <w:t>185</w:t>
      </w:r>
      <w:r w:rsidRPr="004D6174">
        <w:rPr>
          <w:rFonts w:ascii="Times New Roman" w:hAnsi="Times New Roman" w:cs="Times New Roman"/>
        </w:rPr>
        <w:t>:1058-1060.</w:t>
      </w:r>
    </w:p>
    <w:p w14:paraId="3D7C70DC"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Foster, M. S. 1990. Organization of macroalgal assemblages in the Northeast Pacific - the assumption of homogeneity and the illusion of generality. Hydrobiologia </w:t>
      </w:r>
      <w:r w:rsidRPr="004D6174">
        <w:rPr>
          <w:rFonts w:ascii="Times New Roman" w:hAnsi="Times New Roman" w:cs="Times New Roman"/>
          <w:b/>
        </w:rPr>
        <w:t>192</w:t>
      </w:r>
      <w:r w:rsidRPr="004D6174">
        <w:rPr>
          <w:rFonts w:ascii="Times New Roman" w:hAnsi="Times New Roman" w:cs="Times New Roman"/>
        </w:rPr>
        <w:t>:21-33.</w:t>
      </w:r>
    </w:p>
    <w:p w14:paraId="7CB4AD75"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Jameson, R. J. 1993. Survey of a translocated sea otter population. IUCN Otter Specialist Group Bulletin </w:t>
      </w:r>
      <w:r w:rsidRPr="004D6174">
        <w:rPr>
          <w:rFonts w:ascii="Times New Roman" w:hAnsi="Times New Roman" w:cs="Times New Roman"/>
          <w:b/>
        </w:rPr>
        <w:t>8</w:t>
      </w:r>
      <w:r w:rsidRPr="004D6174">
        <w:rPr>
          <w:rFonts w:ascii="Times New Roman" w:hAnsi="Times New Roman" w:cs="Times New Roman"/>
        </w:rPr>
        <w:t>:2-4.</w:t>
      </w:r>
    </w:p>
    <w:p w14:paraId="5F91E0CB"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Jameson, R. J., and S. Jeffries. 1999. Results of the 1999 survey of the reintroduced sea otter population in Washington State. IUCN Otter Specialist Group Bulletin </w:t>
      </w:r>
      <w:r w:rsidRPr="004D6174">
        <w:rPr>
          <w:rFonts w:ascii="Times New Roman" w:hAnsi="Times New Roman" w:cs="Times New Roman"/>
          <w:b/>
        </w:rPr>
        <w:t>16</w:t>
      </w:r>
      <w:r w:rsidRPr="004D6174">
        <w:rPr>
          <w:rFonts w:ascii="Times New Roman" w:hAnsi="Times New Roman" w:cs="Times New Roman"/>
        </w:rPr>
        <w:t>:79-85.</w:t>
      </w:r>
    </w:p>
    <w:p w14:paraId="4360ED6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Jameson, R. J., K. W. Kenyon, A. M. Johnson, and H. W. Wight. 1982. History and status of translocated sea otter populations in North America. Wildlife Society Bulletin </w:t>
      </w:r>
      <w:r w:rsidRPr="004D6174">
        <w:rPr>
          <w:rFonts w:ascii="Times New Roman" w:hAnsi="Times New Roman" w:cs="Times New Roman"/>
          <w:b/>
        </w:rPr>
        <w:t>10</w:t>
      </w:r>
      <w:r w:rsidRPr="004D6174">
        <w:rPr>
          <w:rFonts w:ascii="Times New Roman" w:hAnsi="Times New Roman" w:cs="Times New Roman"/>
        </w:rPr>
        <w:t>:100-107.</w:t>
      </w:r>
    </w:p>
    <w:p w14:paraId="489A7B5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Jeffries, S., and R. Jameson. 2014. Results of the 2013 survey of the reintroduced sea otter population in Washington State. Washington Department of Fish and Wildlife.</w:t>
      </w:r>
    </w:p>
    <w:p w14:paraId="1BC515B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Knowlton, N. 2004. Multiple "stable" states and the conservation of marine ecosystems. Progress in Oceanography </w:t>
      </w:r>
      <w:r w:rsidRPr="004D6174">
        <w:rPr>
          <w:rFonts w:ascii="Times New Roman" w:hAnsi="Times New Roman" w:cs="Times New Roman"/>
          <w:b/>
        </w:rPr>
        <w:t>60</w:t>
      </w:r>
      <w:r w:rsidRPr="004D6174">
        <w:rPr>
          <w:rFonts w:ascii="Times New Roman" w:hAnsi="Times New Roman" w:cs="Times New Roman"/>
        </w:rPr>
        <w:t>:387-396.</w:t>
      </w:r>
    </w:p>
    <w:p w14:paraId="09D78292"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6E35F456"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Kvitek, R. G., D. Shull, D. Canestro, E. C. Bowlby, and B. L. Troutman. 1989. Sea otters and benthic prey communities in Washington State. Marine Mammal Science </w:t>
      </w:r>
      <w:r w:rsidRPr="004D6174">
        <w:rPr>
          <w:rFonts w:ascii="Times New Roman" w:hAnsi="Times New Roman" w:cs="Times New Roman"/>
          <w:b/>
        </w:rPr>
        <w:t>5</w:t>
      </w:r>
      <w:r w:rsidRPr="004D6174">
        <w:rPr>
          <w:rFonts w:ascii="Times New Roman" w:hAnsi="Times New Roman" w:cs="Times New Roman"/>
        </w:rPr>
        <w:t>:266-280.</w:t>
      </w:r>
    </w:p>
    <w:p w14:paraId="165D875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Lafferty, K. D. 2004. Fishing for lobsters indirectly increases epidemics in sea urchins. Ecological Applications </w:t>
      </w:r>
      <w:r w:rsidRPr="004D6174">
        <w:rPr>
          <w:rFonts w:ascii="Times New Roman" w:hAnsi="Times New Roman" w:cs="Times New Roman"/>
          <w:b/>
        </w:rPr>
        <w:t>14</w:t>
      </w:r>
      <w:r w:rsidRPr="004D6174">
        <w:rPr>
          <w:rFonts w:ascii="Times New Roman" w:hAnsi="Times New Roman" w:cs="Times New Roman"/>
        </w:rPr>
        <w:t>:1566-1573.</w:t>
      </w:r>
    </w:p>
    <w:p w14:paraId="3BBF6102"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Laidre, K. L., R. J. Jameson, E. Gurarie, S. J. Jeffries, and H. Allen. 2009. Spatial habitat use patterns of sea otters in coastal Washington. Journal of Mammalogy </w:t>
      </w:r>
      <w:r w:rsidRPr="004D6174">
        <w:rPr>
          <w:rFonts w:ascii="Times New Roman" w:hAnsi="Times New Roman" w:cs="Times New Roman"/>
          <w:b/>
        </w:rPr>
        <w:t>90</w:t>
      </w:r>
      <w:r w:rsidRPr="004D6174">
        <w:rPr>
          <w:rFonts w:ascii="Times New Roman" w:hAnsi="Times New Roman" w:cs="Times New Roman"/>
        </w:rPr>
        <w:t>:906-917.</w:t>
      </w:r>
    </w:p>
    <w:p w14:paraId="76CF1370"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Lance, M. M., S. A. Richardson, and H. L. Allen. 2004. Washington state recovery plan for the sea otter. Washington Department of Fish and Wildlife, Olympia, WA.</w:t>
      </w:r>
    </w:p>
    <w:p w14:paraId="2BE56977"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Markel, R. W., and J. B. Shurin. 2015. Indirect effects of sea otters on rockfish (</w:t>
      </w:r>
      <w:r w:rsidRPr="004D6174">
        <w:rPr>
          <w:rFonts w:ascii="Times New Roman" w:hAnsi="Times New Roman" w:cs="Times New Roman"/>
          <w:i/>
        </w:rPr>
        <w:t xml:space="preserve">Sebastes </w:t>
      </w:r>
      <w:r w:rsidRPr="004D6174">
        <w:rPr>
          <w:rFonts w:ascii="Times New Roman" w:hAnsi="Times New Roman" w:cs="Times New Roman"/>
        </w:rPr>
        <w:t xml:space="preserve">spp.) in giant kelp forests. Ecology </w:t>
      </w:r>
      <w:r w:rsidRPr="004D6174">
        <w:rPr>
          <w:rFonts w:ascii="Times New Roman" w:hAnsi="Times New Roman" w:cs="Times New Roman"/>
          <w:b/>
        </w:rPr>
        <w:t>96</w:t>
      </w:r>
      <w:r w:rsidRPr="004D6174">
        <w:rPr>
          <w:rFonts w:ascii="Times New Roman" w:hAnsi="Times New Roman" w:cs="Times New Roman"/>
        </w:rPr>
        <w:t>:2877-2890.</w:t>
      </w:r>
    </w:p>
    <w:p w14:paraId="613C761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4D6174">
        <w:rPr>
          <w:rFonts w:ascii="Times New Roman" w:hAnsi="Times New Roman" w:cs="Times New Roman"/>
          <w:b/>
        </w:rPr>
        <w:t>15</w:t>
      </w:r>
      <w:r w:rsidRPr="004D6174">
        <w:rPr>
          <w:rFonts w:ascii="Times New Roman" w:hAnsi="Times New Roman" w:cs="Times New Roman"/>
        </w:rPr>
        <w:t>:1377-1393.</w:t>
      </w:r>
    </w:p>
    <w:p w14:paraId="6B5184BF"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Office of National Marine Sanctuaries. 2008. Olympic Coast National Marine Sanctuary condition report 2008. U.S. Department of Commerce, National Oceanic and Atmospheric Administration, Office of National Marine Sanctuaries, Silver Spring, MD.</w:t>
      </w:r>
    </w:p>
    <w:p w14:paraId="145F38E2"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Paine, R. T. 1969. A note on trophic complexity and community stability. American Naturalist </w:t>
      </w:r>
      <w:r w:rsidRPr="004D6174">
        <w:rPr>
          <w:rFonts w:ascii="Times New Roman" w:hAnsi="Times New Roman" w:cs="Times New Roman"/>
          <w:b/>
        </w:rPr>
        <w:t>103</w:t>
      </w:r>
      <w:r w:rsidRPr="004D6174">
        <w:rPr>
          <w:rFonts w:ascii="Times New Roman" w:hAnsi="Times New Roman" w:cs="Times New Roman"/>
        </w:rPr>
        <w:t>:91-93.</w:t>
      </w:r>
    </w:p>
    <w:p w14:paraId="0370C2D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Pinsky, M. L., G. Guannel, and K. K. Arkema. 2013. Quantifying wave attenuation to inform coastal habitat conservation. Ecosphere </w:t>
      </w:r>
      <w:r w:rsidRPr="004D6174">
        <w:rPr>
          <w:rFonts w:ascii="Times New Roman" w:hAnsi="Times New Roman" w:cs="Times New Roman"/>
          <w:b/>
        </w:rPr>
        <w:t>4</w:t>
      </w:r>
      <w:r w:rsidRPr="004D6174">
        <w:rPr>
          <w:rFonts w:ascii="Times New Roman" w:hAnsi="Times New Roman" w:cs="Times New Roman"/>
        </w:rPr>
        <w:t>.</w:t>
      </w:r>
    </w:p>
    <w:p w14:paraId="080C4269"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Power, M. E., D. Tilman, J. A. Estes, B. A. Menge, W. J. Bond, L. S. Mills, G. Daily, J. C. Castilla, J. Lubchenco, and R. T. Paine. 1996. Challenges in the quest for keystones. BioScience </w:t>
      </w:r>
      <w:r w:rsidRPr="004D6174">
        <w:rPr>
          <w:rFonts w:ascii="Times New Roman" w:hAnsi="Times New Roman" w:cs="Times New Roman"/>
          <w:b/>
        </w:rPr>
        <w:t>46</w:t>
      </w:r>
      <w:r w:rsidRPr="004D6174">
        <w:rPr>
          <w:rFonts w:ascii="Times New Roman" w:hAnsi="Times New Roman" w:cs="Times New Roman"/>
        </w:rPr>
        <w:t>:609-620.</w:t>
      </w:r>
    </w:p>
    <w:p w14:paraId="4BF60BC8"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Reed, D. C., A. Rassweiler, M. H. Carr, K. C. Cavanaugh, D. P. Malone, and D. A. Siegel. 2011. Wave disturbance overwhelms top-down and bottom-up control of primary production in California kelp forests. Ecology </w:t>
      </w:r>
      <w:r w:rsidRPr="004D6174">
        <w:rPr>
          <w:rFonts w:ascii="Times New Roman" w:hAnsi="Times New Roman" w:cs="Times New Roman"/>
          <w:b/>
        </w:rPr>
        <w:t>92</w:t>
      </w:r>
      <w:r w:rsidRPr="004D6174">
        <w:rPr>
          <w:rFonts w:ascii="Times New Roman" w:hAnsi="Times New Roman" w:cs="Times New Roman"/>
        </w:rPr>
        <w:t>:2108-2116.</w:t>
      </w:r>
    </w:p>
    <w:p w14:paraId="518CE4F5"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Reisewitz, S. E., J. A. Estes, and C. A. Simenstad. 2006. Indirect food web interactions: sea otters and kelp forest fishes in the Aleutian archipelago. Oecologia </w:t>
      </w:r>
      <w:r w:rsidRPr="004D6174">
        <w:rPr>
          <w:rFonts w:ascii="Times New Roman" w:hAnsi="Times New Roman" w:cs="Times New Roman"/>
          <w:b/>
        </w:rPr>
        <w:t>146</w:t>
      </w:r>
      <w:r w:rsidRPr="004D6174">
        <w:rPr>
          <w:rFonts w:ascii="Times New Roman" w:hAnsi="Times New Roman" w:cs="Times New Roman"/>
        </w:rPr>
        <w:t>:623-631.</w:t>
      </w:r>
    </w:p>
    <w:p w14:paraId="771FFF39"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Sherman, K., and A. M. Duda. 1999. An ecosystem approach to global assessment and management of coastal waters. Marine Ecology Progress Series </w:t>
      </w:r>
      <w:r w:rsidRPr="004D6174">
        <w:rPr>
          <w:rFonts w:ascii="Times New Roman" w:hAnsi="Times New Roman" w:cs="Times New Roman"/>
          <w:b/>
        </w:rPr>
        <w:t>190</w:t>
      </w:r>
      <w:r w:rsidRPr="004D6174">
        <w:rPr>
          <w:rFonts w:ascii="Times New Roman" w:hAnsi="Times New Roman" w:cs="Times New Roman"/>
        </w:rPr>
        <w:t>:271-287.</w:t>
      </w:r>
    </w:p>
    <w:p w14:paraId="0985A787"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Soulé, M. E., J. A. Estes, J. Berger, and C. M. Del Rio. 2003. Ecological effectiveness: conservation goals for interactive species. Conservation Biology </w:t>
      </w:r>
      <w:r w:rsidRPr="004D6174">
        <w:rPr>
          <w:rFonts w:ascii="Times New Roman" w:hAnsi="Times New Roman" w:cs="Times New Roman"/>
          <w:b/>
        </w:rPr>
        <w:t>17</w:t>
      </w:r>
      <w:r w:rsidRPr="004D6174">
        <w:rPr>
          <w:rFonts w:ascii="Times New Roman" w:hAnsi="Times New Roman" w:cs="Times New Roman"/>
        </w:rPr>
        <w:t>:1238-1250.</w:t>
      </w:r>
    </w:p>
    <w:p w14:paraId="695E3CD1" w14:textId="77777777" w:rsidR="00264EBD" w:rsidRPr="004D6174" w:rsidRDefault="00264EBD" w:rsidP="00264EBD">
      <w:pPr>
        <w:pStyle w:val="EndNoteBibliography"/>
        <w:ind w:left="720" w:hanging="720"/>
        <w:rPr>
          <w:rFonts w:ascii="Times New Roman" w:hAnsi="Times New Roman" w:cs="Times New Roman"/>
        </w:rPr>
      </w:pPr>
      <w:r w:rsidRPr="004D6174">
        <w:rPr>
          <w:rFonts w:ascii="Times New Roman" w:hAnsi="Times New Roman" w:cs="Times New Roman"/>
        </w:rPr>
        <w:lastRenderedPageBreak/>
        <w:t xml:space="preserve">Steneck, R., M. Graham, B. Bourque, D. Corbett, J. Erlandson, J. Estes, and M. Tegner. 2002. Kelp forest ecosystems:  biodiversity, stability, resilience and future. Environmental Conservation </w:t>
      </w:r>
      <w:r w:rsidRPr="004D6174">
        <w:rPr>
          <w:rFonts w:ascii="Times New Roman" w:hAnsi="Times New Roman" w:cs="Times New Roman"/>
          <w:b/>
        </w:rPr>
        <w:t>29</w:t>
      </w:r>
      <w:r w:rsidRPr="004D6174">
        <w:rPr>
          <w:rFonts w:ascii="Times New Roman" w:hAnsi="Times New Roman" w:cs="Times New Roman"/>
        </w:rPr>
        <w:t>:436-459.</w:t>
      </w:r>
    </w:p>
    <w:p w14:paraId="42BEB3D3" w14:textId="191C2FB0" w:rsidR="005365FF" w:rsidRPr="004D6174" w:rsidRDefault="00366B07" w:rsidP="00F55396">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fldChar w:fldCharType="end"/>
      </w:r>
    </w:p>
    <w:p w14:paraId="53A54EAF" w14:textId="77777777" w:rsidR="005365FF" w:rsidRPr="004D6174" w:rsidRDefault="005365FF" w:rsidP="00F55396">
      <w:pPr>
        <w:spacing w:after="0" w:line="480" w:lineRule="auto"/>
        <w:rPr>
          <w:rFonts w:ascii="Times New Roman" w:hAnsi="Times New Roman" w:cs="Times New Roman"/>
          <w:sz w:val="24"/>
          <w:szCs w:val="24"/>
        </w:rPr>
      </w:pPr>
    </w:p>
    <w:p w14:paraId="6F43B43F" w14:textId="77777777" w:rsidR="008F7061" w:rsidRDefault="005365FF"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sidRPr="004D6174">
        <w:rPr>
          <w:rFonts w:ascii="Times New Roman" w:hAnsi="Times New Roman" w:cs="Times New Roman"/>
          <w:sz w:val="24"/>
          <w:szCs w:val="24"/>
        </w:rPr>
        <w:fldChar w:fldCharType="begin"/>
      </w:r>
      <w:r w:rsidRPr="004D6174">
        <w:rPr>
          <w:rFonts w:ascii="Times New Roman" w:hAnsi="Times New Roman" w:cs="Times New Roman"/>
          <w:sz w:val="24"/>
          <w:szCs w:val="24"/>
        </w:rPr>
        <w:instrText xml:space="preserve"> ADDIN PAPERS2_CITATIONS &lt;papers2_bibliography/&gt;</w:instrText>
      </w:r>
      <w:r w:rsidRPr="004D6174">
        <w:rPr>
          <w:rFonts w:ascii="Times New Roman" w:hAnsi="Times New Roman" w:cs="Times New Roman"/>
          <w:sz w:val="24"/>
          <w:szCs w:val="24"/>
        </w:rPr>
        <w:fldChar w:fldCharType="separate"/>
      </w:r>
      <w:proofErr w:type="spellStart"/>
      <w:r w:rsidR="008F7061">
        <w:rPr>
          <w:rFonts w:ascii="Helvetica" w:hAnsi="Helvetica" w:cs="Helvetica"/>
          <w:sz w:val="24"/>
          <w:szCs w:val="24"/>
        </w:rPr>
        <w:t>Arkema</w:t>
      </w:r>
      <w:proofErr w:type="spellEnd"/>
      <w:r w:rsidR="008F7061">
        <w:rPr>
          <w:rFonts w:ascii="Helvetica" w:hAnsi="Helvetica" w:cs="Helvetica"/>
          <w:sz w:val="24"/>
          <w:szCs w:val="24"/>
        </w:rPr>
        <w:t xml:space="preserve"> KK, Reed DC, </w:t>
      </w:r>
      <w:proofErr w:type="spellStart"/>
      <w:r w:rsidR="008F7061">
        <w:rPr>
          <w:rFonts w:ascii="Helvetica" w:hAnsi="Helvetica" w:cs="Helvetica"/>
          <w:sz w:val="24"/>
          <w:szCs w:val="24"/>
        </w:rPr>
        <w:t>Schroeter</w:t>
      </w:r>
      <w:proofErr w:type="spellEnd"/>
      <w:r w:rsidR="008F7061">
        <w:rPr>
          <w:rFonts w:ascii="Helvetica" w:hAnsi="Helvetica" w:cs="Helvetica"/>
          <w:sz w:val="24"/>
          <w:szCs w:val="24"/>
        </w:rPr>
        <w:t xml:space="preserve"> SC (2009) Direct and indirect effects of giant kelp determine benthic community structure and dynamics. Ecology Letters 90:3126–3137</w:t>
      </w:r>
    </w:p>
    <w:p w14:paraId="1366CD26"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Bell TW, Cavanaugh KC, Reed DC, Siegel DA (2015) Geographical variability in the controls of giant kelp biomass dynamics. Journal of Biogeography 42:2010–2021</w:t>
      </w:r>
    </w:p>
    <w:p w14:paraId="69D8F2CF"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 xml:space="preserve">Bellwood DR, Hughes TP, </w:t>
      </w:r>
      <w:proofErr w:type="spellStart"/>
      <w:r>
        <w:rPr>
          <w:rFonts w:ascii="Helvetica" w:hAnsi="Helvetica" w:cs="Helvetica"/>
          <w:sz w:val="24"/>
          <w:szCs w:val="24"/>
        </w:rPr>
        <w:t>Hoey</w:t>
      </w:r>
      <w:proofErr w:type="spellEnd"/>
      <w:r>
        <w:rPr>
          <w:rFonts w:ascii="Helvetica" w:hAnsi="Helvetica" w:cs="Helvetica"/>
          <w:sz w:val="24"/>
          <w:szCs w:val="24"/>
        </w:rPr>
        <w:t xml:space="preserve"> AS (2006) Sleeping functional group drives coral-reef recovery. Current Biology 16:2434–2439</w:t>
      </w:r>
    </w:p>
    <w:p w14:paraId="42E7DE65"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proofErr w:type="spellStart"/>
      <w:r>
        <w:rPr>
          <w:rFonts w:ascii="Helvetica" w:hAnsi="Helvetica" w:cs="Helvetica"/>
          <w:sz w:val="24"/>
          <w:szCs w:val="24"/>
        </w:rPr>
        <w:t>Eisenlord</w:t>
      </w:r>
      <w:proofErr w:type="spellEnd"/>
      <w:r>
        <w:rPr>
          <w:rFonts w:ascii="Helvetica" w:hAnsi="Helvetica" w:cs="Helvetica"/>
          <w:sz w:val="24"/>
          <w:szCs w:val="24"/>
        </w:rPr>
        <w:t xml:space="preserve"> ME, </w:t>
      </w:r>
      <w:proofErr w:type="spellStart"/>
      <w:r>
        <w:rPr>
          <w:rFonts w:ascii="Helvetica" w:hAnsi="Helvetica" w:cs="Helvetica"/>
          <w:sz w:val="24"/>
          <w:szCs w:val="24"/>
        </w:rPr>
        <w:t>Groner</w:t>
      </w:r>
      <w:proofErr w:type="spellEnd"/>
      <w:r>
        <w:rPr>
          <w:rFonts w:ascii="Helvetica" w:hAnsi="Helvetica" w:cs="Helvetica"/>
          <w:sz w:val="24"/>
          <w:szCs w:val="24"/>
        </w:rPr>
        <w:t xml:space="preserve"> ML, Yoshioka RM, Elliott J, Maynard J, </w:t>
      </w:r>
      <w:proofErr w:type="spellStart"/>
      <w:r>
        <w:rPr>
          <w:rFonts w:ascii="Helvetica" w:hAnsi="Helvetica" w:cs="Helvetica"/>
          <w:sz w:val="24"/>
          <w:szCs w:val="24"/>
        </w:rPr>
        <w:t>Fradkin</w:t>
      </w:r>
      <w:proofErr w:type="spellEnd"/>
      <w:r>
        <w:rPr>
          <w:rFonts w:ascii="Helvetica" w:hAnsi="Helvetica" w:cs="Helvetica"/>
          <w:sz w:val="24"/>
          <w:szCs w:val="24"/>
        </w:rPr>
        <w:t xml:space="preserve"> S, Turner M, </w:t>
      </w:r>
      <w:proofErr w:type="spellStart"/>
      <w:r>
        <w:rPr>
          <w:rFonts w:ascii="Helvetica" w:hAnsi="Helvetica" w:cs="Helvetica"/>
          <w:sz w:val="24"/>
          <w:szCs w:val="24"/>
        </w:rPr>
        <w:t>Pyne</w:t>
      </w:r>
      <w:proofErr w:type="spellEnd"/>
      <w:r>
        <w:rPr>
          <w:rFonts w:ascii="Helvetica" w:hAnsi="Helvetica" w:cs="Helvetica"/>
          <w:sz w:val="24"/>
          <w:szCs w:val="24"/>
        </w:rPr>
        <w:t xml:space="preserve"> K, </w:t>
      </w:r>
      <w:proofErr w:type="spellStart"/>
      <w:r>
        <w:rPr>
          <w:rFonts w:ascii="Helvetica" w:hAnsi="Helvetica" w:cs="Helvetica"/>
          <w:sz w:val="24"/>
          <w:szCs w:val="24"/>
        </w:rPr>
        <w:t>Rivlin</w:t>
      </w:r>
      <w:proofErr w:type="spellEnd"/>
      <w:r>
        <w:rPr>
          <w:rFonts w:ascii="Helvetica" w:hAnsi="Helvetica" w:cs="Helvetica"/>
          <w:sz w:val="24"/>
          <w:szCs w:val="24"/>
        </w:rPr>
        <w:t xml:space="preserve"> N, van </w:t>
      </w:r>
      <w:proofErr w:type="spellStart"/>
      <w:r>
        <w:rPr>
          <w:rFonts w:ascii="Helvetica" w:hAnsi="Helvetica" w:cs="Helvetica"/>
          <w:sz w:val="24"/>
          <w:szCs w:val="24"/>
        </w:rPr>
        <w:t>Hooidonk</w:t>
      </w:r>
      <w:proofErr w:type="spellEnd"/>
      <w:r>
        <w:rPr>
          <w:rFonts w:ascii="Helvetica" w:hAnsi="Helvetica" w:cs="Helvetica"/>
          <w:sz w:val="24"/>
          <w:szCs w:val="24"/>
        </w:rPr>
        <w:t xml:space="preserve"> R, </w:t>
      </w:r>
      <w:proofErr w:type="spellStart"/>
      <w:r>
        <w:rPr>
          <w:rFonts w:ascii="Helvetica" w:hAnsi="Helvetica" w:cs="Helvetica"/>
          <w:sz w:val="24"/>
          <w:szCs w:val="24"/>
        </w:rPr>
        <w:t>Harvell</w:t>
      </w:r>
      <w:proofErr w:type="spellEnd"/>
      <w:r>
        <w:rPr>
          <w:rFonts w:ascii="Helvetica" w:hAnsi="Helvetica" w:cs="Helvetica"/>
          <w:sz w:val="24"/>
          <w:szCs w:val="24"/>
        </w:rPr>
        <w:t xml:space="preserve"> CD (2016) Ochre star mortality during the 2014 wasting disease epizootic: role of population size structure and temperature. Philosophical Transactions of the Royal Society B: Biological Sciences 371:20150212</w:t>
      </w:r>
    </w:p>
    <w:p w14:paraId="544B9172"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proofErr w:type="spellStart"/>
      <w:r>
        <w:rPr>
          <w:rFonts w:ascii="Helvetica" w:hAnsi="Helvetica" w:cs="Helvetica"/>
          <w:sz w:val="24"/>
          <w:szCs w:val="24"/>
        </w:rPr>
        <w:t>Filbee</w:t>
      </w:r>
      <w:proofErr w:type="spellEnd"/>
      <w:r>
        <w:rPr>
          <w:rFonts w:ascii="Helvetica" w:hAnsi="Helvetica" w:cs="Helvetica"/>
          <w:sz w:val="24"/>
          <w:szCs w:val="24"/>
        </w:rPr>
        <w:t xml:space="preserve">-Dexter K, </w:t>
      </w:r>
      <w:proofErr w:type="spellStart"/>
      <w:r>
        <w:rPr>
          <w:rFonts w:ascii="Helvetica" w:hAnsi="Helvetica" w:cs="Helvetica"/>
          <w:sz w:val="24"/>
          <w:szCs w:val="24"/>
        </w:rPr>
        <w:t>Scheibling</w:t>
      </w:r>
      <w:proofErr w:type="spellEnd"/>
      <w:r>
        <w:rPr>
          <w:rFonts w:ascii="Helvetica" w:hAnsi="Helvetica" w:cs="Helvetica"/>
          <w:sz w:val="24"/>
          <w:szCs w:val="24"/>
        </w:rPr>
        <w:t xml:space="preserve"> RE (2014) Sea urchin barrens as alternative stable states of collapsed kelp ecosystems. Mar </w:t>
      </w:r>
      <w:proofErr w:type="spellStart"/>
      <w:r>
        <w:rPr>
          <w:rFonts w:ascii="Helvetica" w:hAnsi="Helvetica" w:cs="Helvetica"/>
          <w:sz w:val="24"/>
          <w:szCs w:val="24"/>
        </w:rPr>
        <w:t>Ecol</w:t>
      </w:r>
      <w:proofErr w:type="spellEnd"/>
      <w:r>
        <w:rPr>
          <w:rFonts w:ascii="Helvetica" w:hAnsi="Helvetica" w:cs="Helvetica"/>
          <w:sz w:val="24"/>
          <w:szCs w:val="24"/>
        </w:rPr>
        <w:t xml:space="preserve"> </w:t>
      </w:r>
      <w:proofErr w:type="spellStart"/>
      <w:r>
        <w:rPr>
          <w:rFonts w:ascii="Helvetica" w:hAnsi="Helvetica" w:cs="Helvetica"/>
          <w:sz w:val="24"/>
          <w:szCs w:val="24"/>
        </w:rPr>
        <w:t>Prog</w:t>
      </w:r>
      <w:proofErr w:type="spellEnd"/>
      <w:r>
        <w:rPr>
          <w:rFonts w:ascii="Helvetica" w:hAnsi="Helvetica" w:cs="Helvetica"/>
          <w:sz w:val="24"/>
          <w:szCs w:val="24"/>
        </w:rPr>
        <w:t xml:space="preserve"> </w:t>
      </w:r>
      <w:proofErr w:type="spellStart"/>
      <w:r>
        <w:rPr>
          <w:rFonts w:ascii="Helvetica" w:hAnsi="Helvetica" w:cs="Helvetica"/>
          <w:sz w:val="24"/>
          <w:szCs w:val="24"/>
        </w:rPr>
        <w:t>Ser</w:t>
      </w:r>
      <w:proofErr w:type="spellEnd"/>
      <w:r>
        <w:rPr>
          <w:rFonts w:ascii="Helvetica" w:hAnsi="Helvetica" w:cs="Helvetica"/>
          <w:sz w:val="24"/>
          <w:szCs w:val="24"/>
        </w:rPr>
        <w:t xml:space="preserve"> 495:1–25</w:t>
      </w:r>
    </w:p>
    <w:p w14:paraId="7217AA90"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 xml:space="preserve">Hughes BB, </w:t>
      </w:r>
      <w:proofErr w:type="spellStart"/>
      <w:r>
        <w:rPr>
          <w:rFonts w:ascii="Helvetica" w:hAnsi="Helvetica" w:cs="Helvetica"/>
          <w:sz w:val="24"/>
          <w:szCs w:val="24"/>
        </w:rPr>
        <w:t>Eby</w:t>
      </w:r>
      <w:proofErr w:type="spellEnd"/>
      <w:r>
        <w:rPr>
          <w:rFonts w:ascii="Helvetica" w:hAnsi="Helvetica" w:cs="Helvetica"/>
          <w:sz w:val="24"/>
          <w:szCs w:val="24"/>
        </w:rPr>
        <w:t xml:space="preserve"> R, Van Dyke E, Tinker MT, Marks CI, Johnson KS, Wasson K (2013) Recovery of a top predator mediates negative eutrophic effects on seagrass. Proceedings of the National Academy of Sciences 110:15313–15318</w:t>
      </w:r>
    </w:p>
    <w:p w14:paraId="10F74296"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 xml:space="preserve">Kenner MC, Estes JA, Tinker MT, Bodkin JL, Cowen RK, Harrold C, Hatfield BB, Novak M, </w:t>
      </w:r>
      <w:proofErr w:type="spellStart"/>
      <w:r>
        <w:rPr>
          <w:rFonts w:ascii="Helvetica" w:hAnsi="Helvetica" w:cs="Helvetica"/>
          <w:sz w:val="24"/>
          <w:szCs w:val="24"/>
        </w:rPr>
        <w:t>Rassweiler</w:t>
      </w:r>
      <w:proofErr w:type="spellEnd"/>
      <w:r>
        <w:rPr>
          <w:rFonts w:ascii="Helvetica" w:hAnsi="Helvetica" w:cs="Helvetica"/>
          <w:sz w:val="24"/>
          <w:szCs w:val="24"/>
        </w:rPr>
        <w:t xml:space="preserve"> A, Reed DC (2013) A multi‐decade time series of kelp forest community structure at San Nicolas Island, California (USA). Ecology Letters 94:2654–2654</w:t>
      </w:r>
    </w:p>
    <w:p w14:paraId="78C23A19"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proofErr w:type="spellStart"/>
      <w:r>
        <w:rPr>
          <w:rFonts w:ascii="Helvetica" w:hAnsi="Helvetica" w:cs="Helvetica"/>
          <w:sz w:val="24"/>
          <w:szCs w:val="24"/>
        </w:rPr>
        <w:t>Kvitek</w:t>
      </w:r>
      <w:proofErr w:type="spellEnd"/>
      <w:r>
        <w:rPr>
          <w:rFonts w:ascii="Helvetica" w:hAnsi="Helvetica" w:cs="Helvetica"/>
          <w:sz w:val="24"/>
          <w:szCs w:val="24"/>
        </w:rPr>
        <w:t xml:space="preserve"> RG, Shull D, </w:t>
      </w:r>
      <w:proofErr w:type="spellStart"/>
      <w:r>
        <w:rPr>
          <w:rFonts w:ascii="Helvetica" w:hAnsi="Helvetica" w:cs="Helvetica"/>
          <w:sz w:val="24"/>
          <w:szCs w:val="24"/>
        </w:rPr>
        <w:t>Canestro</w:t>
      </w:r>
      <w:proofErr w:type="spellEnd"/>
      <w:r>
        <w:rPr>
          <w:rFonts w:ascii="Helvetica" w:hAnsi="Helvetica" w:cs="Helvetica"/>
          <w:sz w:val="24"/>
          <w:szCs w:val="24"/>
        </w:rPr>
        <w:t xml:space="preserve"> D, Bowlby EC, Troutman BL (1998) Sea otters and benthic prey communities in Washington state. Marine Mammal Science 5:266–280</w:t>
      </w:r>
    </w:p>
    <w:p w14:paraId="4E3BC778"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proofErr w:type="spellStart"/>
      <w:r>
        <w:rPr>
          <w:rFonts w:ascii="Helvetica" w:hAnsi="Helvetica" w:cs="Helvetica"/>
          <w:sz w:val="24"/>
          <w:szCs w:val="24"/>
        </w:rPr>
        <w:t>Laidre</w:t>
      </w:r>
      <w:proofErr w:type="spellEnd"/>
      <w:r>
        <w:rPr>
          <w:rFonts w:ascii="Helvetica" w:hAnsi="Helvetica" w:cs="Helvetica"/>
          <w:sz w:val="24"/>
          <w:szCs w:val="24"/>
        </w:rPr>
        <w:t xml:space="preserve"> KL, Jameson RJ, </w:t>
      </w:r>
      <w:proofErr w:type="spellStart"/>
      <w:r>
        <w:rPr>
          <w:rFonts w:ascii="Helvetica" w:hAnsi="Helvetica" w:cs="Helvetica"/>
          <w:sz w:val="24"/>
          <w:szCs w:val="24"/>
        </w:rPr>
        <w:t>Demaster</w:t>
      </w:r>
      <w:proofErr w:type="spellEnd"/>
      <w:r>
        <w:rPr>
          <w:rFonts w:ascii="Helvetica" w:hAnsi="Helvetica" w:cs="Helvetica"/>
          <w:sz w:val="24"/>
          <w:szCs w:val="24"/>
        </w:rPr>
        <w:t xml:space="preserve"> DP (2001) An estimation of carrying capacity for sea otters along the California coast. Marine Mammal Science 17:294–309</w:t>
      </w:r>
    </w:p>
    <w:p w14:paraId="66602022"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proofErr w:type="spellStart"/>
      <w:r>
        <w:rPr>
          <w:rFonts w:ascii="Helvetica" w:hAnsi="Helvetica" w:cs="Helvetica"/>
          <w:sz w:val="24"/>
          <w:szCs w:val="24"/>
        </w:rPr>
        <w:t>Laidre</w:t>
      </w:r>
      <w:proofErr w:type="spellEnd"/>
      <w:r>
        <w:rPr>
          <w:rFonts w:ascii="Helvetica" w:hAnsi="Helvetica" w:cs="Helvetica"/>
          <w:sz w:val="24"/>
          <w:szCs w:val="24"/>
        </w:rPr>
        <w:t xml:space="preserve"> KL, Jameson RJ, Jeffries SJ, Hobbs RC, Bowlby CE, </w:t>
      </w:r>
      <w:proofErr w:type="spellStart"/>
      <w:r>
        <w:rPr>
          <w:rFonts w:ascii="Helvetica" w:hAnsi="Helvetica" w:cs="Helvetica"/>
          <w:sz w:val="24"/>
          <w:szCs w:val="24"/>
        </w:rPr>
        <w:t>VanBlaricom</w:t>
      </w:r>
      <w:proofErr w:type="spellEnd"/>
      <w:r>
        <w:rPr>
          <w:rFonts w:ascii="Helvetica" w:hAnsi="Helvetica" w:cs="Helvetica"/>
          <w:sz w:val="24"/>
          <w:szCs w:val="24"/>
        </w:rPr>
        <w:t xml:space="preserve"> GR (2002) Estimates of carrying capacity for sea otters in Washington state. Wildlife Society Bulletin 30:1172–1181</w:t>
      </w:r>
    </w:p>
    <w:p w14:paraId="10BD9484"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 xml:space="preserve">Legendre P, </w:t>
      </w:r>
      <w:proofErr w:type="spellStart"/>
      <w:r>
        <w:rPr>
          <w:rFonts w:ascii="Helvetica" w:hAnsi="Helvetica" w:cs="Helvetica"/>
          <w:sz w:val="24"/>
          <w:szCs w:val="24"/>
        </w:rPr>
        <w:t>Borcard</w:t>
      </w:r>
      <w:proofErr w:type="spellEnd"/>
      <w:r>
        <w:rPr>
          <w:rFonts w:ascii="Helvetica" w:hAnsi="Helvetica" w:cs="Helvetica"/>
          <w:sz w:val="24"/>
          <w:szCs w:val="24"/>
        </w:rPr>
        <w:t xml:space="preserve"> D, Peres-</w:t>
      </w:r>
      <w:proofErr w:type="spellStart"/>
      <w:r>
        <w:rPr>
          <w:rFonts w:ascii="Helvetica" w:hAnsi="Helvetica" w:cs="Helvetica"/>
          <w:sz w:val="24"/>
          <w:szCs w:val="24"/>
        </w:rPr>
        <w:t>Neto</w:t>
      </w:r>
      <w:proofErr w:type="spellEnd"/>
      <w:r>
        <w:rPr>
          <w:rFonts w:ascii="Helvetica" w:hAnsi="Helvetica" w:cs="Helvetica"/>
          <w:sz w:val="24"/>
          <w:szCs w:val="24"/>
        </w:rPr>
        <w:t xml:space="preserve"> PR (2005) ANALYZING BETA DIVERSITY: </w:t>
      </w:r>
      <w:r>
        <w:rPr>
          <w:rFonts w:ascii="Helvetica" w:hAnsi="Helvetica" w:cs="Helvetica"/>
          <w:sz w:val="24"/>
          <w:szCs w:val="24"/>
        </w:rPr>
        <w:lastRenderedPageBreak/>
        <w:t>PARTITIONING THE SPATIAL VARIATION OF COMMUNITY COMPOSITION DATA. Ecological Monographs 75:435–450</w:t>
      </w:r>
    </w:p>
    <w:p w14:paraId="53F74F76"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Mann KH (1973) Seaweeds: Their Productivity and Strategy for Growth: The role of large marine algae in coastal productivity is far more important than has been suspected. Science 182:975–981</w:t>
      </w:r>
    </w:p>
    <w:p w14:paraId="51B054F5"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 xml:space="preserve">Mantua N, Hare S, Zhang Y, Wallace J, Francis R (1997) A Pacific </w:t>
      </w:r>
      <w:proofErr w:type="spellStart"/>
      <w:r>
        <w:rPr>
          <w:rFonts w:ascii="Helvetica" w:hAnsi="Helvetica" w:cs="Helvetica"/>
          <w:sz w:val="24"/>
          <w:szCs w:val="24"/>
        </w:rPr>
        <w:t>interdecadal</w:t>
      </w:r>
      <w:proofErr w:type="spellEnd"/>
      <w:r>
        <w:rPr>
          <w:rFonts w:ascii="Helvetica" w:hAnsi="Helvetica" w:cs="Helvetica"/>
          <w:sz w:val="24"/>
          <w:szCs w:val="24"/>
        </w:rPr>
        <w:t xml:space="preserve"> climate oscillation with impacts on salmon production. Bulletin of the American Meteorological Society 78:1069–1079</w:t>
      </w:r>
    </w:p>
    <w:p w14:paraId="74B814D7"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Mantua NJ, Hare SR (2002) The Pacific Decadal Oscillation. Journal of Oceanography 58:35–44</w:t>
      </w:r>
    </w:p>
    <w:p w14:paraId="55047424"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 xml:space="preserve">Markel RW, </w:t>
      </w:r>
      <w:proofErr w:type="spellStart"/>
      <w:r>
        <w:rPr>
          <w:rFonts w:ascii="Helvetica" w:hAnsi="Helvetica" w:cs="Helvetica"/>
          <w:sz w:val="24"/>
          <w:szCs w:val="24"/>
        </w:rPr>
        <w:t>Shurin</w:t>
      </w:r>
      <w:proofErr w:type="spellEnd"/>
      <w:r>
        <w:rPr>
          <w:rFonts w:ascii="Helvetica" w:hAnsi="Helvetica" w:cs="Helvetica"/>
          <w:sz w:val="24"/>
          <w:szCs w:val="24"/>
        </w:rPr>
        <w:t xml:space="preserve"> JB (2015) Indirect effects of sea otters on rockfish (Sebastes spp.) in giant kelp forests. Ecology Letters 96:2877–2890</w:t>
      </w:r>
    </w:p>
    <w:p w14:paraId="26E8629F"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proofErr w:type="spellStart"/>
      <w:r>
        <w:rPr>
          <w:rFonts w:ascii="Helvetica" w:hAnsi="Helvetica" w:cs="Helvetica"/>
          <w:sz w:val="24"/>
          <w:szCs w:val="24"/>
        </w:rPr>
        <w:t>Petraitis</w:t>
      </w:r>
      <w:proofErr w:type="spellEnd"/>
      <w:r>
        <w:rPr>
          <w:rFonts w:ascii="Helvetica" w:hAnsi="Helvetica" w:cs="Helvetica"/>
          <w:sz w:val="24"/>
          <w:szCs w:val="24"/>
        </w:rPr>
        <w:t xml:space="preserve"> PS, </w:t>
      </w:r>
      <w:proofErr w:type="spellStart"/>
      <w:r>
        <w:rPr>
          <w:rFonts w:ascii="Helvetica" w:hAnsi="Helvetica" w:cs="Helvetica"/>
          <w:sz w:val="24"/>
          <w:szCs w:val="24"/>
        </w:rPr>
        <w:t>Methratta</w:t>
      </w:r>
      <w:proofErr w:type="spellEnd"/>
      <w:r>
        <w:rPr>
          <w:rFonts w:ascii="Helvetica" w:hAnsi="Helvetica" w:cs="Helvetica"/>
          <w:sz w:val="24"/>
          <w:szCs w:val="24"/>
        </w:rPr>
        <w:t xml:space="preserve"> ET, </w:t>
      </w:r>
      <w:proofErr w:type="spellStart"/>
      <w:r>
        <w:rPr>
          <w:rFonts w:ascii="Helvetica" w:hAnsi="Helvetica" w:cs="Helvetica"/>
          <w:sz w:val="24"/>
          <w:szCs w:val="24"/>
        </w:rPr>
        <w:t>Rhile</w:t>
      </w:r>
      <w:proofErr w:type="spellEnd"/>
      <w:r>
        <w:rPr>
          <w:rFonts w:ascii="Helvetica" w:hAnsi="Helvetica" w:cs="Helvetica"/>
          <w:sz w:val="24"/>
          <w:szCs w:val="24"/>
        </w:rPr>
        <w:t xml:space="preserve"> EC, </w:t>
      </w:r>
      <w:proofErr w:type="spellStart"/>
      <w:r>
        <w:rPr>
          <w:rFonts w:ascii="Helvetica" w:hAnsi="Helvetica" w:cs="Helvetica"/>
          <w:sz w:val="24"/>
          <w:szCs w:val="24"/>
        </w:rPr>
        <w:t>Vidargas</w:t>
      </w:r>
      <w:proofErr w:type="spellEnd"/>
      <w:r>
        <w:rPr>
          <w:rFonts w:ascii="Helvetica" w:hAnsi="Helvetica" w:cs="Helvetica"/>
          <w:sz w:val="24"/>
          <w:szCs w:val="24"/>
        </w:rPr>
        <w:t xml:space="preserve"> NA, Dudgeon SR Experimental confirmation of multiple community states in a marine ecosystem. </w:t>
      </w:r>
      <w:proofErr w:type="spellStart"/>
      <w:r>
        <w:rPr>
          <w:rFonts w:ascii="Helvetica" w:hAnsi="Helvetica" w:cs="Helvetica"/>
          <w:sz w:val="24"/>
          <w:szCs w:val="24"/>
        </w:rPr>
        <w:t>Oecologia</w:t>
      </w:r>
      <w:proofErr w:type="spellEnd"/>
      <w:r>
        <w:rPr>
          <w:rFonts w:ascii="Helvetica" w:hAnsi="Helvetica" w:cs="Helvetica"/>
          <w:sz w:val="24"/>
          <w:szCs w:val="24"/>
        </w:rPr>
        <w:t xml:space="preserve"> 161:139–148</w:t>
      </w:r>
    </w:p>
    <w:p w14:paraId="3C1C2390"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proofErr w:type="spellStart"/>
      <w:r>
        <w:rPr>
          <w:rFonts w:ascii="Helvetica" w:hAnsi="Helvetica" w:cs="Helvetica"/>
          <w:sz w:val="24"/>
          <w:szCs w:val="24"/>
        </w:rPr>
        <w:t>Pfister</w:t>
      </w:r>
      <w:proofErr w:type="spellEnd"/>
      <w:r>
        <w:rPr>
          <w:rFonts w:ascii="Helvetica" w:hAnsi="Helvetica" w:cs="Helvetica"/>
          <w:sz w:val="24"/>
          <w:szCs w:val="24"/>
        </w:rPr>
        <w:t xml:space="preserve"> CA, Berry HD, Mumford T (2017) The dynamics of kelp forests in the Northeast Pacific Ocean and the relationship with environmental drivers. J Ecology </w:t>
      </w:r>
      <w:proofErr w:type="gramStart"/>
      <w:r>
        <w:rPr>
          <w:rFonts w:ascii="Helvetica" w:hAnsi="Helvetica" w:cs="Helvetica"/>
          <w:sz w:val="24"/>
          <w:szCs w:val="24"/>
        </w:rPr>
        <w:t>In</w:t>
      </w:r>
      <w:proofErr w:type="gramEnd"/>
      <w:r>
        <w:rPr>
          <w:rFonts w:ascii="Helvetica" w:hAnsi="Helvetica" w:cs="Helvetica"/>
          <w:sz w:val="24"/>
          <w:szCs w:val="24"/>
        </w:rPr>
        <w:t xml:space="preserve"> Press</w:t>
      </w:r>
    </w:p>
    <w:p w14:paraId="1E8D0ED3"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Pinsky ML, Fogarty M (2012) Lagged social-ecological responses to climate and range shifts in fisheries. Climatic Change 115:883–891</w:t>
      </w:r>
    </w:p>
    <w:p w14:paraId="247E8162"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 xml:space="preserve">Reed DC, </w:t>
      </w:r>
      <w:proofErr w:type="spellStart"/>
      <w:r>
        <w:rPr>
          <w:rFonts w:ascii="Helvetica" w:hAnsi="Helvetica" w:cs="Helvetica"/>
          <w:sz w:val="24"/>
          <w:szCs w:val="24"/>
        </w:rPr>
        <w:t>Rassweiler</w:t>
      </w:r>
      <w:proofErr w:type="spellEnd"/>
      <w:r>
        <w:rPr>
          <w:rFonts w:ascii="Helvetica" w:hAnsi="Helvetica" w:cs="Helvetica"/>
          <w:sz w:val="24"/>
          <w:szCs w:val="24"/>
        </w:rPr>
        <w:t xml:space="preserve"> A, </w:t>
      </w:r>
      <w:proofErr w:type="spellStart"/>
      <w:r>
        <w:rPr>
          <w:rFonts w:ascii="Helvetica" w:hAnsi="Helvetica" w:cs="Helvetica"/>
          <w:sz w:val="24"/>
          <w:szCs w:val="24"/>
        </w:rPr>
        <w:t>Carr</w:t>
      </w:r>
      <w:proofErr w:type="spellEnd"/>
      <w:r>
        <w:rPr>
          <w:rFonts w:ascii="Helvetica" w:hAnsi="Helvetica" w:cs="Helvetica"/>
          <w:sz w:val="24"/>
          <w:szCs w:val="24"/>
        </w:rPr>
        <w:t xml:space="preserve"> MH, Cavanaugh KC, Malone DP, Siegel DA (2011) Wave disturbance overwhelms top‐down and bottom‐up control of primary production in California kelp forests. Ecology Letters 92:2108–2116</w:t>
      </w:r>
    </w:p>
    <w:p w14:paraId="24364014"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 xml:space="preserve">Sergio F, Schmitz OJ, Krebs CJ, Holt RD, </w:t>
      </w:r>
      <w:proofErr w:type="spellStart"/>
      <w:r>
        <w:rPr>
          <w:rFonts w:ascii="Helvetica" w:hAnsi="Helvetica" w:cs="Helvetica"/>
          <w:sz w:val="24"/>
          <w:szCs w:val="24"/>
        </w:rPr>
        <w:t>Heithaus</w:t>
      </w:r>
      <w:proofErr w:type="spellEnd"/>
      <w:r>
        <w:rPr>
          <w:rFonts w:ascii="Helvetica" w:hAnsi="Helvetica" w:cs="Helvetica"/>
          <w:sz w:val="24"/>
          <w:szCs w:val="24"/>
        </w:rPr>
        <w:t xml:space="preserve"> MR, </w:t>
      </w:r>
      <w:proofErr w:type="spellStart"/>
      <w:r>
        <w:rPr>
          <w:rFonts w:ascii="Helvetica" w:hAnsi="Helvetica" w:cs="Helvetica"/>
          <w:sz w:val="24"/>
          <w:szCs w:val="24"/>
        </w:rPr>
        <w:t>Wirsing</w:t>
      </w:r>
      <w:proofErr w:type="spellEnd"/>
      <w:r>
        <w:rPr>
          <w:rFonts w:ascii="Helvetica" w:hAnsi="Helvetica" w:cs="Helvetica"/>
          <w:sz w:val="24"/>
          <w:szCs w:val="24"/>
        </w:rPr>
        <w:t xml:space="preserve"> AJ, Ripple WJ, Ritchie E, </w:t>
      </w:r>
      <w:proofErr w:type="spellStart"/>
      <w:r>
        <w:rPr>
          <w:rFonts w:ascii="Helvetica" w:hAnsi="Helvetica" w:cs="Helvetica"/>
          <w:sz w:val="24"/>
          <w:szCs w:val="24"/>
        </w:rPr>
        <w:t>Ainley</w:t>
      </w:r>
      <w:proofErr w:type="spellEnd"/>
      <w:r>
        <w:rPr>
          <w:rFonts w:ascii="Helvetica" w:hAnsi="Helvetica" w:cs="Helvetica"/>
          <w:sz w:val="24"/>
          <w:szCs w:val="24"/>
        </w:rPr>
        <w:t xml:space="preserve"> D, Oro D, </w:t>
      </w:r>
      <w:proofErr w:type="spellStart"/>
      <w:r>
        <w:rPr>
          <w:rFonts w:ascii="Helvetica" w:hAnsi="Helvetica" w:cs="Helvetica"/>
          <w:sz w:val="24"/>
          <w:szCs w:val="24"/>
        </w:rPr>
        <w:t>Jhala</w:t>
      </w:r>
      <w:proofErr w:type="spellEnd"/>
      <w:r>
        <w:rPr>
          <w:rFonts w:ascii="Helvetica" w:hAnsi="Helvetica" w:cs="Helvetica"/>
          <w:sz w:val="24"/>
          <w:szCs w:val="24"/>
        </w:rPr>
        <w:t xml:space="preserve"> Y, </w:t>
      </w:r>
      <w:proofErr w:type="spellStart"/>
      <w:r>
        <w:rPr>
          <w:rFonts w:ascii="Helvetica" w:hAnsi="Helvetica" w:cs="Helvetica"/>
          <w:sz w:val="24"/>
          <w:szCs w:val="24"/>
        </w:rPr>
        <w:t>Hiraldo</w:t>
      </w:r>
      <w:proofErr w:type="spellEnd"/>
      <w:r>
        <w:rPr>
          <w:rFonts w:ascii="Helvetica" w:hAnsi="Helvetica" w:cs="Helvetica"/>
          <w:sz w:val="24"/>
          <w:szCs w:val="24"/>
        </w:rPr>
        <w:t xml:space="preserve"> F, </w:t>
      </w:r>
      <w:proofErr w:type="spellStart"/>
      <w:r>
        <w:rPr>
          <w:rFonts w:ascii="Helvetica" w:hAnsi="Helvetica" w:cs="Helvetica"/>
          <w:sz w:val="24"/>
          <w:szCs w:val="24"/>
        </w:rPr>
        <w:t>Korpimäki</w:t>
      </w:r>
      <w:proofErr w:type="spellEnd"/>
      <w:r>
        <w:rPr>
          <w:rFonts w:ascii="Helvetica" w:hAnsi="Helvetica" w:cs="Helvetica"/>
          <w:sz w:val="24"/>
          <w:szCs w:val="24"/>
        </w:rPr>
        <w:t xml:space="preserve"> E (2014) Towards a cohesive, holistic view of top predation: a definition, synthesis and perspective. </w:t>
      </w:r>
      <w:proofErr w:type="spellStart"/>
      <w:r>
        <w:rPr>
          <w:rFonts w:ascii="Helvetica" w:hAnsi="Helvetica" w:cs="Helvetica"/>
          <w:sz w:val="24"/>
          <w:szCs w:val="24"/>
        </w:rPr>
        <w:t>Oikos</w:t>
      </w:r>
      <w:proofErr w:type="spellEnd"/>
      <w:r>
        <w:rPr>
          <w:rFonts w:ascii="Helvetica" w:hAnsi="Helvetica" w:cs="Helvetica"/>
          <w:sz w:val="24"/>
          <w:szCs w:val="24"/>
        </w:rPr>
        <w:t xml:space="preserve"> 123:1234–1243</w:t>
      </w:r>
    </w:p>
    <w:p w14:paraId="504510F0"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proofErr w:type="spellStart"/>
      <w:r>
        <w:rPr>
          <w:rFonts w:ascii="Helvetica" w:hAnsi="Helvetica" w:cs="Helvetica"/>
          <w:sz w:val="24"/>
          <w:szCs w:val="24"/>
        </w:rPr>
        <w:t>Stier</w:t>
      </w:r>
      <w:proofErr w:type="spellEnd"/>
      <w:r>
        <w:rPr>
          <w:rFonts w:ascii="Helvetica" w:hAnsi="Helvetica" w:cs="Helvetica"/>
          <w:sz w:val="24"/>
          <w:szCs w:val="24"/>
        </w:rPr>
        <w:t xml:space="preserve"> AC, </w:t>
      </w:r>
      <w:proofErr w:type="spellStart"/>
      <w:r>
        <w:rPr>
          <w:rFonts w:ascii="Helvetica" w:hAnsi="Helvetica" w:cs="Helvetica"/>
          <w:sz w:val="24"/>
          <w:szCs w:val="24"/>
        </w:rPr>
        <w:t>Samhouri</w:t>
      </w:r>
      <w:proofErr w:type="spellEnd"/>
      <w:r>
        <w:rPr>
          <w:rFonts w:ascii="Helvetica" w:hAnsi="Helvetica" w:cs="Helvetica"/>
          <w:sz w:val="24"/>
          <w:szCs w:val="24"/>
        </w:rPr>
        <w:t xml:space="preserve"> JF, Novak M, Marshall KN, Ward EJ, Holt RD, Levin PS (2016) Ecosystem context and historical contingency in apex predator recoveries. Science Advances </w:t>
      </w:r>
      <w:proofErr w:type="gramStart"/>
      <w:r>
        <w:rPr>
          <w:rFonts w:ascii="Helvetica" w:hAnsi="Helvetica" w:cs="Helvetica"/>
          <w:sz w:val="24"/>
          <w:szCs w:val="24"/>
        </w:rPr>
        <w:t>2:e</w:t>
      </w:r>
      <w:proofErr w:type="gramEnd"/>
      <w:r>
        <w:rPr>
          <w:rFonts w:ascii="Helvetica" w:hAnsi="Helvetica" w:cs="Helvetica"/>
          <w:sz w:val="24"/>
          <w:szCs w:val="24"/>
        </w:rPr>
        <w:t>1501769</w:t>
      </w:r>
    </w:p>
    <w:p w14:paraId="04A7A095"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Walker KA, Davis JW, Duffield DA (2008) Activity Budgets and Prey Consumption of Sea Otters (&lt;I&gt;</w:t>
      </w:r>
      <w:proofErr w:type="spellStart"/>
      <w:r>
        <w:rPr>
          <w:rFonts w:ascii="Helvetica" w:hAnsi="Helvetica" w:cs="Helvetica"/>
          <w:sz w:val="24"/>
          <w:szCs w:val="24"/>
        </w:rPr>
        <w:t>Enhydra</w:t>
      </w:r>
      <w:proofErr w:type="spellEnd"/>
      <w:r>
        <w:rPr>
          <w:rFonts w:ascii="Helvetica" w:hAnsi="Helvetica" w:cs="Helvetica"/>
          <w:sz w:val="24"/>
          <w:szCs w:val="24"/>
        </w:rPr>
        <w:t xml:space="preserve"> </w:t>
      </w:r>
      <w:proofErr w:type="spellStart"/>
      <w:r>
        <w:rPr>
          <w:rFonts w:ascii="Helvetica" w:hAnsi="Helvetica" w:cs="Helvetica"/>
          <w:sz w:val="24"/>
          <w:szCs w:val="24"/>
        </w:rPr>
        <w:t>lutris</w:t>
      </w:r>
      <w:proofErr w:type="spellEnd"/>
      <w:r>
        <w:rPr>
          <w:rFonts w:ascii="Helvetica" w:hAnsi="Helvetica" w:cs="Helvetica"/>
          <w:sz w:val="24"/>
          <w:szCs w:val="24"/>
        </w:rPr>
        <w:t xml:space="preserve"> </w:t>
      </w:r>
      <w:proofErr w:type="spellStart"/>
      <w:r>
        <w:rPr>
          <w:rFonts w:ascii="Helvetica" w:hAnsi="Helvetica" w:cs="Helvetica"/>
          <w:sz w:val="24"/>
          <w:szCs w:val="24"/>
        </w:rPr>
        <w:t>kenyoni</w:t>
      </w:r>
      <w:proofErr w:type="spellEnd"/>
      <w:r>
        <w:rPr>
          <w:rFonts w:ascii="Helvetica" w:hAnsi="Helvetica" w:cs="Helvetica"/>
          <w:sz w:val="24"/>
          <w:szCs w:val="24"/>
        </w:rPr>
        <w:t>&lt;/I&gt;) in Washington. Aquatic Mammals 34:393–401</w:t>
      </w:r>
    </w:p>
    <w:p w14:paraId="2DC81BFE"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 xml:space="preserve">Watson J, Estes JA (2011) Stability, resilience, and phase shifts in rocky subtidal communities along the west coast of Vancouver Island, Canada. Ecological </w:t>
      </w:r>
      <w:r>
        <w:rPr>
          <w:rFonts w:ascii="Helvetica" w:hAnsi="Helvetica" w:cs="Helvetica"/>
          <w:sz w:val="24"/>
          <w:szCs w:val="24"/>
        </w:rPr>
        <w:lastRenderedPageBreak/>
        <w:t>Monographs 81:215–239</w:t>
      </w:r>
    </w:p>
    <w:p w14:paraId="70E6AB06" w14:textId="77777777" w:rsidR="008F7061" w:rsidRDefault="008F7061"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proofErr w:type="spellStart"/>
      <w:r>
        <w:rPr>
          <w:rFonts w:ascii="Helvetica" w:hAnsi="Helvetica" w:cs="Helvetica"/>
          <w:sz w:val="24"/>
          <w:szCs w:val="24"/>
        </w:rPr>
        <w:t>Wilmers</w:t>
      </w:r>
      <w:proofErr w:type="spellEnd"/>
      <w:r>
        <w:rPr>
          <w:rFonts w:ascii="Helvetica" w:hAnsi="Helvetica" w:cs="Helvetica"/>
          <w:sz w:val="24"/>
          <w:szCs w:val="24"/>
        </w:rPr>
        <w:t xml:space="preserve"> CC, Estes JA, Edwards M, </w:t>
      </w:r>
      <w:proofErr w:type="spellStart"/>
      <w:r>
        <w:rPr>
          <w:rFonts w:ascii="Helvetica" w:hAnsi="Helvetica" w:cs="Helvetica"/>
          <w:sz w:val="24"/>
          <w:szCs w:val="24"/>
        </w:rPr>
        <w:t>Laidre</w:t>
      </w:r>
      <w:proofErr w:type="spellEnd"/>
      <w:r>
        <w:rPr>
          <w:rFonts w:ascii="Helvetica" w:hAnsi="Helvetica" w:cs="Helvetica"/>
          <w:sz w:val="24"/>
          <w:szCs w:val="24"/>
        </w:rPr>
        <w:t xml:space="preserve"> KL, </w:t>
      </w:r>
      <w:proofErr w:type="spellStart"/>
      <w:r>
        <w:rPr>
          <w:rFonts w:ascii="Helvetica" w:hAnsi="Helvetica" w:cs="Helvetica"/>
          <w:sz w:val="24"/>
          <w:szCs w:val="24"/>
        </w:rPr>
        <w:t>Konar</w:t>
      </w:r>
      <w:proofErr w:type="spellEnd"/>
      <w:r>
        <w:rPr>
          <w:rFonts w:ascii="Helvetica" w:hAnsi="Helvetica" w:cs="Helvetica"/>
          <w:sz w:val="24"/>
          <w:szCs w:val="24"/>
        </w:rPr>
        <w:t xml:space="preserve"> B (2012) Do trophic cascades affect the storage and flux of atmospheric carbon? An analysis of sea otters and kelp forests. Frontiers in Ecology and the Environment 10:409–415</w:t>
      </w:r>
    </w:p>
    <w:p w14:paraId="548B8257" w14:textId="14431005" w:rsidR="00F55396" w:rsidRDefault="005365FF" w:rsidP="008F70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fldChar w:fldCharType="end"/>
      </w:r>
    </w:p>
    <w:p w14:paraId="6AD7006A" w14:textId="77777777" w:rsidR="003A6675" w:rsidRDefault="003A6675"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p>
    <w:p w14:paraId="08C74892" w14:textId="612AA648" w:rsidR="003A6675" w:rsidRDefault="003A6675"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Pr>
          <w:rFonts w:ascii="Times New Roman" w:hAnsi="Times New Roman" w:cs="Times New Roman"/>
          <w:sz w:val="24"/>
          <w:szCs w:val="24"/>
        </w:rPr>
        <w:t>WAVE SUPPLEMENT</w:t>
      </w:r>
    </w:p>
    <w:p w14:paraId="5AB67BCB" w14:textId="77777777" w:rsidR="003A6675" w:rsidRDefault="003A6675" w:rsidP="003A6675">
      <w:pPr>
        <w:pStyle w:val="NormalWeb"/>
        <w:spacing w:before="0" w:beforeAutospacing="0" w:after="0" w:afterAutospacing="0"/>
      </w:pPr>
      <w:r>
        <w:rPr>
          <w:rFonts w:ascii="Cambria" w:hAnsi="Cambria"/>
          <w:color w:val="000000"/>
        </w:rPr>
        <w:t>Used Waves (</w:t>
      </w:r>
      <w:proofErr w:type="spellStart"/>
      <w:r>
        <w:rPr>
          <w:rFonts w:ascii="Cambria" w:hAnsi="Cambria"/>
          <w:color w:val="000000"/>
        </w:rPr>
        <w:t>Rohweder</w:t>
      </w:r>
      <w:proofErr w:type="spellEnd"/>
      <w:r>
        <w:rPr>
          <w:rFonts w:ascii="Cambria" w:hAnsi="Cambria"/>
          <w:color w:val="000000"/>
        </w:rPr>
        <w:t xml:space="preserve"> et al. 2012) Tool in </w:t>
      </w:r>
      <w:proofErr w:type="spellStart"/>
      <w:r>
        <w:rPr>
          <w:rFonts w:ascii="Cambria" w:hAnsi="Cambria"/>
          <w:color w:val="000000"/>
        </w:rPr>
        <w:t>ArcCatalog</w:t>
      </w:r>
      <w:proofErr w:type="spellEnd"/>
    </w:p>
    <w:p w14:paraId="25B7F410" w14:textId="77777777" w:rsidR="003A6675" w:rsidRDefault="003A6675" w:rsidP="003A6675">
      <w:pPr>
        <w:pStyle w:val="NormalWeb"/>
        <w:spacing w:before="0" w:beforeAutospacing="0" w:after="0" w:afterAutospacing="0"/>
      </w:pPr>
      <w:r>
        <w:rPr>
          <w:rFonts w:ascii="Cambria" w:hAnsi="Cambria"/>
          <w:color w:val="000000"/>
        </w:rPr>
        <w:t>Used “Fetch Model” tool to calculate fetch distances for each of the (30???) m grid cells.</w:t>
      </w:r>
    </w:p>
    <w:p w14:paraId="1D1AD112" w14:textId="77777777" w:rsidR="003A6675" w:rsidRDefault="003A6675" w:rsidP="003A6675">
      <w:pPr>
        <w:pStyle w:val="NormalWeb"/>
        <w:numPr>
          <w:ilvl w:val="0"/>
          <w:numId w:val="4"/>
        </w:numPr>
        <w:spacing w:before="0" w:beforeAutospacing="0" w:after="0" w:afterAutospacing="0"/>
        <w:textAlignment w:val="baseline"/>
        <w:rPr>
          <w:rFonts w:ascii="Cambria" w:hAnsi="Cambria"/>
          <w:color w:val="000000"/>
        </w:rPr>
      </w:pPr>
      <w:proofErr w:type="spellStart"/>
      <w:r>
        <w:rPr>
          <w:rFonts w:ascii="Cambria" w:hAnsi="Cambria"/>
          <w:color w:val="000000"/>
        </w:rPr>
        <w:t>ArcToolbox</w:t>
      </w:r>
      <w:proofErr w:type="spellEnd"/>
      <w:r>
        <w:rPr>
          <w:rFonts w:ascii="Cambria" w:hAnsi="Cambria"/>
          <w:color w:val="000000"/>
        </w:rPr>
        <w:t xml:space="preserve"> -&gt; Waves (2012) -&gt; Fetch Model</w:t>
      </w:r>
    </w:p>
    <w:p w14:paraId="28D36F6A" w14:textId="77777777" w:rsidR="003A6675" w:rsidRDefault="003A6675" w:rsidP="003A6675">
      <w:pPr>
        <w:pStyle w:val="NormalWeb"/>
        <w:numPr>
          <w:ilvl w:val="0"/>
          <w:numId w:val="4"/>
        </w:numPr>
        <w:spacing w:before="0" w:beforeAutospacing="0" w:after="0" w:afterAutospacing="0"/>
        <w:textAlignment w:val="baseline"/>
        <w:rPr>
          <w:rFonts w:ascii="Cambria" w:hAnsi="Cambria"/>
          <w:color w:val="000000"/>
        </w:rPr>
      </w:pPr>
      <w:r>
        <w:rPr>
          <w:rFonts w:ascii="Cambria" w:hAnsi="Cambria"/>
          <w:color w:val="000000"/>
        </w:rPr>
        <w:t>Land/Water Interface Polygons</w:t>
      </w:r>
    </w:p>
    <w:p w14:paraId="5266011C" w14:textId="77777777" w:rsidR="003A6675" w:rsidRDefault="003A6675" w:rsidP="003A6675">
      <w:pPr>
        <w:pStyle w:val="NormalWeb"/>
        <w:numPr>
          <w:ilvl w:val="1"/>
          <w:numId w:val="5"/>
        </w:numPr>
        <w:spacing w:before="0" w:beforeAutospacing="0" w:after="0" w:afterAutospacing="0"/>
        <w:textAlignment w:val="baseline"/>
        <w:rPr>
          <w:rFonts w:ascii="Cambria" w:hAnsi="Cambria"/>
          <w:color w:val="000000"/>
        </w:rPr>
      </w:pPr>
      <w:r>
        <w:rPr>
          <w:rFonts w:ascii="Cambria" w:hAnsi="Cambria"/>
          <w:color w:val="000000"/>
        </w:rPr>
        <w:t>Created custom Lambert Azimuthal Equal Area projection to conserve area</w:t>
      </w:r>
    </w:p>
    <w:p w14:paraId="2E457394" w14:textId="77777777" w:rsidR="003A6675" w:rsidRDefault="003A6675" w:rsidP="003A6675">
      <w:pPr>
        <w:pStyle w:val="NormalWeb"/>
        <w:numPr>
          <w:ilvl w:val="1"/>
          <w:numId w:val="5"/>
        </w:numPr>
        <w:spacing w:before="0" w:beforeAutospacing="0" w:after="0" w:afterAutospacing="0"/>
        <w:textAlignment w:val="baseline"/>
        <w:rPr>
          <w:rFonts w:ascii="Cambria" w:hAnsi="Cambria"/>
          <w:color w:val="000000"/>
        </w:rPr>
      </w:pPr>
      <w:r>
        <w:rPr>
          <w:rFonts w:ascii="Cambria" w:hAnsi="Cambria"/>
          <w:color w:val="000000"/>
        </w:rPr>
        <w:t>Don’t need detailed coastline for areas outside study regions, just need general coast for calculating fetch</w:t>
      </w:r>
    </w:p>
    <w:p w14:paraId="396FB787" w14:textId="77777777" w:rsidR="003A6675" w:rsidRDefault="003A6675" w:rsidP="003A6675">
      <w:pPr>
        <w:pStyle w:val="NormalWeb"/>
        <w:numPr>
          <w:ilvl w:val="1"/>
          <w:numId w:val="5"/>
        </w:numPr>
        <w:spacing w:before="0" w:beforeAutospacing="0" w:after="0" w:afterAutospacing="0"/>
        <w:textAlignment w:val="baseline"/>
        <w:rPr>
          <w:rFonts w:ascii="Cambria" w:hAnsi="Cambria"/>
          <w:color w:val="000000"/>
        </w:rPr>
      </w:pPr>
      <w:r>
        <w:rPr>
          <w:rFonts w:ascii="Cambria" w:hAnsi="Cambria"/>
          <w:color w:val="000000"/>
        </w:rPr>
        <w:t xml:space="preserve">Used CUSP shoreline starting </w:t>
      </w:r>
      <w:proofErr w:type="gramStart"/>
      <w:r>
        <w:rPr>
          <w:rFonts w:ascii="Cambria" w:hAnsi="Cambria"/>
          <w:color w:val="000000"/>
        </w:rPr>
        <w:t>at  44</w:t>
      </w:r>
      <w:proofErr w:type="gramEnd"/>
      <w:r>
        <w:rPr>
          <w:rFonts w:ascii="Cambria" w:hAnsi="Cambria"/>
          <w:color w:val="000000"/>
        </w:rPr>
        <w:t xml:space="preserve">.617822° N </w:t>
      </w:r>
      <w:proofErr w:type="spellStart"/>
      <w:r>
        <w:rPr>
          <w:rFonts w:ascii="Cambria" w:hAnsi="Cambria"/>
          <w:color w:val="000000"/>
        </w:rPr>
        <w:t>lat</w:t>
      </w:r>
      <w:proofErr w:type="spellEnd"/>
      <w:r>
        <w:rPr>
          <w:rFonts w:ascii="Cambria" w:hAnsi="Cambria"/>
          <w:color w:val="000000"/>
        </w:rPr>
        <w:t xml:space="preserve"> (Yaquina Bay), ending at -122.753876° W </w:t>
      </w:r>
      <w:proofErr w:type="spellStart"/>
      <w:r>
        <w:rPr>
          <w:rFonts w:ascii="Cambria" w:hAnsi="Cambria"/>
          <w:color w:val="000000"/>
        </w:rPr>
        <w:t>lon</w:t>
      </w:r>
      <w:proofErr w:type="spellEnd"/>
      <w:r>
        <w:rPr>
          <w:rFonts w:ascii="Cambria" w:hAnsi="Cambria"/>
          <w:color w:val="000000"/>
        </w:rPr>
        <w:t xml:space="preserve">/48.144213° N </w:t>
      </w:r>
      <w:proofErr w:type="spellStart"/>
      <w:r>
        <w:rPr>
          <w:rFonts w:ascii="Cambria" w:hAnsi="Cambria"/>
          <w:color w:val="000000"/>
        </w:rPr>
        <w:t>lat</w:t>
      </w:r>
      <w:proofErr w:type="spellEnd"/>
      <w:r>
        <w:rPr>
          <w:rFonts w:ascii="Cambria" w:hAnsi="Cambria"/>
          <w:color w:val="000000"/>
        </w:rPr>
        <w:t xml:space="preserve"> (Point Wilson)</w:t>
      </w:r>
    </w:p>
    <w:p w14:paraId="0DE089D1" w14:textId="77777777" w:rsidR="003A6675" w:rsidRDefault="003A6675" w:rsidP="003A6675">
      <w:pPr>
        <w:pStyle w:val="NormalWeb"/>
        <w:numPr>
          <w:ilvl w:val="1"/>
          <w:numId w:val="5"/>
        </w:numPr>
        <w:spacing w:before="0" w:beforeAutospacing="0" w:after="0" w:afterAutospacing="0"/>
        <w:textAlignment w:val="baseline"/>
        <w:rPr>
          <w:rFonts w:ascii="Cambria" w:hAnsi="Cambria"/>
          <w:color w:val="000000"/>
        </w:rPr>
      </w:pPr>
      <w:r>
        <w:rPr>
          <w:rFonts w:ascii="Cambria" w:hAnsi="Cambria"/>
          <w:color w:val="000000"/>
        </w:rPr>
        <w:t>Used heavily modified GSHHS_h_l1 polygons for Puget Sound, BC, Vancouver Island and SE AK</w:t>
      </w:r>
    </w:p>
    <w:p w14:paraId="7A13CD3F" w14:textId="77777777" w:rsidR="003A6675" w:rsidRDefault="003A6675" w:rsidP="003A6675">
      <w:pPr>
        <w:pStyle w:val="NormalWeb"/>
        <w:numPr>
          <w:ilvl w:val="1"/>
          <w:numId w:val="5"/>
        </w:numPr>
        <w:spacing w:before="0" w:beforeAutospacing="0" w:after="0" w:afterAutospacing="0"/>
        <w:textAlignment w:val="baseline"/>
        <w:rPr>
          <w:rFonts w:ascii="Cambria" w:hAnsi="Cambria"/>
          <w:color w:val="000000"/>
        </w:rPr>
      </w:pPr>
      <w:r>
        <w:rPr>
          <w:rFonts w:ascii="Cambria" w:hAnsi="Cambria"/>
          <w:color w:val="000000"/>
        </w:rPr>
        <w:t>Used GSHHS_i_l1 for coast south of Yaquina</w:t>
      </w:r>
    </w:p>
    <w:p w14:paraId="64B5DE2C" w14:textId="77777777" w:rsidR="003A6675" w:rsidRDefault="003A6675" w:rsidP="003A6675">
      <w:pPr>
        <w:pStyle w:val="NormalWeb"/>
        <w:numPr>
          <w:ilvl w:val="1"/>
          <w:numId w:val="5"/>
        </w:numPr>
        <w:spacing w:before="0" w:beforeAutospacing="0" w:after="0" w:afterAutospacing="0"/>
        <w:textAlignment w:val="baseline"/>
        <w:rPr>
          <w:rFonts w:ascii="Cambria" w:hAnsi="Cambria"/>
          <w:color w:val="000000"/>
        </w:rPr>
      </w:pPr>
      <w:r>
        <w:rPr>
          <w:rFonts w:ascii="Cambria" w:hAnsi="Cambria"/>
          <w:color w:val="000000"/>
        </w:rPr>
        <w:t>Created 1000 km geodesic buffer using vertices from C:\aifiles\Ecosystem_Sci\Sea_otters\Distance_Matrix\CUSP_shoreline_sp_m.shp</w:t>
      </w:r>
    </w:p>
    <w:p w14:paraId="30193A97" w14:textId="77777777" w:rsidR="003A6675" w:rsidRDefault="003A6675" w:rsidP="003A6675">
      <w:pPr>
        <w:pStyle w:val="NormalWeb"/>
        <w:numPr>
          <w:ilvl w:val="1"/>
          <w:numId w:val="5"/>
        </w:numPr>
        <w:spacing w:before="0" w:beforeAutospacing="0" w:after="0" w:afterAutospacing="0"/>
        <w:textAlignment w:val="baseline"/>
        <w:rPr>
          <w:rFonts w:ascii="Cambria" w:hAnsi="Cambria"/>
          <w:color w:val="000000"/>
        </w:rPr>
      </w:pPr>
      <w:r>
        <w:rPr>
          <w:rFonts w:ascii="Cambria" w:hAnsi="Cambria"/>
          <w:color w:val="000000"/>
        </w:rPr>
        <w:t>NOTE: Do NOT use wave exposure predictions for shoreline not included in this stretch, which starts at -124.236978°/47.283499° (~Point Grenville) and ends at -123.962343°/48.164818° (~just west of West Twin River mouth), as it will not extend fetch distances to a maximum of 1000 km.</w:t>
      </w:r>
    </w:p>
    <w:p w14:paraId="52E98F51" w14:textId="77777777" w:rsidR="003A6675" w:rsidRDefault="003A6675" w:rsidP="003A6675">
      <w:pPr>
        <w:pStyle w:val="NormalWeb"/>
        <w:numPr>
          <w:ilvl w:val="1"/>
          <w:numId w:val="5"/>
        </w:numPr>
        <w:spacing w:before="0" w:beforeAutospacing="0" w:after="0" w:afterAutospacing="0"/>
        <w:textAlignment w:val="baseline"/>
        <w:rPr>
          <w:rFonts w:ascii="Cambria" w:hAnsi="Cambria"/>
          <w:color w:val="000000"/>
        </w:rPr>
      </w:pPr>
      <w:r>
        <w:rPr>
          <w:rFonts w:ascii="Cambria" w:hAnsi="Cambria"/>
          <w:color w:val="000000"/>
        </w:rPr>
        <w:t>Did a union on 1000 km buffer of shoreline polygon with the composite land polygon shapefile and did extensive editing of features to create modeling surface for waves tool</w:t>
      </w:r>
    </w:p>
    <w:p w14:paraId="652BF5CF" w14:textId="77777777" w:rsidR="003A6675" w:rsidRDefault="003A6675" w:rsidP="003A6675">
      <w:pPr>
        <w:pStyle w:val="NormalWeb"/>
        <w:numPr>
          <w:ilvl w:val="1"/>
          <w:numId w:val="5"/>
        </w:numPr>
        <w:spacing w:before="0" w:beforeAutospacing="0" w:after="0" w:afterAutospacing="0"/>
        <w:textAlignment w:val="baseline"/>
        <w:rPr>
          <w:rFonts w:ascii="Cambria" w:hAnsi="Cambria"/>
          <w:color w:val="000000"/>
        </w:rPr>
      </w:pPr>
      <w:r>
        <w:rPr>
          <w:rFonts w:ascii="Cambria" w:hAnsi="Cambria"/>
          <w:color w:val="000000"/>
        </w:rPr>
        <w:t>Merged all island polygons ≤2 m2 with water polygon</w:t>
      </w:r>
    </w:p>
    <w:p w14:paraId="6281E8CE" w14:textId="77777777" w:rsidR="003A6675" w:rsidRDefault="003A6675" w:rsidP="003A6675">
      <w:pPr>
        <w:pStyle w:val="NormalWeb"/>
        <w:numPr>
          <w:ilvl w:val="1"/>
          <w:numId w:val="5"/>
        </w:numPr>
        <w:spacing w:before="0" w:beforeAutospacing="0" w:after="0" w:afterAutospacing="0"/>
        <w:textAlignment w:val="baseline"/>
        <w:rPr>
          <w:rFonts w:ascii="Cambria" w:hAnsi="Cambria"/>
          <w:color w:val="000000"/>
        </w:rPr>
      </w:pPr>
      <w:r>
        <w:rPr>
          <w:rFonts w:ascii="Cambria" w:hAnsi="Cambria"/>
          <w:color w:val="000000"/>
        </w:rPr>
        <w:t>Exported to ARC/INFO coverage to repair topological errors and created regular rectangle around area</w:t>
      </w:r>
    </w:p>
    <w:p w14:paraId="2CCD022D" w14:textId="77777777" w:rsidR="003A6675" w:rsidRDefault="003A6675" w:rsidP="003A6675">
      <w:pPr>
        <w:pStyle w:val="NormalWeb"/>
        <w:numPr>
          <w:ilvl w:val="0"/>
          <w:numId w:val="5"/>
        </w:numPr>
        <w:spacing w:before="0" w:beforeAutospacing="0" w:after="0" w:afterAutospacing="0"/>
        <w:textAlignment w:val="baseline"/>
        <w:rPr>
          <w:rFonts w:ascii="Cambria" w:hAnsi="Cambria"/>
          <w:color w:val="000000"/>
        </w:rPr>
      </w:pPr>
      <w:r>
        <w:rPr>
          <w:rFonts w:ascii="Cambria" w:hAnsi="Cambria"/>
          <w:color w:val="000000"/>
        </w:rPr>
        <w:t>Land/Water Raster = C:\aifiles\Ecosystem_Sci\Waves\hybrid_land (USGS DLG shoreline in USA and NASA shoreline for Canada)</w:t>
      </w:r>
    </w:p>
    <w:p w14:paraId="4FD93BEF" w14:textId="77777777" w:rsidR="003A6675" w:rsidRDefault="003A6675" w:rsidP="003A6675">
      <w:pPr>
        <w:pStyle w:val="NormalWeb"/>
        <w:numPr>
          <w:ilvl w:val="1"/>
          <w:numId w:val="6"/>
        </w:numPr>
        <w:spacing w:before="0" w:beforeAutospacing="0" w:after="0" w:afterAutospacing="0"/>
        <w:textAlignment w:val="baseline"/>
        <w:rPr>
          <w:rFonts w:ascii="Cambria" w:hAnsi="Cambria"/>
          <w:color w:val="000000"/>
        </w:rPr>
      </w:pPr>
      <w:r>
        <w:rPr>
          <w:rFonts w:ascii="Cambria" w:hAnsi="Cambria"/>
          <w:color w:val="000000"/>
        </w:rPr>
        <w:t>Land = 10</w:t>
      </w:r>
    </w:p>
    <w:p w14:paraId="5BDD1385" w14:textId="77777777" w:rsidR="003A6675" w:rsidRDefault="003A6675" w:rsidP="003A6675">
      <w:pPr>
        <w:pStyle w:val="NormalWeb"/>
        <w:numPr>
          <w:ilvl w:val="1"/>
          <w:numId w:val="6"/>
        </w:numPr>
        <w:spacing w:before="0" w:beforeAutospacing="0" w:after="0" w:afterAutospacing="0"/>
        <w:textAlignment w:val="baseline"/>
        <w:rPr>
          <w:rFonts w:ascii="Cambria" w:hAnsi="Cambria"/>
          <w:color w:val="000000"/>
        </w:rPr>
      </w:pPr>
      <w:r>
        <w:rPr>
          <w:rFonts w:ascii="Cambria" w:hAnsi="Cambria"/>
          <w:color w:val="000000"/>
        </w:rPr>
        <w:t>Water = 0</w:t>
      </w:r>
    </w:p>
    <w:p w14:paraId="4B42AB09" w14:textId="77777777" w:rsidR="003A6675" w:rsidRDefault="003A6675" w:rsidP="003A6675">
      <w:pPr>
        <w:pStyle w:val="NormalWeb"/>
        <w:numPr>
          <w:ilvl w:val="1"/>
          <w:numId w:val="6"/>
        </w:numPr>
        <w:spacing w:before="0" w:beforeAutospacing="0" w:after="0" w:afterAutospacing="0"/>
        <w:textAlignment w:val="baseline"/>
        <w:rPr>
          <w:rFonts w:ascii="Cambria" w:hAnsi="Cambria"/>
          <w:color w:val="000000"/>
        </w:rPr>
      </w:pPr>
      <w:r>
        <w:rPr>
          <w:rFonts w:ascii="Cambria" w:hAnsi="Cambria"/>
          <w:color w:val="000000"/>
        </w:rPr>
        <w:t>Make sure water grid cells are always completely contained by land, i.e., when you get to the boundary of the grid, there have to be land grid cells there.</w:t>
      </w:r>
    </w:p>
    <w:p w14:paraId="57A84A51" w14:textId="77777777" w:rsidR="003A6675" w:rsidRDefault="003A6675" w:rsidP="003A6675">
      <w:pPr>
        <w:pStyle w:val="NormalWeb"/>
        <w:numPr>
          <w:ilvl w:val="0"/>
          <w:numId w:val="6"/>
        </w:numPr>
        <w:spacing w:before="0" w:beforeAutospacing="0" w:after="0" w:afterAutospacing="0"/>
        <w:textAlignment w:val="baseline"/>
        <w:rPr>
          <w:rFonts w:ascii="Cambria" w:hAnsi="Cambria"/>
          <w:color w:val="000000"/>
        </w:rPr>
      </w:pPr>
      <w:r>
        <w:rPr>
          <w:rFonts w:ascii="Cambria" w:hAnsi="Cambria"/>
          <w:color w:val="000000"/>
        </w:rPr>
        <w:t>Calculation Method = SPM-Restricted</w:t>
      </w:r>
    </w:p>
    <w:p w14:paraId="6E37DB4B" w14:textId="77777777" w:rsidR="003A6675" w:rsidRDefault="003A6675" w:rsidP="003A6675">
      <w:pPr>
        <w:pStyle w:val="NormalWeb"/>
        <w:numPr>
          <w:ilvl w:val="0"/>
          <w:numId w:val="6"/>
        </w:numPr>
        <w:spacing w:before="0" w:beforeAutospacing="0" w:after="0" w:afterAutospacing="0"/>
        <w:textAlignment w:val="baseline"/>
        <w:rPr>
          <w:rFonts w:ascii="Cambria" w:hAnsi="Cambria"/>
          <w:color w:val="000000"/>
        </w:rPr>
      </w:pPr>
      <w:r>
        <w:rPr>
          <w:rFonts w:ascii="Cambria" w:hAnsi="Cambria"/>
          <w:color w:val="000000"/>
        </w:rPr>
        <w:t>Output Workspace = C:\aifiles\Ecosystem_Sci\Waves\wave_runs_new</w:t>
      </w:r>
    </w:p>
    <w:p w14:paraId="6FE4AC3A" w14:textId="77777777" w:rsidR="003A6675" w:rsidRDefault="003A6675" w:rsidP="003A6675">
      <w:pPr>
        <w:pStyle w:val="NormalWeb"/>
        <w:numPr>
          <w:ilvl w:val="0"/>
          <w:numId w:val="6"/>
        </w:numPr>
        <w:spacing w:before="0" w:beforeAutospacing="0" w:after="0" w:afterAutospacing="0"/>
        <w:textAlignment w:val="baseline"/>
        <w:rPr>
          <w:rFonts w:ascii="Cambria" w:hAnsi="Cambria"/>
          <w:color w:val="000000"/>
        </w:rPr>
      </w:pPr>
      <w:r>
        <w:rPr>
          <w:rFonts w:ascii="Cambria" w:hAnsi="Cambria"/>
          <w:color w:val="000000"/>
        </w:rPr>
        <w:t xml:space="preserve">Calculate Weighted Fetch = Checked (yes). Used Quillayute_Wind_dir_probabilities.csv, which is based on “normal” hourly wind </w:t>
      </w:r>
      <w:r>
        <w:rPr>
          <w:rFonts w:ascii="Cambria" w:hAnsi="Cambria"/>
          <w:color w:val="000000"/>
        </w:rPr>
        <w:lastRenderedPageBreak/>
        <w:t xml:space="preserve">direction and velocity data for </w:t>
      </w:r>
      <w:proofErr w:type="spellStart"/>
      <w:r>
        <w:rPr>
          <w:rFonts w:ascii="Cambria" w:hAnsi="Cambria"/>
          <w:color w:val="000000"/>
        </w:rPr>
        <w:t>Quillayute</w:t>
      </w:r>
      <w:proofErr w:type="spellEnd"/>
      <w:r>
        <w:rPr>
          <w:rFonts w:ascii="Cambria" w:hAnsi="Cambria"/>
          <w:color w:val="000000"/>
        </w:rPr>
        <w:t xml:space="preserve"> State Airport, based on data from 1981-2010.</w:t>
      </w:r>
    </w:p>
    <w:p w14:paraId="32B02123" w14:textId="77777777" w:rsidR="003A6675" w:rsidRDefault="003A6675" w:rsidP="003A6675">
      <w:pPr>
        <w:pStyle w:val="NormalWeb"/>
        <w:numPr>
          <w:ilvl w:val="1"/>
          <w:numId w:val="7"/>
        </w:numPr>
        <w:spacing w:before="0" w:beforeAutospacing="0" w:after="0" w:afterAutospacing="0"/>
        <w:textAlignment w:val="baseline"/>
        <w:rPr>
          <w:rFonts w:ascii="Cambria" w:hAnsi="Cambria"/>
          <w:color w:val="000000"/>
        </w:rPr>
      </w:pPr>
      <w:proofErr w:type="spellStart"/>
      <w:r>
        <w:rPr>
          <w:rFonts w:ascii="Cambria" w:hAnsi="Cambria"/>
          <w:color w:val="000000"/>
        </w:rPr>
        <w:t>Arguez</w:t>
      </w:r>
      <w:proofErr w:type="spellEnd"/>
      <w:r>
        <w:rPr>
          <w:rFonts w:ascii="Cambria" w:hAnsi="Cambria"/>
          <w:color w:val="000000"/>
        </w:rPr>
        <w:t xml:space="preserve">, A., I. </w:t>
      </w:r>
      <w:proofErr w:type="spellStart"/>
      <w:r>
        <w:rPr>
          <w:rFonts w:ascii="Cambria" w:hAnsi="Cambria"/>
          <w:color w:val="000000"/>
        </w:rPr>
        <w:t>Durre</w:t>
      </w:r>
      <w:proofErr w:type="spellEnd"/>
      <w:r>
        <w:rPr>
          <w:rFonts w:ascii="Cambria" w:hAnsi="Cambria"/>
          <w:color w:val="000000"/>
        </w:rPr>
        <w:t xml:space="preserve">, S. </w:t>
      </w:r>
      <w:proofErr w:type="spellStart"/>
      <w:r>
        <w:rPr>
          <w:rFonts w:ascii="Cambria" w:hAnsi="Cambria"/>
          <w:color w:val="000000"/>
        </w:rPr>
        <w:t>Applequist</w:t>
      </w:r>
      <w:proofErr w:type="spellEnd"/>
      <w:r>
        <w:rPr>
          <w:rFonts w:ascii="Cambria" w:hAnsi="Cambria"/>
          <w:color w:val="000000"/>
        </w:rPr>
        <w:t xml:space="preserve">, M. Squires, R. </w:t>
      </w:r>
      <w:proofErr w:type="spellStart"/>
      <w:r>
        <w:rPr>
          <w:rFonts w:ascii="Cambria" w:hAnsi="Cambria"/>
          <w:color w:val="000000"/>
        </w:rPr>
        <w:t>Vose</w:t>
      </w:r>
      <w:proofErr w:type="spellEnd"/>
      <w:r>
        <w:rPr>
          <w:rFonts w:ascii="Cambria" w:hAnsi="Cambria"/>
          <w:color w:val="000000"/>
        </w:rPr>
        <w:t xml:space="preserve">, X. Yin, and R. </w:t>
      </w:r>
      <w:proofErr w:type="spellStart"/>
      <w:r>
        <w:rPr>
          <w:rFonts w:ascii="Cambria" w:hAnsi="Cambria"/>
          <w:color w:val="000000"/>
        </w:rPr>
        <w:t>Bilotta</w:t>
      </w:r>
      <w:proofErr w:type="spellEnd"/>
      <w:r>
        <w:rPr>
          <w:rFonts w:ascii="Cambria" w:hAnsi="Cambria"/>
          <w:color w:val="000000"/>
        </w:rPr>
        <w:t xml:space="preserve">. 2010. NOAA's U.S. Hourly Climate </w:t>
      </w:r>
      <w:proofErr w:type="spellStart"/>
      <w:r>
        <w:rPr>
          <w:rFonts w:ascii="Cambria" w:hAnsi="Cambria"/>
          <w:color w:val="000000"/>
        </w:rPr>
        <w:t>Normals</w:t>
      </w:r>
      <w:proofErr w:type="spellEnd"/>
      <w:r>
        <w:rPr>
          <w:rFonts w:ascii="Cambria" w:hAnsi="Cambria"/>
          <w:color w:val="000000"/>
        </w:rPr>
        <w:t xml:space="preserve"> (1981-2010): Wind Speed and Direction. NOAA National Climatic Data Center.</w:t>
      </w:r>
    </w:p>
    <w:p w14:paraId="29F3FD21" w14:textId="77777777" w:rsidR="003A6675" w:rsidRDefault="0029189C" w:rsidP="003A6675">
      <w:pPr>
        <w:pStyle w:val="NormalWeb"/>
        <w:numPr>
          <w:ilvl w:val="1"/>
          <w:numId w:val="7"/>
        </w:numPr>
        <w:spacing w:before="0" w:beforeAutospacing="0" w:after="0" w:afterAutospacing="0"/>
        <w:textAlignment w:val="baseline"/>
        <w:rPr>
          <w:rFonts w:ascii="Cambria" w:hAnsi="Cambria"/>
          <w:color w:val="000000"/>
        </w:rPr>
      </w:pPr>
      <w:hyperlink r:id="rId25" w:history="1">
        <w:r w:rsidR="003A6675">
          <w:rPr>
            <w:rStyle w:val="Hyperlink"/>
            <w:rFonts w:ascii="Cambria" w:hAnsi="Cambria"/>
            <w:color w:val="1155CC"/>
          </w:rPr>
          <w:t>https://www.ncdc.noaa.gov/cdo-web/datasets/NORMAL_HLY/stations/GHCND:USW00094240/detail</w:t>
        </w:r>
      </w:hyperlink>
    </w:p>
    <w:p w14:paraId="1042A46C" w14:textId="77777777" w:rsidR="003A6675" w:rsidRDefault="0029189C" w:rsidP="003A6675">
      <w:pPr>
        <w:pStyle w:val="NormalWeb"/>
        <w:numPr>
          <w:ilvl w:val="1"/>
          <w:numId w:val="7"/>
        </w:numPr>
        <w:spacing w:before="0" w:beforeAutospacing="0" w:after="0" w:afterAutospacing="0"/>
        <w:textAlignment w:val="baseline"/>
        <w:rPr>
          <w:rFonts w:ascii="Cambria" w:hAnsi="Cambria"/>
          <w:color w:val="000000"/>
        </w:rPr>
      </w:pPr>
      <w:hyperlink r:id="rId26" w:history="1">
        <w:r w:rsidR="003A6675">
          <w:rPr>
            <w:rStyle w:val="Hyperlink"/>
            <w:rFonts w:ascii="Cambria" w:hAnsi="Cambria"/>
            <w:color w:val="1155CC"/>
          </w:rPr>
          <w:t>http://gis.ncdc.noaa.gov/map/viewer/</w:t>
        </w:r>
      </w:hyperlink>
    </w:p>
    <w:p w14:paraId="67AA7702" w14:textId="77777777" w:rsidR="003A6675" w:rsidRDefault="003A6675" w:rsidP="003A6675">
      <w:pPr>
        <w:pStyle w:val="NormalWeb"/>
        <w:numPr>
          <w:ilvl w:val="1"/>
          <w:numId w:val="7"/>
        </w:numPr>
        <w:spacing w:before="0" w:beforeAutospacing="0" w:after="0" w:afterAutospacing="0"/>
        <w:textAlignment w:val="baseline"/>
        <w:rPr>
          <w:rFonts w:ascii="Cambria" w:hAnsi="Cambria"/>
          <w:color w:val="000000"/>
        </w:rPr>
      </w:pPr>
      <w:r>
        <w:rPr>
          <w:rFonts w:ascii="Cambria" w:hAnsi="Cambria"/>
          <w:color w:val="000000"/>
        </w:rPr>
        <w:t>STATION = USW00094240 (QUILLAYUTE STATE AIRPORT)</w:t>
      </w:r>
    </w:p>
    <w:p w14:paraId="11A47546" w14:textId="77777777" w:rsidR="003A6675" w:rsidRDefault="003A6675" w:rsidP="003A6675">
      <w:pPr>
        <w:pStyle w:val="NormalWeb"/>
        <w:numPr>
          <w:ilvl w:val="1"/>
          <w:numId w:val="7"/>
        </w:numPr>
        <w:spacing w:before="0" w:beforeAutospacing="0" w:after="0" w:afterAutospacing="0"/>
        <w:textAlignment w:val="baseline"/>
        <w:rPr>
          <w:rFonts w:ascii="Cambria" w:hAnsi="Cambria"/>
          <w:color w:val="000000"/>
        </w:rPr>
      </w:pPr>
      <w:r>
        <w:rPr>
          <w:rFonts w:ascii="Cambria" w:hAnsi="Cambria"/>
          <w:color w:val="000000"/>
        </w:rPr>
        <w:t>Accessed 6 October 2017</w:t>
      </w:r>
    </w:p>
    <w:p w14:paraId="6D33C755" w14:textId="77777777" w:rsidR="003A6675" w:rsidRDefault="003A6675" w:rsidP="003A6675">
      <w:pPr>
        <w:pStyle w:val="NormalWeb"/>
        <w:numPr>
          <w:ilvl w:val="1"/>
          <w:numId w:val="7"/>
        </w:numPr>
        <w:spacing w:before="0" w:beforeAutospacing="0" w:after="0" w:afterAutospacing="0"/>
        <w:textAlignment w:val="baseline"/>
        <w:rPr>
          <w:rFonts w:ascii="Cambria" w:hAnsi="Cambria"/>
          <w:color w:val="000000"/>
        </w:rPr>
      </w:pPr>
      <w:r>
        <w:rPr>
          <w:rFonts w:ascii="Cambria" w:hAnsi="Cambria"/>
          <w:color w:val="000000"/>
        </w:rPr>
        <w:t>Completeness Flag: Vast majority were either "C" or "S"</w:t>
      </w:r>
    </w:p>
    <w:p w14:paraId="7672FDF7" w14:textId="77777777" w:rsidR="003A6675" w:rsidRDefault="003A6675" w:rsidP="003A6675">
      <w:pPr>
        <w:pStyle w:val="NormalWeb"/>
        <w:numPr>
          <w:ilvl w:val="1"/>
          <w:numId w:val="7"/>
        </w:numPr>
        <w:spacing w:before="0" w:beforeAutospacing="0" w:after="0" w:afterAutospacing="0"/>
        <w:textAlignment w:val="baseline"/>
        <w:rPr>
          <w:rFonts w:ascii="Cambria" w:hAnsi="Cambria"/>
          <w:color w:val="000000"/>
        </w:rPr>
      </w:pPr>
      <w:r>
        <w:rPr>
          <w:rFonts w:ascii="Cambria" w:hAnsi="Cambria"/>
          <w:color w:val="000000"/>
        </w:rPr>
        <w:t>Data come in weird format where the mean wind information is presented for each hour of each day for one year (8687 data points) but the year is listed as 2010.  Ignore the year because it represents the mean wind data for any given hour on any given day based on data from 1981 - 2010.</w:t>
      </w:r>
    </w:p>
    <w:p w14:paraId="3485D0C3" w14:textId="77777777" w:rsidR="003A6675" w:rsidRDefault="003A6675" w:rsidP="003A6675">
      <w:pPr>
        <w:pStyle w:val="NormalWeb"/>
        <w:numPr>
          <w:ilvl w:val="1"/>
          <w:numId w:val="7"/>
        </w:numPr>
        <w:spacing w:before="0" w:beforeAutospacing="0" w:after="0" w:afterAutospacing="0"/>
        <w:textAlignment w:val="baseline"/>
        <w:rPr>
          <w:rFonts w:ascii="Cambria" w:hAnsi="Cambria"/>
          <w:color w:val="000000"/>
        </w:rPr>
      </w:pPr>
      <w:r>
        <w:rPr>
          <w:rFonts w:ascii="Cambria" w:hAnsi="Cambria"/>
          <w:color w:val="000000"/>
        </w:rPr>
        <w:t>Used data from the “Mean wind vector direction (HLY-WIND-VCTDIR)” column</w:t>
      </w:r>
    </w:p>
    <w:p w14:paraId="0CA68F33" w14:textId="77777777" w:rsidR="003A6675" w:rsidRDefault="003A6675" w:rsidP="003A6675">
      <w:pPr>
        <w:pStyle w:val="NormalWeb"/>
        <w:numPr>
          <w:ilvl w:val="1"/>
          <w:numId w:val="7"/>
        </w:numPr>
        <w:spacing w:before="0" w:beforeAutospacing="0" w:after="0" w:afterAutospacing="0"/>
        <w:textAlignment w:val="baseline"/>
        <w:rPr>
          <w:rFonts w:ascii="Cambria" w:hAnsi="Cambria"/>
          <w:color w:val="000000"/>
        </w:rPr>
      </w:pPr>
      <w:r>
        <w:rPr>
          <w:rFonts w:ascii="Cambria" w:hAnsi="Cambria"/>
          <w:color w:val="000000"/>
        </w:rPr>
        <w:t>Want to bin direction data in 10° increments in pivot table. Right click on pivot table and select "Group and Outline"</w:t>
      </w:r>
    </w:p>
    <w:p w14:paraId="6CD06081" w14:textId="77777777" w:rsidR="003A6675" w:rsidRDefault="003A6675" w:rsidP="003A6675">
      <w:pPr>
        <w:pStyle w:val="NormalWeb"/>
        <w:numPr>
          <w:ilvl w:val="2"/>
          <w:numId w:val="8"/>
        </w:numPr>
        <w:spacing w:before="0" w:beforeAutospacing="0" w:after="0" w:afterAutospacing="0"/>
        <w:textAlignment w:val="baseline"/>
        <w:rPr>
          <w:rFonts w:ascii="Cambria" w:hAnsi="Cambria"/>
          <w:color w:val="000000"/>
        </w:rPr>
      </w:pPr>
      <w:r>
        <w:rPr>
          <w:rFonts w:ascii="Cambria" w:hAnsi="Cambria"/>
          <w:color w:val="000000"/>
        </w:rPr>
        <w:t>choose "Group..."</w:t>
      </w:r>
    </w:p>
    <w:p w14:paraId="111331EC" w14:textId="77777777" w:rsidR="003A6675" w:rsidRDefault="003A6675" w:rsidP="003A6675">
      <w:pPr>
        <w:pStyle w:val="NormalWeb"/>
        <w:numPr>
          <w:ilvl w:val="2"/>
          <w:numId w:val="8"/>
        </w:numPr>
        <w:spacing w:before="0" w:beforeAutospacing="0" w:after="0" w:afterAutospacing="0"/>
        <w:textAlignment w:val="baseline"/>
        <w:rPr>
          <w:rFonts w:ascii="Cambria" w:hAnsi="Cambria"/>
          <w:color w:val="000000"/>
        </w:rPr>
      </w:pPr>
      <w:r>
        <w:rPr>
          <w:rFonts w:ascii="Cambria" w:hAnsi="Cambria"/>
          <w:color w:val="000000"/>
        </w:rPr>
        <w:t>under “Grouping” menu</w:t>
      </w:r>
    </w:p>
    <w:p w14:paraId="286EE45B" w14:textId="77777777" w:rsidR="003A6675" w:rsidRDefault="003A6675" w:rsidP="003A6675">
      <w:pPr>
        <w:pStyle w:val="NormalWeb"/>
        <w:numPr>
          <w:ilvl w:val="3"/>
          <w:numId w:val="8"/>
        </w:numPr>
        <w:spacing w:before="0" w:beforeAutospacing="0" w:after="0" w:afterAutospacing="0"/>
        <w:textAlignment w:val="baseline"/>
        <w:rPr>
          <w:rFonts w:ascii="Cambria" w:hAnsi="Cambria"/>
          <w:color w:val="000000"/>
        </w:rPr>
      </w:pPr>
      <w:r>
        <w:rPr>
          <w:rFonts w:ascii="Cambria" w:hAnsi="Cambria"/>
          <w:color w:val="000000"/>
        </w:rPr>
        <w:t>Starting at: 6</w:t>
      </w:r>
    </w:p>
    <w:p w14:paraId="413B44AF" w14:textId="77777777" w:rsidR="003A6675" w:rsidRDefault="003A6675" w:rsidP="003A6675">
      <w:pPr>
        <w:pStyle w:val="NormalWeb"/>
        <w:numPr>
          <w:ilvl w:val="3"/>
          <w:numId w:val="8"/>
        </w:numPr>
        <w:spacing w:before="0" w:beforeAutospacing="0" w:after="0" w:afterAutospacing="0"/>
        <w:textAlignment w:val="baseline"/>
        <w:rPr>
          <w:rFonts w:ascii="Cambria" w:hAnsi="Cambria"/>
          <w:color w:val="000000"/>
        </w:rPr>
      </w:pPr>
      <w:r>
        <w:rPr>
          <w:rFonts w:ascii="Cambria" w:hAnsi="Cambria"/>
          <w:color w:val="000000"/>
        </w:rPr>
        <w:t>Ending at: 356</w:t>
      </w:r>
    </w:p>
    <w:p w14:paraId="19C6CE4F" w14:textId="77777777" w:rsidR="003A6675" w:rsidRDefault="003A6675" w:rsidP="003A6675">
      <w:pPr>
        <w:pStyle w:val="NormalWeb"/>
        <w:numPr>
          <w:ilvl w:val="3"/>
          <w:numId w:val="8"/>
        </w:numPr>
        <w:spacing w:before="0" w:beforeAutospacing="0" w:after="0" w:afterAutospacing="0"/>
        <w:textAlignment w:val="baseline"/>
        <w:rPr>
          <w:rFonts w:ascii="Cambria" w:hAnsi="Cambria"/>
          <w:color w:val="000000"/>
        </w:rPr>
      </w:pPr>
      <w:r>
        <w:rPr>
          <w:rFonts w:ascii="Cambria" w:hAnsi="Cambria"/>
          <w:color w:val="000000"/>
        </w:rPr>
        <w:t>By: 10</w:t>
      </w:r>
    </w:p>
    <w:p w14:paraId="7AE57347" w14:textId="77777777" w:rsidR="003A6675" w:rsidRDefault="003A6675" w:rsidP="003A6675">
      <w:pPr>
        <w:pStyle w:val="NormalWeb"/>
        <w:numPr>
          <w:ilvl w:val="1"/>
          <w:numId w:val="8"/>
        </w:numPr>
        <w:spacing w:before="0" w:beforeAutospacing="0" w:after="0" w:afterAutospacing="0"/>
        <w:textAlignment w:val="baseline"/>
        <w:rPr>
          <w:rFonts w:ascii="Cambria" w:hAnsi="Cambria"/>
          <w:color w:val="000000"/>
        </w:rPr>
      </w:pPr>
      <w:r>
        <w:rPr>
          <w:rFonts w:ascii="Cambria" w:hAnsi="Cambria"/>
          <w:color w:val="000000"/>
        </w:rPr>
        <w:t>Copy count data for each of the bins</w:t>
      </w:r>
    </w:p>
    <w:p w14:paraId="4F846F0A" w14:textId="77777777" w:rsidR="003A6675" w:rsidRDefault="003A6675" w:rsidP="003A6675">
      <w:pPr>
        <w:pStyle w:val="NormalWeb"/>
        <w:numPr>
          <w:ilvl w:val="1"/>
          <w:numId w:val="8"/>
        </w:numPr>
        <w:spacing w:before="0" w:beforeAutospacing="0" w:after="0" w:afterAutospacing="0"/>
        <w:textAlignment w:val="baseline"/>
        <w:rPr>
          <w:rFonts w:ascii="Cambria" w:hAnsi="Cambria"/>
          <w:color w:val="000000"/>
        </w:rPr>
      </w:pPr>
      <w:r>
        <w:rPr>
          <w:rFonts w:ascii="Cambria" w:hAnsi="Cambria"/>
          <w:color w:val="000000"/>
        </w:rPr>
        <w:t xml:space="preserve">sum the “&lt;6 or (blank)” and </w:t>
      </w:r>
      <w:proofErr w:type="gramStart"/>
      <w:r>
        <w:rPr>
          <w:rFonts w:ascii="Cambria" w:hAnsi="Cambria"/>
          <w:color w:val="000000"/>
        </w:rPr>
        <w:t>“ &gt;</w:t>
      </w:r>
      <w:proofErr w:type="gramEnd"/>
      <w:r>
        <w:rPr>
          <w:rFonts w:ascii="Cambria" w:hAnsi="Cambria"/>
          <w:color w:val="000000"/>
        </w:rPr>
        <w:t>356” categories</w:t>
      </w:r>
    </w:p>
    <w:p w14:paraId="26A4C367" w14:textId="77777777" w:rsidR="003A6675" w:rsidRDefault="003A6675" w:rsidP="003A6675">
      <w:pPr>
        <w:pStyle w:val="NormalWeb"/>
        <w:numPr>
          <w:ilvl w:val="1"/>
          <w:numId w:val="8"/>
        </w:numPr>
        <w:spacing w:before="0" w:beforeAutospacing="0" w:after="0" w:afterAutospacing="0"/>
        <w:textAlignment w:val="baseline"/>
        <w:rPr>
          <w:rFonts w:ascii="Cambria" w:hAnsi="Cambria"/>
          <w:color w:val="000000"/>
        </w:rPr>
      </w:pPr>
      <w:r>
        <w:rPr>
          <w:rFonts w:ascii="Cambria" w:hAnsi="Cambria"/>
          <w:color w:val="000000"/>
        </w:rPr>
        <w:t>label aforementioned summed bins “0”</w:t>
      </w:r>
    </w:p>
    <w:p w14:paraId="19E9080F" w14:textId="77777777" w:rsidR="003A6675" w:rsidRDefault="003A6675" w:rsidP="003A6675">
      <w:pPr>
        <w:pStyle w:val="NormalWeb"/>
        <w:numPr>
          <w:ilvl w:val="1"/>
          <w:numId w:val="8"/>
        </w:numPr>
        <w:spacing w:before="0" w:beforeAutospacing="0" w:after="0" w:afterAutospacing="0"/>
        <w:textAlignment w:val="baseline"/>
        <w:rPr>
          <w:rFonts w:ascii="Cambria" w:hAnsi="Cambria"/>
          <w:color w:val="000000"/>
        </w:rPr>
      </w:pPr>
      <w:r>
        <w:rPr>
          <w:rFonts w:ascii="Cambria" w:hAnsi="Cambria"/>
          <w:color w:val="000000"/>
        </w:rPr>
        <w:t>label subsequent bins in 10° increments, i.e., 0, 10, 20, 30 … 350</w:t>
      </w:r>
    </w:p>
    <w:p w14:paraId="1BE6DF6C" w14:textId="77777777" w:rsidR="003A6675" w:rsidRDefault="003A6675" w:rsidP="003A6675">
      <w:pPr>
        <w:pStyle w:val="NormalWeb"/>
        <w:numPr>
          <w:ilvl w:val="1"/>
          <w:numId w:val="8"/>
        </w:numPr>
        <w:spacing w:before="0" w:beforeAutospacing="0" w:after="0" w:afterAutospacing="0"/>
        <w:textAlignment w:val="baseline"/>
        <w:rPr>
          <w:rFonts w:ascii="Cambria" w:hAnsi="Cambria"/>
          <w:color w:val="000000"/>
        </w:rPr>
      </w:pPr>
      <w:r>
        <w:rPr>
          <w:rFonts w:ascii="Cambria" w:hAnsi="Cambria"/>
          <w:color w:val="000000"/>
        </w:rPr>
        <w:t xml:space="preserve">calculate a probability (%) for each wind direction bin by taking the counts for each bin, divide by 8687 (total # of observations in 1 </w:t>
      </w:r>
      <w:proofErr w:type="spellStart"/>
      <w:r>
        <w:rPr>
          <w:rFonts w:ascii="Cambria" w:hAnsi="Cambria"/>
          <w:color w:val="000000"/>
        </w:rPr>
        <w:t>yr</w:t>
      </w:r>
      <w:proofErr w:type="spellEnd"/>
      <w:r>
        <w:rPr>
          <w:rFonts w:ascii="Cambria" w:hAnsi="Cambria"/>
          <w:color w:val="000000"/>
        </w:rPr>
        <w:t>) and multiply by 100</w:t>
      </w:r>
    </w:p>
    <w:p w14:paraId="03160004" w14:textId="77777777" w:rsidR="003A6675" w:rsidRDefault="003A6675" w:rsidP="003A6675">
      <w:pPr>
        <w:pStyle w:val="NormalWeb"/>
        <w:numPr>
          <w:ilvl w:val="0"/>
          <w:numId w:val="8"/>
        </w:numPr>
        <w:spacing w:before="0" w:beforeAutospacing="0" w:after="0" w:afterAutospacing="0"/>
        <w:textAlignment w:val="baseline"/>
        <w:rPr>
          <w:rFonts w:ascii="Cambria" w:hAnsi="Cambria"/>
          <w:color w:val="000000"/>
        </w:rPr>
      </w:pPr>
      <w:r>
        <w:rPr>
          <w:rFonts w:ascii="Cambria" w:hAnsi="Cambria"/>
          <w:color w:val="000000"/>
        </w:rPr>
        <w:t>Select “Environments” at bottom and set Workspace -&gt; Current Workspace and Scratch Workspace to C:\aifiles\Ecosystem_Sci\Sea_otters\Wave_exposure\wave_runs</w:t>
      </w:r>
    </w:p>
    <w:p w14:paraId="7F4709F7" w14:textId="6223007C" w:rsidR="003A6675" w:rsidRPr="003A6675" w:rsidRDefault="003A6675" w:rsidP="003A6675">
      <w:pPr>
        <w:pStyle w:val="NormalWeb"/>
        <w:numPr>
          <w:ilvl w:val="0"/>
          <w:numId w:val="8"/>
        </w:numPr>
        <w:spacing w:before="0" w:beforeAutospacing="0" w:after="0" w:afterAutospacing="0"/>
        <w:textAlignment w:val="baseline"/>
        <w:rPr>
          <w:rFonts w:ascii="Cambria" w:hAnsi="Cambria"/>
          <w:color w:val="000000"/>
        </w:rPr>
      </w:pPr>
      <w:r>
        <w:rPr>
          <w:rFonts w:ascii="Cambria" w:hAnsi="Cambria"/>
          <w:color w:val="000000"/>
        </w:rPr>
        <w:t xml:space="preserve">Took about 45 minutes/compass heading (in 10° increments) running on a </w:t>
      </w:r>
      <w:proofErr w:type="gramStart"/>
      <w:r>
        <w:rPr>
          <w:rFonts w:ascii="Cambria" w:hAnsi="Cambria"/>
          <w:color w:val="000000"/>
        </w:rPr>
        <w:t>30 m</w:t>
      </w:r>
      <w:proofErr w:type="gramEnd"/>
      <w:r>
        <w:rPr>
          <w:rFonts w:ascii="Cambria" w:hAnsi="Cambria"/>
          <w:color w:val="000000"/>
        </w:rPr>
        <w:t xml:space="preserve"> grid and using wind direction weighting. Total time about 26 hours</w:t>
      </w:r>
    </w:p>
    <w:sectPr w:rsidR="003A6675" w:rsidRPr="003A6675" w:rsidSect="001D5F25">
      <w:footerReference w:type="default" r:id="rId2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lake Feist" w:date="2018-01-05T16:30:00Z" w:initials="BEF">
    <w:p w14:paraId="0742D1CE" w14:textId="69194C91" w:rsidR="0029189C" w:rsidRDefault="0029189C">
      <w:pPr>
        <w:pStyle w:val="CommentText"/>
      </w:pPr>
      <w:r>
        <w:rPr>
          <w:rStyle w:val="CommentReference"/>
        </w:rPr>
        <w:annotationRef/>
      </w:r>
      <w:r>
        <w:t>Given this is the only mention of the word succession in the entire paper, perhaps consider dropping from the title? Succession is boring anyway, so I wouldn’t shed any tears over its loss.</w:t>
      </w:r>
    </w:p>
  </w:comment>
  <w:comment w:id="1" w:author="Ole Shelton" w:date="2017-12-15T14:53:00Z" w:initials="AOS">
    <w:p w14:paraId="2AA4719B" w14:textId="1DA00360" w:rsidR="0029189C" w:rsidRDefault="0029189C">
      <w:pPr>
        <w:pStyle w:val="CommentText"/>
      </w:pPr>
      <w:r>
        <w:rPr>
          <w:rStyle w:val="CommentReference"/>
        </w:rPr>
        <w:annotationRef/>
      </w:r>
      <w:r>
        <w:t>Need to edit this last few sentences.</w:t>
      </w:r>
    </w:p>
  </w:comment>
  <w:comment w:id="2" w:author="Blake Feist" w:date="2018-01-04T15:52:00Z" w:initials="BEF">
    <w:p w14:paraId="169B38FE" w14:textId="3399DD8B" w:rsidR="0029189C" w:rsidRDefault="0029189C">
      <w:pPr>
        <w:pStyle w:val="CommentText"/>
      </w:pPr>
      <w:r>
        <w:rPr>
          <w:rStyle w:val="CommentReference"/>
        </w:rPr>
        <w:annotationRef/>
      </w:r>
      <w:r>
        <w:t>As an aside, are you aware of any lit surveys or meta-analyses that have looked at the conspicuousness or evidence of trophic cascades or of keystone species as a function of ecosystem complexity? For example, are the signatures of trophic cascades and keystone species less conspicuous in a tropical rainforest or reef, compared with places at higher latitudes, like tundra or temperate reefs?</w:t>
      </w:r>
    </w:p>
  </w:comment>
  <w:comment w:id="3" w:author="Ole Shelton" w:date="2018-01-03T12:06:00Z" w:initials="AOS">
    <w:p w14:paraId="7C657F26" w14:textId="1C478A95" w:rsidR="0029189C" w:rsidRDefault="0029189C">
      <w:pPr>
        <w:pStyle w:val="CommentText"/>
      </w:pPr>
      <w:r>
        <w:rPr>
          <w:rStyle w:val="CommentReference"/>
        </w:rPr>
        <w:annotationRef/>
      </w:r>
      <w:r>
        <w:t>Kelly suggests cutting and moving to Results or Disc</w:t>
      </w:r>
    </w:p>
  </w:comment>
  <w:comment w:id="4" w:author="Blake Feist" w:date="2018-01-05T12:59:00Z" w:initials="BEF">
    <w:p w14:paraId="340A5DC2" w14:textId="20060636" w:rsidR="0029189C" w:rsidRDefault="0029189C">
      <w:pPr>
        <w:pStyle w:val="CommentText"/>
      </w:pPr>
      <w:r>
        <w:rPr>
          <w:rStyle w:val="CommentReference"/>
        </w:rPr>
        <w:annotationRef/>
      </w:r>
      <w:r>
        <w:t>I really, really, really like this point, make sure you never abandon it. Did I mention that I really like this point?</w:t>
      </w:r>
    </w:p>
  </w:comment>
  <w:comment w:id="5" w:author="Ole Shelton" w:date="2017-12-07T08:55:00Z" w:initials="AOS">
    <w:p w14:paraId="55DC749A" w14:textId="60B84C59" w:rsidR="0029189C" w:rsidRDefault="0029189C" w:rsidP="0037692D">
      <w:pPr>
        <w:spacing w:after="0" w:line="480" w:lineRule="auto"/>
        <w:ind w:firstLine="720"/>
        <w:rPr>
          <w:rFonts w:ascii="Times New Roman" w:hAnsi="Times New Roman" w:cs="Times New Roman"/>
          <w:color w:val="151518"/>
          <w:sz w:val="24"/>
          <w:szCs w:val="24"/>
        </w:rPr>
      </w:pPr>
      <w:proofErr w:type="spellStart"/>
      <w:r>
        <w:rPr>
          <w:rFonts w:ascii="Times New Roman" w:hAnsi="Times New Roman" w:cs="Times New Roman"/>
          <w:color w:val="151518"/>
          <w:sz w:val="24"/>
          <w:szCs w:val="24"/>
        </w:rPr>
        <w:t>Mathy</w:t>
      </w:r>
      <w:proofErr w:type="spellEnd"/>
      <w:r>
        <w:rPr>
          <w:rFonts w:ascii="Times New Roman" w:hAnsi="Times New Roman" w:cs="Times New Roman"/>
          <w:color w:val="151518"/>
          <w:sz w:val="24"/>
          <w:szCs w:val="24"/>
        </w:rPr>
        <w:t xml:space="preserve"> version:</w:t>
      </w:r>
    </w:p>
    <w:p w14:paraId="13633C97" w14:textId="6701F161" w:rsidR="0029189C" w:rsidRPr="00ED4AD3" w:rsidRDefault="0029189C" w:rsidP="0037692D">
      <w:pPr>
        <w:spacing w:after="0" w:line="480" w:lineRule="auto"/>
        <w:ind w:firstLine="720"/>
        <w:rPr>
          <w:rFonts w:ascii="Times New Roman" w:hAnsi="Times New Roman" w:cs="Times New Roman"/>
          <w:sz w:val="24"/>
          <w:szCs w:val="24"/>
        </w:rPr>
      </w:pPr>
      <w:r>
        <w:rPr>
          <w:rStyle w:val="CommentReference"/>
        </w:rPr>
        <w:annotationRef/>
      </w:r>
      <w:r w:rsidRPr="00F207C9">
        <w:rPr>
          <w:rFonts w:ascii="Times New Roman" w:hAnsi="Times New Roman" w:cs="Times New Roman"/>
          <w:color w:val="151518"/>
          <w:sz w:val="24"/>
          <w:szCs w:val="24"/>
        </w:rPr>
        <w:t xml:space="preserve">The normal kernel at location </w:t>
      </w:r>
      <w:proofErr w:type="spellStart"/>
      <w:r w:rsidRPr="00F207C9">
        <w:rPr>
          <w:rFonts w:ascii="Times New Roman" w:hAnsi="Times New Roman" w:cs="Times New Roman"/>
          <w:i/>
          <w:color w:val="151518"/>
          <w:sz w:val="24"/>
          <w:szCs w:val="24"/>
        </w:rPr>
        <w:t>i</w:t>
      </w:r>
      <w:proofErr w:type="spellEnd"/>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w:t>
      </w:r>
      <w:r>
        <w:rPr>
          <w:rFonts w:ascii="Times New Roman" w:hAnsi="Times New Roman" w:cs="Times New Roman"/>
          <w:color w:val="151518"/>
          <w:sz w:val="24"/>
          <w:szCs w:val="24"/>
        </w:rPr>
        <w:t xml:space="preserve">at location </w:t>
      </w:r>
      <w:proofErr w:type="spellStart"/>
      <w:r w:rsidRPr="00E65C0F">
        <w:rPr>
          <w:rFonts w:ascii="Times New Roman" w:hAnsi="Times New Roman" w:cs="Times New Roman"/>
          <w:i/>
          <w:color w:val="151518"/>
          <w:sz w:val="24"/>
          <w:szCs w:val="24"/>
        </w:rPr>
        <w:t>i</w:t>
      </w:r>
      <w:proofErr w:type="spellEnd"/>
      <w:r w:rsidRPr="00F207C9">
        <w:rPr>
          <w:rFonts w:ascii="Times New Roman" w:hAnsi="Times New Roman" w:cs="Times New Roman"/>
          <w:color w:val="151518"/>
          <w:sz w:val="24"/>
          <w:szCs w:val="24"/>
        </w:rPr>
        <w:t xml:space="preserve">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w:t>
      </w:r>
      <w:r>
        <w:rPr>
          <w:rFonts w:ascii="Times New Roman" w:hAnsi="Times New Roman" w:cs="Times New Roman"/>
          <w:color w:val="151518"/>
          <w:sz w:val="24"/>
          <w:szCs w:val="24"/>
        </w:rPr>
        <w:t xml:space="preserve"> across all sites</w:t>
      </w:r>
      <w:r>
        <w:rPr>
          <w:rStyle w:val="CommentReference"/>
        </w:rPr>
        <w:annotationRef/>
      </w:r>
      <w:r w:rsidRPr="00F207C9">
        <w:rPr>
          <w:rFonts w:ascii="Times New Roman" w:hAnsi="Times New Roman" w:cs="Times New Roman"/>
          <w:color w:val="151518"/>
          <w:sz w:val="24"/>
          <w:szCs w:val="24"/>
        </w:rPr>
        <w:t xml:space="preserve">. </w:t>
      </w:r>
      <w:r>
        <w:rPr>
          <w:rStyle w:val="CommentReference"/>
        </w:rPr>
        <w:annotationRef/>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611817F0" w14:textId="77777777" w:rsidR="0029189C" w:rsidRPr="00F207C9" w:rsidRDefault="0029189C" w:rsidP="0037692D">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745B3D08" w14:textId="77777777" w:rsidR="0029189C" w:rsidRPr="00F207C9" w:rsidRDefault="0029189C" w:rsidP="0037692D">
      <w:pPr>
        <w:spacing w:after="0" w:line="480" w:lineRule="auto"/>
        <w:rPr>
          <w:rFonts w:ascii="Times New Roman" w:hAnsi="Times New Roman" w:cs="Times New Roman"/>
          <w:color w:val="151518"/>
          <w:sz w:val="24"/>
          <w:szCs w:val="24"/>
        </w:rPr>
      </w:pPr>
      <w:r>
        <w:rPr>
          <w:rFonts w:ascii="Times New Roman" w:hAnsi="Times New Roman" w:cs="Times New Roman"/>
          <w:color w:val="151518"/>
          <w:sz w:val="24"/>
          <w:szCs w:val="24"/>
        </w:rPr>
        <w:t>where</w:t>
      </w:r>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proofErr w:type="spellStart"/>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proofErr w:type="spellEnd"/>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6B415CDB" w14:textId="77777777" w:rsidR="0029189C" w:rsidRPr="00F207C9" w:rsidRDefault="0029189C" w:rsidP="0037692D">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t>(2)</w:t>
      </w:r>
    </w:p>
    <w:p w14:paraId="7DCDD4EC" w14:textId="5C6E5486" w:rsidR="0029189C" w:rsidRDefault="0029189C">
      <w:pPr>
        <w:pStyle w:val="CommentText"/>
      </w:pPr>
    </w:p>
  </w:comment>
  <w:comment w:id="6" w:author="Ole Shelton" w:date="2017-12-15T15:45:00Z" w:initials="AOS">
    <w:p w14:paraId="4C8B1BEB" w14:textId="33374F00" w:rsidR="0029189C" w:rsidRDefault="0029189C">
      <w:pPr>
        <w:pStyle w:val="CommentText"/>
      </w:pPr>
      <w:r>
        <w:rPr>
          <w:rStyle w:val="CommentReference"/>
        </w:rPr>
        <w:annotationRef/>
      </w:r>
      <w:r>
        <w:t>Extra junk:</w:t>
      </w:r>
    </w:p>
    <w:p w14:paraId="3742EBFA" w14:textId="1CFBC2C2" w:rsidR="0029189C" w:rsidRPr="008332EF" w:rsidRDefault="0029189C" w:rsidP="008332EF">
      <w:pPr>
        <w:pStyle w:val="CommentText"/>
      </w:pPr>
      <w:r>
        <w:rPr>
          <w:rStyle w:val="CommentReference"/>
        </w:rPr>
        <w:annotationRef/>
      </w:r>
    </w:p>
    <w:p w14:paraId="3BE74B0F" w14:textId="1D63B73B" w:rsidR="0029189C" w:rsidRDefault="0029189C" w:rsidP="008332EF">
      <w:pPr>
        <w:pStyle w:val="CommentText"/>
      </w:pPr>
      <w:r w:rsidRPr="004D6174">
        <w:rPr>
          <w:rFonts w:ascii="Times New Roman" w:hAnsi="Times New Roman" w:cs="Times New Roman"/>
          <w:sz w:val="24"/>
          <w:szCs w:val="24"/>
        </w:rPr>
        <w:t xml:space="preserve">On each transect, one diver recorded the species and number of canopy-forming kelp stipes encountered (primarily bull kelp </w:t>
      </w:r>
      <w:proofErr w:type="spellStart"/>
      <w:r w:rsidRPr="004D6174">
        <w:rPr>
          <w:rFonts w:ascii="Times New Roman" w:hAnsi="Times New Roman" w:cs="Times New Roman"/>
          <w:i/>
          <w:sz w:val="24"/>
          <w:szCs w:val="24"/>
        </w:rPr>
        <w:t>Nereocystis</w:t>
      </w:r>
      <w:proofErr w:type="spellEnd"/>
      <w:r w:rsidRPr="004D6174">
        <w:rPr>
          <w:rFonts w:ascii="Times New Roman" w:hAnsi="Times New Roman" w:cs="Times New Roman"/>
          <w:sz w:val="24"/>
        </w:rPr>
        <w:t xml:space="preserve"> </w:t>
      </w:r>
      <w:proofErr w:type="spellStart"/>
      <w:r w:rsidRPr="004D6174">
        <w:rPr>
          <w:rFonts w:ascii="Times New Roman" w:hAnsi="Times New Roman" w:cs="Times New Roman"/>
          <w:i/>
          <w:sz w:val="24"/>
        </w:rPr>
        <w:t>luetkeana</w:t>
      </w:r>
      <w:proofErr w:type="spellEnd"/>
      <w:r w:rsidRPr="004D6174">
        <w:rPr>
          <w:rFonts w:ascii="Times New Roman" w:hAnsi="Times New Roman" w:cs="Times New Roman"/>
          <w:sz w:val="24"/>
          <w:szCs w:val="24"/>
        </w:rPr>
        <w:t>,</w:t>
      </w:r>
      <w:r w:rsidRPr="004D6174">
        <w:rPr>
          <w:rFonts w:ascii="Times New Roman" w:hAnsi="Times New Roman" w:cs="Times New Roman"/>
          <w:i/>
          <w:sz w:val="24"/>
          <w:szCs w:val="24"/>
        </w:rPr>
        <w:t xml:space="preserve"> </w:t>
      </w:r>
      <w:r w:rsidRPr="004D6174">
        <w:rPr>
          <w:rFonts w:ascii="Times New Roman" w:hAnsi="Times New Roman" w:cs="Times New Roman"/>
          <w:sz w:val="24"/>
          <w:szCs w:val="24"/>
        </w:rPr>
        <w:t xml:space="preserve">giant kelp </w:t>
      </w:r>
      <w:proofErr w:type="spellStart"/>
      <w:r w:rsidRPr="004D6174">
        <w:rPr>
          <w:rFonts w:ascii="Times New Roman" w:hAnsi="Times New Roman" w:cs="Times New Roman"/>
          <w:i/>
          <w:sz w:val="24"/>
          <w:szCs w:val="24"/>
        </w:rPr>
        <w:t>Macrocystis</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rPr>
        <w:t>pyrifera</w:t>
      </w:r>
      <w:proofErr w:type="spellEnd"/>
      <w:r w:rsidRPr="004D6174">
        <w:rPr>
          <w:rFonts w:ascii="Times New Roman" w:hAnsi="Times New Roman" w:cs="Times New Roman"/>
          <w:i/>
          <w:sz w:val="24"/>
        </w:rPr>
        <w:t xml:space="preserve"> </w:t>
      </w:r>
      <w:r w:rsidRPr="004D6174">
        <w:rPr>
          <w:rFonts w:ascii="Times New Roman" w:hAnsi="Times New Roman" w:cs="Times New Roman"/>
          <w:sz w:val="24"/>
          <w:szCs w:val="24"/>
        </w:rPr>
        <w:t>and stalked kelp</w:t>
      </w:r>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Pterygophora</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californica</w:t>
      </w:r>
      <w:proofErr w:type="spellEnd"/>
      <w:r w:rsidRPr="004D6174">
        <w:rPr>
          <w:rStyle w:val="CommentReference"/>
          <w:rFonts w:ascii="Times New Roman" w:hAnsi="Times New Roman" w:cs="Times New Roman"/>
        </w:rPr>
        <w:annotationRef/>
      </w:r>
      <w:r w:rsidRPr="004D6174">
        <w:rPr>
          <w:rFonts w:ascii="Times New Roman" w:hAnsi="Times New Roman" w:cs="Times New Roman"/>
          <w:sz w:val="24"/>
          <w:szCs w:val="24"/>
        </w:rPr>
        <w:t>), while the other diver counted and estimated sizes of large, non-cryptic invertebrates &gt;5 cm diameter (sea urchins, sea stars, sea cucumbers, crabs, bivalves, gastropods, anemones, chitons, tunicates, etc.).</w:t>
      </w:r>
    </w:p>
  </w:comment>
  <w:comment w:id="7" w:author="Ole Shelton" w:date="2017-10-30T09:47:00Z" w:initials="AOS">
    <w:p w14:paraId="4BC664E6" w14:textId="56A9E113" w:rsidR="0029189C" w:rsidRDefault="0029189C" w:rsidP="008332EF">
      <w:pPr>
        <w:pStyle w:val="CommentText"/>
      </w:pPr>
      <w:r>
        <w:rPr>
          <w:rStyle w:val="CommentReference"/>
        </w:rPr>
        <w:annotationRef/>
      </w:r>
      <w:r>
        <w:t>How to properly cite these food categories.</w:t>
      </w:r>
    </w:p>
    <w:p w14:paraId="4E2C8612" w14:textId="77777777" w:rsidR="0029189C" w:rsidRDefault="0029189C" w:rsidP="008332EF">
      <w:pPr>
        <w:pStyle w:val="CommentText"/>
      </w:pPr>
    </w:p>
    <w:p w14:paraId="6CC736BC" w14:textId="77777777" w:rsidR="0029189C" w:rsidRDefault="0029189C" w:rsidP="008332EF">
      <w:pPr>
        <w:pStyle w:val="CommentText"/>
      </w:pPr>
    </w:p>
  </w:comment>
  <w:comment w:id="8" w:author="Blake Feist" w:date="2018-01-05T16:11:00Z" w:initials="BEF">
    <w:p w14:paraId="5A10BB0D" w14:textId="051D8E45" w:rsidR="0029189C" w:rsidRDefault="0029189C">
      <w:pPr>
        <w:pStyle w:val="CommentText"/>
      </w:pPr>
      <w:r>
        <w:rPr>
          <w:rStyle w:val="CommentReference"/>
        </w:rPr>
        <w:annotationRef/>
      </w:r>
      <w:r>
        <w:t xml:space="preserve">Perhaps try </w:t>
      </w:r>
      <w:r w:rsidRPr="00BB7F81">
        <w:t>Le</w:t>
      </w:r>
      <w:r>
        <w:t>gendre &amp; De Caceres 2013?</w:t>
      </w:r>
    </w:p>
    <w:p w14:paraId="5F2E1FB1" w14:textId="50206B76" w:rsidR="0029189C" w:rsidRPr="00BB7F81" w:rsidRDefault="0029189C" w:rsidP="00BB7F81">
      <w:pPr>
        <w:pStyle w:val="p1"/>
        <w:rPr>
          <w:rFonts w:cs="Times New Roman"/>
        </w:rPr>
      </w:pPr>
      <w:r>
        <w:rPr>
          <w:rFonts w:cs="Times New Roman"/>
        </w:rPr>
        <w:t xml:space="preserve">Legendre, P &amp; M De </w:t>
      </w:r>
      <w:proofErr w:type="spellStart"/>
      <w:r>
        <w:rPr>
          <w:rFonts w:cs="Times New Roman"/>
        </w:rPr>
        <w:t>Cáceres</w:t>
      </w:r>
      <w:proofErr w:type="spellEnd"/>
      <w:r>
        <w:rPr>
          <w:rFonts w:cs="Times New Roman"/>
        </w:rPr>
        <w:t xml:space="preserve"> (2013) Beta diversity as the variance of community data: dissimilarity coefficients and partitioning. </w:t>
      </w:r>
      <w:r>
        <w:rPr>
          <w:rFonts w:cs="Times New Roman"/>
          <w:i/>
          <w:iCs/>
        </w:rPr>
        <w:t xml:space="preserve">Ecology </w:t>
      </w:r>
      <w:proofErr w:type="gramStart"/>
      <w:r>
        <w:rPr>
          <w:rFonts w:cs="Times New Roman"/>
          <w:i/>
          <w:iCs/>
        </w:rPr>
        <w:t>Letters</w:t>
      </w:r>
      <w:r>
        <w:rPr>
          <w:rStyle w:val="apple-converted-space"/>
          <w:rFonts w:cs="Times New Roman"/>
        </w:rPr>
        <w:t xml:space="preserve">  </w:t>
      </w:r>
      <w:r>
        <w:rPr>
          <w:rFonts w:cs="Times New Roman"/>
          <w:b/>
          <w:bCs/>
        </w:rPr>
        <w:t>16</w:t>
      </w:r>
      <w:proofErr w:type="gramEnd"/>
      <w:r>
        <w:rPr>
          <w:rFonts w:cs="Times New Roman"/>
        </w:rPr>
        <w:t>(8): 951-963.</w:t>
      </w:r>
      <w:r>
        <w:rPr>
          <w:rStyle w:val="apple-converted-space"/>
          <w:rFonts w:cs="Times New Roman"/>
        </w:rPr>
        <w:t xml:space="preserve">  </w:t>
      </w:r>
      <w:r>
        <w:rPr>
          <w:rFonts w:cs="Times New Roman"/>
        </w:rPr>
        <w:t>DOI: 10.1111/ele.12141</w:t>
      </w:r>
    </w:p>
  </w:comment>
  <w:comment w:id="9" w:author="Ole Shelton" w:date="2018-01-03T11:08:00Z" w:initials="AOS">
    <w:p w14:paraId="336B377E" w14:textId="04FEE40B" w:rsidR="0029189C" w:rsidRDefault="0029189C" w:rsidP="00027B04">
      <w:pPr>
        <w:pStyle w:val="CommentText"/>
      </w:pPr>
      <w:r>
        <w:t>NICK T:</w:t>
      </w:r>
    </w:p>
    <w:p w14:paraId="684E936A" w14:textId="28D2CF7E" w:rsidR="0029189C" w:rsidRDefault="0029189C" w:rsidP="00027B04">
      <w:pPr>
        <w:pStyle w:val="CommentText"/>
      </w:pPr>
      <w:r>
        <w:t xml:space="preserve">I </w:t>
      </w:r>
      <w:r>
        <w:rPr>
          <w:rStyle w:val="CommentReference"/>
        </w:rPr>
        <w:annotationRef/>
      </w:r>
      <w:r>
        <w:t xml:space="preserve">think this is OK, but using canonical analysis of principal coordinates (CAP) would be more congruent with the </w:t>
      </w:r>
      <w:proofErr w:type="spellStart"/>
      <w:r>
        <w:t>PerMANOVA</w:t>
      </w:r>
      <w:proofErr w:type="spellEnd"/>
      <w:r>
        <w:t xml:space="preserve"> analysis.  </w:t>
      </w:r>
      <w:proofErr w:type="spellStart"/>
      <w:r>
        <w:t>nMDS</w:t>
      </w:r>
      <w:proofErr w:type="spellEnd"/>
      <w:r>
        <w:t xml:space="preserve"> is unconstrained.  CAP is constrained.  Therefore, </w:t>
      </w:r>
      <w:proofErr w:type="spellStart"/>
      <w:r>
        <w:t>nMDS</w:t>
      </w:r>
      <w:proofErr w:type="spellEnd"/>
      <w:r>
        <w:t xml:space="preserve"> doesn’t assume the same groupings as in the </w:t>
      </w:r>
      <w:proofErr w:type="spellStart"/>
      <w:r>
        <w:t>PerMANOVA</w:t>
      </w:r>
      <w:proofErr w:type="spellEnd"/>
      <w:r>
        <w:t xml:space="preserve">.  You can force the CAP to assume the same groupings as in the </w:t>
      </w:r>
      <w:proofErr w:type="spellStart"/>
      <w:r>
        <w:t>PerMANOVA</w:t>
      </w:r>
      <w:proofErr w:type="spellEnd"/>
      <w:r>
        <w:t xml:space="preserve">.  CAP would, therefore, more correctly represent the </w:t>
      </w:r>
      <w:proofErr w:type="spellStart"/>
      <w:r>
        <w:t>PerMANOVA</w:t>
      </w:r>
      <w:proofErr w:type="spellEnd"/>
      <w:r>
        <w:t xml:space="preserve"> analyses graphically.</w:t>
      </w:r>
    </w:p>
    <w:p w14:paraId="297A2B84" w14:textId="77777777" w:rsidR="0029189C" w:rsidRDefault="0029189C" w:rsidP="00027B04">
      <w:pPr>
        <w:pStyle w:val="CommentText"/>
      </w:pPr>
    </w:p>
    <w:p w14:paraId="4EE430E8" w14:textId="77777777" w:rsidR="0029189C" w:rsidRDefault="0029189C" w:rsidP="00027B04">
      <w:pPr>
        <w:pStyle w:val="CommentText"/>
      </w:pPr>
      <w:r>
        <w:t>I forget the function name in R, but I can look it up.</w:t>
      </w:r>
    </w:p>
    <w:p w14:paraId="67BF9240" w14:textId="77777777" w:rsidR="0029189C" w:rsidRDefault="0029189C" w:rsidP="00027B04">
      <w:pPr>
        <w:pStyle w:val="CommentText"/>
      </w:pPr>
    </w:p>
    <w:p w14:paraId="4F0B483E" w14:textId="5093D980" w:rsidR="0029189C" w:rsidRDefault="0029189C" w:rsidP="00027B04">
      <w:pPr>
        <w:pStyle w:val="CommentText"/>
      </w:pPr>
      <w:r>
        <w:t>Also:</w:t>
      </w:r>
    </w:p>
    <w:p w14:paraId="2DC0CC98" w14:textId="530BF098" w:rsidR="0029189C" w:rsidRDefault="0029189C">
      <w:pPr>
        <w:pStyle w:val="CommentText"/>
      </w:pPr>
      <w:r>
        <w:t>What distance metric?  Manhattan?  Should probably be the same.</w:t>
      </w:r>
    </w:p>
  </w:comment>
  <w:comment w:id="10" w:author="Ole Shelton" w:date="2017-10-30T16:24:00Z" w:initials="AOS">
    <w:p w14:paraId="5E1AC2A4" w14:textId="77777777" w:rsidR="0029189C" w:rsidRPr="00CC50CE" w:rsidRDefault="0029189C"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29189C" w:rsidRPr="00CC50CE" w:rsidRDefault="0029189C" w:rsidP="001C6B10">
      <w:pPr>
        <w:spacing w:before="120" w:after="0" w:line="240" w:lineRule="auto"/>
        <w:rPr>
          <w:rFonts w:ascii="Times New Roman" w:hAnsi="Times New Roman" w:cs="Times New Roman"/>
          <w:i/>
          <w:sz w:val="18"/>
          <w:szCs w:val="18"/>
        </w:rPr>
      </w:pPr>
      <w:proofErr w:type="gramStart"/>
      <w:r w:rsidRPr="00CC50CE">
        <w:rPr>
          <w:rFonts w:ascii="Times New Roman" w:hAnsi="Times New Roman" w:cs="Times New Roman"/>
          <w:i/>
          <w:sz w:val="18"/>
          <w:szCs w:val="18"/>
        </w:rPr>
        <w:t>lm(</w:t>
      </w:r>
      <w:proofErr w:type="gramEnd"/>
      <w:r w:rsidRPr="00CC50CE">
        <w:rPr>
          <w:rFonts w:ascii="Times New Roman" w:hAnsi="Times New Roman" w:cs="Times New Roman"/>
          <w:i/>
          <w:sz w:val="18"/>
          <w:szCs w:val="18"/>
        </w:rPr>
        <w:t xml:space="preserve">formula = </w:t>
      </w:r>
      <w:proofErr w:type="spellStart"/>
      <w:r w:rsidRPr="00CC50CE">
        <w:rPr>
          <w:rFonts w:ascii="Times New Roman" w:hAnsi="Times New Roman" w:cs="Times New Roman"/>
          <w:i/>
          <w:sz w:val="18"/>
          <w:szCs w:val="18"/>
        </w:rPr>
        <w:t>slope.kelp</w:t>
      </w:r>
      <w:proofErr w:type="spellEnd"/>
      <w:r w:rsidRPr="00CC50CE">
        <w:rPr>
          <w:rFonts w:ascii="Times New Roman" w:hAnsi="Times New Roman" w:cs="Times New Roman"/>
          <w:i/>
          <w:sz w:val="18"/>
          <w:szCs w:val="18"/>
        </w:rPr>
        <w:t xml:space="preserve"> ~ Region + </w:t>
      </w: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 </w:t>
      </w:r>
      <w:proofErr w:type="spell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  data = .)</w:t>
      </w:r>
    </w:p>
    <w:p w14:paraId="67E08863" w14:textId="77777777" w:rsidR="0029189C" w:rsidRPr="00CC50CE" w:rsidRDefault="0029189C" w:rsidP="001C6B10">
      <w:pPr>
        <w:spacing w:before="120" w:after="0" w:line="240" w:lineRule="auto"/>
        <w:rPr>
          <w:rFonts w:ascii="Times New Roman" w:hAnsi="Times New Roman" w:cs="Times New Roman"/>
          <w:i/>
          <w:sz w:val="18"/>
          <w:szCs w:val="18"/>
        </w:rPr>
      </w:pPr>
    </w:p>
    <w:p w14:paraId="2BDD254B" w14:textId="77777777" w:rsidR="0029189C" w:rsidRPr="00CC50CE" w:rsidRDefault="0029189C"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29189C" w:rsidRPr="00CC50CE" w:rsidRDefault="0029189C"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29189C" w:rsidRPr="00CC50CE" w:rsidRDefault="0029189C"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0.039652 -0.014942 -0.</w:t>
      </w:r>
      <w:proofErr w:type="gramStart"/>
      <w:r w:rsidRPr="00CC50CE">
        <w:rPr>
          <w:rFonts w:ascii="Times New Roman" w:hAnsi="Times New Roman" w:cs="Times New Roman"/>
          <w:i/>
          <w:sz w:val="18"/>
          <w:szCs w:val="18"/>
        </w:rPr>
        <w:t>001978  0.016036</w:t>
      </w:r>
      <w:proofErr w:type="gramEnd"/>
      <w:r w:rsidRPr="00CC50CE">
        <w:rPr>
          <w:rFonts w:ascii="Times New Roman" w:hAnsi="Times New Roman" w:cs="Times New Roman"/>
          <w:i/>
          <w:sz w:val="18"/>
          <w:szCs w:val="18"/>
        </w:rPr>
        <w:t xml:space="preserve">  0.048590 </w:t>
      </w:r>
    </w:p>
    <w:p w14:paraId="048A0720" w14:textId="77777777" w:rsidR="0029189C" w:rsidRPr="00CC50CE" w:rsidRDefault="0029189C" w:rsidP="001C6B10">
      <w:pPr>
        <w:spacing w:before="120" w:after="0" w:line="240" w:lineRule="auto"/>
        <w:rPr>
          <w:rFonts w:ascii="Times New Roman" w:hAnsi="Times New Roman" w:cs="Times New Roman"/>
          <w:i/>
          <w:sz w:val="18"/>
          <w:szCs w:val="18"/>
        </w:rPr>
      </w:pPr>
    </w:p>
    <w:p w14:paraId="3E400E4C" w14:textId="77777777" w:rsidR="0029189C" w:rsidRPr="00CC50CE" w:rsidRDefault="0029189C"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29189C" w:rsidRPr="00CC50CE" w:rsidRDefault="0029189C"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w:t>
      </w:r>
      <w:proofErr w:type="spellStart"/>
      <w:r w:rsidRPr="00CC50CE">
        <w:rPr>
          <w:rFonts w:ascii="Times New Roman" w:hAnsi="Times New Roman" w:cs="Times New Roman"/>
          <w:i/>
          <w:sz w:val="18"/>
          <w:szCs w:val="18"/>
        </w:rPr>
        <w:t>Pr</w:t>
      </w:r>
      <w:proofErr w:type="spellEnd"/>
      <w:r w:rsidRPr="00CC50CE">
        <w:rPr>
          <w:rFonts w:ascii="Times New Roman" w:hAnsi="Times New Roman" w:cs="Times New Roman"/>
          <w:i/>
          <w:sz w:val="18"/>
          <w:szCs w:val="18"/>
        </w:rPr>
        <w:t xml:space="preserve">(&gt;|t|)  </w:t>
      </w:r>
    </w:p>
    <w:p w14:paraId="285ED72B" w14:textId="4C6CF2C4" w:rsidR="0029189C" w:rsidRPr="00CC50CE" w:rsidRDefault="0029189C"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roofErr w:type="gramStart"/>
      <w:r w:rsidRPr="00CC50CE">
        <w:rPr>
          <w:rFonts w:ascii="Times New Roman" w:hAnsi="Times New Roman" w:cs="Times New Roman"/>
          <w:i/>
          <w:sz w:val="18"/>
          <w:szCs w:val="18"/>
        </w:rPr>
        <w:t xml:space="preserve">Intercept)   </w:t>
      </w:r>
      <w:proofErr w:type="gramEnd"/>
      <w:r w:rsidRPr="00CC50CE">
        <w:rPr>
          <w:rFonts w:ascii="Times New Roman" w:hAnsi="Times New Roman" w:cs="Times New Roman"/>
          <w:i/>
          <w:sz w:val="18"/>
          <w:szCs w:val="18"/>
        </w:rPr>
        <w:t xml:space="preserve">                 0.02901    0.01520   1.909   0.0770 .</w:t>
      </w:r>
    </w:p>
    <w:p w14:paraId="59714976" w14:textId="1FE39F5B" w:rsidR="0029189C" w:rsidRPr="00CC50CE" w:rsidRDefault="0029189C"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w:t>
      </w:r>
      <w:r>
        <w:rPr>
          <w:rFonts w:ascii="Times New Roman" w:hAnsi="Times New Roman" w:cs="Times New Roman"/>
          <w:i/>
          <w:sz w:val="18"/>
          <w:szCs w:val="18"/>
        </w:rPr>
        <w:t>egionCentral</w:t>
      </w:r>
      <w:proofErr w:type="spellEnd"/>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2243    0.01720   1.304   0.2133  </w:t>
      </w:r>
    </w:p>
    <w:p w14:paraId="6A1C2096" w14:textId="353CA0EF" w:rsidR="0029189C" w:rsidRPr="00CC50CE" w:rsidRDefault="0029189C"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egionSouthern</w:t>
      </w:r>
      <w:proofErr w:type="spellEnd"/>
      <w:r w:rsidRPr="00CC50CE">
        <w:rPr>
          <w:rFonts w:ascii="Times New Roman" w:hAnsi="Times New Roman" w:cs="Times New Roman"/>
          <w:i/>
          <w:sz w:val="18"/>
          <w:szCs w:val="18"/>
        </w:rPr>
        <w:t xml:space="preserve">           0.03243    0.03257   0.996   0.3363  </w:t>
      </w:r>
    </w:p>
    <w:p w14:paraId="541B09D6" w14:textId="7B5B998F" w:rsidR="0029189C" w:rsidRPr="00CC50CE" w:rsidRDefault="0029189C"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spellEnd"/>
      <w:proofErr w:type="gramEnd"/>
      <w:r w:rsidRPr="00CC50CE">
        <w:rPr>
          <w:rFonts w:ascii="Times New Roman" w:hAnsi="Times New Roman" w:cs="Times New Roman"/>
          <w:i/>
          <w:sz w:val="18"/>
          <w:szCs w:val="18"/>
        </w:rPr>
        <w:t xml:space="preserve">                    0.28527    0.28273   1.009   0.3301  </w:t>
      </w:r>
    </w:p>
    <w:p w14:paraId="2C552D70" w14:textId="742D8F6A" w:rsidR="0029189C" w:rsidRPr="00CC50CE" w:rsidRDefault="0029189C"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as.factor</w:t>
      </w:r>
      <w:proofErr w:type="spellEnd"/>
      <w:proofErr w:type="gramEnd"/>
      <w:r w:rsidRPr="00CC50CE">
        <w:rPr>
          <w:rFonts w:ascii="Times New Roman" w:hAnsi="Times New Roman" w:cs="Times New Roman"/>
          <w:i/>
          <w:sz w:val="18"/>
          <w:szCs w:val="18"/>
        </w:rPr>
        <w:t xml:space="preserve">(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29189C" w:rsidRPr="00CC50CE" w:rsidRDefault="0029189C"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gramEnd"/>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2002 -0.79260    0.35973  -2.203   0.0448 *</w:t>
      </w:r>
    </w:p>
    <w:p w14:paraId="1A335375" w14:textId="77777777" w:rsidR="0029189C" w:rsidRPr="00CC50CE" w:rsidRDefault="0029189C"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29189C" w:rsidRPr="00CC50CE" w:rsidRDefault="0029189C" w:rsidP="001C6B10">
      <w:pPr>
        <w:spacing w:before="120" w:after="0" w:line="240" w:lineRule="auto"/>
        <w:rPr>
          <w:rFonts w:ascii="Times New Roman" w:hAnsi="Times New Roman" w:cs="Times New Roman"/>
          <w:i/>
          <w:sz w:val="18"/>
          <w:szCs w:val="18"/>
        </w:rPr>
      </w:pPr>
      <w:proofErr w:type="spellStart"/>
      <w:r w:rsidRPr="007E2108">
        <w:rPr>
          <w:rFonts w:ascii="Times New Roman" w:hAnsi="Times New Roman" w:cs="Times New Roman"/>
          <w:i/>
          <w:sz w:val="18"/>
          <w:szCs w:val="18"/>
          <w:lang w:val="fr-FR"/>
        </w:rPr>
        <w:t>Signif</w:t>
      </w:r>
      <w:proofErr w:type="spellEnd"/>
      <w:r w:rsidRPr="007E2108">
        <w:rPr>
          <w:rFonts w:ascii="Times New Roman" w:hAnsi="Times New Roman" w:cs="Times New Roman"/>
          <w:i/>
          <w:sz w:val="18"/>
          <w:szCs w:val="18"/>
          <w:lang w:val="fr-FR"/>
        </w:rPr>
        <w:t xml:space="preserve">. </w:t>
      </w:r>
      <w:proofErr w:type="gramStart"/>
      <w:r w:rsidRPr="007E2108">
        <w:rPr>
          <w:rFonts w:ascii="Times New Roman" w:hAnsi="Times New Roman" w:cs="Times New Roman"/>
          <w:i/>
          <w:sz w:val="18"/>
          <w:szCs w:val="18"/>
          <w:lang w:val="fr-FR"/>
        </w:rPr>
        <w:t>codes:</w:t>
      </w:r>
      <w:proofErr w:type="gramEnd"/>
      <w:r w:rsidRPr="007E2108">
        <w:rPr>
          <w:rFonts w:ascii="Times New Roman" w:hAnsi="Times New Roman" w:cs="Times New Roman"/>
          <w:i/>
          <w:sz w:val="18"/>
          <w:szCs w:val="18"/>
          <w:lang w:val="fr-FR"/>
        </w:rPr>
        <w:t xml:space="preserve">  0 ‘***’ 0.001 ‘**’ 0.01 ‘*’ 0.05 ‘.’ </w:t>
      </w:r>
      <w:r w:rsidRPr="00CC50CE">
        <w:rPr>
          <w:rFonts w:ascii="Times New Roman" w:hAnsi="Times New Roman" w:cs="Times New Roman"/>
          <w:i/>
          <w:sz w:val="18"/>
          <w:szCs w:val="18"/>
        </w:rPr>
        <w:t>0.1 ‘ ’ 1</w:t>
      </w:r>
    </w:p>
    <w:p w14:paraId="572995D8" w14:textId="77777777" w:rsidR="0029189C" w:rsidRPr="00CC50CE" w:rsidRDefault="0029189C" w:rsidP="001C6B10">
      <w:pPr>
        <w:spacing w:before="120" w:after="0" w:line="240" w:lineRule="auto"/>
        <w:rPr>
          <w:rFonts w:ascii="Times New Roman" w:hAnsi="Times New Roman" w:cs="Times New Roman"/>
          <w:i/>
          <w:sz w:val="18"/>
          <w:szCs w:val="18"/>
        </w:rPr>
      </w:pPr>
    </w:p>
    <w:p w14:paraId="716660DF" w14:textId="77777777" w:rsidR="0029189C" w:rsidRPr="00CC50CE" w:rsidRDefault="0029189C"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29189C" w:rsidRPr="00CC50CE" w:rsidRDefault="0029189C"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29189C" w:rsidRPr="00CC50CE" w:rsidRDefault="0029189C"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F-statistic: 11.36 on 5 and 14 </w:t>
      </w:r>
      <w:proofErr w:type="gramStart"/>
      <w:r w:rsidRPr="00CC50CE">
        <w:rPr>
          <w:rFonts w:ascii="Times New Roman" w:hAnsi="Times New Roman" w:cs="Times New Roman"/>
          <w:i/>
          <w:sz w:val="18"/>
          <w:szCs w:val="18"/>
        </w:rPr>
        <w:t>DF,  p</w:t>
      </w:r>
      <w:proofErr w:type="gramEnd"/>
      <w:r w:rsidRPr="00CC50CE">
        <w:rPr>
          <w:rFonts w:ascii="Times New Roman" w:hAnsi="Times New Roman" w:cs="Times New Roman"/>
          <w:i/>
          <w:sz w:val="18"/>
          <w:szCs w:val="18"/>
        </w:rPr>
        <w:t>-value: 0.0001583</w:t>
      </w:r>
    </w:p>
    <w:p w14:paraId="25A7FBED" w14:textId="38786946" w:rsidR="0029189C" w:rsidRDefault="0029189C">
      <w:pPr>
        <w:pStyle w:val="CommentText"/>
      </w:pPr>
    </w:p>
  </w:comment>
  <w:comment w:id="11" w:author="Ole Shelton" w:date="2017-11-03T10:56:00Z" w:initials="AOS">
    <w:p w14:paraId="7E768971" w14:textId="77777777" w:rsidR="0029189C" w:rsidRDefault="0029189C" w:rsidP="007D1754">
      <w:pPr>
        <w:pStyle w:val="CommentText"/>
      </w:pPr>
    </w:p>
    <w:p w14:paraId="328EFAEC" w14:textId="0D46E44E" w:rsidR="0029189C" w:rsidRDefault="0029189C" w:rsidP="007D1754">
      <w:pPr>
        <w:pStyle w:val="CommentText"/>
      </w:pPr>
      <w:r w:rsidRPr="007D1754">
        <w:rPr>
          <w:highlight w:val="yellow"/>
        </w:rPr>
        <w:t>BEST two MODELS</w:t>
      </w:r>
      <w:r>
        <w:t xml:space="preserve"> </w:t>
      </w:r>
    </w:p>
    <w:p w14:paraId="6597083D" w14:textId="77777777" w:rsidR="0029189C" w:rsidRDefault="0029189C" w:rsidP="007D1754">
      <w:pPr>
        <w:pStyle w:val="CommentText"/>
      </w:pPr>
      <w:r>
        <w:rPr>
          <w:rStyle w:val="CommentReference"/>
        </w:rPr>
        <w:annotationRef/>
      </w:r>
      <w:r>
        <w:t>Call:</w:t>
      </w:r>
    </w:p>
    <w:p w14:paraId="6E240012" w14:textId="77777777" w:rsidR="0029189C" w:rsidRDefault="0029189C" w:rsidP="007D1754">
      <w:pPr>
        <w:pStyle w:val="CommentText"/>
      </w:pPr>
      <w:proofErr w:type="gramStart"/>
      <w:r>
        <w:t>lm(</w:t>
      </w:r>
      <w:proofErr w:type="gramEnd"/>
      <w:r>
        <w:t xml:space="preserve">formula = CV.DIFF ~ kelp.cv.89, data = </w:t>
      </w:r>
      <w:proofErr w:type="spellStart"/>
      <w:r>
        <w:t>cv.diff</w:t>
      </w:r>
      <w:proofErr w:type="spellEnd"/>
      <w:r>
        <w:t>)</w:t>
      </w:r>
    </w:p>
    <w:p w14:paraId="7623B2AA" w14:textId="77777777" w:rsidR="0029189C" w:rsidRDefault="0029189C" w:rsidP="007D1754">
      <w:pPr>
        <w:pStyle w:val="CommentText"/>
      </w:pPr>
    </w:p>
    <w:p w14:paraId="528A14F9" w14:textId="77777777" w:rsidR="0029189C" w:rsidRDefault="0029189C" w:rsidP="007D1754">
      <w:pPr>
        <w:pStyle w:val="CommentText"/>
      </w:pPr>
      <w:r>
        <w:t>Residuals:</w:t>
      </w:r>
    </w:p>
    <w:p w14:paraId="16537FFB" w14:textId="77777777" w:rsidR="0029189C" w:rsidRDefault="0029189C" w:rsidP="007D1754">
      <w:pPr>
        <w:pStyle w:val="CommentText"/>
      </w:pPr>
      <w:r>
        <w:t xml:space="preserve">      Min        1Q    Median        3Q       Max </w:t>
      </w:r>
    </w:p>
    <w:p w14:paraId="1C618CC3" w14:textId="77777777" w:rsidR="0029189C" w:rsidRDefault="0029189C" w:rsidP="007D1754">
      <w:pPr>
        <w:pStyle w:val="CommentText"/>
      </w:pPr>
      <w:r>
        <w:t>-0.234926 -0.</w:t>
      </w:r>
      <w:proofErr w:type="gramStart"/>
      <w:r>
        <w:t>039794  0.001805</w:t>
      </w:r>
      <w:proofErr w:type="gramEnd"/>
      <w:r>
        <w:t xml:space="preserve">  0.009730  0.282642 </w:t>
      </w:r>
    </w:p>
    <w:p w14:paraId="6561E0BE" w14:textId="77777777" w:rsidR="0029189C" w:rsidRDefault="0029189C" w:rsidP="007D1754">
      <w:pPr>
        <w:pStyle w:val="CommentText"/>
      </w:pPr>
    </w:p>
    <w:p w14:paraId="76F7B2EF" w14:textId="77777777" w:rsidR="0029189C" w:rsidRDefault="0029189C" w:rsidP="007D1754">
      <w:pPr>
        <w:pStyle w:val="CommentText"/>
      </w:pPr>
      <w:r>
        <w:t>Coefficients:</w:t>
      </w:r>
    </w:p>
    <w:p w14:paraId="179879D5" w14:textId="77777777" w:rsidR="0029189C" w:rsidRDefault="0029189C" w:rsidP="007D1754">
      <w:pPr>
        <w:pStyle w:val="CommentText"/>
      </w:pPr>
      <w:r>
        <w:t xml:space="preserve">            Estimate Std. Error t value </w:t>
      </w:r>
      <w:proofErr w:type="spellStart"/>
      <w:r>
        <w:t>Pr</w:t>
      </w:r>
      <w:proofErr w:type="spellEnd"/>
      <w:r>
        <w:t xml:space="preserve">(&gt;|t|)   </w:t>
      </w:r>
    </w:p>
    <w:p w14:paraId="4F868F5C" w14:textId="77777777" w:rsidR="0029189C" w:rsidRDefault="0029189C" w:rsidP="007D1754">
      <w:pPr>
        <w:pStyle w:val="CommentText"/>
      </w:pPr>
      <w:r>
        <w:t>(</w:t>
      </w:r>
      <w:proofErr w:type="gramStart"/>
      <w:r>
        <w:t>Intercept)  0.09883</w:t>
      </w:r>
      <w:proofErr w:type="gramEnd"/>
      <w:r>
        <w:t xml:space="preserve">    0.10448   0.946  0.37187   </w:t>
      </w:r>
    </w:p>
    <w:p w14:paraId="783691FD" w14:textId="77777777" w:rsidR="0029189C" w:rsidRDefault="0029189C" w:rsidP="007D1754">
      <w:pPr>
        <w:pStyle w:val="CommentText"/>
      </w:pPr>
      <w:r>
        <w:t>kelp.cv.</w:t>
      </w:r>
      <w:proofErr w:type="gramStart"/>
      <w:r>
        <w:t>89  -</w:t>
      </w:r>
      <w:proofErr w:type="gramEnd"/>
      <w:r>
        <w:t>0.64073    0.18844  -3.400  0.00936 **</w:t>
      </w:r>
    </w:p>
    <w:p w14:paraId="608B8162" w14:textId="77777777" w:rsidR="0029189C" w:rsidRDefault="0029189C" w:rsidP="007D1754">
      <w:pPr>
        <w:pStyle w:val="CommentText"/>
      </w:pPr>
      <w:r>
        <w:t>---</w:t>
      </w:r>
    </w:p>
    <w:p w14:paraId="62EF6AC9" w14:textId="77777777" w:rsidR="0029189C" w:rsidRDefault="0029189C" w:rsidP="007D1754">
      <w:pPr>
        <w:pStyle w:val="CommentText"/>
      </w:pPr>
      <w:proofErr w:type="spellStart"/>
      <w:r w:rsidRPr="007E2108">
        <w:rPr>
          <w:lang w:val="fr-FR"/>
        </w:rPr>
        <w:t>Signif</w:t>
      </w:r>
      <w:proofErr w:type="spellEnd"/>
      <w:r w:rsidRPr="007E2108">
        <w:rPr>
          <w:lang w:val="fr-FR"/>
        </w:rPr>
        <w:t xml:space="preserve">. </w:t>
      </w:r>
      <w:proofErr w:type="gramStart"/>
      <w:r w:rsidRPr="007E2108">
        <w:rPr>
          <w:lang w:val="fr-FR"/>
        </w:rPr>
        <w:t>codes:</w:t>
      </w:r>
      <w:proofErr w:type="gramEnd"/>
      <w:r w:rsidRPr="007E2108">
        <w:rPr>
          <w:lang w:val="fr-FR"/>
        </w:rPr>
        <w:t xml:space="preserve">  0 ‘***’ 0.001 ‘**’ 0.01 ‘*’ 0.05 ‘.’ </w:t>
      </w:r>
      <w:r>
        <w:t>0.1 ‘ ’ 1</w:t>
      </w:r>
    </w:p>
    <w:p w14:paraId="15E0873A" w14:textId="77777777" w:rsidR="0029189C" w:rsidRDefault="0029189C" w:rsidP="007D1754">
      <w:pPr>
        <w:pStyle w:val="CommentText"/>
      </w:pPr>
    </w:p>
    <w:p w14:paraId="61B06641" w14:textId="77777777" w:rsidR="0029189C" w:rsidRDefault="0029189C" w:rsidP="007D1754">
      <w:pPr>
        <w:pStyle w:val="CommentText"/>
      </w:pPr>
      <w:r>
        <w:t>Residual standard error: 0.1455 on 8 degrees of freedom</w:t>
      </w:r>
    </w:p>
    <w:p w14:paraId="474FAF91" w14:textId="77777777" w:rsidR="0029189C" w:rsidRDefault="0029189C" w:rsidP="007D1754">
      <w:pPr>
        <w:pStyle w:val="CommentText"/>
      </w:pPr>
      <w:r>
        <w:t>Multiple R-squared:  0.591,</w:t>
      </w:r>
      <w:r>
        <w:tab/>
        <w:t xml:space="preserve">Adjusted R-squared:  0.5399 </w:t>
      </w:r>
    </w:p>
    <w:p w14:paraId="570F335A" w14:textId="77777777" w:rsidR="0029189C" w:rsidRDefault="0029189C" w:rsidP="007D1754">
      <w:pPr>
        <w:pStyle w:val="CommentText"/>
      </w:pPr>
      <w:r>
        <w:t xml:space="preserve">F-statistic: 11.56 on 1 and 8 </w:t>
      </w:r>
      <w:proofErr w:type="gramStart"/>
      <w:r>
        <w:t>DF,  p</w:t>
      </w:r>
      <w:proofErr w:type="gramEnd"/>
      <w:r>
        <w:t>-value: 0.009358</w:t>
      </w:r>
    </w:p>
    <w:p w14:paraId="7D31F030" w14:textId="77777777" w:rsidR="0029189C" w:rsidRDefault="0029189C" w:rsidP="007D1754">
      <w:pPr>
        <w:pStyle w:val="CommentText"/>
      </w:pPr>
    </w:p>
    <w:p w14:paraId="7FD8623C" w14:textId="77777777" w:rsidR="0029189C" w:rsidRDefault="0029189C" w:rsidP="007D1754">
      <w:pPr>
        <w:pStyle w:val="CommentText"/>
      </w:pPr>
      <w:r>
        <w:t>&gt; summary(M.2b)</w:t>
      </w:r>
    </w:p>
    <w:p w14:paraId="2B3DA14B" w14:textId="77777777" w:rsidR="0029189C" w:rsidRDefault="0029189C" w:rsidP="007D1754">
      <w:pPr>
        <w:pStyle w:val="CommentText"/>
      </w:pPr>
    </w:p>
    <w:p w14:paraId="766179B5" w14:textId="77777777" w:rsidR="0029189C" w:rsidRDefault="0029189C" w:rsidP="007D1754">
      <w:pPr>
        <w:pStyle w:val="CommentText"/>
      </w:pPr>
      <w:r>
        <w:t>Call:</w:t>
      </w:r>
    </w:p>
    <w:p w14:paraId="14870F31" w14:textId="77777777" w:rsidR="0029189C" w:rsidRDefault="0029189C" w:rsidP="007D1754">
      <w:pPr>
        <w:pStyle w:val="CommentText"/>
      </w:pPr>
      <w:proofErr w:type="gramStart"/>
      <w:r>
        <w:t>lm(</w:t>
      </w:r>
      <w:proofErr w:type="gramEnd"/>
      <w:r>
        <w:t xml:space="preserve">formula = CV.DIFF ~ kelp.cv.89 + </w:t>
      </w:r>
      <w:proofErr w:type="spellStart"/>
      <w:r>
        <w:t>diff.otter.mean</w:t>
      </w:r>
      <w:proofErr w:type="spellEnd"/>
      <w:r>
        <w:t xml:space="preserve">, data = </w:t>
      </w:r>
      <w:proofErr w:type="spellStart"/>
      <w:r>
        <w:t>cv.diff</w:t>
      </w:r>
      <w:proofErr w:type="spellEnd"/>
      <w:r>
        <w:t>)</w:t>
      </w:r>
    </w:p>
    <w:p w14:paraId="1C5E76C9" w14:textId="77777777" w:rsidR="0029189C" w:rsidRDefault="0029189C" w:rsidP="007D1754">
      <w:pPr>
        <w:pStyle w:val="CommentText"/>
      </w:pPr>
    </w:p>
    <w:p w14:paraId="6EFFC865" w14:textId="77777777" w:rsidR="0029189C" w:rsidRDefault="0029189C" w:rsidP="007D1754">
      <w:pPr>
        <w:pStyle w:val="CommentText"/>
      </w:pPr>
      <w:r>
        <w:t>Residuals:</w:t>
      </w:r>
    </w:p>
    <w:p w14:paraId="65B7C08D" w14:textId="77777777" w:rsidR="0029189C" w:rsidRDefault="0029189C" w:rsidP="007D1754">
      <w:pPr>
        <w:pStyle w:val="CommentText"/>
      </w:pPr>
      <w:r>
        <w:t xml:space="preserve">     Min       1Q   Median       3Q      Max </w:t>
      </w:r>
    </w:p>
    <w:p w14:paraId="5562D6C9" w14:textId="77777777" w:rsidR="0029189C" w:rsidRDefault="0029189C" w:rsidP="007D1754">
      <w:pPr>
        <w:pStyle w:val="CommentText"/>
      </w:pPr>
      <w:r>
        <w:t>-0.20532 -0.03482 -0.</w:t>
      </w:r>
      <w:proofErr w:type="gramStart"/>
      <w:r>
        <w:t>03241  0.05621</w:t>
      </w:r>
      <w:proofErr w:type="gramEnd"/>
      <w:r>
        <w:t xml:space="preserve">  0.23198 </w:t>
      </w:r>
    </w:p>
    <w:p w14:paraId="4BD6B6A2" w14:textId="77777777" w:rsidR="0029189C" w:rsidRDefault="0029189C" w:rsidP="007D1754">
      <w:pPr>
        <w:pStyle w:val="CommentText"/>
      </w:pPr>
    </w:p>
    <w:p w14:paraId="072947FC" w14:textId="77777777" w:rsidR="0029189C" w:rsidRDefault="0029189C" w:rsidP="007D1754">
      <w:pPr>
        <w:pStyle w:val="CommentText"/>
      </w:pPr>
      <w:r>
        <w:t>Coefficients:</w:t>
      </w:r>
    </w:p>
    <w:p w14:paraId="55BB4DEF" w14:textId="77777777" w:rsidR="0029189C" w:rsidRDefault="0029189C" w:rsidP="007D1754">
      <w:pPr>
        <w:pStyle w:val="CommentText"/>
      </w:pPr>
      <w:r>
        <w:t xml:space="preserve">                  Estimate Std. Error t value </w:t>
      </w:r>
      <w:proofErr w:type="spellStart"/>
      <w:r>
        <w:t>Pr</w:t>
      </w:r>
      <w:proofErr w:type="spellEnd"/>
      <w:r>
        <w:t xml:space="preserve">(&gt;|t|)   </w:t>
      </w:r>
    </w:p>
    <w:p w14:paraId="0DA9BD4B" w14:textId="77777777" w:rsidR="0029189C" w:rsidRDefault="0029189C" w:rsidP="007D1754">
      <w:pPr>
        <w:pStyle w:val="CommentText"/>
      </w:pPr>
      <w:r>
        <w:t>(</w:t>
      </w:r>
      <w:proofErr w:type="gramStart"/>
      <w:r>
        <w:t xml:space="preserve">Intercept)   </w:t>
      </w:r>
      <w:proofErr w:type="gramEnd"/>
      <w:r>
        <w:t xml:space="preserve">   0.1341438  0.0938903   1.429  0.19615   </w:t>
      </w:r>
    </w:p>
    <w:p w14:paraId="43CF9633" w14:textId="77777777" w:rsidR="0029189C" w:rsidRDefault="0029189C" w:rsidP="007D1754">
      <w:pPr>
        <w:pStyle w:val="CommentText"/>
      </w:pPr>
      <w:r>
        <w:t>kelp.cv.89      -0.</w:t>
      </w:r>
      <w:proofErr w:type="gramStart"/>
      <w:r>
        <w:t>6276541  0.1658760</w:t>
      </w:r>
      <w:proofErr w:type="gramEnd"/>
      <w:r>
        <w:t xml:space="preserve">  -3.784  0.00686 **</w:t>
      </w:r>
    </w:p>
    <w:p w14:paraId="0DC205F6" w14:textId="77777777" w:rsidR="0029189C" w:rsidRDefault="0029189C" w:rsidP="007D1754">
      <w:pPr>
        <w:pStyle w:val="CommentText"/>
      </w:pPr>
      <w:proofErr w:type="spellStart"/>
      <w:proofErr w:type="gramStart"/>
      <w:r>
        <w:t>diff.otter</w:t>
      </w:r>
      <w:proofErr w:type="gramEnd"/>
      <w:r>
        <w:t>.mean</w:t>
      </w:r>
      <w:proofErr w:type="spellEnd"/>
      <w:r>
        <w:t xml:space="preserve"> -0.0007823  0.0004278  -1.829  0.11017   </w:t>
      </w:r>
    </w:p>
    <w:p w14:paraId="676B6344" w14:textId="77777777" w:rsidR="0029189C" w:rsidRDefault="0029189C" w:rsidP="007D1754">
      <w:pPr>
        <w:pStyle w:val="CommentText"/>
      </w:pPr>
      <w:r>
        <w:t>---</w:t>
      </w:r>
    </w:p>
    <w:p w14:paraId="1DCC0AB0" w14:textId="77777777" w:rsidR="0029189C" w:rsidRDefault="0029189C" w:rsidP="007D1754">
      <w:pPr>
        <w:pStyle w:val="CommentText"/>
      </w:pPr>
      <w:proofErr w:type="spellStart"/>
      <w:r w:rsidRPr="007E2108">
        <w:rPr>
          <w:lang w:val="fr-FR"/>
        </w:rPr>
        <w:t>Signif</w:t>
      </w:r>
      <w:proofErr w:type="spellEnd"/>
      <w:r w:rsidRPr="007E2108">
        <w:rPr>
          <w:lang w:val="fr-FR"/>
        </w:rPr>
        <w:t xml:space="preserve">. </w:t>
      </w:r>
      <w:proofErr w:type="gramStart"/>
      <w:r w:rsidRPr="007E2108">
        <w:rPr>
          <w:lang w:val="fr-FR"/>
        </w:rPr>
        <w:t>codes:</w:t>
      </w:r>
      <w:proofErr w:type="gramEnd"/>
      <w:r w:rsidRPr="007E2108">
        <w:rPr>
          <w:lang w:val="fr-FR"/>
        </w:rPr>
        <w:t xml:space="preserve">  0 ‘***’ 0.001 ‘**’ 0.01 ‘*’ 0.05 ‘.’ </w:t>
      </w:r>
      <w:r>
        <w:t>0.1 ‘ ’ 1</w:t>
      </w:r>
    </w:p>
    <w:p w14:paraId="37C2B364" w14:textId="77777777" w:rsidR="0029189C" w:rsidRDefault="0029189C" w:rsidP="007D1754">
      <w:pPr>
        <w:pStyle w:val="CommentText"/>
      </w:pPr>
    </w:p>
    <w:p w14:paraId="4368D8AC" w14:textId="77777777" w:rsidR="0029189C" w:rsidRDefault="0029189C" w:rsidP="007D1754">
      <w:pPr>
        <w:pStyle w:val="CommentText"/>
      </w:pPr>
      <w:r>
        <w:t>Residual standard error: 0.128 on 7 degrees of freedom</w:t>
      </w:r>
    </w:p>
    <w:p w14:paraId="284D140E" w14:textId="77777777" w:rsidR="0029189C" w:rsidRDefault="0029189C" w:rsidP="007D1754">
      <w:pPr>
        <w:pStyle w:val="CommentText"/>
      </w:pPr>
      <w:r>
        <w:t>Multiple R-squared:  0.7232,</w:t>
      </w:r>
      <w:r>
        <w:tab/>
        <w:t xml:space="preserve">Adjusted R-squared:  0.6442 </w:t>
      </w:r>
    </w:p>
    <w:p w14:paraId="7A5762B9" w14:textId="30072132" w:rsidR="0029189C" w:rsidRDefault="0029189C" w:rsidP="007D1754">
      <w:pPr>
        <w:pStyle w:val="CommentText"/>
      </w:pPr>
      <w:r>
        <w:t xml:space="preserve">F-statistic: 9.146 on 2 and 7 </w:t>
      </w:r>
      <w:proofErr w:type="gramStart"/>
      <w:r>
        <w:t>DF,  p</w:t>
      </w:r>
      <w:proofErr w:type="gramEnd"/>
      <w:r>
        <w:t>-value: 0.01115</w:t>
      </w:r>
    </w:p>
  </w:comment>
  <w:comment w:id="12" w:author="Ole Shelton" w:date="2018-01-03T11:32:00Z" w:initials="AOS">
    <w:p w14:paraId="7997D5D5" w14:textId="2A6F4B96" w:rsidR="0029189C" w:rsidRDefault="0029189C">
      <w:pPr>
        <w:pStyle w:val="CommentText"/>
      </w:pPr>
      <w:r>
        <w:rPr>
          <w:rStyle w:val="CommentReference"/>
        </w:rPr>
        <w:annotationRef/>
      </w:r>
      <w:r>
        <w:t>From Nicky T:</w:t>
      </w:r>
    </w:p>
    <w:p w14:paraId="75C73623" w14:textId="77777777" w:rsidR="0029189C" w:rsidRDefault="0029189C" w:rsidP="00162251">
      <w:pPr>
        <w:pStyle w:val="CommentText"/>
      </w:pPr>
      <w:r>
        <w:rPr>
          <w:rStyle w:val="CommentReference"/>
        </w:rPr>
        <w:annotationRef/>
      </w:r>
      <w:r>
        <w:t xml:space="preserve">Is this a bit circular?  Only those sites with high CV can really show reduced CV because they are the only ones with any ability to decrease.  </w:t>
      </w:r>
    </w:p>
    <w:p w14:paraId="7674DA97" w14:textId="77777777" w:rsidR="0029189C" w:rsidRDefault="0029189C" w:rsidP="00162251">
      <w:pPr>
        <w:pStyle w:val="CommentText"/>
      </w:pPr>
    </w:p>
    <w:p w14:paraId="7BF2D90C" w14:textId="77777777" w:rsidR="0029189C" w:rsidRDefault="0029189C" w:rsidP="00162251">
      <w:pPr>
        <w:pStyle w:val="CommentText"/>
      </w:pPr>
      <w:r>
        <w:t xml:space="preserve">Perhaps including the CV should be the base model (to account for difference among sites in CV to start with) and then model selection should include the other terms.  </w:t>
      </w:r>
    </w:p>
    <w:p w14:paraId="2E7DADDA" w14:textId="77777777" w:rsidR="0029189C" w:rsidRDefault="0029189C" w:rsidP="00162251">
      <w:pPr>
        <w:pStyle w:val="CommentText"/>
      </w:pPr>
    </w:p>
    <w:p w14:paraId="26834DDA" w14:textId="77777777" w:rsidR="0029189C" w:rsidRDefault="0029189C" w:rsidP="00162251">
      <w:pPr>
        <w:pStyle w:val="CommentText"/>
      </w:pPr>
      <w:r>
        <w:t xml:space="preserve">That would let us unequivocally include otter density as a predictor.  </w:t>
      </w:r>
    </w:p>
    <w:p w14:paraId="691D771C" w14:textId="77777777" w:rsidR="0029189C" w:rsidRDefault="0029189C">
      <w:pPr>
        <w:pStyle w:val="CommentText"/>
      </w:pPr>
    </w:p>
    <w:p w14:paraId="4E5DD3E7" w14:textId="0DEB2A7D" w:rsidR="0029189C" w:rsidRDefault="0029189C">
      <w:pPr>
        <w:pStyle w:val="CommentText"/>
      </w:pPr>
      <w:r w:rsidRPr="00162251">
        <w:rPr>
          <w:highlight w:val="yellow"/>
        </w:rPr>
        <w:t xml:space="preserve">AOS: I don’t think there is an a priori prediction for that CV should change at all.  All of the CVs are pretty far from 0 and could conceivably go up or down.  </w:t>
      </w:r>
      <w:proofErr w:type="spellStart"/>
      <w:r w:rsidRPr="00162251">
        <w:rPr>
          <w:highlight w:val="yellow"/>
        </w:rPr>
        <w:t>Tatoosh</w:t>
      </w:r>
      <w:proofErr w:type="spellEnd"/>
      <w:r w:rsidRPr="00162251">
        <w:rPr>
          <w:highlight w:val="yellow"/>
        </w:rPr>
        <w:t xml:space="preserve"> has a pretty high CV and it goes up slightly between time-periods.</w:t>
      </w:r>
    </w:p>
    <w:p w14:paraId="39A070F0" w14:textId="77777777" w:rsidR="0029189C" w:rsidRDefault="0029189C">
      <w:pPr>
        <w:pStyle w:val="CommentText"/>
      </w:pPr>
    </w:p>
  </w:comment>
  <w:comment w:id="13" w:author="Jameal Samhouri" w:date="2017-12-14T11:19:00Z" w:initials="JS">
    <w:p w14:paraId="6FFDE7C8" w14:textId="070C3C19" w:rsidR="0029189C" w:rsidRDefault="0029189C">
      <w:pPr>
        <w:pStyle w:val="CommentText"/>
      </w:pPr>
      <w:r>
        <w:rPr>
          <w:rStyle w:val="CommentReference"/>
        </w:rPr>
        <w:annotationRef/>
      </w:r>
      <w:r>
        <w:t xml:space="preserve">Decided not to get into a whole thing about successional dynamics. But I think there could be something good there about kelp canopies </w:t>
      </w:r>
      <w:r>
        <w:sym w:font="Wingdings" w:char="F0E0"/>
      </w:r>
      <w:r>
        <w:t xml:space="preserve"> understory like </w:t>
      </w:r>
      <w:proofErr w:type="spellStart"/>
      <w:r>
        <w:t>pterygophora</w:t>
      </w:r>
      <w:proofErr w:type="spellEnd"/>
      <w:r>
        <w:t xml:space="preserve"> </w:t>
      </w:r>
      <w:r>
        <w:sym w:font="Wingdings" w:char="F0E0"/>
      </w:r>
      <w:r>
        <w:t xml:space="preserve"> space competition with benthic inverts, changes in fish communities</w:t>
      </w:r>
    </w:p>
  </w:comment>
  <w:comment w:id="14" w:author="Blake Feist" w:date="2018-01-05T16:23:00Z" w:initials="BEF">
    <w:p w14:paraId="3356C9EB" w14:textId="7D9161A0" w:rsidR="0029189C" w:rsidRDefault="0029189C">
      <w:pPr>
        <w:pStyle w:val="CommentText"/>
      </w:pPr>
      <w:r>
        <w:rPr>
          <w:rStyle w:val="CommentReference"/>
        </w:rPr>
        <w:annotationRef/>
      </w:r>
      <w:r>
        <w:t>I don’t think my sentence or idea fits well here, but I was trying to put a plug in for explicitly considering keystone species, apex predators, ecosystem engineers, etc., for marine planning and EBM, especially when conservation of biogenic habitats is targeted.  If your beer goggles get thick enough, you can even see how managing keystone species like sea otters could lead to increases in greenhouse gas absorbing or offsetting biogenic habitats, including mangrove forests and tropical/temperate reefs.  Perhaps this concept could be presented in the conclusion or future work section?</w:t>
      </w:r>
    </w:p>
  </w:comment>
  <w:comment w:id="27" w:author="Jameal Samhouri" w:date="2017-11-27T15:08:00Z" w:initials="JS">
    <w:p w14:paraId="5D17245D" w14:textId="77777777" w:rsidR="0029189C" w:rsidRDefault="0029189C" w:rsidP="00AF6161">
      <w:pPr>
        <w:pStyle w:val="CommentText"/>
      </w:pPr>
      <w:r>
        <w:rPr>
          <w:rStyle w:val="CommentReference"/>
        </w:rPr>
        <w:annotationRef/>
      </w:r>
      <w:r>
        <w:t xml:space="preserve">NT: why is </w:t>
      </w:r>
      <w:proofErr w:type="spellStart"/>
      <w:r>
        <w:t>df</w:t>
      </w:r>
      <w:proofErr w:type="spellEnd"/>
      <w:r>
        <w:t xml:space="preserve">=1 for Year and </w:t>
      </w:r>
      <w:proofErr w:type="spellStart"/>
      <w:r>
        <w:t>df</w:t>
      </w:r>
      <w:proofErr w:type="spellEnd"/>
      <w:r>
        <w:t>=2 for Region, when both have 3 levels? Worried I made a mistake…</w:t>
      </w:r>
    </w:p>
    <w:p w14:paraId="3F34C34B" w14:textId="77777777" w:rsidR="0029189C" w:rsidRDefault="0029189C" w:rsidP="00AF6161">
      <w:pPr>
        <w:pStyle w:val="CommentText"/>
      </w:pPr>
    </w:p>
    <w:p w14:paraId="36BAFE91" w14:textId="55510F5F" w:rsidR="0029189C" w:rsidRDefault="0029189C" w:rsidP="00AF6161">
      <w:pPr>
        <w:pStyle w:val="CommentText"/>
      </w:pPr>
      <w:r>
        <w:t>AOS: Did you declare Year as a factor?  It might be reading it in as continuous since it is a number…. But I don’t</w:t>
      </w:r>
    </w:p>
    <w:p w14:paraId="06806A68" w14:textId="0BBBF045" w:rsidR="0029189C" w:rsidRDefault="0029189C" w:rsidP="00AF6161">
      <w:pPr>
        <w:pStyle w:val="CommentText"/>
      </w:pPr>
      <w:r>
        <w:t xml:space="preserve"> know what this function does.</w:t>
      </w:r>
    </w:p>
    <w:p w14:paraId="2D9D6F19" w14:textId="77777777" w:rsidR="0029189C" w:rsidRDefault="0029189C" w:rsidP="00AF6161">
      <w:pPr>
        <w:pStyle w:val="CommentText"/>
      </w:pPr>
    </w:p>
    <w:p w14:paraId="168AA015" w14:textId="77777777" w:rsidR="0029189C" w:rsidRDefault="0029189C" w:rsidP="00AF6161">
      <w:pPr>
        <w:pStyle w:val="CommentText"/>
      </w:pPr>
    </w:p>
  </w:comment>
  <w:comment w:id="28" w:author="Ole Shelton" w:date="2018-01-09T14:32:00Z" w:initials="AOS">
    <w:p w14:paraId="4965D93F" w14:textId="553245D9" w:rsidR="000775AA" w:rsidRDefault="000775AA">
      <w:pPr>
        <w:pStyle w:val="CommentText"/>
      </w:pPr>
      <w:r>
        <w:rPr>
          <w:rStyle w:val="CommentReference"/>
        </w:rPr>
        <w:annotationRef/>
      </w:r>
      <w:r>
        <w:t>Merge figures into one jpeg or pdf</w:t>
      </w:r>
    </w:p>
  </w:comment>
  <w:comment w:id="30" w:author="Ole Shelton" w:date="2017-12-15T16:20:00Z" w:initials="AOS">
    <w:p w14:paraId="52E51E6B" w14:textId="3DEA9592" w:rsidR="0029189C" w:rsidRDefault="0029189C">
      <w:pPr>
        <w:pStyle w:val="CommentText"/>
      </w:pPr>
      <w:r>
        <w:rPr>
          <w:rStyle w:val="CommentReference"/>
        </w:rPr>
        <w:annotationRef/>
      </w:r>
      <w:r>
        <w:t>Need to tidy up the legends on the top panel.</w:t>
      </w:r>
    </w:p>
  </w:comment>
  <w:comment w:id="31" w:author="Ole Shelton" w:date="2017-12-01T10:40:00Z" w:initials="AOS">
    <w:p w14:paraId="1F44F8EE" w14:textId="71B986EF" w:rsidR="0029189C" w:rsidRDefault="0029189C">
      <w:pPr>
        <w:pStyle w:val="CommentText"/>
      </w:pPr>
      <w:r>
        <w:rPr>
          <w:rStyle w:val="CommentReference"/>
        </w:rPr>
        <w:annotationRef/>
      </w:r>
      <w:r>
        <w:t>Alternate figure version using the average number of otters present at each site in each time period.</w:t>
      </w:r>
    </w:p>
    <w:p w14:paraId="33BFAA86" w14:textId="77777777" w:rsidR="0029189C" w:rsidRDefault="0029189C">
      <w:pPr>
        <w:pStyle w:val="CommentText"/>
      </w:pPr>
    </w:p>
    <w:p w14:paraId="0152C974" w14:textId="340E7C4E" w:rsidR="0029189C" w:rsidRDefault="0029189C">
      <w:pPr>
        <w:pStyle w:val="CommentText"/>
      </w:pPr>
      <w:r>
        <w:rPr>
          <w:rFonts w:ascii="Times New Roman" w:hAnsi="Times New Roman" w:cs="Times New Roman"/>
          <w:noProof/>
          <w:sz w:val="24"/>
          <w:szCs w:val="24"/>
        </w:rPr>
        <w:drawing>
          <wp:inline distT="0" distB="0" distL="0" distR="0" wp14:anchorId="6F2C023A" wp14:editId="065E5699">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comment>
  <w:comment w:id="32" w:author="Ole Shelton" w:date="2018-01-09T14:27:00Z" w:initials="AOS">
    <w:p w14:paraId="07228034" w14:textId="26754B7A" w:rsidR="009D4EAF" w:rsidRDefault="009D4EAF">
      <w:pPr>
        <w:pStyle w:val="CommentText"/>
      </w:pPr>
      <w:r>
        <w:rPr>
          <w:rStyle w:val="CommentReference"/>
        </w:rPr>
        <w:annotationRef/>
      </w:r>
      <w:r>
        <w:t>Greg suggests enlarging legen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42D1CE" w15:done="0"/>
  <w15:commentEx w15:paraId="2AA4719B" w15:done="0"/>
  <w15:commentEx w15:paraId="169B38FE" w15:done="0"/>
  <w15:commentEx w15:paraId="7C657F26" w15:done="0"/>
  <w15:commentEx w15:paraId="340A5DC2" w15:done="0"/>
  <w15:commentEx w15:paraId="7DCDD4EC" w15:done="0"/>
  <w15:commentEx w15:paraId="3BE74B0F" w15:done="0"/>
  <w15:commentEx w15:paraId="6CC736BC" w15:done="0"/>
  <w15:commentEx w15:paraId="5F2E1FB1" w15:done="0"/>
  <w15:commentEx w15:paraId="2DC0CC98" w15:done="0"/>
  <w15:commentEx w15:paraId="25A7FBED" w15:done="0"/>
  <w15:commentEx w15:paraId="7A5762B9" w15:done="0"/>
  <w15:commentEx w15:paraId="39A070F0" w15:done="0"/>
  <w15:commentEx w15:paraId="6FFDE7C8" w15:done="0"/>
  <w15:commentEx w15:paraId="3356C9EB" w15:done="0"/>
  <w15:commentEx w15:paraId="168AA015" w15:done="0"/>
  <w15:commentEx w15:paraId="4965D93F" w15:done="0"/>
  <w15:commentEx w15:paraId="52E51E6B" w15:done="0"/>
  <w15:commentEx w15:paraId="0152C974" w15:done="0"/>
  <w15:commentEx w15:paraId="0722803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B6A075" w14:textId="77777777" w:rsidR="00BB70E9" w:rsidRDefault="00BB70E9" w:rsidP="001D5F25">
      <w:pPr>
        <w:spacing w:after="0" w:line="240" w:lineRule="auto"/>
      </w:pPr>
      <w:r>
        <w:separator/>
      </w:r>
    </w:p>
  </w:endnote>
  <w:endnote w:type="continuationSeparator" w:id="0">
    <w:p w14:paraId="476D3B95" w14:textId="77777777" w:rsidR="00BB70E9" w:rsidRDefault="00BB70E9"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0B929323" w:rsidR="0029189C" w:rsidRDefault="0029189C">
        <w:pPr>
          <w:pStyle w:val="Footer"/>
          <w:jc w:val="right"/>
        </w:pPr>
        <w:r>
          <w:fldChar w:fldCharType="begin"/>
        </w:r>
        <w:r>
          <w:instrText xml:space="preserve"> PAGE   \* MERGEFORMAT </w:instrText>
        </w:r>
        <w:r>
          <w:fldChar w:fldCharType="separate"/>
        </w:r>
        <w:r w:rsidR="00407AC4">
          <w:rPr>
            <w:noProof/>
          </w:rPr>
          <w:t>45</w:t>
        </w:r>
        <w:r>
          <w:rPr>
            <w:noProof/>
          </w:rPr>
          <w:fldChar w:fldCharType="end"/>
        </w:r>
      </w:p>
    </w:sdtContent>
  </w:sdt>
  <w:p w14:paraId="7730144E" w14:textId="77777777" w:rsidR="0029189C" w:rsidRDefault="0029189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E8806A" w14:textId="77777777" w:rsidR="00BB70E9" w:rsidRDefault="00BB70E9" w:rsidP="001D5F25">
      <w:pPr>
        <w:spacing w:after="0" w:line="240" w:lineRule="auto"/>
      </w:pPr>
      <w:r>
        <w:separator/>
      </w:r>
    </w:p>
  </w:footnote>
  <w:footnote w:type="continuationSeparator" w:id="0">
    <w:p w14:paraId="7719D5FF" w14:textId="77777777" w:rsidR="00BB70E9" w:rsidRDefault="00BB70E9" w:rsidP="001D5F2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13FB7"/>
    <w:multiLevelType w:val="multilevel"/>
    <w:tmpl w:val="188892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2A05973"/>
    <w:multiLevelType w:val="multilevel"/>
    <w:tmpl w:val="A266C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3ABF62B0"/>
    <w:multiLevelType w:val="multilevel"/>
    <w:tmpl w:val="9AF4F6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 w:numId="4">
    <w:abstractNumId w:val="3"/>
  </w:num>
  <w:num w:numId="5">
    <w:abstractNumId w:val="3"/>
    <w:lvlOverride w:ilvl="1">
      <w:lvl w:ilvl="1">
        <w:numFmt w:val="lowerLetter"/>
        <w:lvlText w:val="%2."/>
        <w:lvlJc w:val="left"/>
      </w:lvl>
    </w:lvlOverride>
  </w:num>
  <w:num w:numId="6">
    <w:abstractNumId w:val="3"/>
    <w:lvlOverride w:ilvl="1">
      <w:lvl w:ilvl="1">
        <w:numFmt w:val="lowerLetter"/>
        <w:lvlText w:val="%2."/>
        <w:lvlJc w:val="left"/>
      </w:lvl>
    </w:lvlOverride>
  </w:num>
  <w:num w:numId="7">
    <w:abstractNumId w:val="3"/>
    <w:lvlOverride w:ilvl="1">
      <w:lvl w:ilvl="1">
        <w:numFmt w:val="lowerLetter"/>
        <w:lvlText w:val="%2."/>
        <w:lvlJc w:val="left"/>
      </w:lvl>
    </w:lvlOverride>
  </w:num>
  <w:num w:numId="8">
    <w:abstractNumId w:val="3"/>
    <w:lvlOverride w:ilvl="1">
      <w:lvl w:ilvl="1">
        <w:numFmt w:val="lowerLetter"/>
        <w:lvlText w:val="%2."/>
        <w:lvlJc w:val="left"/>
      </w:lvl>
    </w:lvlOverride>
    <w:lvlOverride w:ilvl="2">
      <w:lvl w:ilvl="2">
        <w:numFmt w:val="lowerRoman"/>
        <w:lvlText w:val="%3."/>
        <w:lvlJc w:val="right"/>
      </w:lvl>
    </w:lvlOverride>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lake Feist">
    <w15:presenceInfo w15:providerId="None" w15:userId="Blake Feist"/>
  </w15:person>
  <w15:person w15:author="Ole Shelton">
    <w15:presenceInfo w15:providerId="None" w15:userId="Ole Shelton"/>
  </w15:person>
  <w15:person w15:author="Jameal Samhouri">
    <w15:presenceInfo w15:providerId="None" w15:userId="Jameal Samhou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3608"/>
    <w:rsid w:val="0000460A"/>
    <w:rsid w:val="0000489A"/>
    <w:rsid w:val="00007BCA"/>
    <w:rsid w:val="000140F0"/>
    <w:rsid w:val="00015232"/>
    <w:rsid w:val="00015878"/>
    <w:rsid w:val="00016F93"/>
    <w:rsid w:val="0002404A"/>
    <w:rsid w:val="00027B04"/>
    <w:rsid w:val="000336C9"/>
    <w:rsid w:val="000345FA"/>
    <w:rsid w:val="00035310"/>
    <w:rsid w:val="00037C85"/>
    <w:rsid w:val="00040021"/>
    <w:rsid w:val="0004052D"/>
    <w:rsid w:val="000437FF"/>
    <w:rsid w:val="00051059"/>
    <w:rsid w:val="00055AE1"/>
    <w:rsid w:val="00062E36"/>
    <w:rsid w:val="00071AE4"/>
    <w:rsid w:val="00075CE5"/>
    <w:rsid w:val="000775AA"/>
    <w:rsid w:val="000824B9"/>
    <w:rsid w:val="00084CDD"/>
    <w:rsid w:val="00086774"/>
    <w:rsid w:val="000908F0"/>
    <w:rsid w:val="00091371"/>
    <w:rsid w:val="000933A8"/>
    <w:rsid w:val="000949E0"/>
    <w:rsid w:val="00094C8A"/>
    <w:rsid w:val="00095123"/>
    <w:rsid w:val="0009604F"/>
    <w:rsid w:val="00096B18"/>
    <w:rsid w:val="000A3806"/>
    <w:rsid w:val="000A3EF8"/>
    <w:rsid w:val="000A423E"/>
    <w:rsid w:val="000A50D1"/>
    <w:rsid w:val="000A69E2"/>
    <w:rsid w:val="000B22EB"/>
    <w:rsid w:val="000B4409"/>
    <w:rsid w:val="000C3269"/>
    <w:rsid w:val="000C6B87"/>
    <w:rsid w:val="000C6ED6"/>
    <w:rsid w:val="000D0C5B"/>
    <w:rsid w:val="000D25C3"/>
    <w:rsid w:val="000D6CA9"/>
    <w:rsid w:val="000D6E4A"/>
    <w:rsid w:val="000D788C"/>
    <w:rsid w:val="000E30A8"/>
    <w:rsid w:val="000F08C9"/>
    <w:rsid w:val="000F51AE"/>
    <w:rsid w:val="0010045F"/>
    <w:rsid w:val="00100DB0"/>
    <w:rsid w:val="00101353"/>
    <w:rsid w:val="00106D92"/>
    <w:rsid w:val="001110EE"/>
    <w:rsid w:val="001131DC"/>
    <w:rsid w:val="0011350E"/>
    <w:rsid w:val="00115E99"/>
    <w:rsid w:val="00117E56"/>
    <w:rsid w:val="00127A46"/>
    <w:rsid w:val="0013236F"/>
    <w:rsid w:val="00133683"/>
    <w:rsid w:val="00133843"/>
    <w:rsid w:val="00133D8A"/>
    <w:rsid w:val="00136355"/>
    <w:rsid w:val="001403C9"/>
    <w:rsid w:val="00142BB4"/>
    <w:rsid w:val="0014453C"/>
    <w:rsid w:val="001477B3"/>
    <w:rsid w:val="0015572B"/>
    <w:rsid w:val="00157812"/>
    <w:rsid w:val="001615D4"/>
    <w:rsid w:val="00162251"/>
    <w:rsid w:val="001651BF"/>
    <w:rsid w:val="00167CFD"/>
    <w:rsid w:val="001710FB"/>
    <w:rsid w:val="00176C1C"/>
    <w:rsid w:val="00177BB9"/>
    <w:rsid w:val="0018150D"/>
    <w:rsid w:val="001815AF"/>
    <w:rsid w:val="0018710D"/>
    <w:rsid w:val="001943D5"/>
    <w:rsid w:val="001A0A96"/>
    <w:rsid w:val="001A3EE3"/>
    <w:rsid w:val="001A6CCE"/>
    <w:rsid w:val="001A7185"/>
    <w:rsid w:val="001B1B95"/>
    <w:rsid w:val="001B2DF6"/>
    <w:rsid w:val="001B3916"/>
    <w:rsid w:val="001B4AB9"/>
    <w:rsid w:val="001B4BF3"/>
    <w:rsid w:val="001C013C"/>
    <w:rsid w:val="001C3F72"/>
    <w:rsid w:val="001C42AE"/>
    <w:rsid w:val="001C645B"/>
    <w:rsid w:val="001C6750"/>
    <w:rsid w:val="001C6B10"/>
    <w:rsid w:val="001C7D81"/>
    <w:rsid w:val="001D4637"/>
    <w:rsid w:val="001D5A08"/>
    <w:rsid w:val="001D5F25"/>
    <w:rsid w:val="001E05ED"/>
    <w:rsid w:val="001E2AC3"/>
    <w:rsid w:val="001E2F1E"/>
    <w:rsid w:val="001E6FFA"/>
    <w:rsid w:val="001F1E1B"/>
    <w:rsid w:val="001F3C2E"/>
    <w:rsid w:val="002054AB"/>
    <w:rsid w:val="00206888"/>
    <w:rsid w:val="00206F21"/>
    <w:rsid w:val="00212303"/>
    <w:rsid w:val="00213295"/>
    <w:rsid w:val="00220681"/>
    <w:rsid w:val="002229E9"/>
    <w:rsid w:val="00223942"/>
    <w:rsid w:val="00223D08"/>
    <w:rsid w:val="00224A7E"/>
    <w:rsid w:val="002252CC"/>
    <w:rsid w:val="002270F6"/>
    <w:rsid w:val="00227428"/>
    <w:rsid w:val="002305D4"/>
    <w:rsid w:val="00231297"/>
    <w:rsid w:val="00231C97"/>
    <w:rsid w:val="00236260"/>
    <w:rsid w:val="0024088A"/>
    <w:rsid w:val="00242F3C"/>
    <w:rsid w:val="00244886"/>
    <w:rsid w:val="00247D3A"/>
    <w:rsid w:val="00251B64"/>
    <w:rsid w:val="00256094"/>
    <w:rsid w:val="00260C9C"/>
    <w:rsid w:val="0026119E"/>
    <w:rsid w:val="00264472"/>
    <w:rsid w:val="00264EBD"/>
    <w:rsid w:val="00266A77"/>
    <w:rsid w:val="00267BD9"/>
    <w:rsid w:val="00272A93"/>
    <w:rsid w:val="002730AC"/>
    <w:rsid w:val="00275032"/>
    <w:rsid w:val="002775E2"/>
    <w:rsid w:val="002834A5"/>
    <w:rsid w:val="002834E1"/>
    <w:rsid w:val="00283CDB"/>
    <w:rsid w:val="0028595E"/>
    <w:rsid w:val="00287C2B"/>
    <w:rsid w:val="00291253"/>
    <w:rsid w:val="0029189C"/>
    <w:rsid w:val="002A09B6"/>
    <w:rsid w:val="002A558F"/>
    <w:rsid w:val="002A7F60"/>
    <w:rsid w:val="002B2614"/>
    <w:rsid w:val="002B2FAF"/>
    <w:rsid w:val="002B4BDA"/>
    <w:rsid w:val="002B4DEA"/>
    <w:rsid w:val="002C0F2A"/>
    <w:rsid w:val="002C11B5"/>
    <w:rsid w:val="002C122D"/>
    <w:rsid w:val="002C1F54"/>
    <w:rsid w:val="002D0ED7"/>
    <w:rsid w:val="002D2C8C"/>
    <w:rsid w:val="002D3742"/>
    <w:rsid w:val="002D395B"/>
    <w:rsid w:val="002D493E"/>
    <w:rsid w:val="002D5800"/>
    <w:rsid w:val="002E3363"/>
    <w:rsid w:val="002E533A"/>
    <w:rsid w:val="002F0E48"/>
    <w:rsid w:val="002F1078"/>
    <w:rsid w:val="002F4F9E"/>
    <w:rsid w:val="002F6607"/>
    <w:rsid w:val="00301736"/>
    <w:rsid w:val="0030247A"/>
    <w:rsid w:val="00302A2C"/>
    <w:rsid w:val="00306611"/>
    <w:rsid w:val="0031200A"/>
    <w:rsid w:val="00312A26"/>
    <w:rsid w:val="00313E62"/>
    <w:rsid w:val="003153A5"/>
    <w:rsid w:val="00315517"/>
    <w:rsid w:val="00316106"/>
    <w:rsid w:val="003205C2"/>
    <w:rsid w:val="00320BA6"/>
    <w:rsid w:val="00320BFE"/>
    <w:rsid w:val="003211A7"/>
    <w:rsid w:val="00323BAA"/>
    <w:rsid w:val="00323E60"/>
    <w:rsid w:val="0032407D"/>
    <w:rsid w:val="00325D4A"/>
    <w:rsid w:val="00326F2B"/>
    <w:rsid w:val="0033127D"/>
    <w:rsid w:val="003317CF"/>
    <w:rsid w:val="00331DFA"/>
    <w:rsid w:val="0033217D"/>
    <w:rsid w:val="00332BDB"/>
    <w:rsid w:val="0033579D"/>
    <w:rsid w:val="003372E1"/>
    <w:rsid w:val="00340FA3"/>
    <w:rsid w:val="0034446D"/>
    <w:rsid w:val="003536A3"/>
    <w:rsid w:val="00355202"/>
    <w:rsid w:val="00356216"/>
    <w:rsid w:val="003576EA"/>
    <w:rsid w:val="003609E5"/>
    <w:rsid w:val="0036255F"/>
    <w:rsid w:val="00366B07"/>
    <w:rsid w:val="00370047"/>
    <w:rsid w:val="00372026"/>
    <w:rsid w:val="00372713"/>
    <w:rsid w:val="00375C21"/>
    <w:rsid w:val="0037692D"/>
    <w:rsid w:val="00377317"/>
    <w:rsid w:val="00381679"/>
    <w:rsid w:val="00385D11"/>
    <w:rsid w:val="00386883"/>
    <w:rsid w:val="00386F14"/>
    <w:rsid w:val="003907EC"/>
    <w:rsid w:val="00394B16"/>
    <w:rsid w:val="003950E5"/>
    <w:rsid w:val="003A1E6A"/>
    <w:rsid w:val="003A401F"/>
    <w:rsid w:val="003A6675"/>
    <w:rsid w:val="003B2D30"/>
    <w:rsid w:val="003B31E0"/>
    <w:rsid w:val="003C3FFA"/>
    <w:rsid w:val="003C5294"/>
    <w:rsid w:val="003C57A1"/>
    <w:rsid w:val="003C723C"/>
    <w:rsid w:val="003D1CCD"/>
    <w:rsid w:val="003D1D77"/>
    <w:rsid w:val="003E0057"/>
    <w:rsid w:val="003E45D4"/>
    <w:rsid w:val="003E4CB9"/>
    <w:rsid w:val="003E6C90"/>
    <w:rsid w:val="003F5EE1"/>
    <w:rsid w:val="003F675F"/>
    <w:rsid w:val="00407AC4"/>
    <w:rsid w:val="00412161"/>
    <w:rsid w:val="00420C32"/>
    <w:rsid w:val="00422360"/>
    <w:rsid w:val="004242E4"/>
    <w:rsid w:val="004278B2"/>
    <w:rsid w:val="0043167E"/>
    <w:rsid w:val="00433C37"/>
    <w:rsid w:val="00434735"/>
    <w:rsid w:val="00435703"/>
    <w:rsid w:val="0043634C"/>
    <w:rsid w:val="00443DCB"/>
    <w:rsid w:val="00444B19"/>
    <w:rsid w:val="00445D80"/>
    <w:rsid w:val="00446249"/>
    <w:rsid w:val="00453521"/>
    <w:rsid w:val="004563B1"/>
    <w:rsid w:val="00457371"/>
    <w:rsid w:val="0046160B"/>
    <w:rsid w:val="0046456B"/>
    <w:rsid w:val="00466DC3"/>
    <w:rsid w:val="0046713D"/>
    <w:rsid w:val="00467531"/>
    <w:rsid w:val="00467D12"/>
    <w:rsid w:val="00470FF0"/>
    <w:rsid w:val="004726C4"/>
    <w:rsid w:val="00474090"/>
    <w:rsid w:val="00475966"/>
    <w:rsid w:val="0048093C"/>
    <w:rsid w:val="0048158C"/>
    <w:rsid w:val="0048544C"/>
    <w:rsid w:val="00485623"/>
    <w:rsid w:val="004902C0"/>
    <w:rsid w:val="0049066F"/>
    <w:rsid w:val="00491F8B"/>
    <w:rsid w:val="004940F4"/>
    <w:rsid w:val="00495DD6"/>
    <w:rsid w:val="00496B29"/>
    <w:rsid w:val="004A0561"/>
    <w:rsid w:val="004A11B6"/>
    <w:rsid w:val="004A1542"/>
    <w:rsid w:val="004A19CD"/>
    <w:rsid w:val="004A221F"/>
    <w:rsid w:val="004A3CD3"/>
    <w:rsid w:val="004A6145"/>
    <w:rsid w:val="004A79AD"/>
    <w:rsid w:val="004B1ABF"/>
    <w:rsid w:val="004B210F"/>
    <w:rsid w:val="004B4E9F"/>
    <w:rsid w:val="004B7925"/>
    <w:rsid w:val="004D2FD8"/>
    <w:rsid w:val="004D6174"/>
    <w:rsid w:val="004E355B"/>
    <w:rsid w:val="004E50F2"/>
    <w:rsid w:val="005022BB"/>
    <w:rsid w:val="00502724"/>
    <w:rsid w:val="0050274A"/>
    <w:rsid w:val="00503DA9"/>
    <w:rsid w:val="00510746"/>
    <w:rsid w:val="00512DDE"/>
    <w:rsid w:val="00514806"/>
    <w:rsid w:val="00515753"/>
    <w:rsid w:val="00522FFF"/>
    <w:rsid w:val="00531481"/>
    <w:rsid w:val="00533374"/>
    <w:rsid w:val="005365FF"/>
    <w:rsid w:val="0054174A"/>
    <w:rsid w:val="00541FF7"/>
    <w:rsid w:val="00547D7D"/>
    <w:rsid w:val="005568F0"/>
    <w:rsid w:val="00560B60"/>
    <w:rsid w:val="005614EF"/>
    <w:rsid w:val="005619A3"/>
    <w:rsid w:val="00562380"/>
    <w:rsid w:val="00562E1D"/>
    <w:rsid w:val="00564E72"/>
    <w:rsid w:val="00573668"/>
    <w:rsid w:val="005742B0"/>
    <w:rsid w:val="005750D6"/>
    <w:rsid w:val="005752D3"/>
    <w:rsid w:val="005753CE"/>
    <w:rsid w:val="00580D80"/>
    <w:rsid w:val="00582A3B"/>
    <w:rsid w:val="00584C7A"/>
    <w:rsid w:val="005859E0"/>
    <w:rsid w:val="00593175"/>
    <w:rsid w:val="005949EC"/>
    <w:rsid w:val="00594A07"/>
    <w:rsid w:val="0059708B"/>
    <w:rsid w:val="005A112B"/>
    <w:rsid w:val="005A1AC8"/>
    <w:rsid w:val="005A399E"/>
    <w:rsid w:val="005B0999"/>
    <w:rsid w:val="005B15D3"/>
    <w:rsid w:val="005B24E8"/>
    <w:rsid w:val="005B2C13"/>
    <w:rsid w:val="005B503D"/>
    <w:rsid w:val="005B71FA"/>
    <w:rsid w:val="005B7857"/>
    <w:rsid w:val="005B7DAE"/>
    <w:rsid w:val="005C1320"/>
    <w:rsid w:val="005C3965"/>
    <w:rsid w:val="005C4C0D"/>
    <w:rsid w:val="005C50C3"/>
    <w:rsid w:val="005D0665"/>
    <w:rsid w:val="005D1E3D"/>
    <w:rsid w:val="005D2E6C"/>
    <w:rsid w:val="005D4873"/>
    <w:rsid w:val="005D6920"/>
    <w:rsid w:val="005D71E2"/>
    <w:rsid w:val="005D7DFD"/>
    <w:rsid w:val="005E1062"/>
    <w:rsid w:val="005E690A"/>
    <w:rsid w:val="005F1089"/>
    <w:rsid w:val="005F15BF"/>
    <w:rsid w:val="005F578C"/>
    <w:rsid w:val="005F6C85"/>
    <w:rsid w:val="005F6D06"/>
    <w:rsid w:val="0060001F"/>
    <w:rsid w:val="00600387"/>
    <w:rsid w:val="006016BE"/>
    <w:rsid w:val="00603DF7"/>
    <w:rsid w:val="006070A5"/>
    <w:rsid w:val="006074B4"/>
    <w:rsid w:val="00607E6A"/>
    <w:rsid w:val="006116C6"/>
    <w:rsid w:val="00625575"/>
    <w:rsid w:val="00625B74"/>
    <w:rsid w:val="00641582"/>
    <w:rsid w:val="006419AD"/>
    <w:rsid w:val="006438ED"/>
    <w:rsid w:val="00651A31"/>
    <w:rsid w:val="00652CCB"/>
    <w:rsid w:val="00654790"/>
    <w:rsid w:val="00655068"/>
    <w:rsid w:val="006577A2"/>
    <w:rsid w:val="00657F65"/>
    <w:rsid w:val="00662794"/>
    <w:rsid w:val="006633A0"/>
    <w:rsid w:val="006653E5"/>
    <w:rsid w:val="006654D6"/>
    <w:rsid w:val="00667ACD"/>
    <w:rsid w:val="00672226"/>
    <w:rsid w:val="0067234F"/>
    <w:rsid w:val="00673F04"/>
    <w:rsid w:val="00680FF7"/>
    <w:rsid w:val="00684D6B"/>
    <w:rsid w:val="00691E58"/>
    <w:rsid w:val="00692369"/>
    <w:rsid w:val="00697B44"/>
    <w:rsid w:val="006A10D8"/>
    <w:rsid w:val="006A1288"/>
    <w:rsid w:val="006A1D65"/>
    <w:rsid w:val="006A3707"/>
    <w:rsid w:val="006A46F2"/>
    <w:rsid w:val="006B043B"/>
    <w:rsid w:val="006B1145"/>
    <w:rsid w:val="006B281F"/>
    <w:rsid w:val="006B3A54"/>
    <w:rsid w:val="006B7F85"/>
    <w:rsid w:val="006C04F4"/>
    <w:rsid w:val="006C337C"/>
    <w:rsid w:val="006D0048"/>
    <w:rsid w:val="006D2E86"/>
    <w:rsid w:val="006D2E8E"/>
    <w:rsid w:val="006D3F8F"/>
    <w:rsid w:val="006D73BF"/>
    <w:rsid w:val="006E2C9D"/>
    <w:rsid w:val="006E335D"/>
    <w:rsid w:val="006E39F1"/>
    <w:rsid w:val="006E6864"/>
    <w:rsid w:val="006F09B8"/>
    <w:rsid w:val="006F582B"/>
    <w:rsid w:val="00704510"/>
    <w:rsid w:val="00707B5F"/>
    <w:rsid w:val="0071308F"/>
    <w:rsid w:val="007148C1"/>
    <w:rsid w:val="0072260D"/>
    <w:rsid w:val="007231E5"/>
    <w:rsid w:val="00724EAC"/>
    <w:rsid w:val="00726169"/>
    <w:rsid w:val="007306CA"/>
    <w:rsid w:val="00731C39"/>
    <w:rsid w:val="00732281"/>
    <w:rsid w:val="00734707"/>
    <w:rsid w:val="00735364"/>
    <w:rsid w:val="007354B3"/>
    <w:rsid w:val="00740EAB"/>
    <w:rsid w:val="00741B09"/>
    <w:rsid w:val="0074247E"/>
    <w:rsid w:val="0074411B"/>
    <w:rsid w:val="00744E12"/>
    <w:rsid w:val="0076083F"/>
    <w:rsid w:val="00762599"/>
    <w:rsid w:val="00763B05"/>
    <w:rsid w:val="00772686"/>
    <w:rsid w:val="0077345D"/>
    <w:rsid w:val="00774C7A"/>
    <w:rsid w:val="0077562A"/>
    <w:rsid w:val="0078236D"/>
    <w:rsid w:val="00783152"/>
    <w:rsid w:val="00792DAF"/>
    <w:rsid w:val="00793E79"/>
    <w:rsid w:val="007A0450"/>
    <w:rsid w:val="007A0FBB"/>
    <w:rsid w:val="007A19AA"/>
    <w:rsid w:val="007A3631"/>
    <w:rsid w:val="007A3C3A"/>
    <w:rsid w:val="007A66A6"/>
    <w:rsid w:val="007A7714"/>
    <w:rsid w:val="007B0150"/>
    <w:rsid w:val="007B0686"/>
    <w:rsid w:val="007B15B3"/>
    <w:rsid w:val="007B38A9"/>
    <w:rsid w:val="007B4590"/>
    <w:rsid w:val="007C21D6"/>
    <w:rsid w:val="007C583B"/>
    <w:rsid w:val="007D0372"/>
    <w:rsid w:val="007D1754"/>
    <w:rsid w:val="007D7980"/>
    <w:rsid w:val="007E0AB0"/>
    <w:rsid w:val="007E2108"/>
    <w:rsid w:val="007F630F"/>
    <w:rsid w:val="00804CA4"/>
    <w:rsid w:val="00810CF7"/>
    <w:rsid w:val="0081501E"/>
    <w:rsid w:val="0081691B"/>
    <w:rsid w:val="00822071"/>
    <w:rsid w:val="00822E86"/>
    <w:rsid w:val="00824940"/>
    <w:rsid w:val="008267A0"/>
    <w:rsid w:val="008332EF"/>
    <w:rsid w:val="008340F1"/>
    <w:rsid w:val="0083451E"/>
    <w:rsid w:val="008358CA"/>
    <w:rsid w:val="00836E01"/>
    <w:rsid w:val="0084260D"/>
    <w:rsid w:val="0084429D"/>
    <w:rsid w:val="00845B43"/>
    <w:rsid w:val="008475ED"/>
    <w:rsid w:val="00847B4A"/>
    <w:rsid w:val="0085052A"/>
    <w:rsid w:val="0085057A"/>
    <w:rsid w:val="00850F94"/>
    <w:rsid w:val="00853704"/>
    <w:rsid w:val="00855A8C"/>
    <w:rsid w:val="00855E9F"/>
    <w:rsid w:val="00856D62"/>
    <w:rsid w:val="008571BB"/>
    <w:rsid w:val="00857F94"/>
    <w:rsid w:val="00862219"/>
    <w:rsid w:val="00863D60"/>
    <w:rsid w:val="00863FD5"/>
    <w:rsid w:val="00864B50"/>
    <w:rsid w:val="00866544"/>
    <w:rsid w:val="00866B9D"/>
    <w:rsid w:val="008725CB"/>
    <w:rsid w:val="008728A6"/>
    <w:rsid w:val="008750BC"/>
    <w:rsid w:val="0087767F"/>
    <w:rsid w:val="008829D7"/>
    <w:rsid w:val="00883C03"/>
    <w:rsid w:val="008845C2"/>
    <w:rsid w:val="00885440"/>
    <w:rsid w:val="008874C1"/>
    <w:rsid w:val="00891F4D"/>
    <w:rsid w:val="00894856"/>
    <w:rsid w:val="00895527"/>
    <w:rsid w:val="00895580"/>
    <w:rsid w:val="008A1066"/>
    <w:rsid w:val="008A2F4F"/>
    <w:rsid w:val="008A4F00"/>
    <w:rsid w:val="008A6921"/>
    <w:rsid w:val="008B09E4"/>
    <w:rsid w:val="008B4674"/>
    <w:rsid w:val="008C0963"/>
    <w:rsid w:val="008C2534"/>
    <w:rsid w:val="008C5D7F"/>
    <w:rsid w:val="008C5E65"/>
    <w:rsid w:val="008D253B"/>
    <w:rsid w:val="008E5565"/>
    <w:rsid w:val="008F0498"/>
    <w:rsid w:val="008F1128"/>
    <w:rsid w:val="008F4C32"/>
    <w:rsid w:val="008F7061"/>
    <w:rsid w:val="00901C78"/>
    <w:rsid w:val="00904922"/>
    <w:rsid w:val="00907DB4"/>
    <w:rsid w:val="00911703"/>
    <w:rsid w:val="00914F34"/>
    <w:rsid w:val="00920F80"/>
    <w:rsid w:val="009249E0"/>
    <w:rsid w:val="009303A6"/>
    <w:rsid w:val="00935A18"/>
    <w:rsid w:val="00935B20"/>
    <w:rsid w:val="00936004"/>
    <w:rsid w:val="0093607C"/>
    <w:rsid w:val="0093719B"/>
    <w:rsid w:val="0094033C"/>
    <w:rsid w:val="00942854"/>
    <w:rsid w:val="00943C28"/>
    <w:rsid w:val="00951E16"/>
    <w:rsid w:val="0095483D"/>
    <w:rsid w:val="00955F29"/>
    <w:rsid w:val="00956657"/>
    <w:rsid w:val="00960441"/>
    <w:rsid w:val="00961156"/>
    <w:rsid w:val="00961800"/>
    <w:rsid w:val="009633B1"/>
    <w:rsid w:val="00967412"/>
    <w:rsid w:val="009721A7"/>
    <w:rsid w:val="009727B4"/>
    <w:rsid w:val="00975EF7"/>
    <w:rsid w:val="009762D4"/>
    <w:rsid w:val="00980275"/>
    <w:rsid w:val="00980832"/>
    <w:rsid w:val="00990B91"/>
    <w:rsid w:val="00991428"/>
    <w:rsid w:val="0099573E"/>
    <w:rsid w:val="009974B7"/>
    <w:rsid w:val="009A451E"/>
    <w:rsid w:val="009A608F"/>
    <w:rsid w:val="009B5122"/>
    <w:rsid w:val="009C4A37"/>
    <w:rsid w:val="009C59CF"/>
    <w:rsid w:val="009C5D3E"/>
    <w:rsid w:val="009D481E"/>
    <w:rsid w:val="009D4EAF"/>
    <w:rsid w:val="009D580B"/>
    <w:rsid w:val="009D5A97"/>
    <w:rsid w:val="009D6549"/>
    <w:rsid w:val="009D6A12"/>
    <w:rsid w:val="009D7162"/>
    <w:rsid w:val="009E137D"/>
    <w:rsid w:val="009E2565"/>
    <w:rsid w:val="009E5164"/>
    <w:rsid w:val="009E6D2B"/>
    <w:rsid w:val="009E74CB"/>
    <w:rsid w:val="009F00BB"/>
    <w:rsid w:val="009F0792"/>
    <w:rsid w:val="009F1DB6"/>
    <w:rsid w:val="009F3627"/>
    <w:rsid w:val="009F52CD"/>
    <w:rsid w:val="009F6DB3"/>
    <w:rsid w:val="00A00FE2"/>
    <w:rsid w:val="00A0121A"/>
    <w:rsid w:val="00A015B7"/>
    <w:rsid w:val="00A06140"/>
    <w:rsid w:val="00A14C05"/>
    <w:rsid w:val="00A167E0"/>
    <w:rsid w:val="00A16CE2"/>
    <w:rsid w:val="00A16ED6"/>
    <w:rsid w:val="00A2192D"/>
    <w:rsid w:val="00A2469C"/>
    <w:rsid w:val="00A30E08"/>
    <w:rsid w:val="00A31F8F"/>
    <w:rsid w:val="00A33C9F"/>
    <w:rsid w:val="00A33D46"/>
    <w:rsid w:val="00A40026"/>
    <w:rsid w:val="00A40299"/>
    <w:rsid w:val="00A42051"/>
    <w:rsid w:val="00A45302"/>
    <w:rsid w:val="00A50AFC"/>
    <w:rsid w:val="00A54C39"/>
    <w:rsid w:val="00A64BA0"/>
    <w:rsid w:val="00A7111B"/>
    <w:rsid w:val="00A82B22"/>
    <w:rsid w:val="00A85E05"/>
    <w:rsid w:val="00A87D5B"/>
    <w:rsid w:val="00A947EC"/>
    <w:rsid w:val="00A953BB"/>
    <w:rsid w:val="00AA3FD2"/>
    <w:rsid w:val="00AA544B"/>
    <w:rsid w:val="00AA6923"/>
    <w:rsid w:val="00AA736C"/>
    <w:rsid w:val="00AB05BB"/>
    <w:rsid w:val="00AB0A26"/>
    <w:rsid w:val="00AB16DE"/>
    <w:rsid w:val="00AB29B4"/>
    <w:rsid w:val="00AB651E"/>
    <w:rsid w:val="00AB7397"/>
    <w:rsid w:val="00AB75DB"/>
    <w:rsid w:val="00AB7CC6"/>
    <w:rsid w:val="00AC096A"/>
    <w:rsid w:val="00AC0A56"/>
    <w:rsid w:val="00AC152A"/>
    <w:rsid w:val="00AC3C22"/>
    <w:rsid w:val="00AC5069"/>
    <w:rsid w:val="00AC55FB"/>
    <w:rsid w:val="00AC6C18"/>
    <w:rsid w:val="00AC7B52"/>
    <w:rsid w:val="00AD34E2"/>
    <w:rsid w:val="00AD4EC9"/>
    <w:rsid w:val="00AD7137"/>
    <w:rsid w:val="00AE0032"/>
    <w:rsid w:val="00AE3B26"/>
    <w:rsid w:val="00AE44DD"/>
    <w:rsid w:val="00AE5A81"/>
    <w:rsid w:val="00AE5E6A"/>
    <w:rsid w:val="00AF1351"/>
    <w:rsid w:val="00AF2AAF"/>
    <w:rsid w:val="00AF4390"/>
    <w:rsid w:val="00AF4862"/>
    <w:rsid w:val="00AF5154"/>
    <w:rsid w:val="00AF6161"/>
    <w:rsid w:val="00B00A68"/>
    <w:rsid w:val="00B0753D"/>
    <w:rsid w:val="00B07638"/>
    <w:rsid w:val="00B10915"/>
    <w:rsid w:val="00B10A24"/>
    <w:rsid w:val="00B11BFB"/>
    <w:rsid w:val="00B12C36"/>
    <w:rsid w:val="00B22A8F"/>
    <w:rsid w:val="00B25FEB"/>
    <w:rsid w:val="00B274F6"/>
    <w:rsid w:val="00B44F9D"/>
    <w:rsid w:val="00B47A7B"/>
    <w:rsid w:val="00B50A90"/>
    <w:rsid w:val="00B535D3"/>
    <w:rsid w:val="00B56634"/>
    <w:rsid w:val="00B607BF"/>
    <w:rsid w:val="00B63FF4"/>
    <w:rsid w:val="00B71902"/>
    <w:rsid w:val="00B73B04"/>
    <w:rsid w:val="00B84F55"/>
    <w:rsid w:val="00B928AA"/>
    <w:rsid w:val="00B93E4B"/>
    <w:rsid w:val="00B9463D"/>
    <w:rsid w:val="00B94BB5"/>
    <w:rsid w:val="00BA7A19"/>
    <w:rsid w:val="00BB081F"/>
    <w:rsid w:val="00BB338B"/>
    <w:rsid w:val="00BB70E9"/>
    <w:rsid w:val="00BB7F81"/>
    <w:rsid w:val="00BC0586"/>
    <w:rsid w:val="00BC45C3"/>
    <w:rsid w:val="00BC599C"/>
    <w:rsid w:val="00BC5FE5"/>
    <w:rsid w:val="00BC7853"/>
    <w:rsid w:val="00BD1502"/>
    <w:rsid w:val="00BD2C98"/>
    <w:rsid w:val="00BE0910"/>
    <w:rsid w:val="00BE0ACA"/>
    <w:rsid w:val="00BE1995"/>
    <w:rsid w:val="00BE26FC"/>
    <w:rsid w:val="00BE2D22"/>
    <w:rsid w:val="00BE3298"/>
    <w:rsid w:val="00BE336B"/>
    <w:rsid w:val="00BE34AA"/>
    <w:rsid w:val="00BE3847"/>
    <w:rsid w:val="00BE38E3"/>
    <w:rsid w:val="00BE4771"/>
    <w:rsid w:val="00BE6DBA"/>
    <w:rsid w:val="00BF0547"/>
    <w:rsid w:val="00BF7270"/>
    <w:rsid w:val="00BF7AE1"/>
    <w:rsid w:val="00C00310"/>
    <w:rsid w:val="00C02387"/>
    <w:rsid w:val="00C0317B"/>
    <w:rsid w:val="00C03DCA"/>
    <w:rsid w:val="00C04408"/>
    <w:rsid w:val="00C052BB"/>
    <w:rsid w:val="00C15705"/>
    <w:rsid w:val="00C16271"/>
    <w:rsid w:val="00C1717E"/>
    <w:rsid w:val="00C20890"/>
    <w:rsid w:val="00C22C0C"/>
    <w:rsid w:val="00C241E8"/>
    <w:rsid w:val="00C24347"/>
    <w:rsid w:val="00C2452D"/>
    <w:rsid w:val="00C31C3A"/>
    <w:rsid w:val="00C3472A"/>
    <w:rsid w:val="00C35F23"/>
    <w:rsid w:val="00C424C7"/>
    <w:rsid w:val="00C44463"/>
    <w:rsid w:val="00C5586F"/>
    <w:rsid w:val="00C55BC7"/>
    <w:rsid w:val="00C63B3A"/>
    <w:rsid w:val="00C65B61"/>
    <w:rsid w:val="00C72B5B"/>
    <w:rsid w:val="00C7428B"/>
    <w:rsid w:val="00C74747"/>
    <w:rsid w:val="00C74A18"/>
    <w:rsid w:val="00C75FDB"/>
    <w:rsid w:val="00C76696"/>
    <w:rsid w:val="00C769F9"/>
    <w:rsid w:val="00C77F2A"/>
    <w:rsid w:val="00C8037B"/>
    <w:rsid w:val="00C813F3"/>
    <w:rsid w:val="00C9171F"/>
    <w:rsid w:val="00C92335"/>
    <w:rsid w:val="00C95766"/>
    <w:rsid w:val="00C9622C"/>
    <w:rsid w:val="00CA12C2"/>
    <w:rsid w:val="00CA3641"/>
    <w:rsid w:val="00CB10C3"/>
    <w:rsid w:val="00CB6738"/>
    <w:rsid w:val="00CC22CD"/>
    <w:rsid w:val="00CC39A0"/>
    <w:rsid w:val="00CC50CE"/>
    <w:rsid w:val="00CD19C9"/>
    <w:rsid w:val="00CD1EE3"/>
    <w:rsid w:val="00CD2193"/>
    <w:rsid w:val="00CD2E36"/>
    <w:rsid w:val="00CD4F92"/>
    <w:rsid w:val="00CE74FA"/>
    <w:rsid w:val="00CF068C"/>
    <w:rsid w:val="00CF157D"/>
    <w:rsid w:val="00CF6D63"/>
    <w:rsid w:val="00CF793D"/>
    <w:rsid w:val="00D006C1"/>
    <w:rsid w:val="00D0215A"/>
    <w:rsid w:val="00D04458"/>
    <w:rsid w:val="00D108BD"/>
    <w:rsid w:val="00D12B74"/>
    <w:rsid w:val="00D14B4B"/>
    <w:rsid w:val="00D14D60"/>
    <w:rsid w:val="00D21A85"/>
    <w:rsid w:val="00D24416"/>
    <w:rsid w:val="00D24F14"/>
    <w:rsid w:val="00D255B7"/>
    <w:rsid w:val="00D27846"/>
    <w:rsid w:val="00D30E6A"/>
    <w:rsid w:val="00D30ECE"/>
    <w:rsid w:val="00D362D3"/>
    <w:rsid w:val="00D44BB8"/>
    <w:rsid w:val="00D45CDB"/>
    <w:rsid w:val="00D476CE"/>
    <w:rsid w:val="00D52199"/>
    <w:rsid w:val="00D543EB"/>
    <w:rsid w:val="00D55777"/>
    <w:rsid w:val="00D5637D"/>
    <w:rsid w:val="00D65AF5"/>
    <w:rsid w:val="00D70EEC"/>
    <w:rsid w:val="00D742F8"/>
    <w:rsid w:val="00D82F94"/>
    <w:rsid w:val="00D83192"/>
    <w:rsid w:val="00D85CD7"/>
    <w:rsid w:val="00D91D85"/>
    <w:rsid w:val="00D92B02"/>
    <w:rsid w:val="00D94430"/>
    <w:rsid w:val="00DA15EC"/>
    <w:rsid w:val="00DA2376"/>
    <w:rsid w:val="00DB121B"/>
    <w:rsid w:val="00DB1C27"/>
    <w:rsid w:val="00DB351F"/>
    <w:rsid w:val="00DB4238"/>
    <w:rsid w:val="00DB5412"/>
    <w:rsid w:val="00DB6A4C"/>
    <w:rsid w:val="00DC175B"/>
    <w:rsid w:val="00DC420F"/>
    <w:rsid w:val="00DC5900"/>
    <w:rsid w:val="00DC590D"/>
    <w:rsid w:val="00DC6C2D"/>
    <w:rsid w:val="00DC717A"/>
    <w:rsid w:val="00DD601F"/>
    <w:rsid w:val="00DE12E9"/>
    <w:rsid w:val="00DE6451"/>
    <w:rsid w:val="00DF0A11"/>
    <w:rsid w:val="00DF232A"/>
    <w:rsid w:val="00DF2D88"/>
    <w:rsid w:val="00DF3712"/>
    <w:rsid w:val="00DF3BBE"/>
    <w:rsid w:val="00DF5A9F"/>
    <w:rsid w:val="00E1235B"/>
    <w:rsid w:val="00E13A50"/>
    <w:rsid w:val="00E159EF"/>
    <w:rsid w:val="00E15FB1"/>
    <w:rsid w:val="00E22C95"/>
    <w:rsid w:val="00E24344"/>
    <w:rsid w:val="00E342D0"/>
    <w:rsid w:val="00E367A0"/>
    <w:rsid w:val="00E377F7"/>
    <w:rsid w:val="00E40B1A"/>
    <w:rsid w:val="00E4547A"/>
    <w:rsid w:val="00E47044"/>
    <w:rsid w:val="00E47119"/>
    <w:rsid w:val="00E4793A"/>
    <w:rsid w:val="00E50496"/>
    <w:rsid w:val="00E51146"/>
    <w:rsid w:val="00E5120D"/>
    <w:rsid w:val="00E51B4B"/>
    <w:rsid w:val="00E523A6"/>
    <w:rsid w:val="00E529B5"/>
    <w:rsid w:val="00E537A7"/>
    <w:rsid w:val="00E53822"/>
    <w:rsid w:val="00E63691"/>
    <w:rsid w:val="00E64EB7"/>
    <w:rsid w:val="00E65B04"/>
    <w:rsid w:val="00E65C0F"/>
    <w:rsid w:val="00E66F6B"/>
    <w:rsid w:val="00E70C68"/>
    <w:rsid w:val="00E74200"/>
    <w:rsid w:val="00E74210"/>
    <w:rsid w:val="00E742A9"/>
    <w:rsid w:val="00E847C4"/>
    <w:rsid w:val="00E84C0E"/>
    <w:rsid w:val="00E8513D"/>
    <w:rsid w:val="00E90A88"/>
    <w:rsid w:val="00E91F0E"/>
    <w:rsid w:val="00E955F6"/>
    <w:rsid w:val="00E9571E"/>
    <w:rsid w:val="00E95A50"/>
    <w:rsid w:val="00E95E67"/>
    <w:rsid w:val="00EA025B"/>
    <w:rsid w:val="00EA0B1B"/>
    <w:rsid w:val="00EA161D"/>
    <w:rsid w:val="00EA1A60"/>
    <w:rsid w:val="00EA241A"/>
    <w:rsid w:val="00EA4AF7"/>
    <w:rsid w:val="00EB1D53"/>
    <w:rsid w:val="00EB5C80"/>
    <w:rsid w:val="00EB67E6"/>
    <w:rsid w:val="00EB6FA5"/>
    <w:rsid w:val="00EB7E71"/>
    <w:rsid w:val="00EC4BAA"/>
    <w:rsid w:val="00EC6764"/>
    <w:rsid w:val="00ED07DA"/>
    <w:rsid w:val="00ED0DDF"/>
    <w:rsid w:val="00ED12D3"/>
    <w:rsid w:val="00ED2121"/>
    <w:rsid w:val="00ED290A"/>
    <w:rsid w:val="00ED34B2"/>
    <w:rsid w:val="00ED3B7E"/>
    <w:rsid w:val="00ED4AD3"/>
    <w:rsid w:val="00ED73E0"/>
    <w:rsid w:val="00EE08BD"/>
    <w:rsid w:val="00EE297B"/>
    <w:rsid w:val="00EE3789"/>
    <w:rsid w:val="00EE3EE2"/>
    <w:rsid w:val="00EE4324"/>
    <w:rsid w:val="00EF0972"/>
    <w:rsid w:val="00EF1D59"/>
    <w:rsid w:val="00EF6080"/>
    <w:rsid w:val="00F0243E"/>
    <w:rsid w:val="00F03787"/>
    <w:rsid w:val="00F068C0"/>
    <w:rsid w:val="00F12E0E"/>
    <w:rsid w:val="00F12F6B"/>
    <w:rsid w:val="00F164CA"/>
    <w:rsid w:val="00F207C9"/>
    <w:rsid w:val="00F21E8C"/>
    <w:rsid w:val="00F2419C"/>
    <w:rsid w:val="00F306C8"/>
    <w:rsid w:val="00F31979"/>
    <w:rsid w:val="00F33E74"/>
    <w:rsid w:val="00F340CD"/>
    <w:rsid w:val="00F346BB"/>
    <w:rsid w:val="00F36E68"/>
    <w:rsid w:val="00F37A2C"/>
    <w:rsid w:val="00F41FD9"/>
    <w:rsid w:val="00F458E5"/>
    <w:rsid w:val="00F474BB"/>
    <w:rsid w:val="00F47F83"/>
    <w:rsid w:val="00F531D9"/>
    <w:rsid w:val="00F542F8"/>
    <w:rsid w:val="00F54CBF"/>
    <w:rsid w:val="00F55396"/>
    <w:rsid w:val="00F61DFC"/>
    <w:rsid w:val="00F62558"/>
    <w:rsid w:val="00F6740E"/>
    <w:rsid w:val="00F720CD"/>
    <w:rsid w:val="00F76E00"/>
    <w:rsid w:val="00F81784"/>
    <w:rsid w:val="00F83DD0"/>
    <w:rsid w:val="00F86BDF"/>
    <w:rsid w:val="00F87B3D"/>
    <w:rsid w:val="00F93732"/>
    <w:rsid w:val="00F94294"/>
    <w:rsid w:val="00F95BFE"/>
    <w:rsid w:val="00FA2A30"/>
    <w:rsid w:val="00FA31AE"/>
    <w:rsid w:val="00FA4134"/>
    <w:rsid w:val="00FB14B1"/>
    <w:rsid w:val="00FB14FC"/>
    <w:rsid w:val="00FB3A64"/>
    <w:rsid w:val="00FB4CFE"/>
    <w:rsid w:val="00FB62E0"/>
    <w:rsid w:val="00FC2ABF"/>
    <w:rsid w:val="00FC6241"/>
    <w:rsid w:val="00FD0CB6"/>
    <w:rsid w:val="00FD27E7"/>
    <w:rsid w:val="00FD60E7"/>
    <w:rsid w:val="00FE4641"/>
    <w:rsid w:val="00FE4C14"/>
    <w:rsid w:val="00FF35C6"/>
    <w:rsid w:val="00FF6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E74CB"/>
  </w:style>
  <w:style w:type="paragraph" w:styleId="Heading1">
    <w:name w:val="heading 1"/>
    <w:basedOn w:val="Normal"/>
    <w:link w:val="Heading1Char"/>
    <w:uiPriority w:val="9"/>
    <w:qFormat/>
    <w:rsid w:val="00DF3712"/>
    <w:pPr>
      <w:spacing w:before="100" w:beforeAutospacing="1" w:after="100" w:afterAutospacing="1" w:line="240" w:lineRule="auto"/>
      <w:outlineLvl w:val="0"/>
    </w:pPr>
    <w:rPr>
      <w:rFonts w:ascii="Times New Roman" w:hAnsi="Times New Roman" w:cs="Times New Roman"/>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 w:type="character" w:customStyle="1" w:styleId="Heading1Char">
    <w:name w:val="Heading 1 Char"/>
    <w:basedOn w:val="DefaultParagraphFont"/>
    <w:link w:val="Heading1"/>
    <w:uiPriority w:val="9"/>
    <w:rsid w:val="00DF3712"/>
    <w:rPr>
      <w:rFonts w:ascii="Times New Roman" w:hAnsi="Times New Roman" w:cs="Times New Roman"/>
      <w:b/>
      <w:bCs/>
      <w:kern w:val="36"/>
      <w:sz w:val="48"/>
      <w:szCs w:val="48"/>
      <w:lang w:eastAsia="zh-CN"/>
    </w:rPr>
  </w:style>
  <w:style w:type="character" w:customStyle="1" w:styleId="name">
    <w:name w:val="name"/>
    <w:basedOn w:val="DefaultParagraphFont"/>
    <w:rsid w:val="00DF3712"/>
  </w:style>
  <w:style w:type="character" w:styleId="Hyperlink">
    <w:name w:val="Hyperlink"/>
    <w:basedOn w:val="DefaultParagraphFont"/>
    <w:uiPriority w:val="99"/>
    <w:unhideWhenUsed/>
    <w:rsid w:val="00DF3712"/>
    <w:rPr>
      <w:color w:val="0000FF"/>
      <w:u w:val="single"/>
    </w:rPr>
  </w:style>
  <w:style w:type="character" w:customStyle="1" w:styleId="xref-sep">
    <w:name w:val="xref-sep"/>
    <w:basedOn w:val="DefaultParagraphFont"/>
    <w:rsid w:val="00DF3712"/>
  </w:style>
  <w:style w:type="paragraph" w:customStyle="1" w:styleId="contributor-listreveal">
    <w:name w:val="contributor-list__reveal"/>
    <w:basedOn w:val="Normal"/>
    <w:rsid w:val="00DF3712"/>
    <w:pPr>
      <w:spacing w:before="100" w:beforeAutospacing="1" w:after="100" w:afterAutospacing="1" w:line="240" w:lineRule="auto"/>
    </w:pPr>
    <w:rPr>
      <w:rFonts w:ascii="Times New Roman" w:hAnsi="Times New Roman" w:cs="Times New Roman"/>
      <w:sz w:val="24"/>
      <w:szCs w:val="24"/>
      <w:lang w:eastAsia="zh-CN"/>
    </w:rPr>
  </w:style>
  <w:style w:type="character" w:customStyle="1" w:styleId="contributor-listtoggler">
    <w:name w:val="contributor-list__toggler"/>
    <w:basedOn w:val="DefaultParagraphFont"/>
    <w:rsid w:val="00DF3712"/>
  </w:style>
  <w:style w:type="character" w:customStyle="1" w:styleId="collapsed-text">
    <w:name w:val="collapsed-text"/>
    <w:basedOn w:val="DefaultParagraphFont"/>
    <w:rsid w:val="00DF3712"/>
  </w:style>
  <w:style w:type="character" w:styleId="HTMLCite">
    <w:name w:val="HTML Cite"/>
    <w:basedOn w:val="DefaultParagraphFont"/>
    <w:uiPriority w:val="99"/>
    <w:semiHidden/>
    <w:unhideWhenUsed/>
    <w:rsid w:val="00DF3712"/>
    <w:rPr>
      <w:i/>
      <w:iCs/>
    </w:rPr>
  </w:style>
  <w:style w:type="character" w:customStyle="1" w:styleId="cit-auth">
    <w:name w:val="cit-auth"/>
    <w:basedOn w:val="DefaultParagraphFont"/>
    <w:rsid w:val="00446249"/>
  </w:style>
  <w:style w:type="character" w:customStyle="1" w:styleId="cit-name-given-names">
    <w:name w:val="cit-name-given-names"/>
    <w:basedOn w:val="DefaultParagraphFont"/>
    <w:rsid w:val="00446249"/>
  </w:style>
  <w:style w:type="character" w:customStyle="1" w:styleId="cit-name-surname">
    <w:name w:val="cit-name-surname"/>
    <w:basedOn w:val="DefaultParagraphFont"/>
    <w:rsid w:val="00446249"/>
  </w:style>
  <w:style w:type="character" w:customStyle="1" w:styleId="cit-article-title">
    <w:name w:val="cit-article-title"/>
    <w:basedOn w:val="DefaultParagraphFont"/>
    <w:rsid w:val="00446249"/>
  </w:style>
  <w:style w:type="character" w:customStyle="1" w:styleId="cit-vol">
    <w:name w:val="cit-vol"/>
    <w:basedOn w:val="DefaultParagraphFont"/>
    <w:rsid w:val="00446249"/>
  </w:style>
  <w:style w:type="character" w:customStyle="1" w:styleId="cit-fpage">
    <w:name w:val="cit-fpage"/>
    <w:basedOn w:val="DefaultParagraphFont"/>
    <w:rsid w:val="00446249"/>
  </w:style>
  <w:style w:type="character" w:customStyle="1" w:styleId="cit-lpage">
    <w:name w:val="cit-lpage"/>
    <w:basedOn w:val="DefaultParagraphFont"/>
    <w:rsid w:val="00446249"/>
  </w:style>
  <w:style w:type="character" w:customStyle="1" w:styleId="cit-pub-date">
    <w:name w:val="cit-pub-date"/>
    <w:basedOn w:val="DefaultParagraphFont"/>
    <w:rsid w:val="00446249"/>
  </w:style>
  <w:style w:type="character" w:styleId="Strong">
    <w:name w:val="Strong"/>
    <w:basedOn w:val="DefaultParagraphFont"/>
    <w:uiPriority w:val="22"/>
    <w:qFormat/>
    <w:rsid w:val="00E84C0E"/>
    <w:rPr>
      <w:b/>
      <w:bCs/>
    </w:rPr>
  </w:style>
  <w:style w:type="character" w:styleId="FollowedHyperlink">
    <w:name w:val="FollowedHyperlink"/>
    <w:basedOn w:val="DefaultParagraphFont"/>
    <w:uiPriority w:val="99"/>
    <w:semiHidden/>
    <w:unhideWhenUsed/>
    <w:rsid w:val="00E1235B"/>
    <w:rPr>
      <w:color w:val="954F72" w:themeColor="followedHyperlink"/>
      <w:u w:val="single"/>
    </w:rPr>
  </w:style>
  <w:style w:type="paragraph" w:customStyle="1" w:styleId="p1">
    <w:name w:val="p1"/>
    <w:basedOn w:val="Normal"/>
    <w:rsid w:val="00E1235B"/>
    <w:pPr>
      <w:spacing w:after="0" w:line="240" w:lineRule="auto"/>
      <w:ind w:left="540" w:hanging="540"/>
    </w:pPr>
    <w:rPr>
      <w:rFonts w:ascii="Helvetica" w:hAnsi="Helvetica"/>
      <w:sz w:val="18"/>
      <w:szCs w:val="18"/>
    </w:rPr>
  </w:style>
  <w:style w:type="character" w:customStyle="1" w:styleId="apple-converted-space">
    <w:name w:val="apple-converted-space"/>
    <w:basedOn w:val="DefaultParagraphFont"/>
    <w:rsid w:val="00E1235B"/>
  </w:style>
  <w:style w:type="paragraph" w:styleId="NormalWeb">
    <w:name w:val="Normal (Web)"/>
    <w:basedOn w:val="Normal"/>
    <w:uiPriority w:val="99"/>
    <w:unhideWhenUsed/>
    <w:rsid w:val="003A6675"/>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78942">
      <w:bodyDiv w:val="1"/>
      <w:marLeft w:val="0"/>
      <w:marRight w:val="0"/>
      <w:marTop w:val="0"/>
      <w:marBottom w:val="0"/>
      <w:divBdr>
        <w:top w:val="none" w:sz="0" w:space="0" w:color="auto"/>
        <w:left w:val="none" w:sz="0" w:space="0" w:color="auto"/>
        <w:bottom w:val="none" w:sz="0" w:space="0" w:color="auto"/>
        <w:right w:val="none" w:sz="0" w:space="0" w:color="auto"/>
      </w:divBdr>
      <w:divsChild>
        <w:div w:id="1750037265">
          <w:marLeft w:val="480"/>
          <w:marRight w:val="0"/>
          <w:marTop w:val="0"/>
          <w:marBottom w:val="0"/>
          <w:divBdr>
            <w:top w:val="none" w:sz="0" w:space="0" w:color="auto"/>
            <w:left w:val="none" w:sz="0" w:space="0" w:color="auto"/>
            <w:bottom w:val="none" w:sz="0" w:space="0" w:color="auto"/>
            <w:right w:val="none" w:sz="0" w:space="0" w:color="auto"/>
          </w:divBdr>
          <w:divsChild>
            <w:div w:id="112925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24257">
      <w:bodyDiv w:val="1"/>
      <w:marLeft w:val="0"/>
      <w:marRight w:val="0"/>
      <w:marTop w:val="0"/>
      <w:marBottom w:val="0"/>
      <w:divBdr>
        <w:top w:val="none" w:sz="0" w:space="0" w:color="auto"/>
        <w:left w:val="none" w:sz="0" w:space="0" w:color="auto"/>
        <w:bottom w:val="none" w:sz="0" w:space="0" w:color="auto"/>
        <w:right w:val="none" w:sz="0" w:space="0" w:color="auto"/>
      </w:divBdr>
    </w:div>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164370342">
      <w:bodyDiv w:val="1"/>
      <w:marLeft w:val="0"/>
      <w:marRight w:val="0"/>
      <w:marTop w:val="0"/>
      <w:marBottom w:val="0"/>
      <w:divBdr>
        <w:top w:val="none" w:sz="0" w:space="0" w:color="auto"/>
        <w:left w:val="none" w:sz="0" w:space="0" w:color="auto"/>
        <w:bottom w:val="none" w:sz="0" w:space="0" w:color="auto"/>
        <w:right w:val="none" w:sz="0" w:space="0" w:color="auto"/>
      </w:divBdr>
    </w:div>
    <w:div w:id="298539732">
      <w:bodyDiv w:val="1"/>
      <w:marLeft w:val="0"/>
      <w:marRight w:val="0"/>
      <w:marTop w:val="0"/>
      <w:marBottom w:val="0"/>
      <w:divBdr>
        <w:top w:val="none" w:sz="0" w:space="0" w:color="auto"/>
        <w:left w:val="none" w:sz="0" w:space="0" w:color="auto"/>
        <w:bottom w:val="none" w:sz="0" w:space="0" w:color="auto"/>
        <w:right w:val="none" w:sz="0" w:space="0" w:color="auto"/>
      </w:divBdr>
    </w:div>
    <w:div w:id="662318883">
      <w:bodyDiv w:val="1"/>
      <w:marLeft w:val="0"/>
      <w:marRight w:val="0"/>
      <w:marTop w:val="0"/>
      <w:marBottom w:val="0"/>
      <w:divBdr>
        <w:top w:val="none" w:sz="0" w:space="0" w:color="auto"/>
        <w:left w:val="none" w:sz="0" w:space="0" w:color="auto"/>
        <w:bottom w:val="none" w:sz="0" w:space="0" w:color="auto"/>
        <w:right w:val="none" w:sz="0" w:space="0" w:color="auto"/>
      </w:divBdr>
    </w:div>
    <w:div w:id="708719933">
      <w:bodyDiv w:val="1"/>
      <w:marLeft w:val="0"/>
      <w:marRight w:val="0"/>
      <w:marTop w:val="0"/>
      <w:marBottom w:val="0"/>
      <w:divBdr>
        <w:top w:val="none" w:sz="0" w:space="0" w:color="auto"/>
        <w:left w:val="none" w:sz="0" w:space="0" w:color="auto"/>
        <w:bottom w:val="none" w:sz="0" w:space="0" w:color="auto"/>
        <w:right w:val="none" w:sz="0" w:space="0" w:color="auto"/>
      </w:divBdr>
      <w:divsChild>
        <w:div w:id="1562516455">
          <w:marLeft w:val="0"/>
          <w:marRight w:val="0"/>
          <w:marTop w:val="0"/>
          <w:marBottom w:val="0"/>
          <w:divBdr>
            <w:top w:val="none" w:sz="0" w:space="0" w:color="auto"/>
            <w:left w:val="none" w:sz="0" w:space="0" w:color="auto"/>
            <w:bottom w:val="none" w:sz="0" w:space="0" w:color="auto"/>
            <w:right w:val="none" w:sz="0" w:space="0" w:color="auto"/>
          </w:divBdr>
        </w:div>
        <w:div w:id="58598070">
          <w:marLeft w:val="0"/>
          <w:marRight w:val="0"/>
          <w:marTop w:val="0"/>
          <w:marBottom w:val="0"/>
          <w:divBdr>
            <w:top w:val="none" w:sz="0" w:space="0" w:color="auto"/>
            <w:left w:val="none" w:sz="0" w:space="0" w:color="auto"/>
            <w:bottom w:val="none" w:sz="0" w:space="0" w:color="auto"/>
            <w:right w:val="none" w:sz="0" w:space="0" w:color="auto"/>
          </w:divBdr>
        </w:div>
      </w:divsChild>
    </w:div>
    <w:div w:id="736317728">
      <w:bodyDiv w:val="1"/>
      <w:marLeft w:val="0"/>
      <w:marRight w:val="0"/>
      <w:marTop w:val="0"/>
      <w:marBottom w:val="0"/>
      <w:divBdr>
        <w:top w:val="none" w:sz="0" w:space="0" w:color="auto"/>
        <w:left w:val="none" w:sz="0" w:space="0" w:color="auto"/>
        <w:bottom w:val="none" w:sz="0" w:space="0" w:color="auto"/>
        <w:right w:val="none" w:sz="0" w:space="0" w:color="auto"/>
      </w:divBdr>
    </w:div>
    <w:div w:id="810367593">
      <w:bodyDiv w:val="1"/>
      <w:marLeft w:val="0"/>
      <w:marRight w:val="0"/>
      <w:marTop w:val="0"/>
      <w:marBottom w:val="0"/>
      <w:divBdr>
        <w:top w:val="none" w:sz="0" w:space="0" w:color="auto"/>
        <w:left w:val="none" w:sz="0" w:space="0" w:color="auto"/>
        <w:bottom w:val="none" w:sz="0" w:space="0" w:color="auto"/>
        <w:right w:val="none" w:sz="0" w:space="0" w:color="auto"/>
      </w:divBdr>
      <w:divsChild>
        <w:div w:id="1866365552">
          <w:marLeft w:val="0"/>
          <w:marRight w:val="0"/>
          <w:marTop w:val="0"/>
          <w:marBottom w:val="0"/>
          <w:divBdr>
            <w:top w:val="none" w:sz="0" w:space="0" w:color="auto"/>
            <w:left w:val="none" w:sz="0" w:space="0" w:color="auto"/>
            <w:bottom w:val="none" w:sz="0" w:space="0" w:color="auto"/>
            <w:right w:val="none" w:sz="0" w:space="0" w:color="auto"/>
          </w:divBdr>
        </w:div>
        <w:div w:id="1317369603">
          <w:marLeft w:val="0"/>
          <w:marRight w:val="0"/>
          <w:marTop w:val="0"/>
          <w:marBottom w:val="0"/>
          <w:divBdr>
            <w:top w:val="none" w:sz="0" w:space="0" w:color="auto"/>
            <w:left w:val="none" w:sz="0" w:space="0" w:color="auto"/>
            <w:bottom w:val="none" w:sz="0" w:space="0" w:color="auto"/>
            <w:right w:val="none" w:sz="0" w:space="0" w:color="auto"/>
          </w:divBdr>
        </w:div>
        <w:div w:id="1764450446">
          <w:marLeft w:val="0"/>
          <w:marRight w:val="0"/>
          <w:marTop w:val="0"/>
          <w:marBottom w:val="0"/>
          <w:divBdr>
            <w:top w:val="none" w:sz="0" w:space="0" w:color="auto"/>
            <w:left w:val="none" w:sz="0" w:space="0" w:color="auto"/>
            <w:bottom w:val="none" w:sz="0" w:space="0" w:color="auto"/>
            <w:right w:val="none" w:sz="0" w:space="0" w:color="auto"/>
          </w:divBdr>
        </w:div>
        <w:div w:id="1242521184">
          <w:marLeft w:val="0"/>
          <w:marRight w:val="0"/>
          <w:marTop w:val="0"/>
          <w:marBottom w:val="0"/>
          <w:divBdr>
            <w:top w:val="none" w:sz="0" w:space="0" w:color="auto"/>
            <w:left w:val="none" w:sz="0" w:space="0" w:color="auto"/>
            <w:bottom w:val="none" w:sz="0" w:space="0" w:color="auto"/>
            <w:right w:val="none" w:sz="0" w:space="0" w:color="auto"/>
          </w:divBdr>
        </w:div>
      </w:divsChild>
    </w:div>
    <w:div w:id="870580881">
      <w:bodyDiv w:val="1"/>
      <w:marLeft w:val="0"/>
      <w:marRight w:val="0"/>
      <w:marTop w:val="0"/>
      <w:marBottom w:val="0"/>
      <w:divBdr>
        <w:top w:val="none" w:sz="0" w:space="0" w:color="auto"/>
        <w:left w:val="none" w:sz="0" w:space="0" w:color="auto"/>
        <w:bottom w:val="none" w:sz="0" w:space="0" w:color="auto"/>
        <w:right w:val="none" w:sz="0" w:space="0" w:color="auto"/>
      </w:divBdr>
    </w:div>
    <w:div w:id="904875434">
      <w:bodyDiv w:val="1"/>
      <w:marLeft w:val="0"/>
      <w:marRight w:val="0"/>
      <w:marTop w:val="0"/>
      <w:marBottom w:val="0"/>
      <w:divBdr>
        <w:top w:val="none" w:sz="0" w:space="0" w:color="auto"/>
        <w:left w:val="none" w:sz="0" w:space="0" w:color="auto"/>
        <w:bottom w:val="none" w:sz="0" w:space="0" w:color="auto"/>
        <w:right w:val="none" w:sz="0" w:space="0" w:color="auto"/>
      </w:divBdr>
    </w:div>
    <w:div w:id="960108093">
      <w:bodyDiv w:val="1"/>
      <w:marLeft w:val="0"/>
      <w:marRight w:val="0"/>
      <w:marTop w:val="0"/>
      <w:marBottom w:val="0"/>
      <w:divBdr>
        <w:top w:val="none" w:sz="0" w:space="0" w:color="auto"/>
        <w:left w:val="none" w:sz="0" w:space="0" w:color="auto"/>
        <w:bottom w:val="none" w:sz="0" w:space="0" w:color="auto"/>
        <w:right w:val="none" w:sz="0" w:space="0" w:color="auto"/>
      </w:divBdr>
    </w:div>
    <w:div w:id="960649393">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 w:id="1411584521">
      <w:bodyDiv w:val="1"/>
      <w:marLeft w:val="0"/>
      <w:marRight w:val="0"/>
      <w:marTop w:val="0"/>
      <w:marBottom w:val="0"/>
      <w:divBdr>
        <w:top w:val="none" w:sz="0" w:space="0" w:color="auto"/>
        <w:left w:val="none" w:sz="0" w:space="0" w:color="auto"/>
        <w:bottom w:val="none" w:sz="0" w:space="0" w:color="auto"/>
        <w:right w:val="none" w:sz="0" w:space="0" w:color="auto"/>
      </w:divBdr>
      <w:divsChild>
        <w:div w:id="869605987">
          <w:marLeft w:val="480"/>
          <w:marRight w:val="0"/>
          <w:marTop w:val="0"/>
          <w:marBottom w:val="0"/>
          <w:divBdr>
            <w:top w:val="none" w:sz="0" w:space="0" w:color="auto"/>
            <w:left w:val="none" w:sz="0" w:space="0" w:color="auto"/>
            <w:bottom w:val="none" w:sz="0" w:space="0" w:color="auto"/>
            <w:right w:val="none" w:sz="0" w:space="0" w:color="auto"/>
          </w:divBdr>
          <w:divsChild>
            <w:div w:id="67692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366827">
      <w:bodyDiv w:val="1"/>
      <w:marLeft w:val="0"/>
      <w:marRight w:val="0"/>
      <w:marTop w:val="0"/>
      <w:marBottom w:val="0"/>
      <w:divBdr>
        <w:top w:val="none" w:sz="0" w:space="0" w:color="auto"/>
        <w:left w:val="none" w:sz="0" w:space="0" w:color="auto"/>
        <w:bottom w:val="none" w:sz="0" w:space="0" w:color="auto"/>
        <w:right w:val="none" w:sz="0" w:space="0" w:color="auto"/>
      </w:divBdr>
      <w:divsChild>
        <w:div w:id="1499424903">
          <w:marLeft w:val="0"/>
          <w:marRight w:val="0"/>
          <w:marTop w:val="0"/>
          <w:marBottom w:val="0"/>
          <w:divBdr>
            <w:top w:val="none" w:sz="0" w:space="0" w:color="auto"/>
            <w:left w:val="none" w:sz="0" w:space="0" w:color="auto"/>
            <w:bottom w:val="none" w:sz="0" w:space="0" w:color="auto"/>
            <w:right w:val="none" w:sz="0" w:space="0" w:color="auto"/>
          </w:divBdr>
        </w:div>
        <w:div w:id="1713963802">
          <w:marLeft w:val="0"/>
          <w:marRight w:val="0"/>
          <w:marTop w:val="0"/>
          <w:marBottom w:val="0"/>
          <w:divBdr>
            <w:top w:val="none" w:sz="0" w:space="0" w:color="auto"/>
            <w:left w:val="none" w:sz="0" w:space="0" w:color="auto"/>
            <w:bottom w:val="none" w:sz="0" w:space="0" w:color="auto"/>
            <w:right w:val="none" w:sz="0" w:space="0" w:color="auto"/>
          </w:divBdr>
          <w:divsChild>
            <w:div w:id="285746732">
              <w:marLeft w:val="0"/>
              <w:marRight w:val="0"/>
              <w:marTop w:val="0"/>
              <w:marBottom w:val="0"/>
              <w:divBdr>
                <w:top w:val="none" w:sz="0" w:space="0" w:color="auto"/>
                <w:left w:val="none" w:sz="0" w:space="0" w:color="auto"/>
                <w:bottom w:val="none" w:sz="0" w:space="0" w:color="auto"/>
                <w:right w:val="none" w:sz="0" w:space="0" w:color="auto"/>
              </w:divBdr>
              <w:divsChild>
                <w:div w:id="1409184139">
                  <w:marLeft w:val="0"/>
                  <w:marRight w:val="0"/>
                  <w:marTop w:val="0"/>
                  <w:marBottom w:val="0"/>
                  <w:divBdr>
                    <w:top w:val="none" w:sz="0" w:space="0" w:color="auto"/>
                    <w:left w:val="none" w:sz="0" w:space="0" w:color="auto"/>
                    <w:bottom w:val="none" w:sz="0" w:space="0" w:color="auto"/>
                    <w:right w:val="none" w:sz="0" w:space="0" w:color="auto"/>
                  </w:divBdr>
                  <w:divsChild>
                    <w:div w:id="1173881665">
                      <w:marLeft w:val="0"/>
                      <w:marRight w:val="0"/>
                      <w:marTop w:val="0"/>
                      <w:marBottom w:val="0"/>
                      <w:divBdr>
                        <w:top w:val="none" w:sz="0" w:space="0" w:color="auto"/>
                        <w:left w:val="none" w:sz="0" w:space="0" w:color="auto"/>
                        <w:bottom w:val="none" w:sz="0" w:space="0" w:color="auto"/>
                        <w:right w:val="none" w:sz="0" w:space="0" w:color="auto"/>
                      </w:divBdr>
                      <w:divsChild>
                        <w:div w:id="119118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8237888">
          <w:marLeft w:val="0"/>
          <w:marRight w:val="0"/>
          <w:marTop w:val="0"/>
          <w:marBottom w:val="0"/>
          <w:divBdr>
            <w:top w:val="none" w:sz="0" w:space="0" w:color="auto"/>
            <w:left w:val="none" w:sz="0" w:space="0" w:color="auto"/>
            <w:bottom w:val="none" w:sz="0" w:space="0" w:color="auto"/>
            <w:right w:val="none" w:sz="0" w:space="0" w:color="auto"/>
          </w:divBdr>
        </w:div>
      </w:divsChild>
    </w:div>
    <w:div w:id="1464687217">
      <w:bodyDiv w:val="1"/>
      <w:marLeft w:val="0"/>
      <w:marRight w:val="0"/>
      <w:marTop w:val="0"/>
      <w:marBottom w:val="0"/>
      <w:divBdr>
        <w:top w:val="none" w:sz="0" w:space="0" w:color="auto"/>
        <w:left w:val="none" w:sz="0" w:space="0" w:color="auto"/>
        <w:bottom w:val="none" w:sz="0" w:space="0" w:color="auto"/>
        <w:right w:val="none" w:sz="0" w:space="0" w:color="auto"/>
      </w:divBdr>
    </w:div>
    <w:div w:id="1936937383">
      <w:bodyDiv w:val="1"/>
      <w:marLeft w:val="0"/>
      <w:marRight w:val="0"/>
      <w:marTop w:val="0"/>
      <w:marBottom w:val="0"/>
      <w:divBdr>
        <w:top w:val="none" w:sz="0" w:space="0" w:color="auto"/>
        <w:left w:val="none" w:sz="0" w:space="0" w:color="auto"/>
        <w:bottom w:val="none" w:sz="0" w:space="0" w:color="auto"/>
        <w:right w:val="none" w:sz="0" w:space="0" w:color="auto"/>
      </w:divBdr>
      <w:divsChild>
        <w:div w:id="947270382">
          <w:marLeft w:val="0"/>
          <w:marRight w:val="0"/>
          <w:marTop w:val="0"/>
          <w:marBottom w:val="0"/>
          <w:divBdr>
            <w:top w:val="none" w:sz="0" w:space="0" w:color="auto"/>
            <w:left w:val="none" w:sz="0" w:space="0" w:color="auto"/>
            <w:bottom w:val="none" w:sz="0" w:space="0" w:color="auto"/>
            <w:right w:val="none" w:sz="0" w:space="0" w:color="auto"/>
          </w:divBdr>
        </w:div>
      </w:divsChild>
    </w:div>
    <w:div w:id="2072608731">
      <w:bodyDiv w:val="1"/>
      <w:marLeft w:val="0"/>
      <w:marRight w:val="0"/>
      <w:marTop w:val="0"/>
      <w:marBottom w:val="0"/>
      <w:divBdr>
        <w:top w:val="none" w:sz="0" w:space="0" w:color="auto"/>
        <w:left w:val="none" w:sz="0" w:space="0" w:color="auto"/>
        <w:bottom w:val="none" w:sz="0" w:space="0" w:color="auto"/>
        <w:right w:val="none" w:sz="0" w:space="0" w:color="auto"/>
      </w:divBdr>
    </w:div>
    <w:div w:id="2120952655">
      <w:bodyDiv w:val="1"/>
      <w:marLeft w:val="0"/>
      <w:marRight w:val="0"/>
      <w:marTop w:val="0"/>
      <w:marBottom w:val="0"/>
      <w:divBdr>
        <w:top w:val="none" w:sz="0" w:space="0" w:color="auto"/>
        <w:left w:val="none" w:sz="0" w:space="0" w:color="auto"/>
        <w:bottom w:val="none" w:sz="0" w:space="0" w:color="auto"/>
        <w:right w:val="none" w:sz="0" w:space="0" w:color="auto"/>
      </w:divBdr>
    </w:div>
    <w:div w:id="214233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image" Target="media/image8.emf"/></Relationship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0.emf"/><Relationship Id="rId21" Type="http://schemas.openxmlformats.org/officeDocument/2006/relationships/image" Target="media/image11.jpeg"/><Relationship Id="rId22" Type="http://schemas.openxmlformats.org/officeDocument/2006/relationships/hyperlink" Target="http://www.ncdc.noaa.gov/cdo-web/datasets/NORMAL_HLY/stations/GHCND:USW00024233/detail" TargetMode="External"/><Relationship Id="rId23" Type="http://schemas.openxmlformats.org/officeDocument/2006/relationships/hyperlink" Target="https://fortress.wa.gov/dnr/adminsa/gisdata/datadownload/kelp_canopy_strait_coast.zip" TargetMode="External"/><Relationship Id="rId24" Type="http://schemas.openxmlformats.org/officeDocument/2006/relationships/hyperlink" Target="http://data-wadnr.opendata.arcgis.com/datasets/kelp-monitoring-olympic-peninsula" TargetMode="External"/><Relationship Id="rId25" Type="http://schemas.openxmlformats.org/officeDocument/2006/relationships/hyperlink" Target="https://www.ncdc.noaa.gov/cdo-web/datasets/NORMAL_HLY/stations/GHCND:USW00094240/detail" TargetMode="External"/><Relationship Id="rId26" Type="http://schemas.openxmlformats.org/officeDocument/2006/relationships/hyperlink" Target="http://gis.ncdc.noaa.gov/map/viewer/" TargetMode="External"/><Relationship Id="rId27" Type="http://schemas.openxmlformats.org/officeDocument/2006/relationships/footer" Target="footer1.xml"/><Relationship Id="rId28" Type="http://schemas.openxmlformats.org/officeDocument/2006/relationships/fontTable" Target="fontTable.xml"/><Relationship Id="rId29" Type="http://schemas.microsoft.com/office/2011/relationships/people" Target="people.xml"/><Relationship Id="rId30" Type="http://schemas.openxmlformats.org/officeDocument/2006/relationships/theme" Target="theme/theme1.xml"/><Relationship Id="rId10" Type="http://schemas.openxmlformats.org/officeDocument/2006/relationships/hyperlink" Target="https://shoreline.noaa.gov/data/datasheets/cusp.html" TargetMode="External"/><Relationship Id="rId11" Type="http://schemas.openxmlformats.org/officeDocument/2006/relationships/image" Target="media/image1.emf"/><Relationship Id="rId12" Type="http://schemas.openxmlformats.org/officeDocument/2006/relationships/image" Target="media/image2.jpeg"/><Relationship Id="rId13" Type="http://schemas.openxmlformats.org/officeDocument/2006/relationships/image" Target="media/image3.emf"/><Relationship Id="rId14" Type="http://schemas.openxmlformats.org/officeDocument/2006/relationships/image" Target="media/image4.jpeg"/><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image" Target="media/image9.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AFF259-8C3B-834E-9357-90DB36105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45</Pages>
  <Words>18470</Words>
  <Characters>105284</Characters>
  <Application>Microsoft Macintosh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235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Ole Shelton</cp:lastModifiedBy>
  <cp:revision>47</cp:revision>
  <dcterms:created xsi:type="dcterms:W3CDTF">2018-01-04T23:03:00Z</dcterms:created>
  <dcterms:modified xsi:type="dcterms:W3CDTF">2018-01-09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marine-ecology-progress-series"/&gt;&lt;hasBiblio/&gt;&lt;format class="21"/&gt;&lt;count citations="29" publications="24"/&gt;&lt;/info&gt;PAPERS2_INFO_END</vt:lpwstr>
  </property>
</Properties>
</file>